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A0A73" w14:textId="77777777" w:rsidR="00C627E3" w:rsidRDefault="00BA5095" w:rsidP="00C627E3">
      <w:pPr>
        <w:pStyle w:val="Heading1"/>
        <w:contextualSpacing/>
        <w:rPr>
          <w:ins w:id="0" w:author="Daniel Noble" w:date="2023-07-12T13:17:00Z"/>
        </w:rPr>
      </w:pPr>
      <w:bookmarkStart w:id="1" w:name="pedigree-and-genomic-relatedness"/>
      <w:r>
        <w:t>Electronic supplementary materials for:</w:t>
      </w:r>
      <w:r w:rsidR="00B96B27">
        <w:t xml:space="preserve"> </w:t>
      </w:r>
      <w:r w:rsidR="00BF557A" w:rsidRPr="00BF557A">
        <w:t xml:space="preserve">Heritability and developmental plasticity of growth in an oviparous lizard </w:t>
      </w:r>
    </w:p>
    <w:p w14:paraId="755FD35B" w14:textId="77777777" w:rsidR="00C627E3" w:rsidRDefault="00C627E3" w:rsidP="00C627E3">
      <w:pPr>
        <w:pStyle w:val="Heading1"/>
        <w:contextualSpacing/>
        <w:rPr>
          <w:ins w:id="2" w:author="Daniel Noble" w:date="2023-07-12T13:17:00Z"/>
        </w:rPr>
      </w:pPr>
    </w:p>
    <w:p w14:paraId="07385275" w14:textId="6B9BE289" w:rsidR="004C33D6" w:rsidRPr="00C627E3" w:rsidDel="00C627E3" w:rsidRDefault="002B052A">
      <w:pPr>
        <w:pStyle w:val="Heading1"/>
        <w:contextualSpacing/>
        <w:rPr>
          <w:del w:id="3" w:author="Daniel Noble" w:date="2023-07-12T13:17:00Z"/>
          <w:b w:val="0"/>
          <w:bCs w:val="0"/>
          <w:i/>
          <w:iCs/>
        </w:rPr>
        <w:pPrChange w:id="4" w:author="Daniel Noble" w:date="2023-07-12T13:16:00Z">
          <w:pPr>
            <w:pStyle w:val="Heading1"/>
            <w:spacing w:line="480" w:lineRule="auto"/>
          </w:pPr>
        </w:pPrChange>
      </w:pPr>
      <w:del w:id="5" w:author="Daniel Noble" w:date="2023-07-12T13:17:00Z">
        <w:r w:rsidRPr="00C627E3" w:rsidDel="00C627E3">
          <w:rPr>
            <w:b w:val="0"/>
            <w:bCs w:val="0"/>
            <w:i/>
            <w:iCs/>
          </w:rPr>
          <w:delText>Pedigree and genomic relatedness</w:delText>
        </w:r>
        <w:bookmarkEnd w:id="1"/>
      </w:del>
    </w:p>
    <w:p w14:paraId="16C013D8" w14:textId="3CCC04A2" w:rsidR="004C33D6" w:rsidDel="00C627E3" w:rsidRDefault="002B052A">
      <w:pPr>
        <w:pStyle w:val="BodyText"/>
        <w:contextualSpacing/>
        <w:rPr>
          <w:del w:id="6" w:author="Daniel Noble" w:date="2023-07-12T13:17:00Z"/>
        </w:rPr>
        <w:pPrChange w:id="7" w:author="Daniel Noble" w:date="2023-07-12T13:16:00Z">
          <w:pPr>
            <w:pStyle w:val="BodyText"/>
            <w:spacing w:line="480" w:lineRule="auto"/>
          </w:pPr>
        </w:pPrChange>
      </w:pPr>
      <w:del w:id="8" w:author="Daniel Noble" w:date="2023-07-12T13:17:00Z">
        <w:r w:rsidDel="00C627E3">
          <w:delText>We submitted a total of 437 tissues samples, five samples experienced problems during extraction and sequencing and were therefore excluded from the final dataset (n = 432).</w:delText>
        </w:r>
        <w:r w:rsidR="001D090E" w:rsidDel="00C627E3">
          <w:delText xml:space="preserve"> One individual was excluded from the dataset and may be related to contamination as this individual appeared to be unrelated to any other samples in the dataset.</w:delText>
        </w:r>
      </w:del>
    </w:p>
    <w:p w14:paraId="20B6D39F" w14:textId="450D0CB5" w:rsidR="00541CCA" w:rsidDel="00C627E3" w:rsidRDefault="002B052A">
      <w:pPr>
        <w:pStyle w:val="BodyText"/>
        <w:ind w:firstLine="720"/>
        <w:contextualSpacing/>
        <w:rPr>
          <w:del w:id="9" w:author="Daniel Noble" w:date="2023-07-12T13:17:00Z"/>
        </w:rPr>
        <w:pPrChange w:id="10" w:author="Daniel Noble" w:date="2023-07-12T13:17:00Z">
          <w:pPr>
            <w:pStyle w:val="BodyText"/>
            <w:spacing w:line="480" w:lineRule="auto"/>
          </w:pPr>
        </w:pPrChange>
      </w:pPr>
      <w:del w:id="11" w:author="Daniel Noble" w:date="2023-07-12T13:17:00Z">
        <w:r w:rsidDel="00C627E3">
          <w:delTex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delText>
        </w:r>
        <w:r w:rsidRPr="00541CCA" w:rsidDel="00C627E3">
          <w:rPr>
            <w:i/>
            <w:iCs/>
          </w:rPr>
          <w:delText>L.delicata</w:delText>
        </w:r>
        <w:r w:rsidR="001D090E" w:rsidDel="00C627E3">
          <w:rPr>
            <w:i/>
            <w:iCs/>
          </w:rPr>
          <w:delText>.</w:delText>
        </w:r>
        <w:r w:rsidDel="00C627E3">
          <w:delText>Sequences were processed using DArT specific pipelines. The main pipeline filtered out poor quality sequences</w:delText>
        </w:r>
        <w:r w:rsidR="001D090E" w:rsidDel="00C627E3">
          <w:delText xml:space="preserve"> which </w:delText>
        </w:r>
        <w:r w:rsidDel="00C627E3">
          <w:delText>resulted in a total of 185,963 SNPs</w:delText>
        </w:r>
        <w:r w:rsidR="001D090E" w:rsidDel="00C627E3">
          <w:delText xml:space="preserve"> for our final analysis</w:delText>
        </w:r>
        <w:r w:rsidDel="00C627E3">
          <w:delText>.</w:delText>
        </w:r>
        <w:r w:rsidR="001D090E" w:rsidDel="00C627E3">
          <w:delText xml:space="preserve"> </w:delText>
        </w:r>
      </w:del>
    </w:p>
    <w:p w14:paraId="049CD0E2" w14:textId="77777777" w:rsidR="004C33D6" w:rsidRDefault="002B052A">
      <w:pPr>
        <w:pStyle w:val="Heading2"/>
        <w:contextualSpacing/>
        <w:pPrChange w:id="12" w:author="Daniel Noble" w:date="2023-07-12T13:16:00Z">
          <w:pPr>
            <w:pStyle w:val="Heading2"/>
            <w:spacing w:line="480" w:lineRule="auto"/>
          </w:pPr>
        </w:pPrChange>
      </w:pPr>
      <w:bookmarkStart w:id="13" w:name="model-fitting-and-selection-of-random-ef"/>
      <w:r>
        <w:t>Model fitting and selection of random effects structure</w:t>
      </w:r>
      <w:bookmarkEnd w:id="13"/>
    </w:p>
    <w:p w14:paraId="0341EEA8" w14:textId="5B2100AA" w:rsidR="00075847" w:rsidRDefault="00291237">
      <w:pPr>
        <w:pStyle w:val="BodyText"/>
        <w:ind w:firstLine="720"/>
        <w:contextualSpacing/>
        <w:rPr>
          <w:ins w:id="14" w:author="Daniel Noble" w:date="2023-07-06T13:14:00Z"/>
        </w:rPr>
        <w:pPrChange w:id="15" w:author="Daniel Noble" w:date="2023-07-12T13:16:00Z">
          <w:pPr>
            <w:pStyle w:val="BodyText"/>
            <w:spacing w:line="480" w:lineRule="auto"/>
            <w:ind w:firstLine="720"/>
          </w:pPr>
        </w:pPrChange>
      </w:pPr>
      <w:r>
        <w:t xml:space="preserve">We </w:t>
      </w:r>
      <w:del w:id="16" w:author="Daniel Noble" w:date="2023-07-12T13:18:00Z">
        <w:r w:rsidDel="00717146">
          <w:delText xml:space="preserve">fitted </w:delText>
        </w:r>
        <w:r w:rsidR="00A3434B" w:rsidDel="00717146">
          <w:delText>seven</w:delText>
        </w:r>
      </w:del>
      <w:ins w:id="17" w:author="Daniel Noble" w:date="2023-07-12T13:19:00Z">
        <w:r w:rsidR="00717146">
          <w:t>fit</w:t>
        </w:r>
      </w:ins>
      <w:r w:rsidR="00A3434B">
        <w:t xml:space="preserve"> </w:t>
      </w:r>
      <w:r>
        <w:t>different models to investigate what random effect</w:t>
      </w:r>
      <w:del w:id="18" w:author="Daniel Noble" w:date="2023-09-04T10:39:00Z">
        <w:r w:rsidDel="003F421D">
          <w:delText>s</w:delText>
        </w:r>
      </w:del>
      <w:r>
        <w:t xml:space="preserve"> structure was best suited for our dataset. </w:t>
      </w:r>
      <w:r w:rsidR="00DF5401">
        <w:t>Only the intercept was included as</w:t>
      </w:r>
      <w:r>
        <w:t xml:space="preserve"> fixed effects in these models</w:t>
      </w:r>
      <w:ins w:id="19" w:author="Daniel Noble" w:date="2023-07-12T13:21:00Z">
        <w:r w:rsidR="00717146">
          <w:t xml:space="preserve">. </w:t>
        </w:r>
      </w:ins>
      <w:del w:id="20" w:author="Daniel Noble" w:date="2023-09-04T10:39:00Z">
        <w:r w:rsidDel="003F421D">
          <w:delText xml:space="preserve"> </w:delText>
        </w:r>
      </w:del>
      <w:del w:id="21" w:author="Daniel Noble" w:date="2023-07-12T13:21:00Z">
        <w:r w:rsidDel="00717146">
          <w:delText>and l</w:delText>
        </w:r>
      </w:del>
      <w:del w:id="22" w:author="Daniel Noble" w:date="2023-09-04T10:40:00Z">
        <w:r w:rsidDel="003F421D">
          <w:delText>izard identity was included twice to partition out permanent environmental effects (</w:delText>
        </w:r>
        <w:r w:rsidRPr="00732C2A" w:rsidDel="003F421D">
          <w:rPr>
            <w:i/>
            <w:iCs/>
          </w:rPr>
          <w:delText>PE</w:delText>
        </w:r>
        <w:r w:rsidDel="003F421D">
          <w:delText xml:space="preserve">) </w:delText>
        </w:r>
        <w:r w:rsidR="0014506D" w:rsidDel="003F421D">
          <w:delText xml:space="preserve">given </w:delText>
        </w:r>
        <w:r w:rsidDel="003F421D">
          <w:delText xml:space="preserve">we had repeated measures of the same individuals </w:delText>
        </w:r>
        <w:r w:rsidDel="003F421D">
          <w:fldChar w:fldCharType="begin"/>
        </w:r>
        <w:r w:rsidDel="003F421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Del="003F421D">
          <w:fldChar w:fldCharType="separate"/>
        </w:r>
        <w:r w:rsidDel="003F421D">
          <w:rPr>
            <w:noProof/>
          </w:rPr>
          <w:delText>(Wilson et al., 2010)</w:delText>
        </w:r>
        <w:r w:rsidDel="003F421D">
          <w:fldChar w:fldCharType="end"/>
        </w:r>
        <w:r w:rsidDel="003F421D">
          <w:delText xml:space="preserve">. </w:delText>
        </w:r>
      </w:del>
      <w:ins w:id="23" w:author="Daniel Noble" w:date="2023-07-12T13:21:00Z">
        <w:r w:rsidR="00717146">
          <w:t xml:space="preserve">We fit models that contained random intercepts </w:t>
        </w:r>
      </w:ins>
      <w:ins w:id="24" w:author="Daniel Noble" w:date="2023-07-12T13:22:00Z">
        <w:r w:rsidR="00717146">
          <w:t>and</w:t>
        </w:r>
      </w:ins>
      <w:ins w:id="25" w:author="Daniel Noble" w:date="2023-07-12T13:21:00Z">
        <w:r w:rsidR="00717146">
          <w:t xml:space="preserve"> slope</w:t>
        </w:r>
      </w:ins>
      <w:ins w:id="26" w:author="Daniel Noble" w:date="2023-07-12T13:22:00Z">
        <w:r w:rsidR="00717146">
          <w:t>s</w:t>
        </w:r>
      </w:ins>
      <w:ins w:id="27" w:author="Daniel Noble" w:date="2023-07-12T13:21:00Z">
        <w:r w:rsidR="00717146">
          <w:t xml:space="preserve"> (</w:t>
        </w:r>
      </w:ins>
      <w:ins w:id="28" w:author="Daniel Noble" w:date="2023-07-12T13:22:00Z">
        <w:r w:rsidR="00717146">
          <w:t xml:space="preserve">a linear and quadratic slope of </w:t>
        </w:r>
      </w:ins>
      <w:ins w:id="29" w:author="Daniel Noble" w:date="2023-07-12T13:21:00Z">
        <w:r w:rsidR="00717146">
          <w:t>age)</w:t>
        </w:r>
      </w:ins>
      <w:ins w:id="30" w:author="Daniel Noble" w:date="2023-07-12T13:22:00Z">
        <w:r w:rsidR="00717146">
          <w:t xml:space="preserve"> at each of the three random effect levels. In all cases </w:t>
        </w:r>
      </w:ins>
      <w:del w:id="31" w:author="Daniel Noble" w:date="2023-07-12T13:22:00Z">
        <w:r w:rsidDel="00717146">
          <w:delText xml:space="preserve">Age </w:delText>
        </w:r>
      </w:del>
      <w:ins w:id="32" w:author="Daniel Noble" w:date="2023-07-12T13:22:00Z">
        <w:r w:rsidR="00717146">
          <w:t xml:space="preserve">age </w:t>
        </w:r>
      </w:ins>
      <w:r>
        <w:t xml:space="preserve">was z-transformed. </w:t>
      </w:r>
      <w:del w:id="33" w:author="Daniel Noble" w:date="2023-07-12T13:20:00Z">
        <w:r w:rsidRPr="00291237" w:rsidDel="00717146">
          <w:rPr>
            <w:lang w:val="en-GB"/>
          </w:rPr>
          <w:delText xml:space="preserve">In model 1 we assume that additive genetic variance, maternal </w:delText>
        </w:r>
        <w:r w:rsidR="0014506D" w:rsidDel="00717146">
          <w:rPr>
            <w:lang w:val="en-GB"/>
          </w:rPr>
          <w:delText xml:space="preserve">effect </w:delText>
        </w:r>
        <w:r w:rsidRPr="00291237" w:rsidDel="00717146">
          <w:rPr>
            <w:lang w:val="en-GB"/>
          </w:rPr>
          <w:delText>variance and permanent environment</w:delText>
        </w:r>
        <w:r w:rsidR="0014506D" w:rsidDel="00717146">
          <w:rPr>
            <w:lang w:val="en-GB"/>
          </w:rPr>
          <w:delText>al</w:delText>
        </w:r>
        <w:r w:rsidRPr="00291237" w:rsidDel="00717146">
          <w:rPr>
            <w:lang w:val="en-GB"/>
          </w:rPr>
          <w:delText xml:space="preserve"> variance </w:delText>
        </w:r>
        <w:r w:rsidR="0014506D" w:rsidDel="00717146">
          <w:rPr>
            <w:lang w:val="en-GB"/>
          </w:rPr>
          <w:delText>was</w:delText>
        </w:r>
        <w:r w:rsidR="0014506D" w:rsidRPr="00291237" w:rsidDel="00717146">
          <w:rPr>
            <w:lang w:val="en-GB"/>
          </w:rPr>
          <w:delText xml:space="preserve"> </w:delText>
        </w:r>
        <w:r w:rsidRPr="00291237" w:rsidDel="00717146">
          <w:rPr>
            <w:lang w:val="en-GB"/>
          </w:rPr>
          <w:delText xml:space="preserve">constant across age by fitting a random intercept </w:delText>
        </w:r>
        <w:r w:rsidDel="00717146">
          <w:delText>for lizard identity (</w:delText>
        </w:r>
        <w:r w:rsidRPr="00732C2A" w:rsidDel="00717146">
          <w:rPr>
            <w:i/>
            <w:iCs/>
          </w:rPr>
          <w:delText>G</w:delText>
        </w:r>
        <w:r w:rsidDel="00717146">
          <w:delText xml:space="preserve">), dam identity </w:delText>
        </w:r>
        <w:r w:rsidRPr="00732C2A" w:rsidDel="00717146">
          <w:rPr>
            <w:i/>
            <w:iCs/>
          </w:rPr>
          <w:delText>(M</w:delText>
        </w:r>
        <w:r w:rsidDel="00717146">
          <w:delText xml:space="preserve">) and for permanent environmental effects (PE). In model 2, </w:delText>
        </w:r>
        <w:r w:rsidRPr="00291237" w:rsidDel="00717146">
          <w:rPr>
            <w:lang w:val="en-GB"/>
          </w:rPr>
          <w:delText xml:space="preserve">we assumed all variance components varied across age following a </w:delText>
        </w:r>
        <w:r w:rsidR="00A3434B" w:rsidDel="00717146">
          <w:rPr>
            <w:lang w:val="en-GB"/>
          </w:rPr>
          <w:delText>linear</w:delText>
        </w:r>
        <w:r w:rsidRPr="00291237" w:rsidDel="00717146">
          <w:rPr>
            <w:lang w:val="en-GB"/>
          </w:rPr>
          <w:delText xml:space="preserve"> relationship</w:delText>
        </w:r>
        <w:r w:rsidDel="00717146">
          <w:delText xml:space="preserve"> and included random </w:delText>
        </w:r>
        <w:r w:rsidR="00A3434B" w:rsidDel="00717146">
          <w:delText>linear</w:delText>
        </w:r>
        <w:r w:rsidDel="00717146">
          <w:delText xml:space="preserve"> slopes for </w:delText>
        </w:r>
        <w:r w:rsidRPr="00732C2A" w:rsidDel="00717146">
          <w:rPr>
            <w:i/>
            <w:iCs/>
          </w:rPr>
          <w:delText>G, M, PE</w:delText>
        </w:r>
        <w:r w:rsidDel="00717146">
          <w:delText xml:space="preserve">. In model 3, </w:delText>
        </w:r>
        <w:r w:rsidRPr="00291237" w:rsidDel="00717146">
          <w:rPr>
            <w:lang w:val="en-GB"/>
          </w:rPr>
          <w:delText>we assume</w:delText>
        </w:r>
        <w:r w:rsidR="0014506D" w:rsidDel="00717146">
          <w:rPr>
            <w:lang w:val="en-GB"/>
          </w:rPr>
          <w:delText>d</w:delText>
        </w:r>
        <w:r w:rsidRPr="00291237" w:rsidDel="00717146">
          <w:rPr>
            <w:lang w:val="en-GB"/>
          </w:rPr>
          <w:delText xml:space="preserve"> that all variance components changed with age in </w:delText>
        </w:r>
        <w:r w:rsidR="00A3434B" w:rsidDel="00717146">
          <w:rPr>
            <w:lang w:val="en-GB"/>
          </w:rPr>
          <w:delText xml:space="preserve">a quadratic </w:delText>
        </w:r>
        <w:r w:rsidRPr="00291237" w:rsidDel="00717146">
          <w:rPr>
            <w:lang w:val="en-GB"/>
          </w:rPr>
          <w:delText xml:space="preserve">fashion by </w:delText>
        </w:r>
        <w:r w:rsidDel="00717146">
          <w:delText xml:space="preserve">including random </w:delText>
        </w:r>
        <w:r w:rsidR="00A3434B" w:rsidDel="00717146">
          <w:delText>quadratic</w:delText>
        </w:r>
        <w:r w:rsidDel="00717146">
          <w:delText xml:space="preserve"> slopes for </w:delText>
        </w:r>
        <w:r w:rsidRPr="00732C2A" w:rsidDel="00717146">
          <w:rPr>
            <w:i/>
            <w:iCs/>
          </w:rPr>
          <w:delText>G, M, PE</w:delText>
        </w:r>
        <w:r w:rsidDel="00717146">
          <w:rPr>
            <w:i/>
            <w:iCs/>
          </w:rPr>
          <w:delText xml:space="preserve">. </w:delText>
        </w:r>
        <w:r w:rsidDel="00717146">
          <w:delText xml:space="preserve">In model 4, we included random intercept for </w:delText>
        </w:r>
        <w:r w:rsidRPr="0021377C" w:rsidDel="00717146">
          <w:rPr>
            <w:i/>
            <w:iCs/>
          </w:rPr>
          <w:delText>G</w:delText>
        </w:r>
        <w:r w:rsidDel="00717146">
          <w:delText xml:space="preserve"> and random linear slopes for </w:delText>
        </w:r>
        <w:r w:rsidRPr="00732C2A" w:rsidDel="00717146">
          <w:rPr>
            <w:i/>
            <w:iCs/>
          </w:rPr>
          <w:delText>M</w:delText>
        </w:r>
        <w:r w:rsidR="00A3434B" w:rsidDel="00717146">
          <w:rPr>
            <w:i/>
            <w:iCs/>
          </w:rPr>
          <w:delText xml:space="preserve"> </w:delText>
        </w:r>
        <w:r w:rsidR="00A3434B" w:rsidDel="00717146">
          <w:delText>and</w:delText>
        </w:r>
        <w:r w:rsidRPr="00732C2A" w:rsidDel="00717146">
          <w:rPr>
            <w:i/>
            <w:iCs/>
          </w:rPr>
          <w:delText xml:space="preserve"> PE</w:delText>
        </w:r>
        <w:r w:rsidDel="00717146">
          <w:delText xml:space="preserve">. In model 5, we included random intercept for M and random linear slopes for </w:delText>
        </w:r>
        <w:r w:rsidDel="00717146">
          <w:rPr>
            <w:i/>
            <w:iCs/>
          </w:rPr>
          <w:delText>G</w:delText>
        </w:r>
        <w:r w:rsidRPr="00732C2A" w:rsidDel="00717146">
          <w:rPr>
            <w:i/>
            <w:iCs/>
          </w:rPr>
          <w:delText>, PE</w:delText>
        </w:r>
        <w:r w:rsidDel="00717146">
          <w:delText xml:space="preserve">. In model 6, we included random intercept for </w:delText>
        </w:r>
        <w:r w:rsidRPr="00A3434B" w:rsidDel="00717146">
          <w:rPr>
            <w:i/>
            <w:iCs/>
          </w:rPr>
          <w:delText>PE</w:delText>
        </w:r>
        <w:r w:rsidDel="00717146">
          <w:delText xml:space="preserve"> and random linear slopes for </w:delText>
        </w:r>
        <w:r w:rsidDel="00717146">
          <w:rPr>
            <w:i/>
            <w:iCs/>
          </w:rPr>
          <w:delText>G</w:delText>
        </w:r>
        <w:r w:rsidR="00A3434B" w:rsidDel="00717146">
          <w:rPr>
            <w:i/>
            <w:iCs/>
          </w:rPr>
          <w:delText xml:space="preserve"> </w:delText>
        </w:r>
        <w:r w:rsidR="00A3434B" w:rsidDel="00717146">
          <w:delText xml:space="preserve">and </w:delText>
        </w:r>
        <w:r w:rsidRPr="00732C2A" w:rsidDel="00717146">
          <w:rPr>
            <w:i/>
            <w:iCs/>
          </w:rPr>
          <w:delText>PE</w:delText>
        </w:r>
        <w:r w:rsidDel="00717146">
          <w:delText>.</w:delText>
        </w:r>
        <w:r w:rsidR="00A3434B" w:rsidDel="00717146">
          <w:delText xml:space="preserve"> Finally, in model 7, we included a random intercept for </w:delText>
        </w:r>
        <w:r w:rsidR="00A3434B" w:rsidRPr="00A3434B" w:rsidDel="00717146">
          <w:rPr>
            <w:i/>
            <w:iCs/>
          </w:rPr>
          <w:delText>PE</w:delText>
        </w:r>
        <w:r w:rsidR="00A3434B" w:rsidDel="00717146">
          <w:delText xml:space="preserve"> and random quadratic slopes for </w:delText>
        </w:r>
        <w:r w:rsidR="00A3434B" w:rsidRPr="00A3434B" w:rsidDel="00717146">
          <w:rPr>
            <w:i/>
            <w:iCs/>
          </w:rPr>
          <w:delText>G</w:delText>
        </w:r>
        <w:r w:rsidR="00A3434B" w:rsidDel="00717146">
          <w:delText xml:space="preserve"> and </w:delText>
        </w:r>
        <w:r w:rsidR="00A3434B" w:rsidRPr="00A3434B" w:rsidDel="00717146">
          <w:rPr>
            <w:i/>
            <w:iCs/>
          </w:rPr>
          <w:delText>M</w:delText>
        </w:r>
        <w:r w:rsidR="00A3434B" w:rsidDel="00717146">
          <w:delText>.</w:delText>
        </w:r>
      </w:del>
      <w:del w:id="34" w:author="Daniel Noble" w:date="2023-07-12T13:24:00Z">
        <w:r w:rsidR="00A3434B" w:rsidDel="00896A05">
          <w:delText xml:space="preserve"> </w:delText>
        </w:r>
      </w:del>
      <w:ins w:id="35" w:author="Daniel Noble" w:date="2023-07-06T13:17:00Z">
        <w:r w:rsidR="00FA5007">
          <w:t xml:space="preserve">Our pedigree had </w:t>
        </w:r>
      </w:ins>
      <w:ins w:id="36" w:author="Daniel Noble" w:date="2023-07-06T13:15:00Z">
        <w:r w:rsidR="00075847">
          <w:t xml:space="preserve">lower levels of </w:t>
        </w:r>
      </w:ins>
      <w:ins w:id="37" w:author="Daniel Noble" w:date="2023-07-06T13:18:00Z">
        <w:r w:rsidR="00FA5007">
          <w:t xml:space="preserve">paternal </w:t>
        </w:r>
      </w:ins>
      <w:ins w:id="38" w:author="Daniel Noble" w:date="2023-07-06T13:15:00Z">
        <w:r w:rsidR="00075847">
          <w:t xml:space="preserve">half-sibs than </w:t>
        </w:r>
      </w:ins>
      <w:ins w:id="39" w:author="Daniel Noble" w:date="2023-07-06T13:17:00Z">
        <w:r w:rsidR="00FA5007">
          <w:t xml:space="preserve">we </w:t>
        </w:r>
      </w:ins>
      <w:ins w:id="40" w:author="Daniel Noble" w:date="2023-07-06T13:15:00Z">
        <w:r w:rsidR="00075847">
          <w:t>expected from our breeding design</w:t>
        </w:r>
      </w:ins>
      <w:ins w:id="41" w:author="Daniel Noble" w:date="2023-07-06T13:17:00Z">
        <w:r w:rsidR="00FA5007">
          <w:t xml:space="preserve"> because of either sperm precedence or male mating </w:t>
        </w:r>
      </w:ins>
      <w:ins w:id="42" w:author="Daniel Noble" w:date="2023-07-06T13:18:00Z">
        <w:r w:rsidR="00FA5007">
          <w:t>monopolization that was outside our control</w:t>
        </w:r>
      </w:ins>
      <w:ins w:id="43" w:author="Daniel Noble" w:date="2023-07-06T13:27:00Z">
        <w:r w:rsidR="00624AF5">
          <w:t xml:space="preserve"> (See Table S11)</w:t>
        </w:r>
      </w:ins>
      <w:ins w:id="44" w:author="Daniel Noble" w:date="2023-07-06T13:18:00Z">
        <w:r w:rsidR="00FA5007">
          <w:t>. D</w:t>
        </w:r>
      </w:ins>
      <w:ins w:id="45" w:author="Daniel Noble" w:date="2023-07-06T13:15:00Z">
        <w:r w:rsidR="00075847">
          <w:t xml:space="preserve">ecoupling genetic </w:t>
        </w:r>
      </w:ins>
      <w:ins w:id="46" w:author="Daniel Noble" w:date="2023-07-06T13:16:00Z">
        <w:r w:rsidR="00075847">
          <w:t xml:space="preserve">(G) </w:t>
        </w:r>
      </w:ins>
      <w:ins w:id="47" w:author="Daniel Noble" w:date="2023-07-06T13:15:00Z">
        <w:r w:rsidR="00075847">
          <w:t xml:space="preserve">and maternal effects </w:t>
        </w:r>
      </w:ins>
      <w:ins w:id="48" w:author="Daniel Noble" w:date="2023-07-06T13:16:00Z">
        <w:r w:rsidR="00075847">
          <w:t xml:space="preserve">(M) </w:t>
        </w:r>
      </w:ins>
      <w:ins w:id="49" w:author="Daniel Noble" w:date="2023-07-06T13:18:00Z">
        <w:r w:rsidR="00FA5007">
          <w:t xml:space="preserve">may therefore </w:t>
        </w:r>
      </w:ins>
      <w:ins w:id="50" w:author="Daniel Noble" w:date="2023-07-12T13:23:00Z">
        <w:r w:rsidR="004B65C4">
          <w:t>have been</w:t>
        </w:r>
      </w:ins>
      <w:ins w:id="51" w:author="Daniel Noble" w:date="2023-07-06T13:18:00Z">
        <w:r w:rsidR="00FA5007">
          <w:t xml:space="preserve"> </w:t>
        </w:r>
      </w:ins>
      <w:ins w:id="52" w:author="Daniel Noble" w:date="2023-07-06T13:15:00Z">
        <w:r w:rsidR="00075847">
          <w:t>difficult</w:t>
        </w:r>
      </w:ins>
      <w:ins w:id="53" w:author="Daniel Noble" w:date="2023-07-06T13:18:00Z">
        <w:r w:rsidR="00FA5007">
          <w:t>. As such,</w:t>
        </w:r>
      </w:ins>
      <w:ins w:id="54" w:author="Daniel Noble" w:date="2023-07-06T13:15:00Z">
        <w:r w:rsidR="00075847">
          <w:t xml:space="preserve"> we also fit the same models but excluding </w:t>
        </w:r>
      </w:ins>
      <w:ins w:id="55" w:author="Daniel Noble" w:date="2023-07-06T13:16:00Z">
        <w:r w:rsidR="00075847">
          <w:t>M</w:t>
        </w:r>
      </w:ins>
      <w:ins w:id="56" w:author="Daniel Noble" w:date="2023-07-06T13:18:00Z">
        <w:r w:rsidR="00FA5007">
          <w:t xml:space="preserve"> to test if G and M were con</w:t>
        </w:r>
      </w:ins>
      <w:ins w:id="57" w:author="Daniel Noble" w:date="2023-07-06T13:19:00Z">
        <w:r w:rsidR="00FA5007">
          <w:t>founded</w:t>
        </w:r>
      </w:ins>
      <w:ins w:id="58" w:author="Daniel Noble" w:date="2023-07-06T13:16:00Z">
        <w:r w:rsidR="00075847">
          <w:t xml:space="preserve">. </w:t>
        </w:r>
      </w:ins>
      <w:ins w:id="59" w:author="Daniel Noble" w:date="2023-07-12T13:23:00Z">
        <w:r w:rsidR="004B65C4">
          <w:t xml:space="preserve">Given that we fit random slopes of age to </w:t>
        </w:r>
      </w:ins>
      <w:ins w:id="60" w:author="Daniel Noble" w:date="2023-07-12T13:24:00Z">
        <w:r w:rsidR="00896A05">
          <w:t>estimate</w:t>
        </w:r>
      </w:ins>
      <w:ins w:id="61" w:author="Daniel Noble" w:date="2023-07-12T13:23:00Z">
        <w:r w:rsidR="004B65C4">
          <w:t xml:space="preserve"> changes in variance across age, this meant</w:t>
        </w:r>
      </w:ins>
      <w:ins w:id="62" w:author="Daniel Noble" w:date="2023-07-12T13:24:00Z">
        <w:r w:rsidR="004B65C4">
          <w:t xml:space="preserve"> decoupling G from PE effects might also be challenging. As such, we also fit models that only included G and M. </w:t>
        </w:r>
        <w:r w:rsidR="00896A05">
          <w:rPr>
            <w:lang w:val="en-GB"/>
          </w:rPr>
          <w:t xml:space="preserve">The full list of models </w:t>
        </w:r>
        <w:proofErr w:type="gramStart"/>
        <w:r w:rsidR="00896A05">
          <w:rPr>
            <w:lang w:val="en-GB"/>
          </w:rPr>
          <w:t>are</w:t>
        </w:r>
        <w:proofErr w:type="gramEnd"/>
        <w:r w:rsidR="00896A05">
          <w:rPr>
            <w:lang w:val="en-GB"/>
          </w:rPr>
          <w:t xml:space="preserve"> provided in Table S1.</w:t>
        </w:r>
      </w:ins>
    </w:p>
    <w:p w14:paraId="445A3AE0" w14:textId="0970D236" w:rsidR="00291237" w:rsidDel="00075847" w:rsidRDefault="00075847">
      <w:pPr>
        <w:pStyle w:val="BodyText"/>
        <w:contextualSpacing/>
        <w:rPr>
          <w:del w:id="63" w:author="Daniel Noble" w:date="2023-07-06T13:17:00Z"/>
        </w:rPr>
        <w:pPrChange w:id="64" w:author="Daniel Noble" w:date="2023-07-12T13:16:00Z">
          <w:pPr>
            <w:pStyle w:val="BodyText"/>
            <w:spacing w:line="480" w:lineRule="auto"/>
            <w:ind w:firstLine="720"/>
          </w:pPr>
        </w:pPrChange>
      </w:pPr>
      <w:ins w:id="65" w:author="Daniel Noble" w:date="2023-07-06T13:17:00Z">
        <w:r>
          <w:tab/>
        </w:r>
      </w:ins>
      <w:del w:id="66" w:author="Daniel Noble" w:date="2023-07-06T13:16:00Z">
        <w:r w:rsidR="00A3434B" w:rsidDel="00075847">
          <w:delText>WAIC</w:delText>
        </w:r>
        <w:r w:rsidR="00291237" w:rsidDel="00075847">
          <w:delText xml:space="preserve"> values are presented in Table S1. Model 1 has the highest </w:delText>
        </w:r>
        <w:r w:rsidR="00A3434B" w:rsidDel="00075847">
          <w:delText>WAIC</w:delText>
        </w:r>
        <w:r w:rsidR="00291237" w:rsidDel="00075847">
          <w:delText xml:space="preserve"> value indicating that it is the least supported model. </w:delText>
        </w:r>
      </w:del>
      <w:del w:id="67" w:author="Daniel Noble" w:date="2023-07-06T13:17:00Z">
        <w:r w:rsidR="00291237" w:rsidDel="00075847">
          <w:delText xml:space="preserve">Model 2 was had the lowest </w:delText>
        </w:r>
        <w:r w:rsidR="00A3434B" w:rsidDel="00075847">
          <w:delText>WAIC</w:delText>
        </w:r>
        <w:r w:rsidR="00291237" w:rsidDel="00075847">
          <w:delText xml:space="preserve"> value</w:delText>
        </w:r>
      </w:del>
    </w:p>
    <w:p w14:paraId="34D4DF1F" w14:textId="2B5EEA75" w:rsidR="00291237" w:rsidRPr="00291237" w:rsidRDefault="00075847">
      <w:pPr>
        <w:pStyle w:val="BodyText"/>
        <w:contextualSpacing/>
        <w:pPrChange w:id="68" w:author="Daniel Noble" w:date="2023-07-12T13:16:00Z">
          <w:pPr>
            <w:pStyle w:val="BodyText"/>
            <w:spacing w:line="480" w:lineRule="auto"/>
            <w:ind w:firstLine="720"/>
          </w:pPr>
        </w:pPrChange>
      </w:pPr>
      <w:ins w:id="69" w:author="Daniel Noble" w:date="2023-07-06T13:16:00Z">
        <w:r>
          <w:t xml:space="preserve">WAIC </w:t>
        </w:r>
      </w:ins>
      <w:ins w:id="70" w:author="Daniel Noble" w:date="2023-09-04T10:40:00Z">
        <w:r w:rsidR="00A20C73">
          <w:t xml:space="preserve">and LOO </w:t>
        </w:r>
      </w:ins>
      <w:ins w:id="71" w:author="Daniel Noble" w:date="2023-07-06T13:16:00Z">
        <w:r>
          <w:t xml:space="preserve">values are presented in Table S1. </w:t>
        </w:r>
      </w:ins>
      <w:r w:rsidR="006B74D2">
        <w:t xml:space="preserve">Model </w:t>
      </w:r>
      <w:ins w:id="72" w:author="Daniel Noble" w:date="2023-09-04T10:40:00Z">
        <w:r w:rsidR="00A20C73">
          <w:t>1 and 10</w:t>
        </w:r>
      </w:ins>
      <w:del w:id="73" w:author="Daniel Noble" w:date="2023-09-04T10:40:00Z">
        <w:r w:rsidR="006B74D2" w:rsidDel="00A20C73">
          <w:delText>1</w:delText>
        </w:r>
      </w:del>
      <w:r w:rsidR="006B74D2">
        <w:t xml:space="preserve"> has the </w:t>
      </w:r>
      <w:r w:rsidR="002103E0">
        <w:t>highest</w:t>
      </w:r>
      <w:r w:rsidR="006B74D2">
        <w:t xml:space="preserve"> </w:t>
      </w:r>
      <w:r w:rsidR="0021377C">
        <w:t>WAIC</w:t>
      </w:r>
      <w:ins w:id="74" w:author="Daniel Noble" w:date="2023-09-04T10:40:00Z">
        <w:r w:rsidR="00A20C73">
          <w:t xml:space="preserve">/LOO </w:t>
        </w:r>
      </w:ins>
      <w:del w:id="75" w:author="Daniel Noble" w:date="2023-09-04T10:40:00Z">
        <w:r w:rsidR="006B74D2" w:rsidDel="00A20C73">
          <w:delText xml:space="preserve"> </w:delText>
        </w:r>
      </w:del>
      <w:r w:rsidR="006B74D2">
        <w:t>value</w:t>
      </w:r>
      <w:ins w:id="76" w:author="Daniel Noble" w:date="2023-09-04T10:40:00Z">
        <w:r w:rsidR="00A20C73">
          <w:t>s</w:t>
        </w:r>
      </w:ins>
      <w:r w:rsidR="006B74D2">
        <w:t xml:space="preserve"> indicating that it is the least supported model. Model </w:t>
      </w:r>
      <w:r w:rsidR="002103E0">
        <w:t>3</w:t>
      </w:r>
      <w:r w:rsidR="006B74D2">
        <w:t xml:space="preserve"> was had the </w:t>
      </w:r>
      <w:r w:rsidR="002103E0">
        <w:t>lowest</w:t>
      </w:r>
      <w:r w:rsidR="006B74D2">
        <w:t xml:space="preserve"> </w:t>
      </w:r>
      <w:r w:rsidR="002103E0">
        <w:t>WAIC</w:t>
      </w:r>
      <w:ins w:id="77" w:author="Daniel Noble" w:date="2023-09-04T10:40:00Z">
        <w:r w:rsidR="00A20C73">
          <w:t>/LOO</w:t>
        </w:r>
      </w:ins>
      <w:r w:rsidR="002103E0">
        <w:t xml:space="preserve"> </w:t>
      </w:r>
      <w:r w:rsidR="006B74D2">
        <w:t>value</w:t>
      </w:r>
      <w:r w:rsidR="00E33665">
        <w:t xml:space="preserve"> indicating that it is the best supported model</w:t>
      </w:r>
      <w:ins w:id="78" w:author="Daniel Noble" w:date="2023-09-04T10:41:00Z">
        <w:r w:rsidR="00A20C73">
          <w:t>, but it was equally supported when compared to Model 12 and 7</w:t>
        </w:r>
      </w:ins>
      <w:r w:rsidR="00E33665">
        <w:t>.</w:t>
      </w:r>
      <w:r w:rsidR="002103E0">
        <w:t xml:space="preserve"> </w:t>
      </w:r>
      <w:del w:id="79" w:author="Daniel Noble" w:date="2023-09-04T10:41:00Z">
        <w:r w:rsidR="00E33665" w:rsidDel="00A20C73">
          <w:delText xml:space="preserve">Between model </w:delText>
        </w:r>
        <w:r w:rsidR="002103E0" w:rsidDel="00A20C73">
          <w:delText>5</w:delText>
        </w:r>
        <w:r w:rsidR="00E33665" w:rsidDel="00A20C73">
          <w:delText xml:space="preserve"> -6, model 6 had the highest </w:delText>
        </w:r>
      </w:del>
      <m:oMath>
        <m:r>
          <w:del w:id="80" w:author="Daniel Noble" w:date="2023-09-04T10:41:00Z">
            <w:rPr>
              <w:rFonts w:ascii="Cambria Math" w:hAnsi="Cambria Math"/>
            </w:rPr>
            <m:t>∆</m:t>
          </w:del>
        </m:r>
      </m:oMath>
      <w:del w:id="81" w:author="Daniel Noble" w:date="2023-09-04T10:41:00Z">
        <w:r w:rsidR="00E33665" w:rsidDel="00A20C73">
          <w:delText>DIC</w:delText>
        </w:r>
        <w:r w:rsidR="00804EC5" w:rsidDel="00A20C73">
          <w:delText xml:space="preserve">, indicating that </w:delText>
        </w:r>
        <w:r w:rsidR="00804EC5" w:rsidDel="00A20C73">
          <w:rPr>
            <w:i/>
            <w:iCs/>
          </w:rPr>
          <w:delText>PE</w:delText>
        </w:r>
        <w:r w:rsidR="00804EC5" w:rsidDel="00A20C73">
          <w:delText xml:space="preserve"> should be included as a random intercept only.</w:delText>
        </w:r>
        <w:r w:rsidR="002103E0" w:rsidDel="00A20C73">
          <w:delText xml:space="preserve"> Model 7 was the second best supported model and improvement in WAIC value was marginal by including a quadratic slope for PE. </w:delText>
        </w:r>
      </w:del>
      <w:del w:id="82"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w:t>
      </w:r>
      <w:ins w:id="83" w:author="Daniel Noble" w:date="2023-09-04T10:41:00Z">
        <w:r w:rsidR="00A20C73">
          <w:t>12</w:t>
        </w:r>
      </w:ins>
      <w:del w:id="84" w:author="Daniel Noble" w:date="2023-09-04T10:41:00Z">
        <w:r w:rsidR="002103E0" w:rsidDel="00A20C73">
          <w:delText>7</w:delText>
        </w:r>
      </w:del>
      <w:r w:rsidR="002103E0">
        <w:t>)</w:t>
      </w:r>
      <w:r w:rsidR="002103E0" w:rsidRPr="002103E0">
        <w:t xml:space="preserve"> and used this random effect structure for the remaining analysis unless stated otherwise.</w:t>
      </w:r>
      <w:r w:rsidR="005076D6">
        <w:t xml:space="preserve"> </w:t>
      </w:r>
    </w:p>
    <w:p w14:paraId="12E4AC90" w14:textId="77777777" w:rsidR="0071416F" w:rsidRDefault="0071416F" w:rsidP="00C627E3">
      <w:pPr>
        <w:pStyle w:val="BodyText"/>
        <w:contextualSpacing/>
        <w:rPr>
          <w:ins w:id="85" w:author="Daniel Noble" w:date="2023-09-04T10:27:00Z"/>
          <w:b/>
          <w:bCs/>
        </w:rPr>
        <w:sectPr w:rsidR="0071416F" w:rsidSect="009A6120">
          <w:footerReference w:type="even" r:id="rId7"/>
          <w:footerReference w:type="default" r:id="rId8"/>
          <w:pgSz w:w="12240" w:h="15840"/>
          <w:pgMar w:top="1440" w:right="1440" w:bottom="1440" w:left="1440" w:header="720" w:footer="720" w:gutter="0"/>
          <w:lnNumType w:countBy="1" w:restart="continuous"/>
          <w:cols w:space="720"/>
          <w:docGrid w:linePitch="326"/>
        </w:sectPr>
      </w:pPr>
    </w:p>
    <w:p w14:paraId="7AD56A54" w14:textId="49304102" w:rsidR="004C33D6" w:rsidRDefault="002B052A">
      <w:pPr>
        <w:pStyle w:val="BodyText"/>
        <w:contextualSpacing/>
        <w:rPr>
          <w:ins w:id="86" w:author="Daniel Noble" w:date="2023-09-04T10:27:00Z"/>
        </w:rPr>
      </w:pPr>
      <w:r w:rsidRPr="006B74D2">
        <w:rPr>
          <w:b/>
          <w:bCs/>
        </w:rPr>
        <w:lastRenderedPageBreak/>
        <w:t>Table S1</w:t>
      </w:r>
      <w:r>
        <w:t xml:space="preserve"> </w:t>
      </w:r>
      <w:r w:rsidR="00520EFD">
        <w:t>WAIC</w:t>
      </w:r>
      <w:r>
        <w:t xml:space="preserve"> </w:t>
      </w:r>
      <w:ins w:id="87" w:author="Daniel Noble" w:date="2023-09-04T10:37:00Z">
        <w:r w:rsidR="00040A9E">
          <w:t>and L</w:t>
        </w:r>
      </w:ins>
      <w:ins w:id="88" w:author="Daniel Noble" w:date="2023-09-04T10:38:00Z">
        <w:r w:rsidR="00040A9E">
          <w:t xml:space="preserve">OO </w:t>
        </w:r>
      </w:ins>
      <w:r>
        <w:t>of six intercept</w:t>
      </w:r>
      <w:ins w:id="89" w:author="Daniel Noble" w:date="2023-09-04T10:25:00Z">
        <w:r w:rsidR="0071416F">
          <w:t>-only</w:t>
        </w:r>
      </w:ins>
      <w:r>
        <w:t xml:space="preserve"> models with different combinations of random effects structures for additive g</w:t>
      </w:r>
      <w:commentRangeStart w:id="90"/>
      <w:r>
        <w:t xml:space="preserve">enetic </w:t>
      </w:r>
      <w:commentRangeEnd w:id="90"/>
      <w:r w:rsidR="00212B6E">
        <w:rPr>
          <w:rStyle w:val="CommentReference"/>
          <w:lang w:val="en-GB"/>
        </w:rPr>
        <w:commentReference w:id="90"/>
      </w:r>
      <w:r>
        <w:t xml:space="preserve">variance, maternal </w:t>
      </w:r>
      <w:proofErr w:type="gramStart"/>
      <w:r>
        <w:t>variance</w:t>
      </w:r>
      <w:proofErr w:type="gramEnd"/>
      <w:r>
        <w:t xml:space="preserve"> and permanent environmental variance</w:t>
      </w:r>
      <w:r w:rsidR="00E33665">
        <w:t xml:space="preserve">. </w:t>
      </w:r>
      <m:oMath>
        <m:r>
          <w:rPr>
            <w:rFonts w:ascii="Cambria Math" w:hAnsi="Cambria Math"/>
          </w:rPr>
          <m:t>∆</m:t>
        </m:r>
      </m:oMath>
      <w:del w:id="91" w:author="Daniel Noble" w:date="2023-09-04T10:38:00Z">
        <w:r w:rsidR="00E33665" w:rsidDel="00040A9E">
          <w:delText xml:space="preserve">DIC </w:delText>
        </w:r>
      </w:del>
      <w:ins w:id="92" w:author="Daniel Noble" w:date="2023-09-04T10:38:00Z">
        <w:r w:rsidR="00040A9E">
          <w:t>ELPD</w:t>
        </w:r>
        <w:r w:rsidR="00040A9E">
          <w:t xml:space="preserve"> </w:t>
        </w:r>
      </w:ins>
      <w:r w:rsidR="00E33665">
        <w:t xml:space="preserve">was calculated by subtracting the </w:t>
      </w:r>
      <w:del w:id="93" w:author="Daniel Noble" w:date="2023-09-04T10:38:00Z">
        <w:r w:rsidR="00E33665" w:rsidDel="00040A9E">
          <w:delText xml:space="preserve">DIC </w:delText>
        </w:r>
      </w:del>
      <w:ins w:id="94" w:author="Daniel Noble" w:date="2023-09-04T10:38:00Z">
        <w:r w:rsidR="00040A9E">
          <w:t>WAIC or LOO</w:t>
        </w:r>
        <w:r w:rsidR="00040A9E">
          <w:t xml:space="preserve"> </w:t>
        </w:r>
      </w:ins>
      <w:r w:rsidR="00E33665">
        <w:t xml:space="preserve">value of each model from the </w:t>
      </w:r>
      <w:del w:id="95" w:author="Daniel Noble" w:date="2023-09-04T10:38:00Z">
        <w:r w:rsidR="00E33665" w:rsidDel="00040A9E">
          <w:delText>DIC value of model 1</w:delText>
        </w:r>
      </w:del>
      <w:ins w:id="96" w:author="Daniel Noble" w:date="2023-09-04T10:38:00Z">
        <w:r w:rsidR="00040A9E">
          <w:t>top supported model (Model 3)</w:t>
        </w:r>
      </w:ins>
      <w:r w:rsidR="00E33665">
        <w:t>.</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w:t>
      </w:r>
      <w:proofErr w:type="gramStart"/>
      <w:r w:rsidR="00547E7B">
        <w:t>variance</w:t>
      </w:r>
      <w:proofErr w:type="gramEnd"/>
      <w:r w:rsidR="00547E7B">
        <w:t xml:space="preserve"> and permanent environment variance, respectively.</w:t>
      </w:r>
    </w:p>
    <w:tbl>
      <w:tblPr>
        <w:tblStyle w:val="Table3"/>
        <w:tblW w:w="14617" w:type="dxa"/>
        <w:jc w:val="center"/>
        <w:tblLayout w:type="fixed"/>
        <w:tblLook w:val="0420" w:firstRow="1" w:lastRow="0" w:firstColumn="0" w:lastColumn="0" w:noHBand="0" w:noVBand="1"/>
        <w:tblPrChange w:id="97" w:author="Daniel Noble" w:date="2023-09-04T10:36:00Z">
          <w:tblPr>
            <w:tblStyle w:val="Table3"/>
            <w:tblW w:w="17560" w:type="dxa"/>
            <w:jc w:val="center"/>
            <w:tblLayout w:type="fixed"/>
            <w:tblLook w:val="0420" w:firstRow="1" w:lastRow="0" w:firstColumn="0" w:lastColumn="0" w:noHBand="0" w:noVBand="1"/>
          </w:tblPr>
        </w:tblPrChange>
      </w:tblPr>
      <w:tblGrid>
        <w:gridCol w:w="5204"/>
        <w:gridCol w:w="1463"/>
        <w:gridCol w:w="1697"/>
        <w:gridCol w:w="1701"/>
        <w:gridCol w:w="1292"/>
        <w:gridCol w:w="1843"/>
        <w:gridCol w:w="1417"/>
        <w:tblGridChange w:id="98">
          <w:tblGrid>
            <w:gridCol w:w="599"/>
            <w:gridCol w:w="5204"/>
            <w:gridCol w:w="1463"/>
            <w:gridCol w:w="1697"/>
            <w:gridCol w:w="706"/>
            <w:gridCol w:w="995"/>
            <w:gridCol w:w="1127"/>
            <w:gridCol w:w="165"/>
            <w:gridCol w:w="1298"/>
            <w:gridCol w:w="545"/>
            <w:gridCol w:w="1417"/>
            <w:gridCol w:w="332"/>
            <w:gridCol w:w="2012"/>
          </w:tblGrid>
        </w:tblGridChange>
      </w:tblGrid>
      <w:tr w:rsidR="00397878" w:rsidRPr="00397878" w14:paraId="7B978A2F" w14:textId="77777777" w:rsidTr="00397878">
        <w:trPr>
          <w:cnfStyle w:val="100000000000" w:firstRow="1" w:lastRow="0" w:firstColumn="0" w:lastColumn="0" w:oddVBand="0" w:evenVBand="0" w:oddHBand="0" w:evenHBand="0" w:firstRowFirstColumn="0" w:firstRowLastColumn="0" w:lastRowFirstColumn="0" w:lastRowLastColumn="0"/>
          <w:tblHeader/>
          <w:jc w:val="center"/>
          <w:trPrChange w:id="99" w:author="Daniel Noble" w:date="2023-09-04T10:36:00Z">
            <w:trPr>
              <w:tblHeader/>
              <w:jc w:val="center"/>
            </w:trPr>
          </w:trPrChange>
        </w:trPr>
        <w:tc>
          <w:tcPr>
            <w:tcW w:w="520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100" w:author="Daniel Noble" w:date="2023-09-04T10:36:00Z">
              <w:tcPr>
                <w:tcW w:w="5803"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44664D28" w14:textId="02377C1F"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01" w:author="Daniel Noble" w:date="2023-09-04T10:36:00Z">
                  <w:rPr/>
                </w:rPrChange>
              </w:rPr>
            </w:pPr>
            <w:r w:rsidRPr="00397878">
              <w:rPr>
                <w:rFonts w:ascii="Times New Roman" w:eastAsia="Helvetica" w:hAnsi="Times New Roman" w:cs="Times New Roman"/>
                <w:b/>
                <w:bCs/>
                <w:color w:val="000000"/>
                <w:sz w:val="22"/>
                <w:szCs w:val="22"/>
                <w:rPrChange w:id="102" w:author="Daniel Noble" w:date="2023-09-04T10:36:00Z">
                  <w:rPr>
                    <w:rFonts w:ascii="Helvetica" w:eastAsia="Helvetica" w:hAnsi="Helvetica" w:cs="Helvetica"/>
                    <w:color w:val="000000"/>
                    <w:sz w:val="22"/>
                    <w:szCs w:val="22"/>
                  </w:rPr>
                </w:rPrChange>
              </w:rPr>
              <w:t>Model</w:t>
            </w:r>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03" w:author="Daniel Noble" w:date="2023-09-04T10:36: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23AAE0BC" w14:textId="3BE1377D"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04" w:author="Daniel Noble" w:date="2023-09-04T10:36:00Z">
                  <w:rPr/>
                </w:rPrChange>
              </w:rPr>
            </w:pPr>
            <w:r w:rsidRPr="00397878">
              <w:rPr>
                <w:rFonts w:ascii="Times New Roman" w:hAnsi="Times New Roman" w:cs="Times New Roman"/>
                <w:b/>
                <w:bCs/>
                <w:rPrChange w:id="105" w:author="Daniel Noble" w:date="2023-09-04T10:36:00Z">
                  <w:rPr>
                    <w:b/>
                    <w:bCs/>
                  </w:rPr>
                </w:rPrChange>
              </w:rPr>
              <w:t>WAIC</w:t>
            </w:r>
          </w:p>
        </w:tc>
        <w:tc>
          <w:tcPr>
            <w:tcW w:w="16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06" w:author="Daniel Noble" w:date="2023-09-04T10:36:00Z">
              <w:tcPr>
                <w:tcW w:w="2403"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6D7C40AB" w14:textId="4E331BE4"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07" w:author="Daniel Noble" w:date="2023-09-04T10:36:00Z">
                  <w:rPr/>
                </w:rPrChange>
              </w:rPr>
            </w:pPr>
            <m:oMathPara>
              <m:oMath>
                <m:r>
                  <m:rPr>
                    <m:sty m:val="b"/>
                  </m:rPr>
                  <w:rPr>
                    <w:rFonts w:ascii="Cambria Math" w:hAnsi="Cambria Math" w:cs="Times New Roman"/>
                  </w:rPr>
                  <m:t>∆ELPD</m:t>
                </m:r>
              </m:oMath>
            </m:oMathPara>
          </w:p>
        </w:tc>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08" w:author="Daniel Noble" w:date="2023-09-04T10:36:00Z">
              <w:tcPr>
                <w:tcW w:w="2122"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52C9DF0C" w14:textId="384C8D71"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09" w:author="Daniel Noble" w:date="2023-09-04T10:36:00Z">
                  <w:rPr/>
                </w:rPrChange>
              </w:rPr>
            </w:pPr>
            <w:r w:rsidRPr="00397878">
              <w:rPr>
                <w:rFonts w:ascii="Times New Roman" w:hAnsi="Times New Roman" w:cs="Times New Roman"/>
                <w:b/>
                <w:bCs/>
                <w:rPrChange w:id="110" w:author="Daniel Noble" w:date="2023-09-04T10:36:00Z">
                  <w:rPr>
                    <w:b/>
                    <w:bCs/>
                  </w:rPr>
                </w:rPrChange>
              </w:rPr>
              <w:t xml:space="preserve">Std. Error </w:t>
            </w:r>
            <m:oMath>
              <m:r>
                <m:rPr>
                  <m:sty m:val="b"/>
                </m:rPr>
                <w:rPr>
                  <w:rFonts w:ascii="Cambria Math" w:hAnsi="Cambria Math" w:cs="Times New Roman"/>
                  <w:rPrChange w:id="111" w:author="Daniel Noble" w:date="2023-09-04T10:36:00Z">
                    <w:rPr>
                      <w:rFonts w:ascii="Cambria Math" w:hAnsi="Cambria Math" w:cs="Times New Roman"/>
                    </w:rPr>
                  </w:rPrChange>
                </w:rPr>
                <w:br/>
              </m:r>
            </m:oMath>
            <m:oMathPara>
              <m:oMath>
                <m:r>
                  <m:rPr>
                    <m:sty m:val="b"/>
                  </m:rPr>
                  <w:rPr>
                    <w:rFonts w:ascii="Cambria Math" w:hAnsi="Cambria Math" w:cs="Times New Roman"/>
                  </w:rPr>
                  <m:t>∆ELPD</m:t>
                </m:r>
              </m:oMath>
            </m:oMathPara>
          </w:p>
        </w:tc>
        <w:tc>
          <w:tcPr>
            <w:tcW w:w="12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12" w:author="Daniel Noble" w:date="2023-09-04T10:36:00Z">
              <w:tcPr>
                <w:tcW w:w="1463"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257EC406" w14:textId="56DC4052"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13" w:author="Daniel Noble" w:date="2023-09-04T10:36:00Z">
                  <w:rPr/>
                </w:rPrChange>
              </w:rPr>
            </w:pPr>
            <w:r w:rsidRPr="00397878">
              <w:rPr>
                <w:rFonts w:ascii="Times New Roman" w:hAnsi="Times New Roman" w:cs="Times New Roman"/>
                <w:b/>
                <w:bCs/>
                <w:rPrChange w:id="114" w:author="Daniel Noble" w:date="2023-09-04T10:36:00Z">
                  <w:rPr>
                    <w:b/>
                    <w:bCs/>
                  </w:rPr>
                </w:rPrChange>
              </w:rPr>
              <w:t>LOO</w:t>
            </w:r>
          </w:p>
        </w:tc>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15" w:author="Daniel Noble" w:date="2023-09-04T10:36:00Z">
              <w:tcPr>
                <w:tcW w:w="2294" w:type="dxa"/>
                <w:gridSpan w:val="3"/>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0B32ECE7" w14:textId="58EF2D75"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16" w:author="Daniel Noble" w:date="2023-09-04T10:36:00Z">
                  <w:rPr/>
                </w:rPrChange>
              </w:rPr>
            </w:pPr>
            <m:oMathPara>
              <m:oMath>
                <m:r>
                  <m:rPr>
                    <m:sty m:val="b"/>
                  </m:rPr>
                  <w:rPr>
                    <w:rFonts w:ascii="Cambria Math" w:hAnsi="Cambria Math" w:cs="Times New Roman"/>
                  </w:rPr>
                  <m:t>∆ELPD</m:t>
                </m:r>
              </m:oMath>
            </m:oMathPara>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117" w:author="Daniel Noble" w:date="2023-09-04T10:36:00Z">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BB721C6" w14:textId="014BAFCA"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rPrChange w:id="118" w:author="Daniel Noble" w:date="2023-09-04T10:36:00Z">
                  <w:rPr/>
                </w:rPrChange>
              </w:rPr>
            </w:pPr>
            <w:r w:rsidRPr="00397878">
              <w:rPr>
                <w:rFonts w:ascii="Times New Roman" w:hAnsi="Times New Roman" w:cs="Times New Roman"/>
                <w:b/>
                <w:bCs/>
                <w:rPrChange w:id="119" w:author="Daniel Noble" w:date="2023-09-04T10:36:00Z">
                  <w:rPr>
                    <w:b/>
                    <w:bCs/>
                  </w:rPr>
                </w:rPrChange>
              </w:rPr>
              <w:t xml:space="preserve">Std. Error </w:t>
            </w:r>
            <m:oMath>
              <m:r>
                <m:rPr>
                  <m:sty m:val="b"/>
                </m:rPr>
                <w:rPr>
                  <w:rFonts w:ascii="Cambria Math" w:hAnsi="Cambria Math" w:cs="Times New Roman"/>
                  <w:rPrChange w:id="120" w:author="Daniel Noble" w:date="2023-09-04T10:36:00Z">
                    <w:rPr>
                      <w:rFonts w:ascii="Cambria Math" w:hAnsi="Cambria Math" w:cs="Times New Roman"/>
                    </w:rPr>
                  </w:rPrChange>
                </w:rPr>
                <w:br/>
              </m:r>
            </m:oMath>
            <m:oMathPara>
              <m:oMath>
                <m:r>
                  <m:rPr>
                    <m:sty m:val="b"/>
                  </m:rPr>
                  <w:rPr>
                    <w:rFonts w:ascii="Cambria Math" w:hAnsi="Cambria Math" w:cs="Times New Roman"/>
                  </w:rPr>
                  <m:t>∆ELPD</m:t>
                </m:r>
              </m:oMath>
            </m:oMathPara>
          </w:p>
        </w:tc>
      </w:tr>
      <w:tr w:rsidR="004D40AC" w:rsidRPr="004D40AC" w14:paraId="7F8F1B5C" w14:textId="77777777" w:rsidTr="004D40AC">
        <w:trPr>
          <w:jc w:val="center"/>
        </w:trPr>
        <w:tc>
          <w:tcPr>
            <w:tcW w:w="5204"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7F9D24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1" w:author="Daniel Noble" w:date="2023-09-04T10:36:00Z">
                  <w:rPr/>
                </w:rPrChange>
              </w:rPr>
            </w:pPr>
            <w:r w:rsidRPr="00397878">
              <w:rPr>
                <w:rFonts w:ascii="Times New Roman" w:eastAsia="Helvetica" w:hAnsi="Times New Roman" w:cs="Times New Roman"/>
                <w:color w:val="000000"/>
                <w:sz w:val="20"/>
                <w:szCs w:val="20"/>
                <w:rPrChange w:id="122" w:author="Daniel Noble" w:date="2023-09-04T10:36:00Z">
                  <w:rPr>
                    <w:rFonts w:ascii="Helvetica" w:eastAsia="Helvetica" w:hAnsi="Helvetica" w:cs="Helvetica"/>
                    <w:color w:val="000000"/>
                    <w:sz w:val="22"/>
                    <w:szCs w:val="22"/>
                  </w:rPr>
                </w:rPrChange>
              </w:rPr>
              <w:t>Model 3 - quadratic slopes for G, M, PE</w:t>
            </w:r>
          </w:p>
        </w:tc>
        <w:tc>
          <w:tcPr>
            <w:tcW w:w="1463"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4A8B9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3" w:author="Daniel Noble" w:date="2023-09-04T10:36:00Z">
                  <w:rPr/>
                </w:rPrChange>
              </w:rPr>
            </w:pPr>
            <w:r w:rsidRPr="00397878">
              <w:rPr>
                <w:rFonts w:ascii="Times New Roman" w:eastAsia="Helvetica" w:hAnsi="Times New Roman" w:cs="Times New Roman"/>
                <w:color w:val="000000"/>
                <w:sz w:val="20"/>
                <w:szCs w:val="20"/>
                <w:rPrChange w:id="124" w:author="Daniel Noble" w:date="2023-09-04T10:36:00Z">
                  <w:rPr>
                    <w:rFonts w:ascii="Helvetica" w:eastAsia="Helvetica" w:hAnsi="Helvetica" w:cs="Helvetica"/>
                    <w:color w:val="000000"/>
                    <w:sz w:val="22"/>
                    <w:szCs w:val="22"/>
                  </w:rPr>
                </w:rPrChange>
              </w:rPr>
              <w:t>-3,259.965</w:t>
            </w:r>
          </w:p>
        </w:tc>
        <w:tc>
          <w:tcPr>
            <w:tcW w:w="1697"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931957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5" w:author="Daniel Noble" w:date="2023-09-04T10:36:00Z">
                  <w:rPr/>
                </w:rPrChange>
              </w:rPr>
            </w:pPr>
            <w:r w:rsidRPr="00397878">
              <w:rPr>
                <w:rFonts w:ascii="Times New Roman" w:eastAsia="Helvetica" w:hAnsi="Times New Roman" w:cs="Times New Roman"/>
                <w:color w:val="000000"/>
                <w:sz w:val="20"/>
                <w:szCs w:val="20"/>
                <w:rPrChange w:id="126" w:author="Daniel Noble" w:date="2023-09-04T10:36:00Z">
                  <w:rPr>
                    <w:rFonts w:ascii="Helvetica" w:eastAsia="Helvetica" w:hAnsi="Helvetica" w:cs="Helvetica"/>
                    <w:color w:val="000000"/>
                    <w:sz w:val="22"/>
                    <w:szCs w:val="22"/>
                  </w:rPr>
                </w:rPrChange>
              </w:rPr>
              <w:t>0.0000000</w:t>
            </w:r>
          </w:p>
        </w:tc>
        <w:tc>
          <w:tcPr>
            <w:tcW w:w="1701"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2E3FE7D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7" w:author="Daniel Noble" w:date="2023-09-04T10:36:00Z">
                  <w:rPr/>
                </w:rPrChange>
              </w:rPr>
            </w:pPr>
            <w:r w:rsidRPr="00397878">
              <w:rPr>
                <w:rFonts w:ascii="Times New Roman" w:eastAsia="Helvetica" w:hAnsi="Times New Roman" w:cs="Times New Roman"/>
                <w:color w:val="000000"/>
                <w:sz w:val="20"/>
                <w:szCs w:val="20"/>
                <w:rPrChange w:id="128" w:author="Daniel Noble" w:date="2023-09-04T10:36:00Z">
                  <w:rPr>
                    <w:rFonts w:ascii="Helvetica" w:eastAsia="Helvetica" w:hAnsi="Helvetica" w:cs="Helvetica"/>
                    <w:color w:val="000000"/>
                    <w:sz w:val="22"/>
                    <w:szCs w:val="22"/>
                  </w:rPr>
                </w:rPrChange>
              </w:rPr>
              <w:t>0.000000</w:t>
            </w:r>
          </w:p>
        </w:tc>
        <w:tc>
          <w:tcPr>
            <w:tcW w:w="1292"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4AD4B3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9" w:author="Daniel Noble" w:date="2023-09-04T10:36:00Z">
                  <w:rPr/>
                </w:rPrChange>
              </w:rPr>
            </w:pPr>
            <w:r w:rsidRPr="00397878">
              <w:rPr>
                <w:rFonts w:ascii="Times New Roman" w:eastAsia="Helvetica" w:hAnsi="Times New Roman" w:cs="Times New Roman"/>
                <w:color w:val="000000"/>
                <w:sz w:val="20"/>
                <w:szCs w:val="20"/>
                <w:rPrChange w:id="130" w:author="Daniel Noble" w:date="2023-09-04T10:36:00Z">
                  <w:rPr>
                    <w:rFonts w:ascii="Helvetica" w:eastAsia="Helvetica" w:hAnsi="Helvetica" w:cs="Helvetica"/>
                    <w:color w:val="000000"/>
                    <w:sz w:val="22"/>
                    <w:szCs w:val="22"/>
                  </w:rPr>
                </w:rPrChange>
              </w:rPr>
              <w:t>-3,203.554</w:t>
            </w:r>
          </w:p>
        </w:tc>
        <w:tc>
          <w:tcPr>
            <w:tcW w:w="1843"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72B545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1" w:author="Daniel Noble" w:date="2023-09-04T10:36:00Z">
                  <w:rPr/>
                </w:rPrChange>
              </w:rPr>
            </w:pPr>
            <w:r w:rsidRPr="00397878">
              <w:rPr>
                <w:rFonts w:ascii="Times New Roman" w:eastAsia="Helvetica" w:hAnsi="Times New Roman" w:cs="Times New Roman"/>
                <w:color w:val="000000"/>
                <w:sz w:val="20"/>
                <w:szCs w:val="20"/>
                <w:rPrChange w:id="132" w:author="Daniel Noble" w:date="2023-09-04T10:36:00Z">
                  <w:rPr>
                    <w:rFonts w:ascii="Helvetica" w:eastAsia="Helvetica" w:hAnsi="Helvetica" w:cs="Helvetica"/>
                    <w:color w:val="000000"/>
                    <w:sz w:val="22"/>
                    <w:szCs w:val="22"/>
                  </w:rPr>
                </w:rPrChange>
              </w:rPr>
              <w:t>0.000000</w:t>
            </w:r>
          </w:p>
        </w:tc>
        <w:tc>
          <w:tcPr>
            <w:tcW w:w="1417"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44FAC3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3" w:author="Daniel Noble" w:date="2023-09-04T10:36:00Z">
                  <w:rPr/>
                </w:rPrChange>
              </w:rPr>
            </w:pPr>
            <w:r w:rsidRPr="00397878">
              <w:rPr>
                <w:rFonts w:ascii="Times New Roman" w:eastAsia="Helvetica" w:hAnsi="Times New Roman" w:cs="Times New Roman"/>
                <w:color w:val="000000"/>
                <w:sz w:val="20"/>
                <w:szCs w:val="20"/>
                <w:rPrChange w:id="134" w:author="Daniel Noble" w:date="2023-09-04T10:36:00Z">
                  <w:rPr>
                    <w:rFonts w:ascii="Helvetica" w:eastAsia="Helvetica" w:hAnsi="Helvetica" w:cs="Helvetica"/>
                    <w:color w:val="000000"/>
                    <w:sz w:val="22"/>
                    <w:szCs w:val="22"/>
                  </w:rPr>
                </w:rPrChange>
              </w:rPr>
              <w:t>0.000000</w:t>
            </w:r>
          </w:p>
        </w:tc>
      </w:tr>
      <w:tr w:rsidR="004D40AC" w:rsidRPr="004D40AC" w14:paraId="68F983EB"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3019A7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5" w:author="Daniel Noble" w:date="2023-09-04T10:36:00Z">
                  <w:rPr/>
                </w:rPrChange>
              </w:rPr>
            </w:pPr>
            <w:r w:rsidRPr="00397878">
              <w:rPr>
                <w:rFonts w:ascii="Times New Roman" w:eastAsia="Helvetica" w:hAnsi="Times New Roman" w:cs="Times New Roman"/>
                <w:color w:val="000000"/>
                <w:sz w:val="20"/>
                <w:szCs w:val="20"/>
                <w:rPrChange w:id="136" w:author="Daniel Noble" w:date="2023-09-04T10:36:00Z">
                  <w:rPr>
                    <w:rFonts w:ascii="Helvetica" w:eastAsia="Helvetica" w:hAnsi="Helvetica" w:cs="Helvetica"/>
                    <w:color w:val="000000"/>
                    <w:sz w:val="22"/>
                    <w:szCs w:val="22"/>
                  </w:rPr>
                </w:rPrChange>
              </w:rPr>
              <w:t>Model 12 - quadratic slopes for G, M, no PE</w:t>
            </w:r>
          </w:p>
        </w:tc>
        <w:tc>
          <w:tcPr>
            <w:tcW w:w="146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328EB0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7" w:author="Daniel Noble" w:date="2023-09-04T10:36:00Z">
                  <w:rPr/>
                </w:rPrChange>
              </w:rPr>
            </w:pPr>
            <w:r w:rsidRPr="00397878">
              <w:rPr>
                <w:rFonts w:ascii="Times New Roman" w:eastAsia="Helvetica" w:hAnsi="Times New Roman" w:cs="Times New Roman"/>
                <w:color w:val="000000"/>
                <w:sz w:val="20"/>
                <w:szCs w:val="20"/>
                <w:rPrChange w:id="138" w:author="Daniel Noble" w:date="2023-09-04T10:36:00Z">
                  <w:rPr>
                    <w:rFonts w:ascii="Helvetica" w:eastAsia="Helvetica" w:hAnsi="Helvetica" w:cs="Helvetica"/>
                    <w:color w:val="000000"/>
                    <w:sz w:val="22"/>
                    <w:szCs w:val="22"/>
                  </w:rPr>
                </w:rPrChange>
              </w:rPr>
              <w:t>-3,258.837</w:t>
            </w:r>
          </w:p>
        </w:tc>
        <w:tc>
          <w:tcPr>
            <w:tcW w:w="169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33CDCD6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9" w:author="Daniel Noble" w:date="2023-09-04T10:36:00Z">
                  <w:rPr/>
                </w:rPrChange>
              </w:rPr>
            </w:pPr>
            <w:r w:rsidRPr="00397878">
              <w:rPr>
                <w:rFonts w:ascii="Times New Roman" w:eastAsia="Helvetica" w:hAnsi="Times New Roman" w:cs="Times New Roman"/>
                <w:color w:val="000000"/>
                <w:sz w:val="20"/>
                <w:szCs w:val="20"/>
                <w:rPrChange w:id="140" w:author="Daniel Noble" w:date="2023-09-04T10:36:00Z">
                  <w:rPr>
                    <w:rFonts w:ascii="Helvetica" w:eastAsia="Helvetica" w:hAnsi="Helvetica" w:cs="Helvetica"/>
                    <w:color w:val="000000"/>
                    <w:sz w:val="22"/>
                    <w:szCs w:val="22"/>
                  </w:rPr>
                </w:rPrChange>
              </w:rPr>
              <w:t>-0.5641396</w:t>
            </w:r>
          </w:p>
        </w:tc>
        <w:tc>
          <w:tcPr>
            <w:tcW w:w="1701"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794CC78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1" w:author="Daniel Noble" w:date="2023-09-04T10:36:00Z">
                  <w:rPr/>
                </w:rPrChange>
              </w:rPr>
            </w:pPr>
            <w:r w:rsidRPr="00397878">
              <w:rPr>
                <w:rFonts w:ascii="Times New Roman" w:eastAsia="Helvetica" w:hAnsi="Times New Roman" w:cs="Times New Roman"/>
                <w:color w:val="000000"/>
                <w:sz w:val="20"/>
                <w:szCs w:val="20"/>
                <w:rPrChange w:id="142" w:author="Daniel Noble" w:date="2023-09-04T10:36:00Z">
                  <w:rPr>
                    <w:rFonts w:ascii="Helvetica" w:eastAsia="Helvetica" w:hAnsi="Helvetica" w:cs="Helvetica"/>
                    <w:color w:val="000000"/>
                    <w:sz w:val="22"/>
                    <w:szCs w:val="22"/>
                  </w:rPr>
                </w:rPrChange>
              </w:rPr>
              <w:t>2.695904</w:t>
            </w:r>
          </w:p>
        </w:tc>
        <w:tc>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1190206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3" w:author="Daniel Noble" w:date="2023-09-04T10:36:00Z">
                  <w:rPr/>
                </w:rPrChange>
              </w:rPr>
            </w:pPr>
            <w:r w:rsidRPr="00397878">
              <w:rPr>
                <w:rFonts w:ascii="Times New Roman" w:eastAsia="Helvetica" w:hAnsi="Times New Roman" w:cs="Times New Roman"/>
                <w:color w:val="000000"/>
                <w:sz w:val="20"/>
                <w:szCs w:val="20"/>
                <w:rPrChange w:id="144" w:author="Daniel Noble" w:date="2023-09-04T10:36:00Z">
                  <w:rPr>
                    <w:rFonts w:ascii="Helvetica" w:eastAsia="Helvetica" w:hAnsi="Helvetica" w:cs="Helvetica"/>
                    <w:color w:val="000000"/>
                    <w:sz w:val="22"/>
                    <w:szCs w:val="22"/>
                  </w:rPr>
                </w:rPrChange>
              </w:rPr>
              <w:t>-3,200.844</w:t>
            </w:r>
          </w:p>
        </w:tc>
        <w:tc>
          <w:tcPr>
            <w:tcW w:w="184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136C68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5" w:author="Daniel Noble" w:date="2023-09-04T10:36:00Z">
                  <w:rPr/>
                </w:rPrChange>
              </w:rPr>
            </w:pPr>
            <w:r w:rsidRPr="00397878">
              <w:rPr>
                <w:rFonts w:ascii="Times New Roman" w:eastAsia="Helvetica" w:hAnsi="Times New Roman" w:cs="Times New Roman"/>
                <w:color w:val="000000"/>
                <w:sz w:val="20"/>
                <w:szCs w:val="20"/>
                <w:rPrChange w:id="146" w:author="Daniel Noble" w:date="2023-09-04T10:36:00Z">
                  <w:rPr>
                    <w:rFonts w:ascii="Helvetica" w:eastAsia="Helvetica" w:hAnsi="Helvetica" w:cs="Helvetica"/>
                    <w:color w:val="000000"/>
                    <w:sz w:val="22"/>
                    <w:szCs w:val="22"/>
                  </w:rPr>
                </w:rPrChange>
              </w:rPr>
              <w:t>-1.354735</w:t>
            </w:r>
          </w:p>
        </w:tc>
        <w:tc>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D6B50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7" w:author="Daniel Noble" w:date="2023-09-04T10:36:00Z">
                  <w:rPr/>
                </w:rPrChange>
              </w:rPr>
            </w:pPr>
            <w:r w:rsidRPr="00397878">
              <w:rPr>
                <w:rFonts w:ascii="Times New Roman" w:eastAsia="Helvetica" w:hAnsi="Times New Roman" w:cs="Times New Roman"/>
                <w:color w:val="000000"/>
                <w:sz w:val="20"/>
                <w:szCs w:val="20"/>
                <w:rPrChange w:id="148" w:author="Daniel Noble" w:date="2023-09-04T10:36:00Z">
                  <w:rPr>
                    <w:rFonts w:ascii="Helvetica" w:eastAsia="Helvetica" w:hAnsi="Helvetica" w:cs="Helvetica"/>
                    <w:color w:val="000000"/>
                    <w:sz w:val="22"/>
                    <w:szCs w:val="22"/>
                  </w:rPr>
                </w:rPrChange>
              </w:rPr>
              <w:t>3.343870</w:t>
            </w:r>
          </w:p>
        </w:tc>
      </w:tr>
      <w:tr w:rsidR="004D40AC" w:rsidRPr="004D40AC" w14:paraId="40D0F5FE"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4746C72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9" w:author="Daniel Noble" w:date="2023-09-04T10:36:00Z">
                  <w:rPr/>
                </w:rPrChange>
              </w:rPr>
            </w:pPr>
            <w:r w:rsidRPr="00397878">
              <w:rPr>
                <w:rFonts w:ascii="Times New Roman" w:eastAsia="Helvetica" w:hAnsi="Times New Roman" w:cs="Times New Roman"/>
                <w:color w:val="000000"/>
                <w:sz w:val="20"/>
                <w:szCs w:val="20"/>
                <w:rPrChange w:id="150" w:author="Daniel Noble" w:date="2023-09-04T10:36:00Z">
                  <w:rPr>
                    <w:rFonts w:ascii="Helvetica" w:eastAsia="Helvetica" w:hAnsi="Helvetica" w:cs="Helvetica"/>
                    <w:color w:val="000000"/>
                    <w:sz w:val="22"/>
                    <w:szCs w:val="22"/>
                  </w:rPr>
                </w:rPrChange>
              </w:rPr>
              <w:t>Model 7 - intercept for PE, quadratic slopes for G, M</w:t>
            </w:r>
          </w:p>
        </w:tc>
        <w:tc>
          <w:tcPr>
            <w:tcW w:w="146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1531BE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1" w:author="Daniel Noble" w:date="2023-09-04T10:36:00Z">
                  <w:rPr/>
                </w:rPrChange>
              </w:rPr>
            </w:pPr>
            <w:r w:rsidRPr="00397878">
              <w:rPr>
                <w:rFonts w:ascii="Times New Roman" w:eastAsia="Helvetica" w:hAnsi="Times New Roman" w:cs="Times New Roman"/>
                <w:color w:val="000000"/>
                <w:sz w:val="20"/>
                <w:szCs w:val="20"/>
                <w:rPrChange w:id="152" w:author="Daniel Noble" w:date="2023-09-04T10:36:00Z">
                  <w:rPr>
                    <w:rFonts w:ascii="Helvetica" w:eastAsia="Helvetica" w:hAnsi="Helvetica" w:cs="Helvetica"/>
                    <w:color w:val="000000"/>
                    <w:sz w:val="22"/>
                    <w:szCs w:val="22"/>
                  </w:rPr>
                </w:rPrChange>
              </w:rPr>
              <w:t>-3,257.481</w:t>
            </w:r>
          </w:p>
        </w:tc>
        <w:tc>
          <w:tcPr>
            <w:tcW w:w="169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C61521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3" w:author="Daniel Noble" w:date="2023-09-04T10:36:00Z">
                  <w:rPr/>
                </w:rPrChange>
              </w:rPr>
            </w:pPr>
            <w:r w:rsidRPr="00397878">
              <w:rPr>
                <w:rFonts w:ascii="Times New Roman" w:eastAsia="Helvetica" w:hAnsi="Times New Roman" w:cs="Times New Roman"/>
                <w:color w:val="000000"/>
                <w:sz w:val="20"/>
                <w:szCs w:val="20"/>
                <w:rPrChange w:id="154" w:author="Daniel Noble" w:date="2023-09-04T10:36:00Z">
                  <w:rPr>
                    <w:rFonts w:ascii="Helvetica" w:eastAsia="Helvetica" w:hAnsi="Helvetica" w:cs="Helvetica"/>
                    <w:color w:val="000000"/>
                    <w:sz w:val="22"/>
                    <w:szCs w:val="22"/>
                  </w:rPr>
                </w:rPrChange>
              </w:rPr>
              <w:t>-1.2421184</w:t>
            </w:r>
          </w:p>
        </w:tc>
        <w:tc>
          <w:tcPr>
            <w:tcW w:w="1701"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C9818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5" w:author="Daniel Noble" w:date="2023-09-04T10:36:00Z">
                  <w:rPr/>
                </w:rPrChange>
              </w:rPr>
            </w:pPr>
            <w:r w:rsidRPr="00397878">
              <w:rPr>
                <w:rFonts w:ascii="Times New Roman" w:eastAsia="Helvetica" w:hAnsi="Times New Roman" w:cs="Times New Roman"/>
                <w:color w:val="000000"/>
                <w:sz w:val="20"/>
                <w:szCs w:val="20"/>
                <w:rPrChange w:id="156" w:author="Daniel Noble" w:date="2023-09-04T10:36:00Z">
                  <w:rPr>
                    <w:rFonts w:ascii="Helvetica" w:eastAsia="Helvetica" w:hAnsi="Helvetica" w:cs="Helvetica"/>
                    <w:color w:val="000000"/>
                    <w:sz w:val="22"/>
                    <w:szCs w:val="22"/>
                  </w:rPr>
                </w:rPrChange>
              </w:rPr>
              <w:t>2.198210</w:t>
            </w:r>
          </w:p>
        </w:tc>
        <w:tc>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21ECDBA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7" w:author="Daniel Noble" w:date="2023-09-04T10:36:00Z">
                  <w:rPr/>
                </w:rPrChange>
              </w:rPr>
            </w:pPr>
            <w:r w:rsidRPr="00397878">
              <w:rPr>
                <w:rFonts w:ascii="Times New Roman" w:eastAsia="Helvetica" w:hAnsi="Times New Roman" w:cs="Times New Roman"/>
                <w:color w:val="000000"/>
                <w:sz w:val="20"/>
                <w:szCs w:val="20"/>
                <w:rPrChange w:id="158" w:author="Daniel Noble" w:date="2023-09-04T10:36:00Z">
                  <w:rPr>
                    <w:rFonts w:ascii="Helvetica" w:eastAsia="Helvetica" w:hAnsi="Helvetica" w:cs="Helvetica"/>
                    <w:color w:val="000000"/>
                    <w:sz w:val="22"/>
                    <w:szCs w:val="22"/>
                  </w:rPr>
                </w:rPrChange>
              </w:rPr>
              <w:t>-3,198.953</w:t>
            </w:r>
          </w:p>
        </w:tc>
        <w:tc>
          <w:tcPr>
            <w:tcW w:w="184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16B313A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9" w:author="Daniel Noble" w:date="2023-09-04T10:36:00Z">
                  <w:rPr/>
                </w:rPrChange>
              </w:rPr>
            </w:pPr>
            <w:r w:rsidRPr="00397878">
              <w:rPr>
                <w:rFonts w:ascii="Times New Roman" w:eastAsia="Helvetica" w:hAnsi="Times New Roman" w:cs="Times New Roman"/>
                <w:color w:val="000000"/>
                <w:sz w:val="20"/>
                <w:szCs w:val="20"/>
                <w:rPrChange w:id="160" w:author="Daniel Noble" w:date="2023-09-04T10:36:00Z">
                  <w:rPr>
                    <w:rFonts w:ascii="Helvetica" w:eastAsia="Helvetica" w:hAnsi="Helvetica" w:cs="Helvetica"/>
                    <w:color w:val="000000"/>
                    <w:sz w:val="22"/>
                    <w:szCs w:val="22"/>
                  </w:rPr>
                </w:rPrChange>
              </w:rPr>
              <w:t>-2.300256</w:t>
            </w:r>
          </w:p>
        </w:tc>
        <w:tc>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F057E7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1" w:author="Daniel Noble" w:date="2023-09-04T10:36:00Z">
                  <w:rPr/>
                </w:rPrChange>
              </w:rPr>
            </w:pPr>
            <w:r w:rsidRPr="00397878">
              <w:rPr>
                <w:rFonts w:ascii="Times New Roman" w:eastAsia="Helvetica" w:hAnsi="Times New Roman" w:cs="Times New Roman"/>
                <w:color w:val="000000"/>
                <w:sz w:val="20"/>
                <w:szCs w:val="20"/>
                <w:rPrChange w:id="162" w:author="Daniel Noble" w:date="2023-09-04T10:36:00Z">
                  <w:rPr>
                    <w:rFonts w:ascii="Helvetica" w:eastAsia="Helvetica" w:hAnsi="Helvetica" w:cs="Helvetica"/>
                    <w:color w:val="000000"/>
                    <w:sz w:val="22"/>
                    <w:szCs w:val="22"/>
                  </w:rPr>
                </w:rPrChange>
              </w:rPr>
              <w:t>2.636267</w:t>
            </w:r>
          </w:p>
        </w:tc>
      </w:tr>
      <w:tr w:rsidR="00397878" w:rsidRPr="00397878" w14:paraId="380CAFEC" w14:textId="77777777" w:rsidTr="004D40AC">
        <w:trPr>
          <w:jc w:val="center"/>
          <w:trPrChange w:id="163"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64"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B79E0A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5" w:author="Daniel Noble" w:date="2023-09-04T10:36:00Z">
                  <w:rPr/>
                </w:rPrChange>
              </w:rPr>
            </w:pPr>
            <w:r w:rsidRPr="00397878">
              <w:rPr>
                <w:rFonts w:ascii="Times New Roman" w:eastAsia="Helvetica" w:hAnsi="Times New Roman" w:cs="Times New Roman"/>
                <w:color w:val="000000"/>
                <w:sz w:val="20"/>
                <w:szCs w:val="20"/>
                <w:rPrChange w:id="166" w:author="Daniel Noble" w:date="2023-09-04T10:36:00Z">
                  <w:rPr>
                    <w:rFonts w:ascii="Helvetica" w:eastAsia="Helvetica" w:hAnsi="Helvetica" w:cs="Helvetica"/>
                    <w:color w:val="000000"/>
                    <w:sz w:val="22"/>
                    <w:szCs w:val="22"/>
                  </w:rPr>
                </w:rPrChange>
              </w:rPr>
              <w:t>Model 15 - quadratic slope for G, no M, no PE</w:t>
            </w:r>
          </w:p>
        </w:tc>
        <w:tc>
          <w:tcPr>
            <w:tcW w:w="146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67"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DAB1B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8" w:author="Daniel Noble" w:date="2023-09-04T10:36:00Z">
                  <w:rPr/>
                </w:rPrChange>
              </w:rPr>
            </w:pPr>
            <w:r w:rsidRPr="00397878">
              <w:rPr>
                <w:rFonts w:ascii="Times New Roman" w:eastAsia="Helvetica" w:hAnsi="Times New Roman" w:cs="Times New Roman"/>
                <w:color w:val="000000"/>
                <w:sz w:val="20"/>
                <w:szCs w:val="20"/>
                <w:rPrChange w:id="169" w:author="Daniel Noble" w:date="2023-09-04T10:36:00Z">
                  <w:rPr>
                    <w:rFonts w:ascii="Helvetica" w:eastAsia="Helvetica" w:hAnsi="Helvetica" w:cs="Helvetica"/>
                    <w:color w:val="000000"/>
                    <w:sz w:val="22"/>
                    <w:szCs w:val="22"/>
                  </w:rPr>
                </w:rPrChange>
              </w:rPr>
              <w:t>-3,160.411</w:t>
            </w:r>
          </w:p>
        </w:tc>
        <w:tc>
          <w:tcPr>
            <w:tcW w:w="169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70"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843A6F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1" w:author="Daniel Noble" w:date="2023-09-04T10:36:00Z">
                  <w:rPr/>
                </w:rPrChange>
              </w:rPr>
            </w:pPr>
            <w:r w:rsidRPr="00397878">
              <w:rPr>
                <w:rFonts w:ascii="Times New Roman" w:eastAsia="Helvetica" w:hAnsi="Times New Roman" w:cs="Times New Roman"/>
                <w:color w:val="000000"/>
                <w:sz w:val="20"/>
                <w:szCs w:val="20"/>
                <w:rPrChange w:id="172" w:author="Daniel Noble" w:date="2023-09-04T10:36:00Z">
                  <w:rPr>
                    <w:rFonts w:ascii="Helvetica" w:eastAsia="Helvetica" w:hAnsi="Helvetica" w:cs="Helvetica"/>
                    <w:color w:val="000000"/>
                    <w:sz w:val="22"/>
                    <w:szCs w:val="22"/>
                  </w:rPr>
                </w:rPrChange>
              </w:rPr>
              <w:t>-49.7772232</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73"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6689E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4" w:author="Daniel Noble" w:date="2023-09-04T10:36:00Z">
                  <w:rPr/>
                </w:rPrChange>
              </w:rPr>
            </w:pPr>
            <w:r w:rsidRPr="00397878">
              <w:rPr>
                <w:rFonts w:ascii="Times New Roman" w:eastAsia="Helvetica" w:hAnsi="Times New Roman" w:cs="Times New Roman"/>
                <w:color w:val="000000"/>
                <w:sz w:val="20"/>
                <w:szCs w:val="20"/>
                <w:rPrChange w:id="175" w:author="Daniel Noble" w:date="2023-09-04T10:36:00Z">
                  <w:rPr>
                    <w:rFonts w:ascii="Helvetica" w:eastAsia="Helvetica" w:hAnsi="Helvetica" w:cs="Helvetica"/>
                    <w:color w:val="000000"/>
                    <w:sz w:val="22"/>
                    <w:szCs w:val="22"/>
                  </w:rPr>
                </w:rPrChange>
              </w:rPr>
              <w:t>12.578927</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76"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6A3049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7" w:author="Daniel Noble" w:date="2023-09-04T10:36:00Z">
                  <w:rPr/>
                </w:rPrChange>
              </w:rPr>
            </w:pPr>
            <w:r w:rsidRPr="00397878">
              <w:rPr>
                <w:rFonts w:ascii="Times New Roman" w:eastAsia="Helvetica" w:hAnsi="Times New Roman" w:cs="Times New Roman"/>
                <w:color w:val="000000"/>
                <w:sz w:val="20"/>
                <w:szCs w:val="20"/>
                <w:rPrChange w:id="178" w:author="Daniel Noble" w:date="2023-09-04T10:36:00Z">
                  <w:rPr>
                    <w:rFonts w:ascii="Helvetica" w:eastAsia="Helvetica" w:hAnsi="Helvetica" w:cs="Helvetica"/>
                    <w:color w:val="000000"/>
                    <w:sz w:val="22"/>
                    <w:szCs w:val="22"/>
                  </w:rPr>
                </w:rPrChange>
              </w:rPr>
              <w:t>-3,087.986</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79"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6F3BD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0" w:author="Daniel Noble" w:date="2023-09-04T10:36:00Z">
                  <w:rPr/>
                </w:rPrChange>
              </w:rPr>
            </w:pPr>
            <w:r w:rsidRPr="00397878">
              <w:rPr>
                <w:rFonts w:ascii="Times New Roman" w:eastAsia="Helvetica" w:hAnsi="Times New Roman" w:cs="Times New Roman"/>
                <w:color w:val="000000"/>
                <w:sz w:val="20"/>
                <w:szCs w:val="20"/>
                <w:rPrChange w:id="181" w:author="Daniel Noble" w:date="2023-09-04T10:36:00Z">
                  <w:rPr>
                    <w:rFonts w:ascii="Helvetica" w:eastAsia="Helvetica" w:hAnsi="Helvetica" w:cs="Helvetica"/>
                    <w:color w:val="000000"/>
                    <w:sz w:val="22"/>
                    <w:szCs w:val="22"/>
                  </w:rPr>
                </w:rPrChange>
              </w:rPr>
              <w:t>-57.783897</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82"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FC6C8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3" w:author="Daniel Noble" w:date="2023-09-04T10:36:00Z">
                  <w:rPr/>
                </w:rPrChange>
              </w:rPr>
            </w:pPr>
            <w:r w:rsidRPr="00397878">
              <w:rPr>
                <w:rFonts w:ascii="Times New Roman" w:eastAsia="Helvetica" w:hAnsi="Times New Roman" w:cs="Times New Roman"/>
                <w:color w:val="000000"/>
                <w:sz w:val="20"/>
                <w:szCs w:val="20"/>
                <w:rPrChange w:id="184" w:author="Daniel Noble" w:date="2023-09-04T10:36:00Z">
                  <w:rPr>
                    <w:rFonts w:ascii="Helvetica" w:eastAsia="Helvetica" w:hAnsi="Helvetica" w:cs="Helvetica"/>
                    <w:color w:val="000000"/>
                    <w:sz w:val="22"/>
                    <w:szCs w:val="22"/>
                  </w:rPr>
                </w:rPrChange>
              </w:rPr>
              <w:t>13.113953</w:t>
            </w:r>
          </w:p>
        </w:tc>
      </w:tr>
      <w:tr w:rsidR="00397878" w:rsidRPr="00397878" w14:paraId="4E3C24C3" w14:textId="77777777" w:rsidTr="004D40AC">
        <w:trPr>
          <w:jc w:val="center"/>
          <w:trPrChange w:id="185"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86"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9C5B0F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7" w:author="Daniel Noble" w:date="2023-09-04T10:36:00Z">
                  <w:rPr/>
                </w:rPrChange>
              </w:rPr>
            </w:pPr>
            <w:r w:rsidRPr="00397878">
              <w:rPr>
                <w:rFonts w:ascii="Times New Roman" w:eastAsia="Helvetica" w:hAnsi="Times New Roman" w:cs="Times New Roman"/>
                <w:color w:val="000000"/>
                <w:sz w:val="20"/>
                <w:szCs w:val="20"/>
                <w:rPrChange w:id="188" w:author="Daniel Noble" w:date="2023-09-04T10:36:00Z">
                  <w:rPr>
                    <w:rFonts w:ascii="Helvetica" w:eastAsia="Helvetica" w:hAnsi="Helvetica" w:cs="Helvetica"/>
                    <w:color w:val="000000"/>
                    <w:sz w:val="22"/>
                    <w:szCs w:val="22"/>
                  </w:rPr>
                </w:rPrChange>
              </w:rPr>
              <w:t>Model 8 - intercept for PE, quadratic slopes for G, no M</w:t>
            </w:r>
          </w:p>
        </w:tc>
        <w:tc>
          <w:tcPr>
            <w:tcW w:w="146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89"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02227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0" w:author="Daniel Noble" w:date="2023-09-04T10:36:00Z">
                  <w:rPr/>
                </w:rPrChange>
              </w:rPr>
            </w:pPr>
            <w:r w:rsidRPr="00397878">
              <w:rPr>
                <w:rFonts w:ascii="Times New Roman" w:eastAsia="Helvetica" w:hAnsi="Times New Roman" w:cs="Times New Roman"/>
                <w:color w:val="000000"/>
                <w:sz w:val="20"/>
                <w:szCs w:val="20"/>
                <w:rPrChange w:id="191" w:author="Daniel Noble" w:date="2023-09-04T10:36:00Z">
                  <w:rPr>
                    <w:rFonts w:ascii="Helvetica" w:eastAsia="Helvetica" w:hAnsi="Helvetica" w:cs="Helvetica"/>
                    <w:color w:val="000000"/>
                    <w:sz w:val="22"/>
                    <w:szCs w:val="22"/>
                  </w:rPr>
                </w:rPrChange>
              </w:rPr>
              <w:t>-3,156.190</w:t>
            </w:r>
          </w:p>
        </w:tc>
        <w:tc>
          <w:tcPr>
            <w:tcW w:w="169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92"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94AAAB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3" w:author="Daniel Noble" w:date="2023-09-04T10:36:00Z">
                  <w:rPr/>
                </w:rPrChange>
              </w:rPr>
            </w:pPr>
            <w:r w:rsidRPr="00397878">
              <w:rPr>
                <w:rFonts w:ascii="Times New Roman" w:eastAsia="Helvetica" w:hAnsi="Times New Roman" w:cs="Times New Roman"/>
                <w:color w:val="000000"/>
                <w:sz w:val="20"/>
                <w:szCs w:val="20"/>
                <w:rPrChange w:id="194" w:author="Daniel Noble" w:date="2023-09-04T10:36:00Z">
                  <w:rPr>
                    <w:rFonts w:ascii="Helvetica" w:eastAsia="Helvetica" w:hAnsi="Helvetica" w:cs="Helvetica"/>
                    <w:color w:val="000000"/>
                    <w:sz w:val="22"/>
                    <w:szCs w:val="22"/>
                  </w:rPr>
                </w:rPrChange>
              </w:rPr>
              <w:t>-51.8875502</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95"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082E32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6" w:author="Daniel Noble" w:date="2023-09-04T10:36:00Z">
                  <w:rPr/>
                </w:rPrChange>
              </w:rPr>
            </w:pPr>
            <w:r w:rsidRPr="00397878">
              <w:rPr>
                <w:rFonts w:ascii="Times New Roman" w:eastAsia="Helvetica" w:hAnsi="Times New Roman" w:cs="Times New Roman"/>
                <w:color w:val="000000"/>
                <w:sz w:val="20"/>
                <w:szCs w:val="20"/>
                <w:rPrChange w:id="197" w:author="Daniel Noble" w:date="2023-09-04T10:36:00Z">
                  <w:rPr>
                    <w:rFonts w:ascii="Helvetica" w:eastAsia="Helvetica" w:hAnsi="Helvetica" w:cs="Helvetica"/>
                    <w:color w:val="000000"/>
                    <w:sz w:val="22"/>
                    <w:szCs w:val="22"/>
                  </w:rPr>
                </w:rPrChange>
              </w:rPr>
              <w:t>12.458543</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198"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8501D8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9" w:author="Daniel Noble" w:date="2023-09-04T10:36:00Z">
                  <w:rPr/>
                </w:rPrChange>
              </w:rPr>
            </w:pPr>
            <w:r w:rsidRPr="00397878">
              <w:rPr>
                <w:rFonts w:ascii="Times New Roman" w:eastAsia="Helvetica" w:hAnsi="Times New Roman" w:cs="Times New Roman"/>
                <w:color w:val="000000"/>
                <w:sz w:val="20"/>
                <w:szCs w:val="20"/>
                <w:rPrChange w:id="200" w:author="Daniel Noble" w:date="2023-09-04T10:36:00Z">
                  <w:rPr>
                    <w:rFonts w:ascii="Helvetica" w:eastAsia="Helvetica" w:hAnsi="Helvetica" w:cs="Helvetica"/>
                    <w:color w:val="000000"/>
                    <w:sz w:val="22"/>
                    <w:szCs w:val="22"/>
                  </w:rPr>
                </w:rPrChange>
              </w:rPr>
              <w:t>-3,081.839</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201"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4891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2" w:author="Daniel Noble" w:date="2023-09-04T10:36:00Z">
                  <w:rPr/>
                </w:rPrChange>
              </w:rPr>
            </w:pPr>
            <w:r w:rsidRPr="00397878">
              <w:rPr>
                <w:rFonts w:ascii="Times New Roman" w:eastAsia="Helvetica" w:hAnsi="Times New Roman" w:cs="Times New Roman"/>
                <w:color w:val="000000"/>
                <w:sz w:val="20"/>
                <w:szCs w:val="20"/>
                <w:rPrChange w:id="203" w:author="Daniel Noble" w:date="2023-09-04T10:36:00Z">
                  <w:rPr>
                    <w:rFonts w:ascii="Helvetica" w:eastAsia="Helvetica" w:hAnsi="Helvetica" w:cs="Helvetica"/>
                    <w:color w:val="000000"/>
                    <w:sz w:val="22"/>
                    <w:szCs w:val="22"/>
                  </w:rPr>
                </w:rPrChange>
              </w:rPr>
              <w:t>-60.857298</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204"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9618BC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5" w:author="Daniel Noble" w:date="2023-09-04T10:36:00Z">
                  <w:rPr/>
                </w:rPrChange>
              </w:rPr>
            </w:pPr>
            <w:r w:rsidRPr="00397878">
              <w:rPr>
                <w:rFonts w:ascii="Times New Roman" w:eastAsia="Helvetica" w:hAnsi="Times New Roman" w:cs="Times New Roman"/>
                <w:color w:val="000000"/>
                <w:sz w:val="20"/>
                <w:szCs w:val="20"/>
                <w:rPrChange w:id="206" w:author="Daniel Noble" w:date="2023-09-04T10:36:00Z">
                  <w:rPr>
                    <w:rFonts w:ascii="Helvetica" w:eastAsia="Helvetica" w:hAnsi="Helvetica" w:cs="Helvetica"/>
                    <w:color w:val="000000"/>
                    <w:sz w:val="22"/>
                    <w:szCs w:val="22"/>
                  </w:rPr>
                </w:rPrChange>
              </w:rPr>
              <w:t>12.965812</w:t>
            </w:r>
          </w:p>
        </w:tc>
      </w:tr>
      <w:tr w:rsidR="00397878" w:rsidRPr="00397878" w14:paraId="6C4047FD" w14:textId="77777777" w:rsidTr="004D40AC">
        <w:trPr>
          <w:jc w:val="center"/>
          <w:trPrChange w:id="207"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208"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45B34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9" w:author="Daniel Noble" w:date="2023-09-04T10:36:00Z">
                  <w:rPr/>
                </w:rPrChange>
              </w:rPr>
            </w:pPr>
            <w:r w:rsidRPr="00397878">
              <w:rPr>
                <w:rFonts w:ascii="Times New Roman" w:eastAsia="Helvetica" w:hAnsi="Times New Roman" w:cs="Times New Roman"/>
                <w:color w:val="000000"/>
                <w:sz w:val="20"/>
                <w:szCs w:val="20"/>
                <w:rPrChange w:id="210" w:author="Daniel Noble" w:date="2023-09-04T10:36:00Z">
                  <w:rPr>
                    <w:rFonts w:ascii="Helvetica" w:eastAsia="Helvetica" w:hAnsi="Helvetica" w:cs="Helvetica"/>
                    <w:color w:val="000000"/>
                    <w:sz w:val="22"/>
                    <w:szCs w:val="22"/>
                  </w:rPr>
                </w:rPrChange>
              </w:rPr>
              <w:t>Model 9 - quadratic for G, PE, no M</w:t>
            </w:r>
          </w:p>
        </w:tc>
        <w:tc>
          <w:tcPr>
            <w:tcW w:w="146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211"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9E75BD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2" w:author="Daniel Noble" w:date="2023-09-04T10:36:00Z">
                  <w:rPr/>
                </w:rPrChange>
              </w:rPr>
            </w:pPr>
            <w:r w:rsidRPr="00397878">
              <w:rPr>
                <w:rFonts w:ascii="Times New Roman" w:eastAsia="Helvetica" w:hAnsi="Times New Roman" w:cs="Times New Roman"/>
                <w:color w:val="000000"/>
                <w:sz w:val="20"/>
                <w:szCs w:val="20"/>
                <w:rPrChange w:id="213" w:author="Daniel Noble" w:date="2023-09-04T10:36:00Z">
                  <w:rPr>
                    <w:rFonts w:ascii="Helvetica" w:eastAsia="Helvetica" w:hAnsi="Helvetica" w:cs="Helvetica"/>
                    <w:color w:val="000000"/>
                    <w:sz w:val="22"/>
                    <w:szCs w:val="22"/>
                  </w:rPr>
                </w:rPrChange>
              </w:rPr>
              <w:t>-3,155.031</w:t>
            </w:r>
          </w:p>
        </w:tc>
        <w:tc>
          <w:tcPr>
            <w:tcW w:w="169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214"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BBC020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5" w:author="Daniel Noble" w:date="2023-09-04T10:36:00Z">
                  <w:rPr/>
                </w:rPrChange>
              </w:rPr>
            </w:pPr>
            <w:r w:rsidRPr="00397878">
              <w:rPr>
                <w:rFonts w:ascii="Times New Roman" w:eastAsia="Helvetica" w:hAnsi="Times New Roman" w:cs="Times New Roman"/>
                <w:color w:val="000000"/>
                <w:sz w:val="20"/>
                <w:szCs w:val="20"/>
                <w:rPrChange w:id="216" w:author="Daniel Noble" w:date="2023-09-04T10:36:00Z">
                  <w:rPr>
                    <w:rFonts w:ascii="Helvetica" w:eastAsia="Helvetica" w:hAnsi="Helvetica" w:cs="Helvetica"/>
                    <w:color w:val="000000"/>
                    <w:sz w:val="22"/>
                    <w:szCs w:val="22"/>
                  </w:rPr>
                </w:rPrChange>
              </w:rPr>
              <w:t>-52.4669378</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217"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6A6B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8" w:author="Daniel Noble" w:date="2023-09-04T10:36:00Z">
                  <w:rPr/>
                </w:rPrChange>
              </w:rPr>
            </w:pPr>
            <w:r w:rsidRPr="00397878">
              <w:rPr>
                <w:rFonts w:ascii="Times New Roman" w:eastAsia="Helvetica" w:hAnsi="Times New Roman" w:cs="Times New Roman"/>
                <w:color w:val="000000"/>
                <w:sz w:val="20"/>
                <w:szCs w:val="20"/>
                <w:rPrChange w:id="219" w:author="Daniel Noble" w:date="2023-09-04T10:36:00Z">
                  <w:rPr>
                    <w:rFonts w:ascii="Helvetica" w:eastAsia="Helvetica" w:hAnsi="Helvetica" w:cs="Helvetica"/>
                    <w:color w:val="000000"/>
                    <w:sz w:val="22"/>
                    <w:szCs w:val="22"/>
                  </w:rPr>
                </w:rPrChange>
              </w:rPr>
              <w:t>12.441781</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220"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3E4A46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1" w:author="Daniel Noble" w:date="2023-09-04T10:36:00Z">
                  <w:rPr/>
                </w:rPrChange>
              </w:rPr>
            </w:pPr>
            <w:r w:rsidRPr="00397878">
              <w:rPr>
                <w:rFonts w:ascii="Times New Roman" w:eastAsia="Helvetica" w:hAnsi="Times New Roman" w:cs="Times New Roman"/>
                <w:color w:val="000000"/>
                <w:sz w:val="20"/>
                <w:szCs w:val="20"/>
                <w:rPrChange w:id="222" w:author="Daniel Noble" w:date="2023-09-04T10:36:00Z">
                  <w:rPr>
                    <w:rFonts w:ascii="Helvetica" w:eastAsia="Helvetica" w:hAnsi="Helvetica" w:cs="Helvetica"/>
                    <w:color w:val="000000"/>
                    <w:sz w:val="22"/>
                    <w:szCs w:val="22"/>
                  </w:rPr>
                </w:rPrChange>
              </w:rPr>
              <w:t>-3,071.752</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223"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58511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4" w:author="Daniel Noble" w:date="2023-09-04T10:36:00Z">
                  <w:rPr/>
                </w:rPrChange>
              </w:rPr>
            </w:pPr>
            <w:r w:rsidRPr="00397878">
              <w:rPr>
                <w:rFonts w:ascii="Times New Roman" w:eastAsia="Helvetica" w:hAnsi="Times New Roman" w:cs="Times New Roman"/>
                <w:color w:val="000000"/>
                <w:sz w:val="20"/>
                <w:szCs w:val="20"/>
                <w:rPrChange w:id="225" w:author="Daniel Noble" w:date="2023-09-04T10:36:00Z">
                  <w:rPr>
                    <w:rFonts w:ascii="Helvetica" w:eastAsia="Helvetica" w:hAnsi="Helvetica" w:cs="Helvetica"/>
                    <w:color w:val="000000"/>
                    <w:sz w:val="22"/>
                    <w:szCs w:val="22"/>
                  </w:rPr>
                </w:rPrChange>
              </w:rPr>
              <w:t>-65.900994</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Change w:id="226"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CFACA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7" w:author="Daniel Noble" w:date="2023-09-04T10:36:00Z">
                  <w:rPr/>
                </w:rPrChange>
              </w:rPr>
            </w:pPr>
            <w:r w:rsidRPr="00397878">
              <w:rPr>
                <w:rFonts w:ascii="Times New Roman" w:eastAsia="Helvetica" w:hAnsi="Times New Roman" w:cs="Times New Roman"/>
                <w:color w:val="000000"/>
                <w:sz w:val="20"/>
                <w:szCs w:val="20"/>
                <w:rPrChange w:id="228" w:author="Daniel Noble" w:date="2023-09-04T10:36:00Z">
                  <w:rPr>
                    <w:rFonts w:ascii="Helvetica" w:eastAsia="Helvetica" w:hAnsi="Helvetica" w:cs="Helvetica"/>
                    <w:color w:val="000000"/>
                    <w:sz w:val="22"/>
                    <w:szCs w:val="22"/>
                  </w:rPr>
                </w:rPrChange>
              </w:rPr>
              <w:t>12.869740</w:t>
            </w:r>
          </w:p>
        </w:tc>
      </w:tr>
      <w:tr w:rsidR="00397878" w:rsidRPr="00397878" w14:paraId="42038D99" w14:textId="77777777" w:rsidTr="004D40AC">
        <w:trPr>
          <w:jc w:val="center"/>
          <w:trPrChange w:id="229"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30"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916AF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1" w:author="Daniel Noble" w:date="2023-09-04T10:36:00Z">
                  <w:rPr/>
                </w:rPrChange>
              </w:rPr>
            </w:pPr>
            <w:r w:rsidRPr="00397878">
              <w:rPr>
                <w:rFonts w:ascii="Times New Roman" w:eastAsia="Helvetica" w:hAnsi="Times New Roman" w:cs="Times New Roman"/>
                <w:color w:val="000000"/>
                <w:sz w:val="20"/>
                <w:szCs w:val="20"/>
                <w:rPrChange w:id="232" w:author="Daniel Noble" w:date="2023-09-04T10:36:00Z">
                  <w:rPr>
                    <w:rFonts w:ascii="Helvetica" w:eastAsia="Helvetica" w:hAnsi="Helvetica" w:cs="Helvetica"/>
                    <w:color w:val="000000"/>
                    <w:sz w:val="22"/>
                    <w:szCs w:val="22"/>
                  </w:rPr>
                </w:rPrChange>
              </w:rPr>
              <w:t>Model 2 - linear slopes for G, M, PE</w:t>
            </w:r>
          </w:p>
        </w:tc>
        <w:tc>
          <w:tcPr>
            <w:tcW w:w="146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33"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665B45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4" w:author="Daniel Noble" w:date="2023-09-04T10:36:00Z">
                  <w:rPr/>
                </w:rPrChange>
              </w:rPr>
            </w:pPr>
            <w:r w:rsidRPr="00397878">
              <w:rPr>
                <w:rFonts w:ascii="Times New Roman" w:eastAsia="Helvetica" w:hAnsi="Times New Roman" w:cs="Times New Roman"/>
                <w:color w:val="000000"/>
                <w:sz w:val="20"/>
                <w:szCs w:val="20"/>
                <w:rPrChange w:id="235" w:author="Daniel Noble" w:date="2023-09-04T10:36:00Z">
                  <w:rPr>
                    <w:rFonts w:ascii="Helvetica" w:eastAsia="Helvetica" w:hAnsi="Helvetica" w:cs="Helvetica"/>
                    <w:color w:val="000000"/>
                    <w:sz w:val="22"/>
                    <w:szCs w:val="22"/>
                  </w:rPr>
                </w:rPrChange>
              </w:rPr>
              <w:t>-1,388.074</w:t>
            </w:r>
          </w:p>
        </w:tc>
        <w:tc>
          <w:tcPr>
            <w:tcW w:w="169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36"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6C4153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7" w:author="Daniel Noble" w:date="2023-09-04T10:36:00Z">
                  <w:rPr/>
                </w:rPrChange>
              </w:rPr>
            </w:pPr>
            <w:r w:rsidRPr="00397878">
              <w:rPr>
                <w:rFonts w:ascii="Times New Roman" w:eastAsia="Helvetica" w:hAnsi="Times New Roman" w:cs="Times New Roman"/>
                <w:color w:val="000000"/>
                <w:sz w:val="20"/>
                <w:szCs w:val="20"/>
                <w:rPrChange w:id="238" w:author="Daniel Noble" w:date="2023-09-04T10:36:00Z">
                  <w:rPr>
                    <w:rFonts w:ascii="Helvetica" w:eastAsia="Helvetica" w:hAnsi="Helvetica" w:cs="Helvetica"/>
                    <w:color w:val="000000"/>
                    <w:sz w:val="22"/>
                    <w:szCs w:val="22"/>
                  </w:rPr>
                </w:rPrChange>
              </w:rPr>
              <w:t>-935.9455490</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39"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B6FC8D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0" w:author="Daniel Noble" w:date="2023-09-04T10:36:00Z">
                  <w:rPr/>
                </w:rPrChange>
              </w:rPr>
            </w:pPr>
            <w:r w:rsidRPr="00397878">
              <w:rPr>
                <w:rFonts w:ascii="Times New Roman" w:eastAsia="Helvetica" w:hAnsi="Times New Roman" w:cs="Times New Roman"/>
                <w:color w:val="000000"/>
                <w:sz w:val="20"/>
                <w:szCs w:val="20"/>
                <w:rPrChange w:id="241" w:author="Daniel Noble" w:date="2023-09-04T10:36:00Z">
                  <w:rPr>
                    <w:rFonts w:ascii="Helvetica" w:eastAsia="Helvetica" w:hAnsi="Helvetica" w:cs="Helvetica"/>
                    <w:color w:val="000000"/>
                    <w:sz w:val="22"/>
                    <w:szCs w:val="22"/>
                  </w:rPr>
                </w:rPrChange>
              </w:rPr>
              <w:t>39.08202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42"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A778C8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3" w:author="Daniel Noble" w:date="2023-09-04T10:36:00Z">
                  <w:rPr/>
                </w:rPrChange>
              </w:rPr>
            </w:pPr>
            <w:r w:rsidRPr="00397878">
              <w:rPr>
                <w:rFonts w:ascii="Times New Roman" w:eastAsia="Helvetica" w:hAnsi="Times New Roman" w:cs="Times New Roman"/>
                <w:color w:val="000000"/>
                <w:sz w:val="20"/>
                <w:szCs w:val="20"/>
                <w:rPrChange w:id="244" w:author="Daniel Noble" w:date="2023-09-04T10:36:00Z">
                  <w:rPr>
                    <w:rFonts w:ascii="Helvetica" w:eastAsia="Helvetica" w:hAnsi="Helvetica" w:cs="Helvetica"/>
                    <w:color w:val="000000"/>
                    <w:sz w:val="22"/>
                    <w:szCs w:val="22"/>
                  </w:rPr>
                </w:rPrChange>
              </w:rPr>
              <w:t>-1,366.237</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45"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75632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6" w:author="Daniel Noble" w:date="2023-09-04T10:36:00Z">
                  <w:rPr/>
                </w:rPrChange>
              </w:rPr>
            </w:pPr>
            <w:r w:rsidRPr="00397878">
              <w:rPr>
                <w:rFonts w:ascii="Times New Roman" w:eastAsia="Helvetica" w:hAnsi="Times New Roman" w:cs="Times New Roman"/>
                <w:color w:val="000000"/>
                <w:sz w:val="20"/>
                <w:szCs w:val="20"/>
                <w:rPrChange w:id="247" w:author="Daniel Noble" w:date="2023-09-04T10:36:00Z">
                  <w:rPr>
                    <w:rFonts w:ascii="Helvetica" w:eastAsia="Helvetica" w:hAnsi="Helvetica" w:cs="Helvetica"/>
                    <w:color w:val="000000"/>
                    <w:sz w:val="22"/>
                    <w:szCs w:val="22"/>
                  </w:rPr>
                </w:rPrChange>
              </w:rPr>
              <w:t>-918.658624</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48"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0EA27B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9" w:author="Daniel Noble" w:date="2023-09-04T10:36:00Z">
                  <w:rPr/>
                </w:rPrChange>
              </w:rPr>
            </w:pPr>
            <w:r w:rsidRPr="00397878">
              <w:rPr>
                <w:rFonts w:ascii="Times New Roman" w:eastAsia="Helvetica" w:hAnsi="Times New Roman" w:cs="Times New Roman"/>
                <w:color w:val="000000"/>
                <w:sz w:val="20"/>
                <w:szCs w:val="20"/>
                <w:rPrChange w:id="250" w:author="Daniel Noble" w:date="2023-09-04T10:36:00Z">
                  <w:rPr>
                    <w:rFonts w:ascii="Helvetica" w:eastAsia="Helvetica" w:hAnsi="Helvetica" w:cs="Helvetica"/>
                    <w:color w:val="000000"/>
                    <w:sz w:val="22"/>
                    <w:szCs w:val="22"/>
                  </w:rPr>
                </w:rPrChange>
              </w:rPr>
              <w:t>39.685522</w:t>
            </w:r>
          </w:p>
        </w:tc>
      </w:tr>
      <w:tr w:rsidR="00397878" w:rsidRPr="00397878" w14:paraId="6578E5F4" w14:textId="77777777" w:rsidTr="004D40AC">
        <w:trPr>
          <w:jc w:val="center"/>
          <w:trPrChange w:id="251"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52"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D5BF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3" w:author="Daniel Noble" w:date="2023-09-04T10:36:00Z">
                  <w:rPr/>
                </w:rPrChange>
              </w:rPr>
            </w:pPr>
            <w:r w:rsidRPr="00397878">
              <w:rPr>
                <w:rFonts w:ascii="Times New Roman" w:eastAsia="Helvetica" w:hAnsi="Times New Roman" w:cs="Times New Roman"/>
                <w:color w:val="000000"/>
                <w:sz w:val="20"/>
                <w:szCs w:val="20"/>
                <w:rPrChange w:id="254" w:author="Daniel Noble" w:date="2023-09-04T10:36:00Z">
                  <w:rPr>
                    <w:rFonts w:ascii="Helvetica" w:eastAsia="Helvetica" w:hAnsi="Helvetica" w:cs="Helvetica"/>
                    <w:color w:val="000000"/>
                    <w:sz w:val="22"/>
                    <w:szCs w:val="22"/>
                  </w:rPr>
                </w:rPrChange>
              </w:rPr>
              <w:t>Model 11 - linear slopes for G, M, no PE</w:t>
            </w:r>
          </w:p>
        </w:tc>
        <w:tc>
          <w:tcPr>
            <w:tcW w:w="146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55"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D2465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6" w:author="Daniel Noble" w:date="2023-09-04T10:36:00Z">
                  <w:rPr/>
                </w:rPrChange>
              </w:rPr>
            </w:pPr>
            <w:r w:rsidRPr="00397878">
              <w:rPr>
                <w:rFonts w:ascii="Times New Roman" w:eastAsia="Helvetica" w:hAnsi="Times New Roman" w:cs="Times New Roman"/>
                <w:color w:val="000000"/>
                <w:sz w:val="20"/>
                <w:szCs w:val="20"/>
                <w:rPrChange w:id="257" w:author="Daniel Noble" w:date="2023-09-04T10:36:00Z">
                  <w:rPr>
                    <w:rFonts w:ascii="Helvetica" w:eastAsia="Helvetica" w:hAnsi="Helvetica" w:cs="Helvetica"/>
                    <w:color w:val="000000"/>
                    <w:sz w:val="22"/>
                    <w:szCs w:val="22"/>
                  </w:rPr>
                </w:rPrChange>
              </w:rPr>
              <w:t>-1,385.250</w:t>
            </w:r>
          </w:p>
        </w:tc>
        <w:tc>
          <w:tcPr>
            <w:tcW w:w="169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58"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854238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9" w:author="Daniel Noble" w:date="2023-09-04T10:36:00Z">
                  <w:rPr/>
                </w:rPrChange>
              </w:rPr>
            </w:pPr>
            <w:r w:rsidRPr="00397878">
              <w:rPr>
                <w:rFonts w:ascii="Times New Roman" w:eastAsia="Helvetica" w:hAnsi="Times New Roman" w:cs="Times New Roman"/>
                <w:color w:val="000000"/>
                <w:sz w:val="20"/>
                <w:szCs w:val="20"/>
                <w:rPrChange w:id="260" w:author="Daniel Noble" w:date="2023-09-04T10:36:00Z">
                  <w:rPr>
                    <w:rFonts w:ascii="Helvetica" w:eastAsia="Helvetica" w:hAnsi="Helvetica" w:cs="Helvetica"/>
                    <w:color w:val="000000"/>
                    <w:sz w:val="22"/>
                    <w:szCs w:val="22"/>
                  </w:rPr>
                </w:rPrChange>
              </w:rPr>
              <w:t>-937.3576158</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61"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EE2A69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2" w:author="Daniel Noble" w:date="2023-09-04T10:36:00Z">
                  <w:rPr/>
                </w:rPrChange>
              </w:rPr>
            </w:pPr>
            <w:r w:rsidRPr="00397878">
              <w:rPr>
                <w:rFonts w:ascii="Times New Roman" w:eastAsia="Helvetica" w:hAnsi="Times New Roman" w:cs="Times New Roman"/>
                <w:color w:val="000000"/>
                <w:sz w:val="20"/>
                <w:szCs w:val="20"/>
                <w:rPrChange w:id="263" w:author="Daniel Noble" w:date="2023-09-04T10:36:00Z">
                  <w:rPr>
                    <w:rFonts w:ascii="Helvetica" w:eastAsia="Helvetica" w:hAnsi="Helvetica" w:cs="Helvetica"/>
                    <w:color w:val="000000"/>
                    <w:sz w:val="22"/>
                    <w:szCs w:val="22"/>
                  </w:rPr>
                </w:rPrChange>
              </w:rPr>
              <w:t>39.096887</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64"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81EA8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5" w:author="Daniel Noble" w:date="2023-09-04T10:36:00Z">
                  <w:rPr/>
                </w:rPrChange>
              </w:rPr>
            </w:pPr>
            <w:r w:rsidRPr="00397878">
              <w:rPr>
                <w:rFonts w:ascii="Times New Roman" w:eastAsia="Helvetica" w:hAnsi="Times New Roman" w:cs="Times New Roman"/>
                <w:color w:val="000000"/>
                <w:sz w:val="20"/>
                <w:szCs w:val="20"/>
                <w:rPrChange w:id="266" w:author="Daniel Noble" w:date="2023-09-04T10:36:00Z">
                  <w:rPr>
                    <w:rFonts w:ascii="Helvetica" w:eastAsia="Helvetica" w:hAnsi="Helvetica" w:cs="Helvetica"/>
                    <w:color w:val="000000"/>
                    <w:sz w:val="22"/>
                    <w:szCs w:val="22"/>
                  </w:rPr>
                </w:rPrChange>
              </w:rPr>
              <w:t>-1,365.840</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67"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B44834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8" w:author="Daniel Noble" w:date="2023-09-04T10:36:00Z">
                  <w:rPr/>
                </w:rPrChange>
              </w:rPr>
            </w:pPr>
            <w:r w:rsidRPr="00397878">
              <w:rPr>
                <w:rFonts w:ascii="Times New Roman" w:eastAsia="Helvetica" w:hAnsi="Times New Roman" w:cs="Times New Roman"/>
                <w:color w:val="000000"/>
                <w:sz w:val="20"/>
                <w:szCs w:val="20"/>
                <w:rPrChange w:id="269" w:author="Daniel Noble" w:date="2023-09-04T10:36:00Z">
                  <w:rPr>
                    <w:rFonts w:ascii="Helvetica" w:eastAsia="Helvetica" w:hAnsi="Helvetica" w:cs="Helvetica"/>
                    <w:color w:val="000000"/>
                    <w:sz w:val="22"/>
                    <w:szCs w:val="22"/>
                  </w:rPr>
                </w:rPrChange>
              </w:rPr>
              <w:t>-918.856813</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70"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E6C8D6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1" w:author="Daniel Noble" w:date="2023-09-04T10:36:00Z">
                  <w:rPr/>
                </w:rPrChange>
              </w:rPr>
            </w:pPr>
            <w:r w:rsidRPr="00397878">
              <w:rPr>
                <w:rFonts w:ascii="Times New Roman" w:eastAsia="Helvetica" w:hAnsi="Times New Roman" w:cs="Times New Roman"/>
                <w:color w:val="000000"/>
                <w:sz w:val="20"/>
                <w:szCs w:val="20"/>
                <w:rPrChange w:id="272" w:author="Daniel Noble" w:date="2023-09-04T10:36:00Z">
                  <w:rPr>
                    <w:rFonts w:ascii="Helvetica" w:eastAsia="Helvetica" w:hAnsi="Helvetica" w:cs="Helvetica"/>
                    <w:color w:val="000000"/>
                    <w:sz w:val="22"/>
                    <w:szCs w:val="22"/>
                  </w:rPr>
                </w:rPrChange>
              </w:rPr>
              <w:t>39.684447</w:t>
            </w:r>
          </w:p>
        </w:tc>
      </w:tr>
      <w:tr w:rsidR="00397878" w:rsidRPr="00397878" w14:paraId="0756E1AA" w14:textId="77777777" w:rsidTr="004D40AC">
        <w:trPr>
          <w:jc w:val="center"/>
          <w:trPrChange w:id="273"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74"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A1ABD6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5" w:author="Daniel Noble" w:date="2023-09-04T10:36:00Z">
                  <w:rPr/>
                </w:rPrChange>
              </w:rPr>
            </w:pPr>
            <w:r w:rsidRPr="00397878">
              <w:rPr>
                <w:rFonts w:ascii="Times New Roman" w:eastAsia="Helvetica" w:hAnsi="Times New Roman" w:cs="Times New Roman"/>
                <w:color w:val="000000"/>
                <w:sz w:val="20"/>
                <w:szCs w:val="20"/>
                <w:rPrChange w:id="276" w:author="Daniel Noble" w:date="2023-09-04T10:36:00Z">
                  <w:rPr>
                    <w:rFonts w:ascii="Helvetica" w:eastAsia="Helvetica" w:hAnsi="Helvetica" w:cs="Helvetica"/>
                    <w:color w:val="000000"/>
                    <w:sz w:val="22"/>
                    <w:szCs w:val="22"/>
                  </w:rPr>
                </w:rPrChange>
              </w:rPr>
              <w:t>Model 6 - intercept for PE, linear slopes for G, M</w:t>
            </w:r>
          </w:p>
        </w:tc>
        <w:tc>
          <w:tcPr>
            <w:tcW w:w="146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77"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EE1B4C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8" w:author="Daniel Noble" w:date="2023-09-04T10:36:00Z">
                  <w:rPr/>
                </w:rPrChange>
              </w:rPr>
            </w:pPr>
            <w:r w:rsidRPr="00397878">
              <w:rPr>
                <w:rFonts w:ascii="Times New Roman" w:eastAsia="Helvetica" w:hAnsi="Times New Roman" w:cs="Times New Roman"/>
                <w:color w:val="000000"/>
                <w:sz w:val="20"/>
                <w:szCs w:val="20"/>
                <w:rPrChange w:id="279" w:author="Daniel Noble" w:date="2023-09-04T10:36:00Z">
                  <w:rPr>
                    <w:rFonts w:ascii="Helvetica" w:eastAsia="Helvetica" w:hAnsi="Helvetica" w:cs="Helvetica"/>
                    <w:color w:val="000000"/>
                    <w:sz w:val="22"/>
                    <w:szCs w:val="22"/>
                  </w:rPr>
                </w:rPrChange>
              </w:rPr>
              <w:t>-1,385.153</w:t>
            </w:r>
          </w:p>
        </w:tc>
        <w:tc>
          <w:tcPr>
            <w:tcW w:w="169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80"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3E0CFE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1" w:author="Daniel Noble" w:date="2023-09-04T10:36:00Z">
                  <w:rPr/>
                </w:rPrChange>
              </w:rPr>
            </w:pPr>
            <w:r w:rsidRPr="00397878">
              <w:rPr>
                <w:rFonts w:ascii="Times New Roman" w:eastAsia="Helvetica" w:hAnsi="Times New Roman" w:cs="Times New Roman"/>
                <w:color w:val="000000"/>
                <w:sz w:val="20"/>
                <w:szCs w:val="20"/>
                <w:rPrChange w:id="282" w:author="Daniel Noble" w:date="2023-09-04T10:36:00Z">
                  <w:rPr>
                    <w:rFonts w:ascii="Helvetica" w:eastAsia="Helvetica" w:hAnsi="Helvetica" w:cs="Helvetica"/>
                    <w:color w:val="000000"/>
                    <w:sz w:val="22"/>
                    <w:szCs w:val="22"/>
                  </w:rPr>
                </w:rPrChange>
              </w:rPr>
              <w:t>-937.4062000</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83"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29548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4" w:author="Daniel Noble" w:date="2023-09-04T10:36:00Z">
                  <w:rPr/>
                </w:rPrChange>
              </w:rPr>
            </w:pPr>
            <w:r w:rsidRPr="00397878">
              <w:rPr>
                <w:rFonts w:ascii="Times New Roman" w:eastAsia="Helvetica" w:hAnsi="Times New Roman" w:cs="Times New Roman"/>
                <w:color w:val="000000"/>
                <w:sz w:val="20"/>
                <w:szCs w:val="20"/>
                <w:rPrChange w:id="285" w:author="Daniel Noble" w:date="2023-09-04T10:36:00Z">
                  <w:rPr>
                    <w:rFonts w:ascii="Helvetica" w:eastAsia="Helvetica" w:hAnsi="Helvetica" w:cs="Helvetica"/>
                    <w:color w:val="000000"/>
                    <w:sz w:val="22"/>
                    <w:szCs w:val="22"/>
                  </w:rPr>
                </w:rPrChange>
              </w:rPr>
              <w:t>39.079780</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86"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418D54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7" w:author="Daniel Noble" w:date="2023-09-04T10:36:00Z">
                  <w:rPr/>
                </w:rPrChange>
              </w:rPr>
            </w:pPr>
            <w:r w:rsidRPr="00397878">
              <w:rPr>
                <w:rFonts w:ascii="Times New Roman" w:eastAsia="Helvetica" w:hAnsi="Times New Roman" w:cs="Times New Roman"/>
                <w:color w:val="000000"/>
                <w:sz w:val="20"/>
                <w:szCs w:val="20"/>
                <w:rPrChange w:id="288" w:author="Daniel Noble" w:date="2023-09-04T10:36:00Z">
                  <w:rPr>
                    <w:rFonts w:ascii="Helvetica" w:eastAsia="Helvetica" w:hAnsi="Helvetica" w:cs="Helvetica"/>
                    <w:color w:val="000000"/>
                    <w:sz w:val="22"/>
                    <w:szCs w:val="22"/>
                  </w:rPr>
                </w:rPrChange>
              </w:rPr>
              <w:t>-1,364.405</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89"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7BA9E7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0" w:author="Daniel Noble" w:date="2023-09-04T10:36:00Z">
                  <w:rPr/>
                </w:rPrChange>
              </w:rPr>
            </w:pPr>
            <w:r w:rsidRPr="00397878">
              <w:rPr>
                <w:rFonts w:ascii="Times New Roman" w:eastAsia="Helvetica" w:hAnsi="Times New Roman" w:cs="Times New Roman"/>
                <w:color w:val="000000"/>
                <w:sz w:val="20"/>
                <w:szCs w:val="20"/>
                <w:rPrChange w:id="291" w:author="Daniel Noble" w:date="2023-09-04T10:36:00Z">
                  <w:rPr>
                    <w:rFonts w:ascii="Helvetica" w:eastAsia="Helvetica" w:hAnsi="Helvetica" w:cs="Helvetica"/>
                    <w:color w:val="000000"/>
                    <w:sz w:val="22"/>
                    <w:szCs w:val="22"/>
                  </w:rPr>
                </w:rPrChange>
              </w:rPr>
              <w:t>-919.574474</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92"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D5F2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3" w:author="Daniel Noble" w:date="2023-09-04T10:36:00Z">
                  <w:rPr/>
                </w:rPrChange>
              </w:rPr>
            </w:pPr>
            <w:r w:rsidRPr="00397878">
              <w:rPr>
                <w:rFonts w:ascii="Times New Roman" w:eastAsia="Helvetica" w:hAnsi="Times New Roman" w:cs="Times New Roman"/>
                <w:color w:val="000000"/>
                <w:sz w:val="20"/>
                <w:szCs w:val="20"/>
                <w:rPrChange w:id="294" w:author="Daniel Noble" w:date="2023-09-04T10:36:00Z">
                  <w:rPr>
                    <w:rFonts w:ascii="Helvetica" w:eastAsia="Helvetica" w:hAnsi="Helvetica" w:cs="Helvetica"/>
                    <w:color w:val="000000"/>
                    <w:sz w:val="22"/>
                    <w:szCs w:val="22"/>
                  </w:rPr>
                </w:rPrChange>
              </w:rPr>
              <w:t>39.663731</w:t>
            </w:r>
          </w:p>
        </w:tc>
      </w:tr>
      <w:tr w:rsidR="00397878" w:rsidRPr="00397878" w14:paraId="741AC406" w14:textId="77777777" w:rsidTr="004D40AC">
        <w:trPr>
          <w:jc w:val="center"/>
          <w:trPrChange w:id="295"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96"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B1BF73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7" w:author="Daniel Noble" w:date="2023-09-04T10:36:00Z">
                  <w:rPr/>
                </w:rPrChange>
              </w:rPr>
            </w:pPr>
            <w:r w:rsidRPr="00397878">
              <w:rPr>
                <w:rFonts w:ascii="Times New Roman" w:eastAsia="Helvetica" w:hAnsi="Times New Roman" w:cs="Times New Roman"/>
                <w:color w:val="000000"/>
                <w:sz w:val="20"/>
                <w:szCs w:val="20"/>
                <w:rPrChange w:id="298" w:author="Daniel Noble" w:date="2023-09-04T10:36:00Z">
                  <w:rPr>
                    <w:rFonts w:ascii="Helvetica" w:eastAsia="Helvetica" w:hAnsi="Helvetica" w:cs="Helvetica"/>
                    <w:color w:val="000000"/>
                    <w:sz w:val="22"/>
                    <w:szCs w:val="22"/>
                  </w:rPr>
                </w:rPrChange>
              </w:rPr>
              <w:t>Model 14 - quadratic slope for G, intercept for M, no PE</w:t>
            </w:r>
          </w:p>
        </w:tc>
        <w:tc>
          <w:tcPr>
            <w:tcW w:w="146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299"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AE71B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0" w:author="Daniel Noble" w:date="2023-09-04T10:36:00Z">
                  <w:rPr/>
                </w:rPrChange>
              </w:rPr>
            </w:pPr>
            <w:r w:rsidRPr="00397878">
              <w:rPr>
                <w:rFonts w:ascii="Times New Roman" w:eastAsia="Helvetica" w:hAnsi="Times New Roman" w:cs="Times New Roman"/>
                <w:color w:val="000000"/>
                <w:sz w:val="20"/>
                <w:szCs w:val="20"/>
                <w:rPrChange w:id="301" w:author="Daniel Noble" w:date="2023-09-04T10:36:00Z">
                  <w:rPr>
                    <w:rFonts w:ascii="Helvetica" w:eastAsia="Helvetica" w:hAnsi="Helvetica" w:cs="Helvetica"/>
                    <w:color w:val="000000"/>
                    <w:sz w:val="22"/>
                    <w:szCs w:val="22"/>
                  </w:rPr>
                </w:rPrChange>
              </w:rPr>
              <w:t>-1,384.591</w:t>
            </w:r>
          </w:p>
        </w:tc>
        <w:tc>
          <w:tcPr>
            <w:tcW w:w="169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02"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F07511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3" w:author="Daniel Noble" w:date="2023-09-04T10:36:00Z">
                  <w:rPr/>
                </w:rPrChange>
              </w:rPr>
            </w:pPr>
            <w:r w:rsidRPr="00397878">
              <w:rPr>
                <w:rFonts w:ascii="Times New Roman" w:eastAsia="Helvetica" w:hAnsi="Times New Roman" w:cs="Times New Roman"/>
                <w:color w:val="000000"/>
                <w:sz w:val="20"/>
                <w:szCs w:val="20"/>
                <w:rPrChange w:id="304" w:author="Daniel Noble" w:date="2023-09-04T10:36:00Z">
                  <w:rPr>
                    <w:rFonts w:ascii="Helvetica" w:eastAsia="Helvetica" w:hAnsi="Helvetica" w:cs="Helvetica"/>
                    <w:color w:val="000000"/>
                    <w:sz w:val="22"/>
                    <w:szCs w:val="22"/>
                  </w:rPr>
                </w:rPrChange>
              </w:rPr>
              <w:t>-937.6872905</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05"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6BDE1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6" w:author="Daniel Noble" w:date="2023-09-04T10:36:00Z">
                  <w:rPr/>
                </w:rPrChange>
              </w:rPr>
            </w:pPr>
            <w:r w:rsidRPr="00397878">
              <w:rPr>
                <w:rFonts w:ascii="Times New Roman" w:eastAsia="Helvetica" w:hAnsi="Times New Roman" w:cs="Times New Roman"/>
                <w:color w:val="000000"/>
                <w:sz w:val="20"/>
                <w:szCs w:val="20"/>
                <w:rPrChange w:id="307" w:author="Daniel Noble" w:date="2023-09-04T10:36:00Z">
                  <w:rPr>
                    <w:rFonts w:ascii="Helvetica" w:eastAsia="Helvetica" w:hAnsi="Helvetica" w:cs="Helvetica"/>
                    <w:color w:val="000000"/>
                    <w:sz w:val="22"/>
                    <w:szCs w:val="22"/>
                  </w:rPr>
                </w:rPrChange>
              </w:rPr>
              <w:t>39.997084</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08"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D8E388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9" w:author="Daniel Noble" w:date="2023-09-04T10:36:00Z">
                  <w:rPr/>
                </w:rPrChange>
              </w:rPr>
            </w:pPr>
            <w:r w:rsidRPr="00397878">
              <w:rPr>
                <w:rFonts w:ascii="Times New Roman" w:eastAsia="Helvetica" w:hAnsi="Times New Roman" w:cs="Times New Roman"/>
                <w:color w:val="000000"/>
                <w:sz w:val="20"/>
                <w:szCs w:val="20"/>
                <w:rPrChange w:id="310" w:author="Daniel Noble" w:date="2023-09-04T10:36:00Z">
                  <w:rPr>
                    <w:rFonts w:ascii="Helvetica" w:eastAsia="Helvetica" w:hAnsi="Helvetica" w:cs="Helvetica"/>
                    <w:color w:val="000000"/>
                    <w:sz w:val="22"/>
                    <w:szCs w:val="22"/>
                  </w:rPr>
                </w:rPrChange>
              </w:rPr>
              <w:t>-1,352.782</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11"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41B155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2" w:author="Daniel Noble" w:date="2023-09-04T10:36:00Z">
                  <w:rPr/>
                </w:rPrChange>
              </w:rPr>
            </w:pPr>
            <w:r w:rsidRPr="00397878">
              <w:rPr>
                <w:rFonts w:ascii="Times New Roman" w:eastAsia="Helvetica" w:hAnsi="Times New Roman" w:cs="Times New Roman"/>
                <w:color w:val="000000"/>
                <w:sz w:val="20"/>
                <w:szCs w:val="20"/>
                <w:rPrChange w:id="313" w:author="Daniel Noble" w:date="2023-09-04T10:36:00Z">
                  <w:rPr>
                    <w:rFonts w:ascii="Helvetica" w:eastAsia="Helvetica" w:hAnsi="Helvetica" w:cs="Helvetica"/>
                    <w:color w:val="000000"/>
                    <w:sz w:val="22"/>
                    <w:szCs w:val="22"/>
                  </w:rPr>
                </w:rPrChange>
              </w:rPr>
              <w:t>-925.385957</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14"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E0F82D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5" w:author="Daniel Noble" w:date="2023-09-04T10:36:00Z">
                  <w:rPr/>
                </w:rPrChange>
              </w:rPr>
            </w:pPr>
            <w:r w:rsidRPr="00397878">
              <w:rPr>
                <w:rFonts w:ascii="Times New Roman" w:eastAsia="Helvetica" w:hAnsi="Times New Roman" w:cs="Times New Roman"/>
                <w:color w:val="000000"/>
                <w:sz w:val="20"/>
                <w:szCs w:val="20"/>
                <w:rPrChange w:id="316" w:author="Daniel Noble" w:date="2023-09-04T10:36:00Z">
                  <w:rPr>
                    <w:rFonts w:ascii="Helvetica" w:eastAsia="Helvetica" w:hAnsi="Helvetica" w:cs="Helvetica"/>
                    <w:color w:val="000000"/>
                    <w:sz w:val="22"/>
                    <w:szCs w:val="22"/>
                  </w:rPr>
                </w:rPrChange>
              </w:rPr>
              <w:t>40.651716</w:t>
            </w:r>
          </w:p>
        </w:tc>
      </w:tr>
      <w:tr w:rsidR="00397878" w:rsidRPr="00397878" w14:paraId="1173B290" w14:textId="77777777" w:rsidTr="004D40AC">
        <w:trPr>
          <w:jc w:val="center"/>
          <w:trPrChange w:id="317"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18"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1DEFF2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9" w:author="Daniel Noble" w:date="2023-09-04T10:36:00Z">
                  <w:rPr/>
                </w:rPrChange>
              </w:rPr>
            </w:pPr>
            <w:r w:rsidRPr="00397878">
              <w:rPr>
                <w:rFonts w:ascii="Times New Roman" w:eastAsia="Helvetica" w:hAnsi="Times New Roman" w:cs="Times New Roman"/>
                <w:color w:val="000000"/>
                <w:sz w:val="20"/>
                <w:szCs w:val="20"/>
                <w:rPrChange w:id="320" w:author="Daniel Noble" w:date="2023-09-04T10:36:00Z">
                  <w:rPr>
                    <w:rFonts w:ascii="Helvetica" w:eastAsia="Helvetica" w:hAnsi="Helvetica" w:cs="Helvetica"/>
                    <w:color w:val="000000"/>
                    <w:sz w:val="22"/>
                    <w:szCs w:val="22"/>
                  </w:rPr>
                </w:rPrChange>
              </w:rPr>
              <w:t>Model 5 - intercept for M, linear slopes for G, PE</w:t>
            </w:r>
          </w:p>
        </w:tc>
        <w:tc>
          <w:tcPr>
            <w:tcW w:w="146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21"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2F0823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2" w:author="Daniel Noble" w:date="2023-09-04T10:36:00Z">
                  <w:rPr/>
                </w:rPrChange>
              </w:rPr>
            </w:pPr>
            <w:r w:rsidRPr="00397878">
              <w:rPr>
                <w:rFonts w:ascii="Times New Roman" w:eastAsia="Helvetica" w:hAnsi="Times New Roman" w:cs="Times New Roman"/>
                <w:color w:val="000000"/>
                <w:sz w:val="20"/>
                <w:szCs w:val="20"/>
                <w:rPrChange w:id="323" w:author="Daniel Noble" w:date="2023-09-04T10:36:00Z">
                  <w:rPr>
                    <w:rFonts w:ascii="Helvetica" w:eastAsia="Helvetica" w:hAnsi="Helvetica" w:cs="Helvetica"/>
                    <w:color w:val="000000"/>
                    <w:sz w:val="22"/>
                    <w:szCs w:val="22"/>
                  </w:rPr>
                </w:rPrChange>
              </w:rPr>
              <w:t>-1,382.770</w:t>
            </w:r>
          </w:p>
        </w:tc>
        <w:tc>
          <w:tcPr>
            <w:tcW w:w="169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24"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FC0778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5" w:author="Daniel Noble" w:date="2023-09-04T10:36:00Z">
                  <w:rPr/>
                </w:rPrChange>
              </w:rPr>
            </w:pPr>
            <w:r w:rsidRPr="00397878">
              <w:rPr>
                <w:rFonts w:ascii="Times New Roman" w:eastAsia="Helvetica" w:hAnsi="Times New Roman" w:cs="Times New Roman"/>
                <w:color w:val="000000"/>
                <w:sz w:val="20"/>
                <w:szCs w:val="20"/>
                <w:rPrChange w:id="326" w:author="Daniel Noble" w:date="2023-09-04T10:36:00Z">
                  <w:rPr>
                    <w:rFonts w:ascii="Helvetica" w:eastAsia="Helvetica" w:hAnsi="Helvetica" w:cs="Helvetica"/>
                    <w:color w:val="000000"/>
                    <w:sz w:val="22"/>
                    <w:szCs w:val="22"/>
                  </w:rPr>
                </w:rPrChange>
              </w:rPr>
              <w:t>-938.5974803</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27"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5B595E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8" w:author="Daniel Noble" w:date="2023-09-04T10:36:00Z">
                  <w:rPr/>
                </w:rPrChange>
              </w:rPr>
            </w:pPr>
            <w:r w:rsidRPr="00397878">
              <w:rPr>
                <w:rFonts w:ascii="Times New Roman" w:eastAsia="Helvetica" w:hAnsi="Times New Roman" w:cs="Times New Roman"/>
                <w:color w:val="000000"/>
                <w:sz w:val="20"/>
                <w:szCs w:val="20"/>
                <w:rPrChange w:id="329" w:author="Daniel Noble" w:date="2023-09-04T10:36:00Z">
                  <w:rPr>
                    <w:rFonts w:ascii="Helvetica" w:eastAsia="Helvetica" w:hAnsi="Helvetica" w:cs="Helvetica"/>
                    <w:color w:val="000000"/>
                    <w:sz w:val="22"/>
                    <w:szCs w:val="22"/>
                  </w:rPr>
                </w:rPrChange>
              </w:rPr>
              <w:t>39.997376</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30"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244E3D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1" w:author="Daniel Noble" w:date="2023-09-04T10:36:00Z">
                  <w:rPr/>
                </w:rPrChange>
              </w:rPr>
            </w:pPr>
            <w:r w:rsidRPr="00397878">
              <w:rPr>
                <w:rFonts w:ascii="Times New Roman" w:eastAsia="Helvetica" w:hAnsi="Times New Roman" w:cs="Times New Roman"/>
                <w:color w:val="000000"/>
                <w:sz w:val="20"/>
                <w:szCs w:val="20"/>
                <w:rPrChange w:id="332" w:author="Daniel Noble" w:date="2023-09-04T10:36:00Z">
                  <w:rPr>
                    <w:rFonts w:ascii="Helvetica" w:eastAsia="Helvetica" w:hAnsi="Helvetica" w:cs="Helvetica"/>
                    <w:color w:val="000000"/>
                    <w:sz w:val="22"/>
                    <w:szCs w:val="22"/>
                  </w:rPr>
                </w:rPrChange>
              </w:rPr>
              <w:t>-1,350.058</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33"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7E55A9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4" w:author="Daniel Noble" w:date="2023-09-04T10:36:00Z">
                  <w:rPr/>
                </w:rPrChange>
              </w:rPr>
            </w:pPr>
            <w:r w:rsidRPr="00397878">
              <w:rPr>
                <w:rFonts w:ascii="Times New Roman" w:eastAsia="Helvetica" w:hAnsi="Times New Roman" w:cs="Times New Roman"/>
                <w:color w:val="000000"/>
                <w:sz w:val="20"/>
                <w:szCs w:val="20"/>
                <w:rPrChange w:id="335" w:author="Daniel Noble" w:date="2023-09-04T10:36:00Z">
                  <w:rPr>
                    <w:rFonts w:ascii="Helvetica" w:eastAsia="Helvetica" w:hAnsi="Helvetica" w:cs="Helvetica"/>
                    <w:color w:val="000000"/>
                    <w:sz w:val="22"/>
                    <w:szCs w:val="22"/>
                  </w:rPr>
                </w:rPrChange>
              </w:rPr>
              <w:t>-926.747853</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36"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4D02D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7" w:author="Daniel Noble" w:date="2023-09-04T10:36:00Z">
                  <w:rPr/>
                </w:rPrChange>
              </w:rPr>
            </w:pPr>
            <w:r w:rsidRPr="00397878">
              <w:rPr>
                <w:rFonts w:ascii="Times New Roman" w:eastAsia="Helvetica" w:hAnsi="Times New Roman" w:cs="Times New Roman"/>
                <w:color w:val="000000"/>
                <w:sz w:val="20"/>
                <w:szCs w:val="20"/>
                <w:rPrChange w:id="338" w:author="Daniel Noble" w:date="2023-09-04T10:36:00Z">
                  <w:rPr>
                    <w:rFonts w:ascii="Helvetica" w:eastAsia="Helvetica" w:hAnsi="Helvetica" w:cs="Helvetica"/>
                    <w:color w:val="000000"/>
                    <w:sz w:val="22"/>
                    <w:szCs w:val="22"/>
                  </w:rPr>
                </w:rPrChange>
              </w:rPr>
              <w:t>40.634918</w:t>
            </w:r>
          </w:p>
        </w:tc>
      </w:tr>
      <w:tr w:rsidR="00397878" w:rsidRPr="00397878" w14:paraId="55EECCA9" w14:textId="77777777" w:rsidTr="004D40AC">
        <w:trPr>
          <w:jc w:val="center"/>
          <w:trPrChange w:id="339"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40"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E960A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41" w:author="Daniel Noble" w:date="2023-09-04T10:36:00Z">
                  <w:rPr/>
                </w:rPrChange>
              </w:rPr>
            </w:pPr>
            <w:r w:rsidRPr="00397878">
              <w:rPr>
                <w:rFonts w:ascii="Times New Roman" w:eastAsia="Helvetica" w:hAnsi="Times New Roman" w:cs="Times New Roman"/>
                <w:color w:val="000000"/>
                <w:sz w:val="20"/>
                <w:szCs w:val="20"/>
                <w:rPrChange w:id="342" w:author="Daniel Noble" w:date="2023-09-04T10:36:00Z">
                  <w:rPr>
                    <w:rFonts w:ascii="Helvetica" w:eastAsia="Helvetica" w:hAnsi="Helvetica" w:cs="Helvetica"/>
                    <w:color w:val="000000"/>
                    <w:sz w:val="22"/>
                    <w:szCs w:val="22"/>
                  </w:rPr>
                </w:rPrChange>
              </w:rPr>
              <w:t>Model 4 - intercept for G, linear slopes for M, PE</w:t>
            </w:r>
          </w:p>
        </w:tc>
        <w:tc>
          <w:tcPr>
            <w:tcW w:w="146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43"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D29B8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44" w:author="Daniel Noble" w:date="2023-09-04T10:36:00Z">
                  <w:rPr/>
                </w:rPrChange>
              </w:rPr>
            </w:pPr>
            <w:r w:rsidRPr="00397878">
              <w:rPr>
                <w:rFonts w:ascii="Times New Roman" w:eastAsia="Helvetica" w:hAnsi="Times New Roman" w:cs="Times New Roman"/>
                <w:color w:val="000000"/>
                <w:sz w:val="20"/>
                <w:szCs w:val="20"/>
                <w:rPrChange w:id="345" w:author="Daniel Noble" w:date="2023-09-04T10:36:00Z">
                  <w:rPr>
                    <w:rFonts w:ascii="Helvetica" w:eastAsia="Helvetica" w:hAnsi="Helvetica" w:cs="Helvetica"/>
                    <w:color w:val="000000"/>
                    <w:sz w:val="22"/>
                    <w:szCs w:val="22"/>
                  </w:rPr>
                </w:rPrChange>
              </w:rPr>
              <w:t>-1,381.457</w:t>
            </w:r>
          </w:p>
        </w:tc>
        <w:tc>
          <w:tcPr>
            <w:tcW w:w="169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46"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4A5AD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47" w:author="Daniel Noble" w:date="2023-09-04T10:36:00Z">
                  <w:rPr/>
                </w:rPrChange>
              </w:rPr>
            </w:pPr>
            <w:r w:rsidRPr="00397878">
              <w:rPr>
                <w:rFonts w:ascii="Times New Roman" w:eastAsia="Helvetica" w:hAnsi="Times New Roman" w:cs="Times New Roman"/>
                <w:color w:val="000000"/>
                <w:sz w:val="20"/>
                <w:szCs w:val="20"/>
                <w:rPrChange w:id="348" w:author="Daniel Noble" w:date="2023-09-04T10:36:00Z">
                  <w:rPr>
                    <w:rFonts w:ascii="Helvetica" w:eastAsia="Helvetica" w:hAnsi="Helvetica" w:cs="Helvetica"/>
                    <w:color w:val="000000"/>
                    <w:sz w:val="22"/>
                    <w:szCs w:val="22"/>
                  </w:rPr>
                </w:rPrChange>
              </w:rPr>
              <w:t>-939.2541392</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49"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30F685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50" w:author="Daniel Noble" w:date="2023-09-04T10:36:00Z">
                  <w:rPr/>
                </w:rPrChange>
              </w:rPr>
            </w:pPr>
            <w:r w:rsidRPr="00397878">
              <w:rPr>
                <w:rFonts w:ascii="Times New Roman" w:eastAsia="Helvetica" w:hAnsi="Times New Roman" w:cs="Times New Roman"/>
                <w:color w:val="000000"/>
                <w:sz w:val="20"/>
                <w:szCs w:val="20"/>
                <w:rPrChange w:id="351" w:author="Daniel Noble" w:date="2023-09-04T10:36:00Z">
                  <w:rPr>
                    <w:rFonts w:ascii="Helvetica" w:eastAsia="Helvetica" w:hAnsi="Helvetica" w:cs="Helvetica"/>
                    <w:color w:val="000000"/>
                    <w:sz w:val="22"/>
                    <w:szCs w:val="22"/>
                  </w:rPr>
                </w:rPrChange>
              </w:rPr>
              <w:t>39.06526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52"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122D7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53" w:author="Daniel Noble" w:date="2023-09-04T10:36:00Z">
                  <w:rPr/>
                </w:rPrChange>
              </w:rPr>
            </w:pPr>
            <w:r w:rsidRPr="00397878">
              <w:rPr>
                <w:rFonts w:ascii="Times New Roman" w:eastAsia="Helvetica" w:hAnsi="Times New Roman" w:cs="Times New Roman"/>
                <w:color w:val="000000"/>
                <w:sz w:val="20"/>
                <w:szCs w:val="20"/>
                <w:rPrChange w:id="354" w:author="Daniel Noble" w:date="2023-09-04T10:36:00Z">
                  <w:rPr>
                    <w:rFonts w:ascii="Helvetica" w:eastAsia="Helvetica" w:hAnsi="Helvetica" w:cs="Helvetica"/>
                    <w:color w:val="000000"/>
                    <w:sz w:val="22"/>
                    <w:szCs w:val="22"/>
                  </w:rPr>
                </w:rPrChange>
              </w:rPr>
              <w:t>-1,358.305</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55"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50BAD9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56" w:author="Daniel Noble" w:date="2023-09-04T10:36:00Z">
                  <w:rPr/>
                </w:rPrChange>
              </w:rPr>
            </w:pPr>
            <w:r w:rsidRPr="00397878">
              <w:rPr>
                <w:rFonts w:ascii="Times New Roman" w:eastAsia="Helvetica" w:hAnsi="Times New Roman" w:cs="Times New Roman"/>
                <w:color w:val="000000"/>
                <w:sz w:val="20"/>
                <w:szCs w:val="20"/>
                <w:rPrChange w:id="357" w:author="Daniel Noble" w:date="2023-09-04T10:36:00Z">
                  <w:rPr>
                    <w:rFonts w:ascii="Helvetica" w:eastAsia="Helvetica" w:hAnsi="Helvetica" w:cs="Helvetica"/>
                    <w:color w:val="000000"/>
                    <w:sz w:val="22"/>
                    <w:szCs w:val="22"/>
                  </w:rPr>
                </w:rPrChange>
              </w:rPr>
              <w:t>-922.624242</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58"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B3CC8C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59" w:author="Daniel Noble" w:date="2023-09-04T10:36:00Z">
                  <w:rPr/>
                </w:rPrChange>
              </w:rPr>
            </w:pPr>
            <w:r w:rsidRPr="00397878">
              <w:rPr>
                <w:rFonts w:ascii="Times New Roman" w:eastAsia="Helvetica" w:hAnsi="Times New Roman" w:cs="Times New Roman"/>
                <w:color w:val="000000"/>
                <w:sz w:val="20"/>
                <w:szCs w:val="20"/>
                <w:rPrChange w:id="360" w:author="Daniel Noble" w:date="2023-09-04T10:36:00Z">
                  <w:rPr>
                    <w:rFonts w:ascii="Helvetica" w:eastAsia="Helvetica" w:hAnsi="Helvetica" w:cs="Helvetica"/>
                    <w:color w:val="000000"/>
                    <w:sz w:val="22"/>
                    <w:szCs w:val="22"/>
                  </w:rPr>
                </w:rPrChange>
              </w:rPr>
              <w:t>39.686994</w:t>
            </w:r>
          </w:p>
        </w:tc>
      </w:tr>
      <w:tr w:rsidR="00397878" w:rsidRPr="00397878" w14:paraId="36466B55" w14:textId="77777777" w:rsidTr="004D40AC">
        <w:trPr>
          <w:jc w:val="center"/>
          <w:trPrChange w:id="361"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62"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52E57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63" w:author="Daniel Noble" w:date="2023-09-04T10:36:00Z">
                  <w:rPr/>
                </w:rPrChange>
              </w:rPr>
            </w:pPr>
            <w:r w:rsidRPr="00397878">
              <w:rPr>
                <w:rFonts w:ascii="Times New Roman" w:eastAsia="Helvetica" w:hAnsi="Times New Roman" w:cs="Times New Roman"/>
                <w:color w:val="000000"/>
                <w:sz w:val="20"/>
                <w:szCs w:val="20"/>
                <w:rPrChange w:id="364" w:author="Daniel Noble" w:date="2023-09-04T10:36:00Z">
                  <w:rPr>
                    <w:rFonts w:ascii="Helvetica" w:eastAsia="Helvetica" w:hAnsi="Helvetica" w:cs="Helvetica"/>
                    <w:color w:val="000000"/>
                    <w:sz w:val="22"/>
                    <w:szCs w:val="22"/>
                  </w:rPr>
                </w:rPrChange>
              </w:rPr>
              <w:t>Model 16 - linear slope for G, no M, no PE</w:t>
            </w:r>
          </w:p>
        </w:tc>
        <w:tc>
          <w:tcPr>
            <w:tcW w:w="146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65"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DECDB4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66" w:author="Daniel Noble" w:date="2023-09-04T10:36:00Z">
                  <w:rPr/>
                </w:rPrChange>
              </w:rPr>
            </w:pPr>
            <w:r w:rsidRPr="00397878">
              <w:rPr>
                <w:rFonts w:ascii="Times New Roman" w:eastAsia="Helvetica" w:hAnsi="Times New Roman" w:cs="Times New Roman"/>
                <w:color w:val="000000"/>
                <w:sz w:val="20"/>
                <w:szCs w:val="20"/>
                <w:rPrChange w:id="367" w:author="Daniel Noble" w:date="2023-09-04T10:36:00Z">
                  <w:rPr>
                    <w:rFonts w:ascii="Helvetica" w:eastAsia="Helvetica" w:hAnsi="Helvetica" w:cs="Helvetica"/>
                    <w:color w:val="000000"/>
                    <w:sz w:val="22"/>
                    <w:szCs w:val="22"/>
                  </w:rPr>
                </w:rPrChange>
              </w:rPr>
              <w:t>-1,380.496</w:t>
            </w:r>
          </w:p>
        </w:tc>
        <w:tc>
          <w:tcPr>
            <w:tcW w:w="169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68"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2A401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69" w:author="Daniel Noble" w:date="2023-09-04T10:36:00Z">
                  <w:rPr/>
                </w:rPrChange>
              </w:rPr>
            </w:pPr>
            <w:r w:rsidRPr="00397878">
              <w:rPr>
                <w:rFonts w:ascii="Times New Roman" w:eastAsia="Helvetica" w:hAnsi="Times New Roman" w:cs="Times New Roman"/>
                <w:color w:val="000000"/>
                <w:sz w:val="20"/>
                <w:szCs w:val="20"/>
                <w:rPrChange w:id="370" w:author="Daniel Noble" w:date="2023-09-04T10:36:00Z">
                  <w:rPr>
                    <w:rFonts w:ascii="Helvetica" w:eastAsia="Helvetica" w:hAnsi="Helvetica" w:cs="Helvetica"/>
                    <w:color w:val="000000"/>
                    <w:sz w:val="22"/>
                    <w:szCs w:val="22"/>
                  </w:rPr>
                </w:rPrChange>
              </w:rPr>
              <w:t>-939.7346124</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71"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8E0A15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72" w:author="Daniel Noble" w:date="2023-09-04T10:36:00Z">
                  <w:rPr/>
                </w:rPrChange>
              </w:rPr>
            </w:pPr>
            <w:r w:rsidRPr="00397878">
              <w:rPr>
                <w:rFonts w:ascii="Times New Roman" w:eastAsia="Helvetica" w:hAnsi="Times New Roman" w:cs="Times New Roman"/>
                <w:color w:val="000000"/>
                <w:sz w:val="20"/>
                <w:szCs w:val="20"/>
                <w:rPrChange w:id="373" w:author="Daniel Noble" w:date="2023-09-04T10:36:00Z">
                  <w:rPr>
                    <w:rFonts w:ascii="Helvetica" w:eastAsia="Helvetica" w:hAnsi="Helvetica" w:cs="Helvetica"/>
                    <w:color w:val="000000"/>
                    <w:sz w:val="22"/>
                    <w:szCs w:val="22"/>
                  </w:rPr>
                </w:rPrChange>
              </w:rPr>
              <w:t>40.10053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74"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C9949A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75" w:author="Daniel Noble" w:date="2023-09-04T10:36:00Z">
                  <w:rPr/>
                </w:rPrChange>
              </w:rPr>
            </w:pPr>
            <w:r w:rsidRPr="00397878">
              <w:rPr>
                <w:rFonts w:ascii="Times New Roman" w:eastAsia="Helvetica" w:hAnsi="Times New Roman" w:cs="Times New Roman"/>
                <w:color w:val="000000"/>
                <w:sz w:val="20"/>
                <w:szCs w:val="20"/>
                <w:rPrChange w:id="376" w:author="Daniel Noble" w:date="2023-09-04T10:36:00Z">
                  <w:rPr>
                    <w:rFonts w:ascii="Helvetica" w:eastAsia="Helvetica" w:hAnsi="Helvetica" w:cs="Helvetica"/>
                    <w:color w:val="000000"/>
                    <w:sz w:val="22"/>
                    <w:szCs w:val="22"/>
                  </w:rPr>
                </w:rPrChange>
              </w:rPr>
              <w:t>-1,353.143</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77"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FAAC85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78" w:author="Daniel Noble" w:date="2023-09-04T10:36:00Z">
                  <w:rPr/>
                </w:rPrChange>
              </w:rPr>
            </w:pPr>
            <w:r w:rsidRPr="00397878">
              <w:rPr>
                <w:rFonts w:ascii="Times New Roman" w:eastAsia="Helvetica" w:hAnsi="Times New Roman" w:cs="Times New Roman"/>
                <w:color w:val="000000"/>
                <w:sz w:val="20"/>
                <w:szCs w:val="20"/>
                <w:rPrChange w:id="379" w:author="Daniel Noble" w:date="2023-09-04T10:36:00Z">
                  <w:rPr>
                    <w:rFonts w:ascii="Helvetica" w:eastAsia="Helvetica" w:hAnsi="Helvetica" w:cs="Helvetica"/>
                    <w:color w:val="000000"/>
                    <w:sz w:val="22"/>
                    <w:szCs w:val="22"/>
                  </w:rPr>
                </w:rPrChange>
              </w:rPr>
              <w:t>-925.205637</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Change w:id="380"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5D34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81" w:author="Daniel Noble" w:date="2023-09-04T10:36:00Z">
                  <w:rPr/>
                </w:rPrChange>
              </w:rPr>
            </w:pPr>
            <w:r w:rsidRPr="00397878">
              <w:rPr>
                <w:rFonts w:ascii="Times New Roman" w:eastAsia="Helvetica" w:hAnsi="Times New Roman" w:cs="Times New Roman"/>
                <w:color w:val="000000"/>
                <w:sz w:val="20"/>
                <w:szCs w:val="20"/>
                <w:rPrChange w:id="382" w:author="Daniel Noble" w:date="2023-09-04T10:36:00Z">
                  <w:rPr>
                    <w:rFonts w:ascii="Helvetica" w:eastAsia="Helvetica" w:hAnsi="Helvetica" w:cs="Helvetica"/>
                    <w:color w:val="000000"/>
                    <w:sz w:val="22"/>
                    <w:szCs w:val="22"/>
                  </w:rPr>
                </w:rPrChange>
              </w:rPr>
              <w:t>40.667781</w:t>
            </w:r>
          </w:p>
        </w:tc>
      </w:tr>
      <w:tr w:rsidR="00397878" w:rsidRPr="00397878" w14:paraId="6BADC424" w14:textId="77777777" w:rsidTr="004D40AC">
        <w:trPr>
          <w:jc w:val="center"/>
          <w:trPrChange w:id="383"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384"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6907DB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85" w:author="Daniel Noble" w:date="2023-09-04T10:36:00Z">
                  <w:rPr/>
                </w:rPrChange>
              </w:rPr>
            </w:pPr>
            <w:r w:rsidRPr="00397878">
              <w:rPr>
                <w:rFonts w:ascii="Times New Roman" w:eastAsia="Helvetica" w:hAnsi="Times New Roman" w:cs="Times New Roman"/>
                <w:color w:val="000000"/>
                <w:sz w:val="20"/>
                <w:szCs w:val="20"/>
                <w:rPrChange w:id="386" w:author="Daniel Noble" w:date="2023-09-04T10:36:00Z">
                  <w:rPr>
                    <w:rFonts w:ascii="Helvetica" w:eastAsia="Helvetica" w:hAnsi="Helvetica" w:cs="Helvetica"/>
                    <w:color w:val="000000"/>
                    <w:sz w:val="22"/>
                    <w:szCs w:val="22"/>
                  </w:rPr>
                </w:rPrChange>
              </w:rPr>
              <w:t>Model 13 - quadratic slope for M, intercept for G, no PE</w:t>
            </w:r>
          </w:p>
        </w:tc>
        <w:tc>
          <w:tcPr>
            <w:tcW w:w="146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387"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03477A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88" w:author="Daniel Noble" w:date="2023-09-04T10:36:00Z">
                  <w:rPr/>
                </w:rPrChange>
              </w:rPr>
            </w:pPr>
            <w:r w:rsidRPr="00397878">
              <w:rPr>
                <w:rFonts w:ascii="Times New Roman" w:eastAsia="Helvetica" w:hAnsi="Times New Roman" w:cs="Times New Roman"/>
                <w:color w:val="000000"/>
                <w:sz w:val="20"/>
                <w:szCs w:val="20"/>
                <w:rPrChange w:id="389" w:author="Daniel Noble" w:date="2023-09-04T10:36:00Z">
                  <w:rPr>
                    <w:rFonts w:ascii="Helvetica" w:eastAsia="Helvetica" w:hAnsi="Helvetica" w:cs="Helvetica"/>
                    <w:color w:val="000000"/>
                    <w:sz w:val="22"/>
                    <w:szCs w:val="22"/>
                  </w:rPr>
                </w:rPrChange>
              </w:rPr>
              <w:t>-1,158.093</w:t>
            </w:r>
          </w:p>
        </w:tc>
        <w:tc>
          <w:tcPr>
            <w:tcW w:w="169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390"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67E014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91" w:author="Daniel Noble" w:date="2023-09-04T10:36:00Z">
                  <w:rPr/>
                </w:rPrChange>
              </w:rPr>
            </w:pPr>
            <w:r w:rsidRPr="00397878">
              <w:rPr>
                <w:rFonts w:ascii="Times New Roman" w:eastAsia="Helvetica" w:hAnsi="Times New Roman" w:cs="Times New Roman"/>
                <w:color w:val="000000"/>
                <w:sz w:val="20"/>
                <w:szCs w:val="20"/>
                <w:rPrChange w:id="392" w:author="Daniel Noble" w:date="2023-09-04T10:36:00Z">
                  <w:rPr>
                    <w:rFonts w:ascii="Helvetica" w:eastAsia="Helvetica" w:hAnsi="Helvetica" w:cs="Helvetica"/>
                    <w:color w:val="000000"/>
                    <w:sz w:val="22"/>
                    <w:szCs w:val="22"/>
                  </w:rPr>
                </w:rPrChange>
              </w:rPr>
              <w:t>-1,050.9362464</w:t>
            </w:r>
          </w:p>
        </w:tc>
        <w:tc>
          <w:tcPr>
            <w:tcW w:w="1701"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393"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A84CDE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94" w:author="Daniel Noble" w:date="2023-09-04T10:36:00Z">
                  <w:rPr/>
                </w:rPrChange>
              </w:rPr>
            </w:pPr>
            <w:r w:rsidRPr="00397878">
              <w:rPr>
                <w:rFonts w:ascii="Times New Roman" w:eastAsia="Helvetica" w:hAnsi="Times New Roman" w:cs="Times New Roman"/>
                <w:color w:val="000000"/>
                <w:sz w:val="20"/>
                <w:szCs w:val="20"/>
                <w:rPrChange w:id="395" w:author="Daniel Noble" w:date="2023-09-04T10:36:00Z">
                  <w:rPr>
                    <w:rFonts w:ascii="Helvetica" w:eastAsia="Helvetica" w:hAnsi="Helvetica" w:cs="Helvetica"/>
                    <w:color w:val="000000"/>
                    <w:sz w:val="22"/>
                    <w:szCs w:val="22"/>
                  </w:rPr>
                </w:rPrChange>
              </w:rPr>
              <w:t>40.631958</w:t>
            </w:r>
          </w:p>
        </w:tc>
        <w:tc>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396"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73DB76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97" w:author="Daniel Noble" w:date="2023-09-04T10:36:00Z">
                  <w:rPr/>
                </w:rPrChange>
              </w:rPr>
            </w:pPr>
            <w:r w:rsidRPr="00397878">
              <w:rPr>
                <w:rFonts w:ascii="Times New Roman" w:eastAsia="Helvetica" w:hAnsi="Times New Roman" w:cs="Times New Roman"/>
                <w:color w:val="000000"/>
                <w:sz w:val="20"/>
                <w:szCs w:val="20"/>
                <w:rPrChange w:id="398" w:author="Daniel Noble" w:date="2023-09-04T10:36:00Z">
                  <w:rPr>
                    <w:rFonts w:ascii="Helvetica" w:eastAsia="Helvetica" w:hAnsi="Helvetica" w:cs="Helvetica"/>
                    <w:color w:val="000000"/>
                    <w:sz w:val="22"/>
                    <w:szCs w:val="22"/>
                  </w:rPr>
                </w:rPrChange>
              </w:rPr>
              <w:t>-1,150.479</w:t>
            </w:r>
          </w:p>
        </w:tc>
        <w:tc>
          <w:tcPr>
            <w:tcW w:w="184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399"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55A075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00" w:author="Daniel Noble" w:date="2023-09-04T10:36:00Z">
                  <w:rPr/>
                </w:rPrChange>
              </w:rPr>
            </w:pPr>
            <w:r w:rsidRPr="00397878">
              <w:rPr>
                <w:rFonts w:ascii="Times New Roman" w:eastAsia="Helvetica" w:hAnsi="Times New Roman" w:cs="Times New Roman"/>
                <w:color w:val="000000"/>
                <w:sz w:val="20"/>
                <w:szCs w:val="20"/>
                <w:rPrChange w:id="401" w:author="Daniel Noble" w:date="2023-09-04T10:36:00Z">
                  <w:rPr>
                    <w:rFonts w:ascii="Helvetica" w:eastAsia="Helvetica" w:hAnsi="Helvetica" w:cs="Helvetica"/>
                    <w:color w:val="000000"/>
                    <w:sz w:val="22"/>
                    <w:szCs w:val="22"/>
                  </w:rPr>
                </w:rPrChange>
              </w:rPr>
              <w:t>-1,026.537654</w:t>
            </w:r>
          </w:p>
        </w:tc>
        <w:tc>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402"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9D857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03" w:author="Daniel Noble" w:date="2023-09-04T10:36:00Z">
                  <w:rPr/>
                </w:rPrChange>
              </w:rPr>
            </w:pPr>
            <w:r w:rsidRPr="00397878">
              <w:rPr>
                <w:rFonts w:ascii="Times New Roman" w:eastAsia="Helvetica" w:hAnsi="Times New Roman" w:cs="Times New Roman"/>
                <w:color w:val="000000"/>
                <w:sz w:val="20"/>
                <w:szCs w:val="20"/>
                <w:rPrChange w:id="404" w:author="Daniel Noble" w:date="2023-09-04T10:36:00Z">
                  <w:rPr>
                    <w:rFonts w:ascii="Helvetica" w:eastAsia="Helvetica" w:hAnsi="Helvetica" w:cs="Helvetica"/>
                    <w:color w:val="000000"/>
                    <w:sz w:val="22"/>
                    <w:szCs w:val="22"/>
                  </w:rPr>
                </w:rPrChange>
              </w:rPr>
              <w:t>41.076650</w:t>
            </w:r>
          </w:p>
        </w:tc>
      </w:tr>
      <w:tr w:rsidR="00397878" w:rsidRPr="00397878" w14:paraId="428F7AEC" w14:textId="77777777" w:rsidTr="004D40AC">
        <w:trPr>
          <w:jc w:val="center"/>
          <w:trPrChange w:id="405" w:author="Daniel Noble" w:date="2023-09-04T12:24:00Z">
            <w:trPr>
              <w:jc w:val="center"/>
            </w:trPr>
          </w:trPrChange>
        </w:trPr>
        <w:tc>
          <w:tcPr>
            <w:tcW w:w="5204"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406" w:author="Daniel Noble" w:date="2023-09-04T12:24:00Z">
              <w:tcPr>
                <w:tcW w:w="580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44A836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07" w:author="Daniel Noble" w:date="2023-09-04T10:36:00Z">
                  <w:rPr/>
                </w:rPrChange>
              </w:rPr>
            </w:pPr>
            <w:r w:rsidRPr="00397878">
              <w:rPr>
                <w:rFonts w:ascii="Times New Roman" w:eastAsia="Helvetica" w:hAnsi="Times New Roman" w:cs="Times New Roman"/>
                <w:color w:val="000000"/>
                <w:sz w:val="20"/>
                <w:szCs w:val="20"/>
                <w:rPrChange w:id="408" w:author="Daniel Noble" w:date="2023-09-04T10:36:00Z">
                  <w:rPr>
                    <w:rFonts w:ascii="Helvetica" w:eastAsia="Helvetica" w:hAnsi="Helvetica" w:cs="Helvetica"/>
                    <w:color w:val="000000"/>
                    <w:sz w:val="22"/>
                    <w:szCs w:val="22"/>
                  </w:rPr>
                </w:rPrChange>
              </w:rPr>
              <w:t>Model 1 - intercepts for G, M, PE</w:t>
            </w:r>
          </w:p>
        </w:tc>
        <w:tc>
          <w:tcPr>
            <w:tcW w:w="146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409" w:author="Daniel Noble" w:date="2023-09-04T12:24:00Z">
              <w:tcPr>
                <w:tcW w:w="146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399FD6A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10" w:author="Daniel Noble" w:date="2023-09-04T10:36:00Z">
                  <w:rPr/>
                </w:rPrChange>
              </w:rPr>
            </w:pPr>
            <w:r w:rsidRPr="00397878">
              <w:rPr>
                <w:rFonts w:ascii="Times New Roman" w:eastAsia="Helvetica" w:hAnsi="Times New Roman" w:cs="Times New Roman"/>
                <w:color w:val="000000"/>
                <w:sz w:val="20"/>
                <w:szCs w:val="20"/>
                <w:rPrChange w:id="411" w:author="Daniel Noble" w:date="2023-09-04T10:36:00Z">
                  <w:rPr>
                    <w:rFonts w:ascii="Helvetica" w:eastAsia="Helvetica" w:hAnsi="Helvetica" w:cs="Helvetica"/>
                    <w:color w:val="000000"/>
                    <w:sz w:val="22"/>
                    <w:szCs w:val="22"/>
                  </w:rPr>
                </w:rPrChange>
              </w:rPr>
              <w:t>4,550.295</w:t>
            </w:r>
          </w:p>
        </w:tc>
        <w:tc>
          <w:tcPr>
            <w:tcW w:w="169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412" w:author="Daniel Noble" w:date="2023-09-04T12:24:00Z">
              <w:tcPr>
                <w:tcW w:w="16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43FB263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13" w:author="Daniel Noble" w:date="2023-09-04T10:36:00Z">
                  <w:rPr/>
                </w:rPrChange>
              </w:rPr>
            </w:pPr>
            <w:r w:rsidRPr="00397878">
              <w:rPr>
                <w:rFonts w:ascii="Times New Roman" w:eastAsia="Helvetica" w:hAnsi="Times New Roman" w:cs="Times New Roman"/>
                <w:color w:val="000000"/>
                <w:sz w:val="20"/>
                <w:szCs w:val="20"/>
                <w:rPrChange w:id="414" w:author="Daniel Noble" w:date="2023-09-04T10:36:00Z">
                  <w:rPr>
                    <w:rFonts w:ascii="Helvetica" w:eastAsia="Helvetica" w:hAnsi="Helvetica" w:cs="Helvetica"/>
                    <w:color w:val="000000"/>
                    <w:sz w:val="22"/>
                    <w:szCs w:val="22"/>
                  </w:rPr>
                </w:rPrChange>
              </w:rPr>
              <w:t>-3,905.1301304</w:t>
            </w:r>
          </w:p>
        </w:tc>
        <w:tc>
          <w:tcPr>
            <w:tcW w:w="1701"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415" w:author="Daniel Noble" w:date="2023-09-04T12:24:00Z">
              <w:tcPr>
                <w:tcW w:w="2828"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4F568B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16" w:author="Daniel Noble" w:date="2023-09-04T10:36:00Z">
                  <w:rPr/>
                </w:rPrChange>
              </w:rPr>
            </w:pPr>
            <w:r w:rsidRPr="00397878">
              <w:rPr>
                <w:rFonts w:ascii="Times New Roman" w:eastAsia="Helvetica" w:hAnsi="Times New Roman" w:cs="Times New Roman"/>
                <w:color w:val="000000"/>
                <w:sz w:val="20"/>
                <w:szCs w:val="20"/>
                <w:rPrChange w:id="417" w:author="Daniel Noble" w:date="2023-09-04T10:36:00Z">
                  <w:rPr>
                    <w:rFonts w:ascii="Helvetica" w:eastAsia="Helvetica" w:hAnsi="Helvetica" w:cs="Helvetica"/>
                    <w:color w:val="000000"/>
                    <w:sz w:val="22"/>
                    <w:szCs w:val="22"/>
                  </w:rPr>
                </w:rPrChange>
              </w:rPr>
              <w:t>49.985693</w:t>
            </w:r>
          </w:p>
        </w:tc>
        <w:tc>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418" w:author="Daniel Noble" w:date="2023-09-04T12:24:00Z">
              <w:tcPr>
                <w:tcW w:w="1463"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25BE12F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19" w:author="Daniel Noble" w:date="2023-09-04T10:36:00Z">
                  <w:rPr/>
                </w:rPrChange>
              </w:rPr>
            </w:pPr>
            <w:r w:rsidRPr="00397878">
              <w:rPr>
                <w:rFonts w:ascii="Times New Roman" w:eastAsia="Helvetica" w:hAnsi="Times New Roman" w:cs="Times New Roman"/>
                <w:color w:val="000000"/>
                <w:sz w:val="20"/>
                <w:szCs w:val="20"/>
                <w:rPrChange w:id="420" w:author="Daniel Noble" w:date="2023-09-04T10:36:00Z">
                  <w:rPr>
                    <w:rFonts w:ascii="Helvetica" w:eastAsia="Helvetica" w:hAnsi="Helvetica" w:cs="Helvetica"/>
                    <w:color w:val="000000"/>
                    <w:sz w:val="22"/>
                    <w:szCs w:val="22"/>
                  </w:rPr>
                </w:rPrChange>
              </w:rPr>
              <w:t>4,551.696</w:t>
            </w:r>
          </w:p>
        </w:tc>
        <w:tc>
          <w:tcPr>
            <w:tcW w:w="184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421" w:author="Daniel Noble" w:date="2023-09-04T12:24:00Z">
              <w:tcPr>
                <w:tcW w:w="2294" w:type="dxa"/>
                <w:gridSpan w:val="3"/>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07E9435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22" w:author="Daniel Noble" w:date="2023-09-04T10:36:00Z">
                  <w:rPr/>
                </w:rPrChange>
              </w:rPr>
            </w:pPr>
            <w:r w:rsidRPr="00397878">
              <w:rPr>
                <w:rFonts w:ascii="Times New Roman" w:eastAsia="Helvetica" w:hAnsi="Times New Roman" w:cs="Times New Roman"/>
                <w:color w:val="000000"/>
                <w:sz w:val="20"/>
                <w:szCs w:val="20"/>
                <w:rPrChange w:id="423" w:author="Daniel Noble" w:date="2023-09-04T10:36:00Z">
                  <w:rPr>
                    <w:rFonts w:ascii="Helvetica" w:eastAsia="Helvetica" w:hAnsi="Helvetica" w:cs="Helvetica"/>
                    <w:color w:val="000000"/>
                    <w:sz w:val="22"/>
                    <w:szCs w:val="22"/>
                  </w:rPr>
                </w:rPrChange>
              </w:rPr>
              <w:t>-3,877.624811</w:t>
            </w:r>
          </w:p>
        </w:tc>
        <w:tc>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Change w:id="424" w:author="Daniel Noble" w:date="2023-09-04T12:24:00Z">
              <w:tcPr>
                <w:tcW w:w="201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tcPrChange>
          </w:tcPr>
          <w:p w14:paraId="1AC9961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25" w:author="Daniel Noble" w:date="2023-09-04T10:36:00Z">
                  <w:rPr/>
                </w:rPrChange>
              </w:rPr>
            </w:pPr>
            <w:r w:rsidRPr="00397878">
              <w:rPr>
                <w:rFonts w:ascii="Times New Roman" w:eastAsia="Helvetica" w:hAnsi="Times New Roman" w:cs="Times New Roman"/>
                <w:color w:val="000000"/>
                <w:sz w:val="20"/>
                <w:szCs w:val="20"/>
                <w:rPrChange w:id="426" w:author="Daniel Noble" w:date="2023-09-04T10:36:00Z">
                  <w:rPr>
                    <w:rFonts w:ascii="Helvetica" w:eastAsia="Helvetica" w:hAnsi="Helvetica" w:cs="Helvetica"/>
                    <w:color w:val="000000"/>
                    <w:sz w:val="22"/>
                    <w:szCs w:val="22"/>
                  </w:rPr>
                </w:rPrChange>
              </w:rPr>
              <w:t>50.352545</w:t>
            </w:r>
          </w:p>
        </w:tc>
      </w:tr>
      <w:tr w:rsidR="00397878" w:rsidRPr="00397878" w14:paraId="468A47A3" w14:textId="77777777" w:rsidTr="004D40AC">
        <w:trPr>
          <w:jc w:val="center"/>
          <w:trPrChange w:id="427" w:author="Daniel Noble" w:date="2023-09-04T12:24:00Z">
            <w:trPr>
              <w:jc w:val="center"/>
            </w:trPr>
          </w:trPrChange>
        </w:trPr>
        <w:tc>
          <w:tcPr>
            <w:tcW w:w="5204"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Change w:id="428" w:author="Daniel Noble" w:date="2023-09-04T12:24:00Z">
              <w:tcPr>
                <w:tcW w:w="5803"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56B7A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29" w:author="Daniel Noble" w:date="2023-09-04T10:36:00Z">
                  <w:rPr/>
                </w:rPrChange>
              </w:rPr>
            </w:pPr>
            <w:r w:rsidRPr="00397878">
              <w:rPr>
                <w:rFonts w:ascii="Times New Roman" w:eastAsia="Helvetica" w:hAnsi="Times New Roman" w:cs="Times New Roman"/>
                <w:color w:val="000000"/>
                <w:sz w:val="20"/>
                <w:szCs w:val="20"/>
                <w:rPrChange w:id="430" w:author="Daniel Noble" w:date="2023-09-04T10:36:00Z">
                  <w:rPr>
                    <w:rFonts w:ascii="Helvetica" w:eastAsia="Helvetica" w:hAnsi="Helvetica" w:cs="Helvetica"/>
                    <w:color w:val="000000"/>
                    <w:sz w:val="22"/>
                    <w:szCs w:val="22"/>
                  </w:rPr>
                </w:rPrChange>
              </w:rPr>
              <w:t>Model 10 - intercept for G, M, no PE</w:t>
            </w:r>
          </w:p>
        </w:tc>
        <w:tc>
          <w:tcPr>
            <w:tcW w:w="1463"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Change w:id="431" w:author="Daniel Noble" w:date="2023-09-04T12:24:00Z">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574D97C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32" w:author="Daniel Noble" w:date="2023-09-04T10:36:00Z">
                  <w:rPr/>
                </w:rPrChange>
              </w:rPr>
            </w:pPr>
            <w:r w:rsidRPr="00397878">
              <w:rPr>
                <w:rFonts w:ascii="Times New Roman" w:eastAsia="Helvetica" w:hAnsi="Times New Roman" w:cs="Times New Roman"/>
                <w:color w:val="000000"/>
                <w:sz w:val="20"/>
                <w:szCs w:val="20"/>
                <w:rPrChange w:id="433" w:author="Daniel Noble" w:date="2023-09-04T10:36:00Z">
                  <w:rPr>
                    <w:rFonts w:ascii="Helvetica" w:eastAsia="Helvetica" w:hAnsi="Helvetica" w:cs="Helvetica"/>
                    <w:color w:val="000000"/>
                    <w:sz w:val="22"/>
                    <w:szCs w:val="22"/>
                  </w:rPr>
                </w:rPrChange>
              </w:rPr>
              <w:t>4,568.722</w:t>
            </w:r>
          </w:p>
        </w:tc>
        <w:tc>
          <w:tcPr>
            <w:tcW w:w="1697"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Change w:id="434" w:author="Daniel Noble" w:date="2023-09-04T12:24:00Z">
              <w:tcPr>
                <w:tcW w:w="169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56C5C80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35" w:author="Daniel Noble" w:date="2023-09-04T10:36:00Z">
                  <w:rPr/>
                </w:rPrChange>
              </w:rPr>
            </w:pPr>
            <w:r w:rsidRPr="00397878">
              <w:rPr>
                <w:rFonts w:ascii="Times New Roman" w:eastAsia="Helvetica" w:hAnsi="Times New Roman" w:cs="Times New Roman"/>
                <w:color w:val="000000"/>
                <w:sz w:val="20"/>
                <w:szCs w:val="20"/>
                <w:rPrChange w:id="436" w:author="Daniel Noble" w:date="2023-09-04T10:36:00Z">
                  <w:rPr>
                    <w:rFonts w:ascii="Helvetica" w:eastAsia="Helvetica" w:hAnsi="Helvetica" w:cs="Helvetica"/>
                    <w:color w:val="000000"/>
                    <w:sz w:val="22"/>
                    <w:szCs w:val="22"/>
                  </w:rPr>
                </w:rPrChange>
              </w:rPr>
              <w:t>-3,914.3435529</w:t>
            </w:r>
          </w:p>
        </w:tc>
        <w:tc>
          <w:tcPr>
            <w:tcW w:w="1701"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Change w:id="437" w:author="Daniel Noble" w:date="2023-09-04T12:24:00Z">
              <w:tcPr>
                <w:tcW w:w="2828" w:type="dxa"/>
                <w:gridSpan w:val="3"/>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7C986B1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38" w:author="Daniel Noble" w:date="2023-09-04T10:36:00Z">
                  <w:rPr/>
                </w:rPrChange>
              </w:rPr>
            </w:pPr>
            <w:r w:rsidRPr="00397878">
              <w:rPr>
                <w:rFonts w:ascii="Times New Roman" w:eastAsia="Helvetica" w:hAnsi="Times New Roman" w:cs="Times New Roman"/>
                <w:color w:val="000000"/>
                <w:sz w:val="20"/>
                <w:szCs w:val="20"/>
                <w:rPrChange w:id="439" w:author="Daniel Noble" w:date="2023-09-04T10:36:00Z">
                  <w:rPr>
                    <w:rFonts w:ascii="Helvetica" w:eastAsia="Helvetica" w:hAnsi="Helvetica" w:cs="Helvetica"/>
                    <w:color w:val="000000"/>
                    <w:sz w:val="22"/>
                    <w:szCs w:val="22"/>
                  </w:rPr>
                </w:rPrChange>
              </w:rPr>
              <w:t>50.083175</w:t>
            </w:r>
          </w:p>
        </w:tc>
        <w:tc>
          <w:tcPr>
            <w:tcW w:w="1292"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Change w:id="440" w:author="Daniel Noble" w:date="2023-09-04T12:24:00Z">
              <w:tcPr>
                <w:tcW w:w="1463" w:type="dxa"/>
                <w:gridSpan w:val="2"/>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7E525A4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41" w:author="Daniel Noble" w:date="2023-09-04T10:36:00Z">
                  <w:rPr/>
                </w:rPrChange>
              </w:rPr>
            </w:pPr>
            <w:r w:rsidRPr="00397878">
              <w:rPr>
                <w:rFonts w:ascii="Times New Roman" w:eastAsia="Helvetica" w:hAnsi="Times New Roman" w:cs="Times New Roman"/>
                <w:color w:val="000000"/>
                <w:sz w:val="20"/>
                <w:szCs w:val="20"/>
                <w:rPrChange w:id="442" w:author="Daniel Noble" w:date="2023-09-04T10:36:00Z">
                  <w:rPr>
                    <w:rFonts w:ascii="Helvetica" w:eastAsia="Helvetica" w:hAnsi="Helvetica" w:cs="Helvetica"/>
                    <w:color w:val="000000"/>
                    <w:sz w:val="22"/>
                    <w:szCs w:val="22"/>
                  </w:rPr>
                </w:rPrChange>
              </w:rPr>
              <w:t>4,569.741</w:t>
            </w:r>
          </w:p>
        </w:tc>
        <w:tc>
          <w:tcPr>
            <w:tcW w:w="1843"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Change w:id="443" w:author="Daniel Noble" w:date="2023-09-04T12:24:00Z">
              <w:tcPr>
                <w:tcW w:w="2294" w:type="dxa"/>
                <w:gridSpan w:val="3"/>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85E43B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44" w:author="Daniel Noble" w:date="2023-09-04T10:36:00Z">
                  <w:rPr/>
                </w:rPrChange>
              </w:rPr>
            </w:pPr>
            <w:r w:rsidRPr="00397878">
              <w:rPr>
                <w:rFonts w:ascii="Times New Roman" w:eastAsia="Helvetica" w:hAnsi="Times New Roman" w:cs="Times New Roman"/>
                <w:color w:val="000000"/>
                <w:sz w:val="20"/>
                <w:szCs w:val="20"/>
                <w:rPrChange w:id="445" w:author="Daniel Noble" w:date="2023-09-04T10:36:00Z">
                  <w:rPr>
                    <w:rFonts w:ascii="Helvetica" w:eastAsia="Helvetica" w:hAnsi="Helvetica" w:cs="Helvetica"/>
                    <w:color w:val="000000"/>
                    <w:sz w:val="22"/>
                    <w:szCs w:val="22"/>
                  </w:rPr>
                </w:rPrChange>
              </w:rPr>
              <w:t>-3,886.647328</w:t>
            </w:r>
          </w:p>
        </w:tc>
        <w:tc>
          <w:tcPr>
            <w:tcW w:w="1417"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Change w:id="446" w:author="Daniel Noble" w:date="2023-09-04T12:24:00Z">
              <w:tcPr>
                <w:tcW w:w="201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35888F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447" w:author="Daniel Noble" w:date="2023-09-04T10:36:00Z">
                  <w:rPr/>
                </w:rPrChange>
              </w:rPr>
            </w:pPr>
            <w:r w:rsidRPr="00397878">
              <w:rPr>
                <w:rFonts w:ascii="Times New Roman" w:eastAsia="Helvetica" w:hAnsi="Times New Roman" w:cs="Times New Roman"/>
                <w:color w:val="000000"/>
                <w:sz w:val="20"/>
                <w:szCs w:val="20"/>
                <w:rPrChange w:id="448" w:author="Daniel Noble" w:date="2023-09-04T10:36:00Z">
                  <w:rPr>
                    <w:rFonts w:ascii="Helvetica" w:eastAsia="Helvetica" w:hAnsi="Helvetica" w:cs="Helvetica"/>
                    <w:color w:val="000000"/>
                    <w:sz w:val="22"/>
                    <w:szCs w:val="22"/>
                  </w:rPr>
                </w:rPrChange>
              </w:rPr>
              <w:t>50.450121</w:t>
            </w:r>
          </w:p>
        </w:tc>
      </w:tr>
    </w:tbl>
    <w:tbl>
      <w:tblPr>
        <w:tblStyle w:val="Table"/>
        <w:tblW w:w="4571" w:type="pct"/>
        <w:tblLook w:val="07E0" w:firstRow="1" w:lastRow="1" w:firstColumn="1" w:lastColumn="1" w:noHBand="1" w:noVBand="1"/>
        <w:tblPrChange w:id="449" w:author="Daniel Noble" w:date="2023-06-30T08:45:00Z">
          <w:tblPr>
            <w:tblStyle w:val="Table"/>
            <w:tblW w:w="4513" w:type="pct"/>
            <w:tblLook w:val="07E0" w:firstRow="1" w:lastRow="1" w:firstColumn="1" w:lastColumn="1" w:noHBand="1" w:noVBand="1"/>
          </w:tblPr>
        </w:tblPrChange>
      </w:tblPr>
      <w:tblGrid>
        <w:gridCol w:w="7539"/>
        <w:gridCol w:w="1271"/>
        <w:gridCol w:w="1414"/>
        <w:gridCol w:w="1821"/>
        <w:tblGridChange w:id="450">
          <w:tblGrid>
            <w:gridCol w:w="5542"/>
            <w:gridCol w:w="891"/>
            <w:gridCol w:w="999"/>
            <w:gridCol w:w="1211"/>
          </w:tblGrid>
        </w:tblGridChange>
      </w:tblGrid>
      <w:tr w:rsidR="00520EFD" w:rsidDel="00397878" w14:paraId="04CD9C8A" w14:textId="4CF8EBB0" w:rsidTr="00CF36A4">
        <w:trPr>
          <w:del w:id="451" w:author="Daniel Noble" w:date="2023-09-04T10:37:00Z"/>
        </w:trPr>
        <w:tc>
          <w:tcPr>
            <w:tcW w:w="0" w:type="auto"/>
            <w:tcBorders>
              <w:top w:val="single" w:sz="2" w:space="0" w:color="auto"/>
              <w:bottom w:val="single" w:sz="2" w:space="0" w:color="auto"/>
            </w:tcBorders>
            <w:vAlign w:val="bottom"/>
            <w:tcPrChange w:id="452" w:author="Daniel Noble" w:date="2023-06-30T08:45:00Z">
              <w:tcPr>
                <w:tcW w:w="0" w:type="auto"/>
                <w:tcBorders>
                  <w:bottom w:val="single" w:sz="0" w:space="0" w:color="auto"/>
                </w:tcBorders>
                <w:vAlign w:val="bottom"/>
              </w:tcPr>
            </w:tcPrChange>
          </w:tcPr>
          <w:p w14:paraId="3BD326B4" w14:textId="281C7C41" w:rsidR="00520EFD" w:rsidRPr="00CF36A4" w:rsidDel="00397878" w:rsidRDefault="00520EFD">
            <w:pPr>
              <w:pStyle w:val="Compact"/>
              <w:contextualSpacing/>
              <w:rPr>
                <w:del w:id="453" w:author="Daniel Noble" w:date="2023-09-04T10:37:00Z"/>
                <w:b/>
                <w:bCs/>
                <w:rPrChange w:id="454" w:author="Daniel Noble" w:date="2023-06-30T08:45:00Z">
                  <w:rPr>
                    <w:del w:id="455" w:author="Daniel Noble" w:date="2023-09-04T10:37:00Z"/>
                  </w:rPr>
                </w:rPrChange>
              </w:rPr>
              <w:pPrChange w:id="456" w:author="Daniel Noble" w:date="2023-07-12T13:16:00Z">
                <w:pPr>
                  <w:pStyle w:val="Compact"/>
                  <w:spacing w:line="480" w:lineRule="auto"/>
                </w:pPr>
              </w:pPrChange>
            </w:pPr>
            <w:bookmarkStart w:id="457" w:name="do-growth-tracjectories-differ-among-inc"/>
            <w:del w:id="458" w:author="Daniel Noble" w:date="2023-09-04T10:37:00Z">
              <w:r w:rsidRPr="00CF36A4" w:rsidDel="00397878">
                <w:rPr>
                  <w:b/>
                  <w:bCs/>
                  <w:rPrChange w:id="459" w:author="Daniel Noble" w:date="2023-06-30T08:45:00Z">
                    <w:rPr/>
                  </w:rPrChange>
                </w:rPr>
                <w:delText>Model</w:delText>
              </w:r>
            </w:del>
          </w:p>
        </w:tc>
        <w:tc>
          <w:tcPr>
            <w:tcW w:w="0" w:type="auto"/>
            <w:tcBorders>
              <w:top w:val="single" w:sz="2" w:space="0" w:color="auto"/>
              <w:bottom w:val="single" w:sz="2" w:space="0" w:color="auto"/>
            </w:tcBorders>
            <w:vAlign w:val="bottom"/>
            <w:tcPrChange w:id="460" w:author="Daniel Noble" w:date="2023-06-30T08:45:00Z">
              <w:tcPr>
                <w:tcW w:w="0" w:type="auto"/>
                <w:tcBorders>
                  <w:bottom w:val="single" w:sz="0" w:space="0" w:color="auto"/>
                </w:tcBorders>
                <w:vAlign w:val="bottom"/>
              </w:tcPr>
            </w:tcPrChange>
          </w:tcPr>
          <w:p w14:paraId="2E809086" w14:textId="53BB0C70" w:rsidR="00520EFD" w:rsidRPr="00CF36A4" w:rsidDel="00397878" w:rsidRDefault="00520EFD">
            <w:pPr>
              <w:pStyle w:val="Compact"/>
              <w:contextualSpacing/>
              <w:jc w:val="center"/>
              <w:rPr>
                <w:del w:id="461" w:author="Daniel Noble" w:date="2023-09-04T10:37:00Z"/>
                <w:b/>
                <w:bCs/>
                <w:rPrChange w:id="462" w:author="Daniel Noble" w:date="2023-06-30T08:45:00Z">
                  <w:rPr>
                    <w:del w:id="463" w:author="Daniel Noble" w:date="2023-09-04T10:37:00Z"/>
                  </w:rPr>
                </w:rPrChange>
              </w:rPr>
              <w:pPrChange w:id="464" w:author="Daniel Noble" w:date="2023-07-12T13:16:00Z">
                <w:pPr>
                  <w:pStyle w:val="Compact"/>
                  <w:spacing w:line="480" w:lineRule="auto"/>
                  <w:jc w:val="center"/>
                </w:pPr>
              </w:pPrChange>
            </w:pPr>
            <w:del w:id="465" w:author="Daniel Noble" w:date="2023-09-04T10:37:00Z">
              <w:r w:rsidRPr="00CF36A4" w:rsidDel="00397878">
                <w:rPr>
                  <w:b/>
                  <w:bCs/>
                  <w:rPrChange w:id="466" w:author="Daniel Noble" w:date="2023-06-30T08:45:00Z">
                    <w:rPr/>
                  </w:rPrChange>
                </w:rPr>
                <w:delText>WAIC</w:delText>
              </w:r>
            </w:del>
          </w:p>
        </w:tc>
        <w:tc>
          <w:tcPr>
            <w:tcW w:w="0" w:type="auto"/>
            <w:tcBorders>
              <w:top w:val="single" w:sz="2" w:space="0" w:color="auto"/>
              <w:bottom w:val="single" w:sz="2" w:space="0" w:color="auto"/>
            </w:tcBorders>
            <w:vAlign w:val="bottom"/>
            <w:tcPrChange w:id="467" w:author="Daniel Noble" w:date="2023-06-30T08:45:00Z">
              <w:tcPr>
                <w:tcW w:w="0" w:type="auto"/>
                <w:tcBorders>
                  <w:bottom w:val="single" w:sz="0" w:space="0" w:color="auto"/>
                </w:tcBorders>
                <w:vAlign w:val="bottom"/>
              </w:tcPr>
            </w:tcPrChange>
          </w:tcPr>
          <w:p w14:paraId="153522F3" w14:textId="7749B076" w:rsidR="00520EFD" w:rsidRPr="00CF36A4" w:rsidDel="00397878" w:rsidRDefault="00CF36A4">
            <w:pPr>
              <w:pStyle w:val="Compact"/>
              <w:contextualSpacing/>
              <w:jc w:val="center"/>
              <w:rPr>
                <w:del w:id="468" w:author="Daniel Noble" w:date="2023-09-04T10:37:00Z"/>
                <w:b/>
                <w:bCs/>
                <w:rPrChange w:id="469" w:author="Daniel Noble" w:date="2023-06-30T08:45:00Z">
                  <w:rPr>
                    <w:del w:id="470" w:author="Daniel Noble" w:date="2023-09-04T10:37:00Z"/>
                  </w:rPr>
                </w:rPrChange>
              </w:rPr>
              <w:pPrChange w:id="471" w:author="Daniel Noble" w:date="2023-07-12T13:16:00Z">
                <w:pPr>
                  <w:pStyle w:val="Compact"/>
                  <w:spacing w:line="480" w:lineRule="auto"/>
                  <w:jc w:val="center"/>
                </w:pPr>
              </w:pPrChange>
            </w:pPr>
            <m:oMathPara>
              <m:oMath>
                <m:r>
                  <w:del w:id="472" w:author="Daniel Noble" w:date="2023-09-04T10:37:00Z">
                    <m:rPr>
                      <m:sty m:val="bi"/>
                    </m:rPr>
                    <w:rPr>
                      <w:rFonts w:ascii="Cambria Math" w:hAnsi="Cambria Math"/>
                    </w:rPr>
                    <m:t>∆ELPD</m:t>
                  </w:del>
                </m:r>
              </m:oMath>
            </m:oMathPara>
          </w:p>
        </w:tc>
        <w:tc>
          <w:tcPr>
            <w:tcW w:w="756" w:type="pct"/>
            <w:tcBorders>
              <w:top w:val="single" w:sz="2" w:space="0" w:color="auto"/>
              <w:bottom w:val="single" w:sz="2" w:space="0" w:color="auto"/>
            </w:tcBorders>
            <w:vAlign w:val="bottom"/>
            <w:tcPrChange w:id="473" w:author="Daniel Noble" w:date="2023-06-30T08:45:00Z">
              <w:tcPr>
                <w:tcW w:w="0" w:type="auto"/>
                <w:tcBorders>
                  <w:bottom w:val="single" w:sz="0" w:space="0" w:color="auto"/>
                </w:tcBorders>
                <w:vAlign w:val="bottom"/>
              </w:tcPr>
            </w:tcPrChange>
          </w:tcPr>
          <w:p w14:paraId="328A7595" w14:textId="713658C8" w:rsidR="00520EFD" w:rsidRPr="00CF36A4" w:rsidDel="00397878" w:rsidRDefault="00520EFD">
            <w:pPr>
              <w:pStyle w:val="Compact"/>
              <w:contextualSpacing/>
              <w:jc w:val="center"/>
              <w:rPr>
                <w:del w:id="474" w:author="Daniel Noble" w:date="2023-09-04T10:37:00Z"/>
                <w:b/>
                <w:bCs/>
                <w:rPrChange w:id="475" w:author="Daniel Noble" w:date="2023-06-30T08:45:00Z">
                  <w:rPr>
                    <w:del w:id="476" w:author="Daniel Noble" w:date="2023-09-04T10:37:00Z"/>
                  </w:rPr>
                </w:rPrChange>
              </w:rPr>
              <w:pPrChange w:id="477" w:author="Daniel Noble" w:date="2023-07-12T13:16:00Z">
                <w:pPr>
                  <w:pStyle w:val="Compact"/>
                  <w:spacing w:line="480" w:lineRule="auto"/>
                  <w:jc w:val="center"/>
                </w:pPr>
              </w:pPrChange>
            </w:pPr>
            <w:del w:id="478" w:author="Daniel Noble" w:date="2023-09-04T10:37:00Z">
              <w:r w:rsidRPr="00CF36A4" w:rsidDel="00397878">
                <w:rPr>
                  <w:b/>
                  <w:bCs/>
                  <w:rPrChange w:id="479" w:author="Daniel Noble" w:date="2023-06-30T08:45:00Z">
                    <w:rPr/>
                  </w:rPrChange>
                </w:rPr>
                <w:delText xml:space="preserve">Std. Error </w:delText>
              </w:r>
            </w:del>
            <m:oMath>
              <m:r>
                <w:del w:id="480" w:author="Daniel Noble" w:date="2023-09-04T10:37:00Z">
                  <m:rPr>
                    <m:sty m:val="p"/>
                  </m:rPr>
                  <w:rPr>
                    <w:rFonts w:ascii="Cambria Math" w:hAnsi="Cambria Math"/>
                  </w:rPr>
                  <w:br/>
                </w:del>
              </m:r>
            </m:oMath>
            <m:oMathPara>
              <m:oMath>
                <m:r>
                  <w:del w:id="481" w:author="Daniel Noble" w:date="2023-09-04T10:37:00Z">
                    <m:rPr>
                      <m:sty m:val="bi"/>
                    </m:rPr>
                    <w:rPr>
                      <w:rFonts w:ascii="Cambria Math" w:hAnsi="Cambria Math"/>
                    </w:rPr>
                    <m:t>∆ELPD</m:t>
                  </w:del>
                </m:r>
              </m:oMath>
            </m:oMathPara>
          </w:p>
        </w:tc>
      </w:tr>
      <w:tr w:rsidR="00520EFD" w:rsidDel="00397878" w14:paraId="2E90C59E" w14:textId="6D102ADF" w:rsidTr="00CF36A4">
        <w:trPr>
          <w:del w:id="482" w:author="Daniel Noble" w:date="2023-09-04T10:37:00Z"/>
        </w:trPr>
        <w:tc>
          <w:tcPr>
            <w:tcW w:w="0" w:type="auto"/>
            <w:tcBorders>
              <w:top w:val="single" w:sz="2" w:space="0" w:color="auto"/>
            </w:tcBorders>
            <w:tcPrChange w:id="483" w:author="Daniel Noble" w:date="2023-06-30T08:45:00Z">
              <w:tcPr>
                <w:tcW w:w="0" w:type="auto"/>
              </w:tcPr>
            </w:tcPrChange>
          </w:tcPr>
          <w:p w14:paraId="5EFB1194" w14:textId="44F831E8" w:rsidR="00520EFD" w:rsidDel="00397878" w:rsidRDefault="00520EFD">
            <w:pPr>
              <w:pStyle w:val="Compact"/>
              <w:contextualSpacing/>
              <w:rPr>
                <w:del w:id="484" w:author="Daniel Noble" w:date="2023-09-04T10:37:00Z"/>
              </w:rPr>
              <w:pPrChange w:id="485" w:author="Daniel Noble" w:date="2023-07-12T13:16:00Z">
                <w:pPr>
                  <w:pStyle w:val="Compact"/>
                  <w:spacing w:line="480" w:lineRule="auto"/>
                </w:pPr>
              </w:pPrChange>
            </w:pPr>
            <w:del w:id="486" w:author="Daniel Noble" w:date="2023-09-04T10:37:00Z">
              <w:r w:rsidDel="00397878">
                <w:delText xml:space="preserve">Model 3 - quadratic slopes for </w:delText>
              </w:r>
              <w:r w:rsidRPr="00547E7B" w:rsidDel="00397878">
                <w:rPr>
                  <w:i/>
                  <w:iCs/>
                </w:rPr>
                <w:delText>G, M, PE</w:delText>
              </w:r>
            </w:del>
          </w:p>
        </w:tc>
        <w:tc>
          <w:tcPr>
            <w:tcW w:w="0" w:type="auto"/>
            <w:tcBorders>
              <w:top w:val="single" w:sz="2" w:space="0" w:color="auto"/>
            </w:tcBorders>
            <w:tcPrChange w:id="487" w:author="Daniel Noble" w:date="2023-06-30T08:45:00Z">
              <w:tcPr>
                <w:tcW w:w="0" w:type="auto"/>
              </w:tcPr>
            </w:tcPrChange>
          </w:tcPr>
          <w:p w14:paraId="60DE447D" w14:textId="7EAC7821" w:rsidR="00520EFD" w:rsidDel="00397878" w:rsidRDefault="00520EFD">
            <w:pPr>
              <w:pStyle w:val="Compact"/>
              <w:contextualSpacing/>
              <w:jc w:val="center"/>
              <w:rPr>
                <w:del w:id="488" w:author="Daniel Noble" w:date="2023-09-04T10:37:00Z"/>
              </w:rPr>
              <w:pPrChange w:id="489" w:author="Daniel Noble" w:date="2023-07-12T13:16:00Z">
                <w:pPr>
                  <w:pStyle w:val="Compact"/>
                  <w:spacing w:line="480" w:lineRule="auto"/>
                  <w:jc w:val="center"/>
                </w:pPr>
              </w:pPrChange>
            </w:pPr>
            <w:del w:id="490" w:author="Daniel Noble" w:date="2023-09-04T10:37:00Z">
              <w:r w:rsidDel="00397878">
                <w:delText>-3258</w:delText>
              </w:r>
            </w:del>
          </w:p>
        </w:tc>
        <w:tc>
          <w:tcPr>
            <w:tcW w:w="0" w:type="auto"/>
            <w:tcBorders>
              <w:top w:val="single" w:sz="2" w:space="0" w:color="auto"/>
            </w:tcBorders>
            <w:tcPrChange w:id="491" w:author="Daniel Noble" w:date="2023-06-30T08:45:00Z">
              <w:tcPr>
                <w:tcW w:w="0" w:type="auto"/>
              </w:tcPr>
            </w:tcPrChange>
          </w:tcPr>
          <w:p w14:paraId="49F65490" w14:textId="6B76434C" w:rsidR="00520EFD" w:rsidDel="00397878" w:rsidRDefault="00520EFD">
            <w:pPr>
              <w:pStyle w:val="Compact"/>
              <w:contextualSpacing/>
              <w:jc w:val="center"/>
              <w:rPr>
                <w:del w:id="492" w:author="Daniel Noble" w:date="2023-09-04T10:37:00Z"/>
              </w:rPr>
              <w:pPrChange w:id="493" w:author="Daniel Noble" w:date="2023-07-12T13:16:00Z">
                <w:pPr>
                  <w:pStyle w:val="Compact"/>
                  <w:spacing w:line="480" w:lineRule="auto"/>
                  <w:jc w:val="center"/>
                </w:pPr>
              </w:pPrChange>
            </w:pPr>
            <w:del w:id="494" w:author="Daniel Noble" w:date="2023-09-04T10:37:00Z">
              <w:r w:rsidDel="00397878">
                <w:delText>0</w:delText>
              </w:r>
            </w:del>
          </w:p>
        </w:tc>
        <w:tc>
          <w:tcPr>
            <w:tcW w:w="756" w:type="pct"/>
            <w:tcBorders>
              <w:top w:val="single" w:sz="2" w:space="0" w:color="auto"/>
            </w:tcBorders>
            <w:tcPrChange w:id="495" w:author="Daniel Noble" w:date="2023-06-30T08:45:00Z">
              <w:tcPr>
                <w:tcW w:w="0" w:type="auto"/>
              </w:tcPr>
            </w:tcPrChange>
          </w:tcPr>
          <w:p w14:paraId="0A16FA66" w14:textId="39402675" w:rsidR="00520EFD" w:rsidDel="00397878" w:rsidRDefault="00520EFD">
            <w:pPr>
              <w:pStyle w:val="Compact"/>
              <w:contextualSpacing/>
              <w:jc w:val="center"/>
              <w:rPr>
                <w:del w:id="496" w:author="Daniel Noble" w:date="2023-09-04T10:37:00Z"/>
              </w:rPr>
              <w:pPrChange w:id="497" w:author="Daniel Noble" w:date="2023-07-12T13:16:00Z">
                <w:pPr>
                  <w:pStyle w:val="Compact"/>
                  <w:spacing w:line="480" w:lineRule="auto"/>
                  <w:jc w:val="center"/>
                </w:pPr>
              </w:pPrChange>
            </w:pPr>
            <w:del w:id="498" w:author="Daniel Noble" w:date="2023-09-04T10:37:00Z">
              <w:r w:rsidDel="00397878">
                <w:delText>0</w:delText>
              </w:r>
            </w:del>
          </w:p>
        </w:tc>
      </w:tr>
      <w:tr w:rsidR="00520EFD" w:rsidDel="00397878" w14:paraId="1570676B" w14:textId="4272CBCE" w:rsidTr="00CF36A4">
        <w:trPr>
          <w:del w:id="499" w:author="Daniel Noble" w:date="2023-09-04T10:37:00Z"/>
        </w:trPr>
        <w:tc>
          <w:tcPr>
            <w:tcW w:w="0" w:type="auto"/>
            <w:tcPrChange w:id="500" w:author="Daniel Noble" w:date="2023-06-30T08:45:00Z">
              <w:tcPr>
                <w:tcW w:w="0" w:type="auto"/>
              </w:tcPr>
            </w:tcPrChange>
          </w:tcPr>
          <w:p w14:paraId="02F9F879" w14:textId="4ACC9281" w:rsidR="00520EFD" w:rsidDel="00397878" w:rsidRDefault="00520EFD">
            <w:pPr>
              <w:pStyle w:val="Compact"/>
              <w:contextualSpacing/>
              <w:rPr>
                <w:del w:id="501" w:author="Daniel Noble" w:date="2023-09-04T10:37:00Z"/>
              </w:rPr>
              <w:pPrChange w:id="502" w:author="Daniel Noble" w:date="2023-07-12T13:16:00Z">
                <w:pPr>
                  <w:pStyle w:val="Compact"/>
                  <w:spacing w:line="480" w:lineRule="auto"/>
                </w:pPr>
              </w:pPrChange>
            </w:pPr>
            <w:del w:id="503" w:author="Daniel Noble" w:date="2023-09-04T10:37:00Z">
              <w:r w:rsidDel="00397878">
                <w:delText xml:space="preserve">Model 7 - intercept for </w:delText>
              </w:r>
              <w:r w:rsidRPr="00547E7B" w:rsidDel="00397878">
                <w:rPr>
                  <w:i/>
                  <w:iCs/>
                </w:rPr>
                <w:delText>PE</w:delText>
              </w:r>
              <w:r w:rsidDel="00397878">
                <w:delText xml:space="preserve">, quadratic slopes for </w:delText>
              </w:r>
              <w:r w:rsidRPr="00547E7B" w:rsidDel="00397878">
                <w:rPr>
                  <w:i/>
                  <w:iCs/>
                </w:rPr>
                <w:delText>G, M</w:delText>
              </w:r>
            </w:del>
          </w:p>
        </w:tc>
        <w:tc>
          <w:tcPr>
            <w:tcW w:w="0" w:type="auto"/>
            <w:tcPrChange w:id="504" w:author="Daniel Noble" w:date="2023-06-30T08:45:00Z">
              <w:tcPr>
                <w:tcW w:w="0" w:type="auto"/>
              </w:tcPr>
            </w:tcPrChange>
          </w:tcPr>
          <w:p w14:paraId="4ABDE4AA" w14:textId="701D4024" w:rsidR="00520EFD" w:rsidDel="00397878" w:rsidRDefault="00520EFD">
            <w:pPr>
              <w:pStyle w:val="Compact"/>
              <w:contextualSpacing/>
              <w:jc w:val="center"/>
              <w:rPr>
                <w:del w:id="505" w:author="Daniel Noble" w:date="2023-09-04T10:37:00Z"/>
              </w:rPr>
              <w:pPrChange w:id="506" w:author="Daniel Noble" w:date="2023-07-12T13:16:00Z">
                <w:pPr>
                  <w:pStyle w:val="Compact"/>
                  <w:spacing w:line="480" w:lineRule="auto"/>
                  <w:jc w:val="center"/>
                </w:pPr>
              </w:pPrChange>
            </w:pPr>
            <w:del w:id="507" w:author="Daniel Noble" w:date="2023-09-04T10:37:00Z">
              <w:r w:rsidDel="00397878">
                <w:delText>-3261</w:delText>
              </w:r>
            </w:del>
          </w:p>
        </w:tc>
        <w:tc>
          <w:tcPr>
            <w:tcW w:w="0" w:type="auto"/>
            <w:tcPrChange w:id="508" w:author="Daniel Noble" w:date="2023-06-30T08:45:00Z">
              <w:tcPr>
                <w:tcW w:w="0" w:type="auto"/>
              </w:tcPr>
            </w:tcPrChange>
          </w:tcPr>
          <w:p w14:paraId="71FA3C20" w14:textId="0AE48DF1" w:rsidR="00520EFD" w:rsidDel="00397878" w:rsidRDefault="00520EFD">
            <w:pPr>
              <w:pStyle w:val="Compact"/>
              <w:contextualSpacing/>
              <w:jc w:val="center"/>
              <w:rPr>
                <w:del w:id="509" w:author="Daniel Noble" w:date="2023-09-04T10:37:00Z"/>
              </w:rPr>
              <w:pPrChange w:id="510" w:author="Daniel Noble" w:date="2023-07-12T13:16:00Z">
                <w:pPr>
                  <w:pStyle w:val="Compact"/>
                  <w:spacing w:line="480" w:lineRule="auto"/>
                  <w:jc w:val="center"/>
                </w:pPr>
              </w:pPrChange>
            </w:pPr>
            <w:del w:id="511" w:author="Daniel Noble" w:date="2023-09-04T10:37:00Z">
              <w:r w:rsidDel="00397878">
                <w:delText>-1.122</w:delText>
              </w:r>
            </w:del>
          </w:p>
        </w:tc>
        <w:tc>
          <w:tcPr>
            <w:tcW w:w="756" w:type="pct"/>
            <w:tcPrChange w:id="512" w:author="Daniel Noble" w:date="2023-06-30T08:45:00Z">
              <w:tcPr>
                <w:tcW w:w="0" w:type="auto"/>
              </w:tcPr>
            </w:tcPrChange>
          </w:tcPr>
          <w:p w14:paraId="27E19DD3" w14:textId="37869E47" w:rsidR="00520EFD" w:rsidDel="00397878" w:rsidRDefault="00520EFD">
            <w:pPr>
              <w:pStyle w:val="Compact"/>
              <w:contextualSpacing/>
              <w:jc w:val="center"/>
              <w:rPr>
                <w:del w:id="513" w:author="Daniel Noble" w:date="2023-09-04T10:37:00Z"/>
              </w:rPr>
              <w:pPrChange w:id="514" w:author="Daniel Noble" w:date="2023-07-12T13:16:00Z">
                <w:pPr>
                  <w:pStyle w:val="Compact"/>
                  <w:spacing w:line="480" w:lineRule="auto"/>
                  <w:jc w:val="center"/>
                </w:pPr>
              </w:pPrChange>
            </w:pPr>
            <w:del w:id="515" w:author="Daniel Noble" w:date="2023-09-04T10:37:00Z">
              <w:r w:rsidDel="00397878">
                <w:delText>3.245</w:delText>
              </w:r>
            </w:del>
          </w:p>
        </w:tc>
      </w:tr>
      <w:tr w:rsidR="00520EFD" w:rsidDel="00397878" w14:paraId="6C3D6B36" w14:textId="0D25CE45" w:rsidTr="00CF36A4">
        <w:trPr>
          <w:del w:id="516" w:author="Daniel Noble" w:date="2023-09-04T10:37:00Z"/>
        </w:trPr>
        <w:tc>
          <w:tcPr>
            <w:tcW w:w="0" w:type="auto"/>
            <w:tcPrChange w:id="517" w:author="Daniel Noble" w:date="2023-06-30T08:45:00Z">
              <w:tcPr>
                <w:tcW w:w="0" w:type="auto"/>
              </w:tcPr>
            </w:tcPrChange>
          </w:tcPr>
          <w:p w14:paraId="143C3D74" w14:textId="2BF88DBD" w:rsidR="00520EFD" w:rsidDel="00397878" w:rsidRDefault="00520EFD">
            <w:pPr>
              <w:pStyle w:val="Compact"/>
              <w:contextualSpacing/>
              <w:rPr>
                <w:del w:id="518" w:author="Daniel Noble" w:date="2023-09-04T10:37:00Z"/>
              </w:rPr>
              <w:pPrChange w:id="519" w:author="Daniel Noble" w:date="2023-07-12T13:16:00Z">
                <w:pPr>
                  <w:pStyle w:val="Compact"/>
                  <w:spacing w:line="480" w:lineRule="auto"/>
                </w:pPr>
              </w:pPrChange>
            </w:pPr>
            <w:del w:id="520" w:author="Daniel Noble" w:date="2023-09-04T10:37:00Z">
              <w:r w:rsidDel="00397878">
                <w:delText xml:space="preserve">Model 4 - intercept for </w:delText>
              </w:r>
              <w:r w:rsidRPr="00547E7B" w:rsidDel="00397878">
                <w:rPr>
                  <w:i/>
                  <w:iCs/>
                </w:rPr>
                <w:delText>G</w:delText>
              </w:r>
              <w:r w:rsidDel="00397878">
                <w:delText xml:space="preserve">, linear slopes for </w:delText>
              </w:r>
              <w:r w:rsidRPr="00547E7B" w:rsidDel="00397878">
                <w:rPr>
                  <w:i/>
                  <w:iCs/>
                </w:rPr>
                <w:delText>M, PE</w:delText>
              </w:r>
            </w:del>
          </w:p>
        </w:tc>
        <w:tc>
          <w:tcPr>
            <w:tcW w:w="0" w:type="auto"/>
            <w:tcPrChange w:id="521" w:author="Daniel Noble" w:date="2023-06-30T08:45:00Z">
              <w:tcPr>
                <w:tcW w:w="0" w:type="auto"/>
              </w:tcPr>
            </w:tcPrChange>
          </w:tcPr>
          <w:p w14:paraId="660E4CDA" w14:textId="4A958272" w:rsidR="00520EFD" w:rsidDel="00397878" w:rsidRDefault="00520EFD">
            <w:pPr>
              <w:pStyle w:val="Compact"/>
              <w:contextualSpacing/>
              <w:jc w:val="center"/>
              <w:rPr>
                <w:del w:id="522" w:author="Daniel Noble" w:date="2023-09-04T10:37:00Z"/>
              </w:rPr>
              <w:pPrChange w:id="523" w:author="Daniel Noble" w:date="2023-07-12T13:16:00Z">
                <w:pPr>
                  <w:pStyle w:val="Compact"/>
                  <w:spacing w:line="480" w:lineRule="auto"/>
                  <w:jc w:val="center"/>
                </w:pPr>
              </w:pPrChange>
            </w:pPr>
            <w:del w:id="524" w:author="Daniel Noble" w:date="2023-09-04T10:37:00Z">
              <w:r w:rsidDel="00397878">
                <w:delText>-1382</w:delText>
              </w:r>
            </w:del>
          </w:p>
        </w:tc>
        <w:tc>
          <w:tcPr>
            <w:tcW w:w="0" w:type="auto"/>
            <w:tcPrChange w:id="525" w:author="Daniel Noble" w:date="2023-06-30T08:45:00Z">
              <w:tcPr>
                <w:tcW w:w="0" w:type="auto"/>
              </w:tcPr>
            </w:tcPrChange>
          </w:tcPr>
          <w:p w14:paraId="4DA72C7F" w14:textId="5454B9B7" w:rsidR="00520EFD" w:rsidDel="00397878" w:rsidRDefault="00520EFD">
            <w:pPr>
              <w:pStyle w:val="Compact"/>
              <w:contextualSpacing/>
              <w:jc w:val="center"/>
              <w:rPr>
                <w:del w:id="526" w:author="Daniel Noble" w:date="2023-09-04T10:37:00Z"/>
              </w:rPr>
              <w:pPrChange w:id="527" w:author="Daniel Noble" w:date="2023-07-12T13:16:00Z">
                <w:pPr>
                  <w:pStyle w:val="Compact"/>
                  <w:spacing w:line="480" w:lineRule="auto"/>
                  <w:jc w:val="center"/>
                </w:pPr>
              </w:pPrChange>
            </w:pPr>
            <w:del w:id="528" w:author="Daniel Noble" w:date="2023-09-04T10:37:00Z">
              <w:r w:rsidDel="00397878">
                <w:delText>-939.4</w:delText>
              </w:r>
            </w:del>
          </w:p>
        </w:tc>
        <w:tc>
          <w:tcPr>
            <w:tcW w:w="756" w:type="pct"/>
            <w:tcPrChange w:id="529" w:author="Daniel Noble" w:date="2023-06-30T08:45:00Z">
              <w:tcPr>
                <w:tcW w:w="0" w:type="auto"/>
              </w:tcPr>
            </w:tcPrChange>
          </w:tcPr>
          <w:p w14:paraId="2162F428" w14:textId="4018A95B" w:rsidR="00520EFD" w:rsidDel="00397878" w:rsidRDefault="00520EFD">
            <w:pPr>
              <w:pStyle w:val="Compact"/>
              <w:contextualSpacing/>
              <w:jc w:val="center"/>
              <w:rPr>
                <w:del w:id="530" w:author="Daniel Noble" w:date="2023-09-04T10:37:00Z"/>
              </w:rPr>
              <w:pPrChange w:id="531" w:author="Daniel Noble" w:date="2023-07-12T13:16:00Z">
                <w:pPr>
                  <w:pStyle w:val="Compact"/>
                  <w:spacing w:line="480" w:lineRule="auto"/>
                  <w:jc w:val="center"/>
                </w:pPr>
              </w:pPrChange>
            </w:pPr>
            <w:del w:id="532" w:author="Daniel Noble" w:date="2023-09-04T10:37:00Z">
              <w:r w:rsidDel="00397878">
                <w:delText>38.91</w:delText>
              </w:r>
            </w:del>
          </w:p>
        </w:tc>
      </w:tr>
      <w:tr w:rsidR="00520EFD" w:rsidDel="00397878" w14:paraId="210253A9" w14:textId="5BF34360" w:rsidTr="00CF36A4">
        <w:trPr>
          <w:del w:id="533" w:author="Daniel Noble" w:date="2023-09-04T10:37:00Z"/>
        </w:trPr>
        <w:tc>
          <w:tcPr>
            <w:tcW w:w="0" w:type="auto"/>
            <w:tcPrChange w:id="534" w:author="Daniel Noble" w:date="2023-06-30T08:45:00Z">
              <w:tcPr>
                <w:tcW w:w="0" w:type="auto"/>
              </w:tcPr>
            </w:tcPrChange>
          </w:tcPr>
          <w:p w14:paraId="0B46D7CD" w14:textId="48DE400B" w:rsidR="00520EFD" w:rsidDel="00397878" w:rsidRDefault="00520EFD">
            <w:pPr>
              <w:pStyle w:val="Compact"/>
              <w:contextualSpacing/>
              <w:rPr>
                <w:del w:id="535" w:author="Daniel Noble" w:date="2023-09-04T10:37:00Z"/>
              </w:rPr>
              <w:pPrChange w:id="536" w:author="Daniel Noble" w:date="2023-07-12T13:16:00Z">
                <w:pPr>
                  <w:pStyle w:val="Compact"/>
                  <w:spacing w:line="480" w:lineRule="auto"/>
                </w:pPr>
              </w:pPrChange>
            </w:pPr>
            <w:del w:id="537" w:author="Daniel Noble" w:date="2023-09-04T10:37:00Z">
              <w:r w:rsidDel="00397878">
                <w:delText xml:space="preserve">Model 2 - linear slopes for G, </w:delText>
              </w:r>
              <w:r w:rsidRPr="00547E7B" w:rsidDel="00397878">
                <w:rPr>
                  <w:i/>
                  <w:iCs/>
                </w:rPr>
                <w:delText>M, PE</w:delText>
              </w:r>
            </w:del>
          </w:p>
        </w:tc>
        <w:tc>
          <w:tcPr>
            <w:tcW w:w="0" w:type="auto"/>
            <w:tcPrChange w:id="538" w:author="Daniel Noble" w:date="2023-06-30T08:45:00Z">
              <w:tcPr>
                <w:tcW w:w="0" w:type="auto"/>
              </w:tcPr>
            </w:tcPrChange>
          </w:tcPr>
          <w:p w14:paraId="37D19D94" w14:textId="2144EF57" w:rsidR="00520EFD" w:rsidDel="00397878" w:rsidRDefault="00520EFD">
            <w:pPr>
              <w:pStyle w:val="Compact"/>
              <w:contextualSpacing/>
              <w:jc w:val="center"/>
              <w:rPr>
                <w:del w:id="539" w:author="Daniel Noble" w:date="2023-09-04T10:37:00Z"/>
              </w:rPr>
              <w:pPrChange w:id="540" w:author="Daniel Noble" w:date="2023-07-12T13:16:00Z">
                <w:pPr>
                  <w:pStyle w:val="Compact"/>
                  <w:spacing w:line="480" w:lineRule="auto"/>
                  <w:jc w:val="center"/>
                </w:pPr>
              </w:pPrChange>
            </w:pPr>
            <w:del w:id="541" w:author="Daniel Noble" w:date="2023-09-04T10:37:00Z">
              <w:r w:rsidDel="00397878">
                <w:delText>-1381</w:delText>
              </w:r>
            </w:del>
          </w:p>
        </w:tc>
        <w:tc>
          <w:tcPr>
            <w:tcW w:w="0" w:type="auto"/>
            <w:tcPrChange w:id="542" w:author="Daniel Noble" w:date="2023-06-30T08:45:00Z">
              <w:tcPr>
                <w:tcW w:w="0" w:type="auto"/>
              </w:tcPr>
            </w:tcPrChange>
          </w:tcPr>
          <w:p w14:paraId="7F9702E4" w14:textId="1C578CCB" w:rsidR="00520EFD" w:rsidDel="00397878" w:rsidRDefault="00520EFD">
            <w:pPr>
              <w:pStyle w:val="Compact"/>
              <w:contextualSpacing/>
              <w:jc w:val="center"/>
              <w:rPr>
                <w:del w:id="543" w:author="Daniel Noble" w:date="2023-09-04T10:37:00Z"/>
              </w:rPr>
              <w:pPrChange w:id="544" w:author="Daniel Noble" w:date="2023-07-12T13:16:00Z">
                <w:pPr>
                  <w:pStyle w:val="Compact"/>
                  <w:spacing w:line="480" w:lineRule="auto"/>
                  <w:jc w:val="center"/>
                </w:pPr>
              </w:pPrChange>
            </w:pPr>
            <w:del w:id="545" w:author="Daniel Noble" w:date="2023-09-04T10:37:00Z">
              <w:r w:rsidDel="00397878">
                <w:delText>-939.5</w:delText>
              </w:r>
            </w:del>
          </w:p>
        </w:tc>
        <w:tc>
          <w:tcPr>
            <w:tcW w:w="756" w:type="pct"/>
            <w:tcPrChange w:id="546" w:author="Daniel Noble" w:date="2023-06-30T08:45:00Z">
              <w:tcPr>
                <w:tcW w:w="0" w:type="auto"/>
              </w:tcPr>
            </w:tcPrChange>
          </w:tcPr>
          <w:p w14:paraId="5F56D3A5" w14:textId="37448D73" w:rsidR="00520EFD" w:rsidDel="00397878" w:rsidRDefault="00520EFD">
            <w:pPr>
              <w:pStyle w:val="Compact"/>
              <w:contextualSpacing/>
              <w:jc w:val="center"/>
              <w:rPr>
                <w:del w:id="547" w:author="Daniel Noble" w:date="2023-09-04T10:37:00Z"/>
              </w:rPr>
              <w:pPrChange w:id="548" w:author="Daniel Noble" w:date="2023-07-12T13:16:00Z">
                <w:pPr>
                  <w:pStyle w:val="Compact"/>
                  <w:spacing w:line="480" w:lineRule="auto"/>
                  <w:jc w:val="center"/>
                </w:pPr>
              </w:pPrChange>
            </w:pPr>
            <w:del w:id="549" w:author="Daniel Noble" w:date="2023-09-04T10:37:00Z">
              <w:r w:rsidDel="00397878">
                <w:delText>39.03</w:delText>
              </w:r>
            </w:del>
          </w:p>
        </w:tc>
      </w:tr>
      <w:tr w:rsidR="00520EFD" w:rsidDel="00397878" w14:paraId="1E6C6EFE" w14:textId="179412FA" w:rsidTr="00CF36A4">
        <w:trPr>
          <w:del w:id="550" w:author="Daniel Noble" w:date="2023-09-04T10:37:00Z"/>
        </w:trPr>
        <w:tc>
          <w:tcPr>
            <w:tcW w:w="0" w:type="auto"/>
            <w:tcPrChange w:id="551" w:author="Daniel Noble" w:date="2023-06-30T08:45:00Z">
              <w:tcPr>
                <w:tcW w:w="0" w:type="auto"/>
              </w:tcPr>
            </w:tcPrChange>
          </w:tcPr>
          <w:p w14:paraId="71503164" w14:textId="4CD09163" w:rsidR="00520EFD" w:rsidDel="00397878" w:rsidRDefault="00520EFD">
            <w:pPr>
              <w:pStyle w:val="Compact"/>
              <w:contextualSpacing/>
              <w:rPr>
                <w:del w:id="552" w:author="Daniel Noble" w:date="2023-09-04T10:37:00Z"/>
              </w:rPr>
              <w:pPrChange w:id="553" w:author="Daniel Noble" w:date="2023-07-12T13:16:00Z">
                <w:pPr>
                  <w:pStyle w:val="Compact"/>
                  <w:spacing w:line="480" w:lineRule="auto"/>
                </w:pPr>
              </w:pPrChange>
            </w:pPr>
            <w:del w:id="554" w:author="Daniel Noble" w:date="2023-09-04T10:37:00Z">
              <w:r w:rsidDel="00397878">
                <w:delText xml:space="preserve">Model 6 - intercept for </w:delText>
              </w:r>
              <w:r w:rsidRPr="00547E7B" w:rsidDel="00397878">
                <w:rPr>
                  <w:i/>
                  <w:iCs/>
                </w:rPr>
                <w:delText>PE</w:delText>
              </w:r>
              <w:r w:rsidDel="00397878">
                <w:delText xml:space="preserve">, linear slopes for </w:delText>
              </w:r>
              <w:r w:rsidRPr="00547E7B" w:rsidDel="00397878">
                <w:rPr>
                  <w:i/>
                  <w:iCs/>
                </w:rPr>
                <w:delText>G, M</w:delText>
              </w:r>
            </w:del>
          </w:p>
        </w:tc>
        <w:tc>
          <w:tcPr>
            <w:tcW w:w="0" w:type="auto"/>
            <w:tcPrChange w:id="555" w:author="Daniel Noble" w:date="2023-06-30T08:45:00Z">
              <w:tcPr>
                <w:tcW w:w="0" w:type="auto"/>
              </w:tcPr>
            </w:tcPrChange>
          </w:tcPr>
          <w:p w14:paraId="2C83AF9B" w14:textId="0A3F79CC" w:rsidR="00520EFD" w:rsidDel="00397878" w:rsidRDefault="00520EFD">
            <w:pPr>
              <w:pStyle w:val="Compact"/>
              <w:contextualSpacing/>
              <w:jc w:val="center"/>
              <w:rPr>
                <w:del w:id="556" w:author="Daniel Noble" w:date="2023-09-04T10:37:00Z"/>
              </w:rPr>
              <w:pPrChange w:id="557" w:author="Daniel Noble" w:date="2023-07-12T13:16:00Z">
                <w:pPr>
                  <w:pStyle w:val="Compact"/>
                  <w:spacing w:line="480" w:lineRule="auto"/>
                  <w:jc w:val="center"/>
                </w:pPr>
              </w:pPrChange>
            </w:pPr>
            <w:del w:id="558" w:author="Daniel Noble" w:date="2023-09-04T10:37:00Z">
              <w:r w:rsidDel="00397878">
                <w:delText>-1382</w:delText>
              </w:r>
            </w:del>
          </w:p>
        </w:tc>
        <w:tc>
          <w:tcPr>
            <w:tcW w:w="0" w:type="auto"/>
            <w:tcPrChange w:id="559" w:author="Daniel Noble" w:date="2023-06-30T08:45:00Z">
              <w:tcPr>
                <w:tcW w:w="0" w:type="auto"/>
              </w:tcPr>
            </w:tcPrChange>
          </w:tcPr>
          <w:p w14:paraId="52F4A4E6" w14:textId="13BD6FC1" w:rsidR="00520EFD" w:rsidDel="00397878" w:rsidRDefault="00520EFD">
            <w:pPr>
              <w:pStyle w:val="Compact"/>
              <w:contextualSpacing/>
              <w:jc w:val="center"/>
              <w:rPr>
                <w:del w:id="560" w:author="Daniel Noble" w:date="2023-09-04T10:37:00Z"/>
              </w:rPr>
              <w:pPrChange w:id="561" w:author="Daniel Noble" w:date="2023-07-12T13:16:00Z">
                <w:pPr>
                  <w:pStyle w:val="Compact"/>
                  <w:spacing w:line="480" w:lineRule="auto"/>
                  <w:jc w:val="center"/>
                </w:pPr>
              </w:pPrChange>
            </w:pPr>
            <w:del w:id="562" w:author="Daniel Noble" w:date="2023-09-04T10:37:00Z">
              <w:r w:rsidDel="00397878">
                <w:delText>-940</w:delText>
              </w:r>
            </w:del>
          </w:p>
        </w:tc>
        <w:tc>
          <w:tcPr>
            <w:tcW w:w="756" w:type="pct"/>
            <w:tcPrChange w:id="563" w:author="Daniel Noble" w:date="2023-06-30T08:45:00Z">
              <w:tcPr>
                <w:tcW w:w="0" w:type="auto"/>
              </w:tcPr>
            </w:tcPrChange>
          </w:tcPr>
          <w:p w14:paraId="0E66F25C" w14:textId="55FAF4F4" w:rsidR="00520EFD" w:rsidDel="00397878" w:rsidRDefault="00520EFD">
            <w:pPr>
              <w:pStyle w:val="Compact"/>
              <w:contextualSpacing/>
              <w:jc w:val="center"/>
              <w:rPr>
                <w:del w:id="564" w:author="Daniel Noble" w:date="2023-09-04T10:37:00Z"/>
              </w:rPr>
              <w:pPrChange w:id="565" w:author="Daniel Noble" w:date="2023-07-12T13:16:00Z">
                <w:pPr>
                  <w:pStyle w:val="Compact"/>
                  <w:spacing w:line="480" w:lineRule="auto"/>
                  <w:jc w:val="center"/>
                </w:pPr>
              </w:pPrChange>
            </w:pPr>
            <w:del w:id="566" w:author="Daniel Noble" w:date="2023-09-04T10:37:00Z">
              <w:r w:rsidDel="00397878">
                <w:delText>38.94</w:delText>
              </w:r>
            </w:del>
          </w:p>
        </w:tc>
      </w:tr>
      <w:tr w:rsidR="00520EFD" w:rsidDel="00397878" w14:paraId="04C059D5" w14:textId="53ABB19E" w:rsidTr="00CF36A4">
        <w:trPr>
          <w:del w:id="567" w:author="Daniel Noble" w:date="2023-09-04T10:37:00Z"/>
        </w:trPr>
        <w:tc>
          <w:tcPr>
            <w:tcW w:w="0" w:type="auto"/>
            <w:tcPrChange w:id="568" w:author="Daniel Noble" w:date="2023-06-30T08:45:00Z">
              <w:tcPr>
                <w:tcW w:w="0" w:type="auto"/>
              </w:tcPr>
            </w:tcPrChange>
          </w:tcPr>
          <w:p w14:paraId="40EAC942" w14:textId="76A15F56" w:rsidR="00520EFD" w:rsidDel="00397878" w:rsidRDefault="00520EFD">
            <w:pPr>
              <w:pStyle w:val="Compact"/>
              <w:contextualSpacing/>
              <w:rPr>
                <w:del w:id="569" w:author="Daniel Noble" w:date="2023-09-04T10:37:00Z"/>
              </w:rPr>
              <w:pPrChange w:id="570" w:author="Daniel Noble" w:date="2023-07-12T13:16:00Z">
                <w:pPr>
                  <w:pStyle w:val="Compact"/>
                  <w:spacing w:line="480" w:lineRule="auto"/>
                </w:pPr>
              </w:pPrChange>
            </w:pPr>
            <w:del w:id="571" w:author="Daniel Noble" w:date="2023-09-04T10:37:00Z">
              <w:r w:rsidDel="00397878">
                <w:delText xml:space="preserve">Model 5 - intercept for </w:delText>
              </w:r>
              <w:r w:rsidRPr="00547E7B" w:rsidDel="00397878">
                <w:rPr>
                  <w:i/>
                  <w:iCs/>
                </w:rPr>
                <w:delText>M</w:delText>
              </w:r>
              <w:r w:rsidDel="00397878">
                <w:delText xml:space="preserve">, linear slopes for </w:delText>
              </w:r>
              <w:r w:rsidRPr="00547E7B" w:rsidDel="00397878">
                <w:rPr>
                  <w:i/>
                  <w:iCs/>
                </w:rPr>
                <w:delText>G, PE</w:delText>
              </w:r>
            </w:del>
          </w:p>
        </w:tc>
        <w:tc>
          <w:tcPr>
            <w:tcW w:w="0" w:type="auto"/>
            <w:tcPrChange w:id="572" w:author="Daniel Noble" w:date="2023-06-30T08:45:00Z">
              <w:tcPr>
                <w:tcW w:w="0" w:type="auto"/>
              </w:tcPr>
            </w:tcPrChange>
          </w:tcPr>
          <w:p w14:paraId="0A37D1A8" w14:textId="700043C5" w:rsidR="00520EFD" w:rsidDel="00397878" w:rsidRDefault="00520EFD">
            <w:pPr>
              <w:pStyle w:val="Compact"/>
              <w:contextualSpacing/>
              <w:jc w:val="center"/>
              <w:rPr>
                <w:del w:id="573" w:author="Daniel Noble" w:date="2023-09-04T10:37:00Z"/>
              </w:rPr>
              <w:pPrChange w:id="574" w:author="Daniel Noble" w:date="2023-07-12T13:16:00Z">
                <w:pPr>
                  <w:pStyle w:val="Compact"/>
                  <w:spacing w:line="480" w:lineRule="auto"/>
                  <w:jc w:val="center"/>
                </w:pPr>
              </w:pPrChange>
            </w:pPr>
            <w:del w:id="575" w:author="Daniel Noble" w:date="2023-09-04T10:37:00Z">
              <w:r w:rsidDel="00397878">
                <w:delText>-1370</w:delText>
              </w:r>
            </w:del>
          </w:p>
        </w:tc>
        <w:tc>
          <w:tcPr>
            <w:tcW w:w="0" w:type="auto"/>
            <w:tcPrChange w:id="576" w:author="Daniel Noble" w:date="2023-06-30T08:45:00Z">
              <w:tcPr>
                <w:tcW w:w="0" w:type="auto"/>
              </w:tcPr>
            </w:tcPrChange>
          </w:tcPr>
          <w:p w14:paraId="1A72C3FE" w14:textId="66B032A0" w:rsidR="00520EFD" w:rsidDel="00397878" w:rsidRDefault="00520EFD">
            <w:pPr>
              <w:pStyle w:val="Compact"/>
              <w:contextualSpacing/>
              <w:jc w:val="center"/>
              <w:rPr>
                <w:del w:id="577" w:author="Daniel Noble" w:date="2023-09-04T10:37:00Z"/>
              </w:rPr>
              <w:pPrChange w:id="578" w:author="Daniel Noble" w:date="2023-07-12T13:16:00Z">
                <w:pPr>
                  <w:pStyle w:val="Compact"/>
                  <w:spacing w:line="480" w:lineRule="auto"/>
                  <w:jc w:val="center"/>
                </w:pPr>
              </w:pPrChange>
            </w:pPr>
            <w:del w:id="579" w:author="Daniel Noble" w:date="2023-09-04T10:37:00Z">
              <w:r w:rsidDel="00397878">
                <w:delText>-945.4</w:delText>
              </w:r>
            </w:del>
          </w:p>
        </w:tc>
        <w:tc>
          <w:tcPr>
            <w:tcW w:w="756" w:type="pct"/>
            <w:tcPrChange w:id="580" w:author="Daniel Noble" w:date="2023-06-30T08:45:00Z">
              <w:tcPr>
                <w:tcW w:w="0" w:type="auto"/>
              </w:tcPr>
            </w:tcPrChange>
          </w:tcPr>
          <w:p w14:paraId="3FD5B653" w14:textId="76952B51" w:rsidR="00520EFD" w:rsidDel="00397878" w:rsidRDefault="00520EFD">
            <w:pPr>
              <w:pStyle w:val="Compact"/>
              <w:contextualSpacing/>
              <w:jc w:val="center"/>
              <w:rPr>
                <w:del w:id="581" w:author="Daniel Noble" w:date="2023-09-04T10:37:00Z"/>
              </w:rPr>
              <w:pPrChange w:id="582" w:author="Daniel Noble" w:date="2023-07-12T13:16:00Z">
                <w:pPr>
                  <w:pStyle w:val="Compact"/>
                  <w:spacing w:line="480" w:lineRule="auto"/>
                  <w:jc w:val="center"/>
                </w:pPr>
              </w:pPrChange>
            </w:pPr>
            <w:del w:id="583" w:author="Daniel Noble" w:date="2023-09-04T10:37:00Z">
              <w:r w:rsidDel="00397878">
                <w:delText>40.3</w:delText>
              </w:r>
            </w:del>
          </w:p>
        </w:tc>
      </w:tr>
      <w:tr w:rsidR="00520EFD" w:rsidDel="00397878" w14:paraId="48FF5DFC" w14:textId="4C5A6D45" w:rsidTr="00CF36A4">
        <w:trPr>
          <w:del w:id="584" w:author="Daniel Noble" w:date="2023-09-04T10:37:00Z"/>
        </w:trPr>
        <w:tc>
          <w:tcPr>
            <w:tcW w:w="0" w:type="auto"/>
            <w:tcBorders>
              <w:bottom w:val="single" w:sz="4" w:space="0" w:color="auto"/>
            </w:tcBorders>
            <w:tcPrChange w:id="585" w:author="Daniel Noble" w:date="2023-06-30T08:45:00Z">
              <w:tcPr>
                <w:tcW w:w="0" w:type="auto"/>
              </w:tcPr>
            </w:tcPrChange>
          </w:tcPr>
          <w:p w14:paraId="62430563" w14:textId="6E0E0C4A" w:rsidR="00520EFD" w:rsidDel="00397878" w:rsidRDefault="00520EFD">
            <w:pPr>
              <w:pStyle w:val="Compact"/>
              <w:contextualSpacing/>
              <w:rPr>
                <w:del w:id="586" w:author="Daniel Noble" w:date="2023-09-04T10:37:00Z"/>
              </w:rPr>
              <w:pPrChange w:id="587" w:author="Daniel Noble" w:date="2023-07-12T13:16:00Z">
                <w:pPr>
                  <w:pStyle w:val="Compact"/>
                  <w:spacing w:line="480" w:lineRule="auto"/>
                </w:pPr>
              </w:pPrChange>
            </w:pPr>
            <w:del w:id="588" w:author="Daniel Noble" w:date="2023-09-04T10:37:00Z">
              <w:r w:rsidDel="00397878">
                <w:delText xml:space="preserve">Model 1 - intercepts for </w:delText>
              </w:r>
              <w:r w:rsidRPr="00547E7B" w:rsidDel="00397878">
                <w:rPr>
                  <w:i/>
                  <w:iCs/>
                </w:rPr>
                <w:delText>G</w:delText>
              </w:r>
              <w:r w:rsidDel="00397878">
                <w:delText xml:space="preserve">, </w:delText>
              </w:r>
              <w:r w:rsidRPr="00547E7B" w:rsidDel="00397878">
                <w:rPr>
                  <w:i/>
                  <w:iCs/>
                </w:rPr>
                <w:delText>M, PE</w:delText>
              </w:r>
            </w:del>
          </w:p>
        </w:tc>
        <w:tc>
          <w:tcPr>
            <w:tcW w:w="0" w:type="auto"/>
            <w:tcBorders>
              <w:bottom w:val="single" w:sz="4" w:space="0" w:color="auto"/>
            </w:tcBorders>
            <w:tcPrChange w:id="589" w:author="Daniel Noble" w:date="2023-06-30T08:45:00Z">
              <w:tcPr>
                <w:tcW w:w="0" w:type="auto"/>
              </w:tcPr>
            </w:tcPrChange>
          </w:tcPr>
          <w:p w14:paraId="40328BF8" w14:textId="42B07E12" w:rsidR="00520EFD" w:rsidDel="00397878" w:rsidRDefault="00520EFD">
            <w:pPr>
              <w:pStyle w:val="Compact"/>
              <w:contextualSpacing/>
              <w:jc w:val="center"/>
              <w:rPr>
                <w:del w:id="590" w:author="Daniel Noble" w:date="2023-09-04T10:37:00Z"/>
              </w:rPr>
              <w:pPrChange w:id="591" w:author="Daniel Noble" w:date="2023-07-12T13:16:00Z">
                <w:pPr>
                  <w:pStyle w:val="Compact"/>
                  <w:spacing w:line="480" w:lineRule="auto"/>
                  <w:jc w:val="center"/>
                </w:pPr>
              </w:pPrChange>
            </w:pPr>
            <w:del w:id="592" w:author="Daniel Noble" w:date="2023-09-04T10:37:00Z">
              <w:r w:rsidDel="00397878">
                <w:delText>4550</w:delText>
              </w:r>
            </w:del>
          </w:p>
        </w:tc>
        <w:tc>
          <w:tcPr>
            <w:tcW w:w="0" w:type="auto"/>
            <w:tcBorders>
              <w:bottom w:val="single" w:sz="4" w:space="0" w:color="auto"/>
            </w:tcBorders>
            <w:tcPrChange w:id="593" w:author="Daniel Noble" w:date="2023-06-30T08:45:00Z">
              <w:tcPr>
                <w:tcW w:w="0" w:type="auto"/>
              </w:tcPr>
            </w:tcPrChange>
          </w:tcPr>
          <w:p w14:paraId="6E307D3C" w14:textId="6750A55E" w:rsidR="00520EFD" w:rsidDel="00397878" w:rsidRDefault="00520EFD">
            <w:pPr>
              <w:pStyle w:val="Compact"/>
              <w:contextualSpacing/>
              <w:jc w:val="center"/>
              <w:rPr>
                <w:del w:id="594" w:author="Daniel Noble" w:date="2023-09-04T10:37:00Z"/>
              </w:rPr>
              <w:pPrChange w:id="595" w:author="Daniel Noble" w:date="2023-07-12T13:16:00Z">
                <w:pPr>
                  <w:pStyle w:val="Compact"/>
                  <w:spacing w:line="480" w:lineRule="auto"/>
                  <w:jc w:val="center"/>
                </w:pPr>
              </w:pPrChange>
            </w:pPr>
            <w:del w:id="596" w:author="Daniel Noble" w:date="2023-09-04T10:37:00Z">
              <w:r w:rsidDel="00397878">
                <w:delText>-3905</w:delText>
              </w:r>
            </w:del>
          </w:p>
        </w:tc>
        <w:tc>
          <w:tcPr>
            <w:tcW w:w="756" w:type="pct"/>
            <w:tcBorders>
              <w:bottom w:val="single" w:sz="4" w:space="0" w:color="auto"/>
            </w:tcBorders>
            <w:tcPrChange w:id="597" w:author="Daniel Noble" w:date="2023-06-30T08:45:00Z">
              <w:tcPr>
                <w:tcW w:w="0" w:type="auto"/>
              </w:tcPr>
            </w:tcPrChange>
          </w:tcPr>
          <w:p w14:paraId="55416653" w14:textId="3C0FFC9A" w:rsidR="00520EFD" w:rsidDel="00397878" w:rsidRDefault="00520EFD">
            <w:pPr>
              <w:pStyle w:val="Compact"/>
              <w:contextualSpacing/>
              <w:jc w:val="center"/>
              <w:rPr>
                <w:del w:id="598" w:author="Daniel Noble" w:date="2023-09-04T10:37:00Z"/>
              </w:rPr>
              <w:pPrChange w:id="599" w:author="Daniel Noble" w:date="2023-07-12T13:16:00Z">
                <w:pPr>
                  <w:pStyle w:val="Compact"/>
                  <w:spacing w:line="480" w:lineRule="auto"/>
                  <w:jc w:val="center"/>
                </w:pPr>
              </w:pPrChange>
            </w:pPr>
            <w:del w:id="600" w:author="Daniel Noble" w:date="2023-09-04T10:37:00Z">
              <w:r w:rsidDel="00397878">
                <w:delText>49.91</w:delText>
              </w:r>
            </w:del>
          </w:p>
        </w:tc>
      </w:tr>
    </w:tbl>
    <w:p w14:paraId="1E29E768" w14:textId="77777777" w:rsidR="0071416F" w:rsidRDefault="0071416F">
      <w:pPr>
        <w:pStyle w:val="Heading2"/>
        <w:contextualSpacing/>
        <w:rPr>
          <w:ins w:id="601" w:author="Daniel Noble" w:date="2023-09-04T10:27:00Z"/>
          <w:szCs w:val="28"/>
        </w:rPr>
        <w:sectPr w:rsidR="0071416F" w:rsidSect="0071416F">
          <w:pgSz w:w="15840" w:h="12240" w:orient="landscape"/>
          <w:pgMar w:top="1440" w:right="1440" w:bottom="1440" w:left="1440" w:header="720" w:footer="720" w:gutter="0"/>
          <w:lnNumType w:countBy="1" w:restart="continuous"/>
          <w:cols w:space="720"/>
          <w:docGrid w:linePitch="326"/>
          <w:sectPrChange w:id="602" w:author="Daniel Noble" w:date="2023-09-04T10:27:00Z">
            <w:sectPr w:rsidR="0071416F" w:rsidSect="0071416F">
              <w:pgSz w:w="12240" w:h="15840" w:orient="portrait"/>
              <w:pgMar w:top="1440" w:right="1440" w:bottom="1440" w:left="1440" w:header="720" w:footer="720" w:gutter="0"/>
            </w:sectPr>
          </w:sectPrChange>
        </w:sectPr>
      </w:pPr>
    </w:p>
    <w:p w14:paraId="23A482F4" w14:textId="3A6A7410" w:rsidR="00113E7D" w:rsidRPr="00490770" w:rsidRDefault="00113E7D">
      <w:pPr>
        <w:pStyle w:val="Heading2"/>
        <w:contextualSpacing/>
        <w:rPr>
          <w:szCs w:val="28"/>
        </w:rPr>
        <w:pPrChange w:id="603" w:author="Daniel Noble" w:date="2023-07-12T13:16:00Z">
          <w:pPr>
            <w:pStyle w:val="Heading2"/>
            <w:spacing w:line="480" w:lineRule="auto"/>
          </w:pPr>
        </w:pPrChange>
      </w:pPr>
      <w:r w:rsidRPr="00490770">
        <w:rPr>
          <w:szCs w:val="28"/>
        </w:rPr>
        <w:lastRenderedPageBreak/>
        <w:t>Does our data have heterogenous residual variance?</w:t>
      </w:r>
    </w:p>
    <w:p w14:paraId="670B8894" w14:textId="77777777" w:rsidR="0071416F" w:rsidRDefault="00113E7D">
      <w:pPr>
        <w:pStyle w:val="BodyText"/>
        <w:contextualSpacing/>
        <w:rPr>
          <w:ins w:id="604" w:author="Daniel Noble" w:date="2023-09-04T10:28:00Z"/>
        </w:rPr>
        <w:sectPr w:rsidR="0071416F" w:rsidSect="009A6120">
          <w:pgSz w:w="12240" w:h="15840"/>
          <w:pgMar w:top="1440" w:right="1440" w:bottom="1440" w:left="1440" w:header="720" w:footer="720" w:gutter="0"/>
          <w:lnNumType w:countBy="1" w:restart="continuous"/>
          <w:cols w:space="720"/>
          <w:docGrid w:linePitch="326"/>
        </w:sectPr>
      </w:pPr>
      <w:r>
        <w:t xml:space="preserve">Residual variance may </w:t>
      </w:r>
      <w:del w:id="605" w:author="Daniel Noble" w:date="2023-06-30T08:45:00Z">
        <w:r w:rsidDel="00AF0978">
          <w:delText>conflate with</w:delText>
        </w:r>
      </w:del>
      <w:ins w:id="606" w:author="Daniel Noble" w:date="2023-06-30T08:45:00Z">
        <w:r w:rsidR="00AF0978">
          <w:t>impact</w:t>
        </w:r>
      </w:ins>
      <w:r>
        <w:t xml:space="preserve"> estimates of </w:t>
      </w:r>
      <w:del w:id="607" w:author="Daniel Noble" w:date="2023-06-30T08:45:00Z">
        <w:r w:rsidDel="00AF0978">
          <w:delText xml:space="preserve">other </w:delText>
        </w:r>
      </w:del>
      <w:del w:id="608" w:author="Daniel Noble" w:date="2023-07-12T13:34:00Z">
        <w:r w:rsidDel="00BA505A">
          <w:delText>variance components</w:delText>
        </w:r>
      </w:del>
      <w:ins w:id="609" w:author="Daniel Noble" w:date="2023-07-12T13:34:00Z">
        <w:r w:rsidR="00BA505A">
          <w:t xml:space="preserve">heritability </w:t>
        </w:r>
      </w:ins>
      <w:del w:id="610" w:author="Daniel Noble" w:date="2023-07-12T13:34:00Z">
        <w:r w:rsidDel="00BA505A">
          <w:delText xml:space="preserve"> </w:delText>
        </w:r>
      </w:del>
      <w:r>
        <w:t xml:space="preserve">if </w:t>
      </w:r>
      <w:del w:id="611" w:author="Daniel Noble" w:date="2023-07-12T13:34:00Z">
        <w:r w:rsidDel="00BA505A">
          <w:delText xml:space="preserve">it </w:delText>
        </w:r>
      </w:del>
      <w:r>
        <w:t xml:space="preserve">changes over time (heterogenous variance) </w:t>
      </w:r>
      <w:del w:id="612" w:author="Daniel Noble" w:date="2023-06-30T08:46:00Z">
        <w:r w:rsidDel="00AF0978">
          <w:delText>and is</w:delText>
        </w:r>
      </w:del>
      <w:ins w:id="613" w:author="Daniel Noble" w:date="2023-06-30T08:46:00Z">
        <w:r w:rsidR="00AF0978">
          <w:t>are</w:t>
        </w:r>
      </w:ins>
      <w:r>
        <w:t xml:space="preserve"> not properly accounted for. We therefore explicitly modelled residual variance to verify if this was the case </w:t>
      </w:r>
      <w:del w:id="614" w:author="Daniel Noble" w:date="2023-07-12T13:35:00Z">
        <w:r w:rsidDel="00BA505A">
          <w:delText xml:space="preserve">using </w:delText>
        </w:r>
      </w:del>
      <w:ins w:id="615" w:author="Daniel Noble" w:date="2023-07-12T13:35:00Z">
        <w:r w:rsidR="00BA505A">
          <w:t xml:space="preserve">comparing homogeneous and heterogenous models using </w:t>
        </w:r>
      </w:ins>
      <w:ins w:id="616" w:author="Daniel Noble" w:date="2023-07-12T13:14:00Z">
        <w:r w:rsidR="000C20B7">
          <w:t xml:space="preserve">LOO and </w:t>
        </w:r>
      </w:ins>
      <w:r>
        <w:t xml:space="preserve">WAIC values. We fitted two models, both of which had the same </w:t>
      </w:r>
      <w:del w:id="617" w:author="Daniel Noble" w:date="2023-07-12T11:30:00Z">
        <w:r w:rsidDel="00443CF3">
          <w:delText xml:space="preserve">fixed and </w:delText>
        </w:r>
      </w:del>
      <w:r>
        <w:t xml:space="preserve">random effects structure as </w:t>
      </w:r>
      <w:del w:id="618" w:author="Daniel Noble" w:date="2023-07-12T13:14:00Z">
        <w:r w:rsidDel="000C20B7">
          <w:delText>Model 7</w:delText>
        </w:r>
      </w:del>
      <w:ins w:id="619" w:author="Daniel Noble" w:date="2023-07-12T13:14:00Z">
        <w:r w:rsidR="000C20B7">
          <w:t>our top supported model</w:t>
        </w:r>
      </w:ins>
      <w:r>
        <w:t xml:space="preserve"> described above</w:t>
      </w:r>
      <w:ins w:id="620" w:author="Daniel Noble" w:date="2023-07-12T13:15:00Z">
        <w:r w:rsidR="000C20B7">
          <w:t xml:space="preserve"> (Table S1)</w:t>
        </w:r>
      </w:ins>
      <w:r>
        <w:t xml:space="preserve">. </w:t>
      </w:r>
      <w:del w:id="621" w:author="Daniel Noble" w:date="2023-07-12T13:15:00Z">
        <w:r w:rsidDel="000C20B7">
          <w:delText xml:space="preserve">The first model had homogenous residual variance whereas in the second model we modelled residual variance with a linear slope thereby allowing it to vary with age. </w:delText>
        </w:r>
      </w:del>
      <w:r>
        <w:t>The model with heterogenous variance was best supported (Table S2), we therefore modelled heterogenous variance in all subsequent models unless stated otherwise</w:t>
      </w:r>
      <w:ins w:id="622" w:author="Daniel Noble" w:date="2023-07-12T13:35:00Z">
        <w:r w:rsidR="00BA505A">
          <w:t>.</w:t>
        </w:r>
      </w:ins>
    </w:p>
    <w:p w14:paraId="1D13399C" w14:textId="74481583" w:rsidR="00113E7D" w:rsidRDefault="00113E7D">
      <w:pPr>
        <w:pStyle w:val="BodyText"/>
        <w:contextualSpacing/>
        <w:pPrChange w:id="623" w:author="Daniel Noble" w:date="2023-07-12T13:16:00Z">
          <w:pPr>
            <w:pStyle w:val="BodyText"/>
            <w:spacing w:line="480" w:lineRule="auto"/>
          </w:pPr>
        </w:pPrChange>
      </w:pPr>
    </w:p>
    <w:p w14:paraId="0595E4F3" w14:textId="4DD844B1" w:rsidR="00113E7D" w:rsidRDefault="00113E7D">
      <w:pPr>
        <w:pStyle w:val="TableCaption"/>
        <w:contextualSpacing/>
        <w:rPr>
          <w:ins w:id="624" w:author="Daniel Noble" w:date="2023-09-04T10:29:00Z"/>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w:t>
      </w:r>
      <w:commentRangeStart w:id="625"/>
      <w:r w:rsidRPr="00763E36">
        <w:rPr>
          <w:rFonts w:ascii="Times New Roman" w:hAnsi="Times New Roman" w:cs="Times New Roman"/>
          <w:i w:val="0"/>
          <w:iCs/>
        </w:rPr>
        <w:t>terogen</w:t>
      </w:r>
      <w:commentRangeEnd w:id="625"/>
      <w:r w:rsidR="00212B6E">
        <w:rPr>
          <w:rStyle w:val="CommentReference"/>
          <w:rFonts w:ascii="Times New Roman" w:hAnsi="Times New Roman"/>
          <w:i w:val="0"/>
          <w:lang w:val="en-GB"/>
        </w:rPr>
        <w:commentReference w:id="625"/>
      </w:r>
      <w:r w:rsidRPr="00763E36">
        <w:rPr>
          <w:rFonts w:ascii="Times New Roman" w:hAnsi="Times New Roman" w:cs="Times New Roman"/>
          <w:i w:val="0"/>
          <w:iCs/>
        </w:rPr>
        <w:t xml:space="preserve">ous and homogenous residual variance. Note that difference in values </w:t>
      </w:r>
      <w:proofErr w:type="gramStart"/>
      <w:r w:rsidRPr="00763E36">
        <w:rPr>
          <w:rFonts w:ascii="Times New Roman" w:hAnsi="Times New Roman" w:cs="Times New Roman"/>
          <w:i w:val="0"/>
          <w:iCs/>
        </w:rPr>
        <w:t>are</w:t>
      </w:r>
      <w:proofErr w:type="gramEnd"/>
      <w:r w:rsidRPr="00763E36">
        <w:rPr>
          <w:rFonts w:ascii="Times New Roman" w:hAnsi="Times New Roman" w:cs="Times New Roman"/>
          <w:i w:val="0"/>
          <w:iCs/>
        </w:rPr>
        <w:t xml:space="preserv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p>
    <w:tbl>
      <w:tblPr>
        <w:tblStyle w:val="Table2"/>
        <w:tblW w:w="13672" w:type="dxa"/>
        <w:jc w:val="center"/>
        <w:tblLayout w:type="fixed"/>
        <w:tblLook w:val="0420" w:firstRow="1" w:lastRow="0" w:firstColumn="0" w:lastColumn="0" w:noHBand="0" w:noVBand="1"/>
        <w:tblPrChange w:id="626" w:author="Daniel Noble" w:date="2023-09-04T10:29:00Z">
          <w:tblPr>
            <w:tblStyle w:val="Table2"/>
            <w:tblW w:w="13672" w:type="dxa"/>
            <w:jc w:val="center"/>
            <w:tblLayout w:type="fixed"/>
            <w:tblLook w:val="0420" w:firstRow="1" w:lastRow="0" w:firstColumn="0" w:lastColumn="0" w:noHBand="0" w:noVBand="1"/>
          </w:tblPr>
        </w:tblPrChange>
      </w:tblPr>
      <w:tblGrid>
        <w:gridCol w:w="1915"/>
        <w:gridCol w:w="1463"/>
        <w:gridCol w:w="2403"/>
        <w:gridCol w:w="2122"/>
        <w:gridCol w:w="1463"/>
        <w:gridCol w:w="2294"/>
        <w:gridCol w:w="2012"/>
        <w:tblGridChange w:id="627">
          <w:tblGrid>
            <w:gridCol w:w="1915"/>
            <w:gridCol w:w="1463"/>
            <w:gridCol w:w="2403"/>
            <w:gridCol w:w="2122"/>
            <w:gridCol w:w="1463"/>
            <w:gridCol w:w="2294"/>
            <w:gridCol w:w="2012"/>
          </w:tblGrid>
        </w:tblGridChange>
      </w:tblGrid>
      <w:tr w:rsidR="0071416F" w:rsidRPr="0071416F" w14:paraId="0066B614" w14:textId="77777777" w:rsidTr="00977619">
        <w:trPr>
          <w:cnfStyle w:val="100000000000" w:firstRow="1" w:lastRow="0" w:firstColumn="0" w:lastColumn="0" w:oddVBand="0" w:evenVBand="0" w:oddHBand="0" w:evenHBand="0" w:firstRowFirstColumn="0" w:firstRowLastColumn="0" w:lastRowFirstColumn="0" w:lastRowLastColumn="0"/>
          <w:tblHeader/>
          <w:jc w:val="center"/>
          <w:ins w:id="628" w:author="Daniel Noble" w:date="2023-09-04T10:29:00Z"/>
          <w:trPrChange w:id="629" w:author="Daniel Noble" w:date="2023-09-04T10:29:00Z">
            <w:trPr>
              <w:tblHeader/>
              <w:jc w:val="center"/>
            </w:trPr>
          </w:trPrChange>
        </w:trPr>
        <w:tc>
          <w:tcPr>
            <w:tcW w:w="19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630" w:author="Daniel Noble" w:date="2023-09-04T10:29:00Z">
              <w:tcPr>
                <w:tcW w:w="19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64521AB1" w14:textId="2F4E2A94"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31" w:author="Daniel Noble" w:date="2023-09-04T10:29:00Z"/>
                <w:rFonts w:ascii="Times New Roman" w:hAnsi="Times New Roman" w:cs="Times New Roman"/>
                <w:b/>
                <w:bCs/>
                <w:rPrChange w:id="632" w:author="Daniel Noble" w:date="2023-09-04T10:30:00Z">
                  <w:rPr>
                    <w:ins w:id="633" w:author="Daniel Noble" w:date="2023-09-04T10:29:00Z"/>
                  </w:rPr>
                </w:rPrChange>
              </w:rPr>
            </w:pPr>
            <w:ins w:id="634" w:author="Daniel Noble" w:date="2023-09-04T10:29:00Z">
              <w:r w:rsidRPr="0071416F">
                <w:rPr>
                  <w:rFonts w:ascii="Times New Roman" w:hAnsi="Times New Roman" w:cs="Times New Roman"/>
                  <w:b/>
                  <w:bCs/>
                  <w:rPrChange w:id="635" w:author="Daniel Noble" w:date="2023-09-04T10:30:00Z">
                    <w:rPr>
                      <w:b/>
                      <w:bCs/>
                    </w:rPr>
                  </w:rPrChange>
                </w:rPr>
                <w:t>Model</w:t>
              </w:r>
            </w:ins>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36"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3CD6E5B2" w14:textId="77034EE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37" w:author="Daniel Noble" w:date="2023-09-04T10:29:00Z"/>
                <w:rFonts w:ascii="Times New Roman" w:hAnsi="Times New Roman" w:cs="Times New Roman"/>
                <w:b/>
                <w:bCs/>
                <w:rPrChange w:id="638" w:author="Daniel Noble" w:date="2023-09-04T10:30:00Z">
                  <w:rPr>
                    <w:ins w:id="639" w:author="Daniel Noble" w:date="2023-09-04T10:29:00Z"/>
                  </w:rPr>
                </w:rPrChange>
              </w:rPr>
            </w:pPr>
            <w:ins w:id="640" w:author="Daniel Noble" w:date="2023-09-04T10:29:00Z">
              <w:r w:rsidRPr="0071416F">
                <w:rPr>
                  <w:rFonts w:ascii="Times New Roman" w:hAnsi="Times New Roman" w:cs="Times New Roman"/>
                  <w:b/>
                  <w:bCs/>
                  <w:rPrChange w:id="641" w:author="Daniel Noble" w:date="2023-09-04T10:30:00Z">
                    <w:rPr>
                      <w:b/>
                      <w:bCs/>
                    </w:rPr>
                  </w:rPrChange>
                </w:rPr>
                <w:t>WAIC</w:t>
              </w:r>
            </w:ins>
          </w:p>
        </w:tc>
        <w:tc>
          <w:tcPr>
            <w:tcW w:w="2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42" w:author="Daniel Noble" w:date="2023-09-04T10:29:00Z">
              <w:tcPr>
                <w:tcW w:w="2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B36BF00" w14:textId="5EB46F3E"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43" w:author="Daniel Noble" w:date="2023-09-04T10:29:00Z"/>
                <w:rFonts w:ascii="Times New Roman" w:hAnsi="Times New Roman" w:cs="Times New Roman"/>
                <w:b/>
                <w:bCs/>
                <w:rPrChange w:id="644" w:author="Daniel Noble" w:date="2023-09-04T10:30:00Z">
                  <w:rPr>
                    <w:ins w:id="645" w:author="Daniel Noble" w:date="2023-09-04T10:29:00Z"/>
                  </w:rPr>
                </w:rPrChange>
              </w:rPr>
            </w:pPr>
            <m:oMathPara>
              <m:oMath>
                <m:r>
                  <w:ins w:id="646" w:author="Daniel Noble" w:date="2023-09-04T10:29:00Z">
                    <m:rPr>
                      <m:sty m:val="b"/>
                    </m:rPr>
                    <w:rPr>
                      <w:rFonts w:ascii="Cambria Math" w:hAnsi="Cambria Math" w:cs="Times New Roman"/>
                    </w:rPr>
                    <m:t>∆ELPD</m:t>
                  </w:ins>
                </m:r>
              </m:oMath>
            </m:oMathPara>
          </w:p>
        </w:tc>
        <w:tc>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47" w:author="Daniel Noble" w:date="2023-09-04T10:29:00Z">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E4A149B" w14:textId="78100B1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48" w:author="Daniel Noble" w:date="2023-09-04T10:29:00Z"/>
                <w:rFonts w:ascii="Times New Roman" w:hAnsi="Times New Roman" w:cs="Times New Roman"/>
                <w:b/>
                <w:bCs/>
                <w:rPrChange w:id="649" w:author="Daniel Noble" w:date="2023-09-04T10:30:00Z">
                  <w:rPr>
                    <w:ins w:id="650" w:author="Daniel Noble" w:date="2023-09-04T10:29:00Z"/>
                  </w:rPr>
                </w:rPrChange>
              </w:rPr>
            </w:pPr>
            <w:ins w:id="651" w:author="Daniel Noble" w:date="2023-09-04T10:29:00Z">
              <w:r w:rsidRPr="0071416F">
                <w:rPr>
                  <w:rFonts w:ascii="Times New Roman" w:hAnsi="Times New Roman" w:cs="Times New Roman"/>
                  <w:b/>
                  <w:bCs/>
                  <w:rPrChange w:id="652" w:author="Daniel Noble" w:date="2023-09-04T10:30:00Z">
                    <w:rPr>
                      <w:b/>
                      <w:bCs/>
                    </w:rPr>
                  </w:rPrChange>
                </w:rPr>
                <w:t xml:space="preserve">Std. Error </w:t>
              </w:r>
            </w:ins>
            <m:oMath>
              <m:r>
                <w:ins w:id="653" w:author="Daniel Noble" w:date="2023-09-04T10:29:00Z">
                  <m:rPr>
                    <m:sty m:val="b"/>
                  </m:rPr>
                  <w:rPr>
                    <w:rFonts w:ascii="Cambria Math" w:hAnsi="Cambria Math" w:cs="Times New Roman"/>
                    <w:rPrChange w:id="654" w:author="Daniel Noble" w:date="2023-09-04T10:30:00Z">
                      <w:rPr>
                        <w:rFonts w:ascii="Cambria Math" w:hAnsi="Cambria Math" w:cs="Times New Roman"/>
                      </w:rPr>
                    </w:rPrChange>
                  </w:rPr>
                  <w:br/>
                </w:ins>
              </m:r>
            </m:oMath>
            <m:oMathPara>
              <m:oMath>
                <m:r>
                  <w:ins w:id="655" w:author="Daniel Noble" w:date="2023-09-04T10:29:00Z">
                    <m:rPr>
                      <m:sty m:val="b"/>
                    </m:rPr>
                    <w:rPr>
                      <w:rFonts w:ascii="Cambria Math" w:hAnsi="Cambria Math" w:cs="Times New Roman"/>
                    </w:rPr>
                    <m:t>∆ELPD</m:t>
                  </w:ins>
                </m:r>
              </m:oMath>
            </m:oMathPara>
          </w:p>
        </w:tc>
        <w:tc>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56"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B053B3A" w14:textId="284B53BD"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57" w:author="Daniel Noble" w:date="2023-09-04T10:29:00Z"/>
                <w:rFonts w:ascii="Times New Roman" w:hAnsi="Times New Roman" w:cs="Times New Roman"/>
                <w:b/>
                <w:bCs/>
                <w:rPrChange w:id="658" w:author="Daniel Noble" w:date="2023-09-04T10:30:00Z">
                  <w:rPr>
                    <w:ins w:id="659" w:author="Daniel Noble" w:date="2023-09-04T10:29:00Z"/>
                  </w:rPr>
                </w:rPrChange>
              </w:rPr>
            </w:pPr>
            <w:ins w:id="660" w:author="Daniel Noble" w:date="2023-09-04T10:29:00Z">
              <w:r w:rsidRPr="0071416F">
                <w:rPr>
                  <w:rFonts w:ascii="Times New Roman" w:hAnsi="Times New Roman" w:cs="Times New Roman"/>
                  <w:b/>
                  <w:bCs/>
                  <w:rPrChange w:id="661" w:author="Daniel Noble" w:date="2023-09-04T10:30:00Z">
                    <w:rPr>
                      <w:b/>
                      <w:bCs/>
                    </w:rPr>
                  </w:rPrChange>
                </w:rPr>
                <w:t>LOO</w:t>
              </w:r>
            </w:ins>
          </w:p>
        </w:tc>
        <w:tc>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62" w:author="Daniel Noble" w:date="2023-09-04T10:29:00Z">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2BDED66" w14:textId="478439DA"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63" w:author="Daniel Noble" w:date="2023-09-04T10:29:00Z"/>
                <w:rFonts w:ascii="Times New Roman" w:hAnsi="Times New Roman" w:cs="Times New Roman"/>
                <w:b/>
                <w:bCs/>
                <w:rPrChange w:id="664" w:author="Daniel Noble" w:date="2023-09-04T10:30:00Z">
                  <w:rPr>
                    <w:ins w:id="665" w:author="Daniel Noble" w:date="2023-09-04T10:29:00Z"/>
                  </w:rPr>
                </w:rPrChange>
              </w:rPr>
            </w:pPr>
            <m:oMathPara>
              <m:oMath>
                <m:r>
                  <w:ins w:id="666" w:author="Daniel Noble" w:date="2023-09-04T10:29:00Z">
                    <m:rPr>
                      <m:sty m:val="b"/>
                    </m:rPr>
                    <w:rPr>
                      <w:rFonts w:ascii="Cambria Math" w:hAnsi="Cambria Math" w:cs="Times New Roman"/>
                    </w:rPr>
                    <m:t>∆ELPD</m:t>
                  </w:ins>
                </m:r>
              </m:oMath>
            </m:oMathPara>
          </w:p>
        </w:tc>
        <w:tc>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67" w:author="Daniel Noble" w:date="2023-09-04T10:29:00Z">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B4926EA" w14:textId="1AA97457"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68" w:author="Daniel Noble" w:date="2023-09-04T10:29:00Z"/>
                <w:rFonts w:ascii="Times New Roman" w:hAnsi="Times New Roman" w:cs="Times New Roman"/>
                <w:b/>
                <w:bCs/>
                <w:rPrChange w:id="669" w:author="Daniel Noble" w:date="2023-09-04T10:30:00Z">
                  <w:rPr>
                    <w:ins w:id="670" w:author="Daniel Noble" w:date="2023-09-04T10:29:00Z"/>
                  </w:rPr>
                </w:rPrChange>
              </w:rPr>
            </w:pPr>
            <w:ins w:id="671" w:author="Daniel Noble" w:date="2023-09-04T10:29:00Z">
              <w:r w:rsidRPr="0071416F">
                <w:rPr>
                  <w:rFonts w:ascii="Times New Roman" w:hAnsi="Times New Roman" w:cs="Times New Roman"/>
                  <w:b/>
                  <w:bCs/>
                  <w:rPrChange w:id="672" w:author="Daniel Noble" w:date="2023-09-04T10:30:00Z">
                    <w:rPr>
                      <w:b/>
                      <w:bCs/>
                    </w:rPr>
                  </w:rPrChange>
                </w:rPr>
                <w:t xml:space="preserve">Std. Error </w:t>
              </w:r>
            </w:ins>
            <m:oMath>
              <m:r>
                <w:ins w:id="673" w:author="Daniel Noble" w:date="2023-09-04T10:29:00Z">
                  <m:rPr>
                    <m:sty m:val="b"/>
                  </m:rPr>
                  <w:rPr>
                    <w:rFonts w:ascii="Cambria Math" w:hAnsi="Cambria Math" w:cs="Times New Roman"/>
                    <w:rPrChange w:id="674" w:author="Daniel Noble" w:date="2023-09-04T10:30:00Z">
                      <w:rPr>
                        <w:rFonts w:ascii="Cambria Math" w:hAnsi="Cambria Math" w:cs="Times New Roman"/>
                      </w:rPr>
                    </w:rPrChange>
                  </w:rPr>
                  <w:br/>
                </w:ins>
              </m:r>
            </m:oMath>
            <m:oMathPara>
              <m:oMath>
                <m:r>
                  <w:ins w:id="675" w:author="Daniel Noble" w:date="2023-09-04T10:29:00Z">
                    <m:rPr>
                      <m:sty m:val="b"/>
                    </m:rPr>
                    <w:rPr>
                      <w:rFonts w:ascii="Cambria Math" w:hAnsi="Cambria Math" w:cs="Times New Roman"/>
                    </w:rPr>
                    <m:t>∆ELPD</m:t>
                  </w:ins>
                </m:r>
              </m:oMath>
            </m:oMathPara>
          </w:p>
        </w:tc>
      </w:tr>
      <w:tr w:rsidR="0071416F" w:rsidRPr="0071416F" w14:paraId="2C52146A" w14:textId="77777777" w:rsidTr="0071416F">
        <w:trPr>
          <w:jc w:val="center"/>
          <w:ins w:id="676" w:author="Daniel Noble" w:date="2023-09-04T10:29:00Z"/>
        </w:trPr>
        <w:tc>
          <w:tcPr>
            <w:tcW w:w="19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3D34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77" w:author="Daniel Noble" w:date="2023-09-04T10:29:00Z"/>
                <w:rFonts w:ascii="Times New Roman" w:hAnsi="Times New Roman" w:cs="Times New Roman"/>
                <w:rPrChange w:id="678" w:author="Daniel Noble" w:date="2023-09-04T10:30:00Z">
                  <w:rPr>
                    <w:ins w:id="679" w:author="Daniel Noble" w:date="2023-09-04T10:29:00Z"/>
                  </w:rPr>
                </w:rPrChange>
              </w:rPr>
            </w:pPr>
            <w:ins w:id="680" w:author="Daniel Noble" w:date="2023-09-04T10:29:00Z">
              <w:r w:rsidRPr="0071416F">
                <w:rPr>
                  <w:rFonts w:ascii="Times New Roman" w:eastAsia="Helvetica" w:hAnsi="Times New Roman" w:cs="Times New Roman"/>
                  <w:color w:val="000000"/>
                  <w:sz w:val="22"/>
                  <w:szCs w:val="22"/>
                  <w:rPrChange w:id="681" w:author="Daniel Noble" w:date="2023-09-04T10:30:00Z">
                    <w:rPr>
                      <w:rFonts w:ascii="Helvetica" w:eastAsia="Helvetica" w:hAnsi="Helvetica" w:cs="Helvetica"/>
                      <w:color w:val="000000"/>
                      <w:sz w:val="22"/>
                      <w:szCs w:val="22"/>
                    </w:rPr>
                  </w:rPrChange>
                </w:rPr>
                <w:t>Heterogeneous</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D964D"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82" w:author="Daniel Noble" w:date="2023-09-04T10:29:00Z"/>
                <w:rFonts w:ascii="Times New Roman" w:hAnsi="Times New Roman" w:cs="Times New Roman"/>
                <w:rPrChange w:id="683" w:author="Daniel Noble" w:date="2023-09-04T10:30:00Z">
                  <w:rPr>
                    <w:ins w:id="684" w:author="Daniel Noble" w:date="2023-09-04T10:29:00Z"/>
                  </w:rPr>
                </w:rPrChange>
              </w:rPr>
            </w:pPr>
            <w:ins w:id="685" w:author="Daniel Noble" w:date="2023-09-04T10:29:00Z">
              <w:r w:rsidRPr="0071416F">
                <w:rPr>
                  <w:rFonts w:ascii="Times New Roman" w:eastAsia="Helvetica" w:hAnsi="Times New Roman" w:cs="Times New Roman"/>
                  <w:color w:val="000000"/>
                  <w:sz w:val="22"/>
                  <w:szCs w:val="22"/>
                  <w:rPrChange w:id="686" w:author="Daniel Noble" w:date="2023-09-04T10:30:00Z">
                    <w:rPr>
                      <w:rFonts w:ascii="Helvetica" w:eastAsia="Helvetica" w:hAnsi="Helvetica" w:cs="Helvetica"/>
                      <w:color w:val="000000"/>
                      <w:sz w:val="22"/>
                      <w:szCs w:val="22"/>
                    </w:rPr>
                  </w:rPrChange>
                </w:rPr>
                <w:t>-3,278.496</w:t>
              </w:r>
            </w:ins>
          </w:p>
        </w:tc>
        <w:tc>
          <w:tcPr>
            <w:tcW w:w="240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BD6B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87" w:author="Daniel Noble" w:date="2023-09-04T10:29:00Z"/>
                <w:rFonts w:ascii="Times New Roman" w:hAnsi="Times New Roman" w:cs="Times New Roman"/>
                <w:rPrChange w:id="688" w:author="Daniel Noble" w:date="2023-09-04T10:30:00Z">
                  <w:rPr>
                    <w:ins w:id="689" w:author="Daniel Noble" w:date="2023-09-04T10:29:00Z"/>
                  </w:rPr>
                </w:rPrChange>
              </w:rPr>
            </w:pPr>
            <w:ins w:id="690" w:author="Daniel Noble" w:date="2023-09-04T10:29:00Z">
              <w:r w:rsidRPr="0071416F">
                <w:rPr>
                  <w:rFonts w:ascii="Times New Roman" w:eastAsia="Helvetica" w:hAnsi="Times New Roman" w:cs="Times New Roman"/>
                  <w:color w:val="000000"/>
                  <w:sz w:val="22"/>
                  <w:szCs w:val="22"/>
                  <w:rPrChange w:id="691" w:author="Daniel Noble" w:date="2023-09-04T10:30:00Z">
                    <w:rPr>
                      <w:rFonts w:ascii="Helvetica" w:eastAsia="Helvetica" w:hAnsi="Helvetica" w:cs="Helvetica"/>
                      <w:color w:val="000000"/>
                      <w:sz w:val="22"/>
                      <w:szCs w:val="22"/>
                    </w:rPr>
                  </w:rPrChange>
                </w:rPr>
                <w:t>0.000000</w:t>
              </w:r>
            </w:ins>
          </w:p>
        </w:tc>
        <w:tc>
          <w:tcPr>
            <w:tcW w:w="212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94D60"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92" w:author="Daniel Noble" w:date="2023-09-04T10:29:00Z"/>
                <w:rFonts w:ascii="Times New Roman" w:hAnsi="Times New Roman" w:cs="Times New Roman"/>
                <w:rPrChange w:id="693" w:author="Daniel Noble" w:date="2023-09-04T10:30:00Z">
                  <w:rPr>
                    <w:ins w:id="694" w:author="Daniel Noble" w:date="2023-09-04T10:29:00Z"/>
                  </w:rPr>
                </w:rPrChange>
              </w:rPr>
            </w:pPr>
            <w:ins w:id="695" w:author="Daniel Noble" w:date="2023-09-04T10:29:00Z">
              <w:r w:rsidRPr="0071416F">
                <w:rPr>
                  <w:rFonts w:ascii="Times New Roman" w:eastAsia="Helvetica" w:hAnsi="Times New Roman" w:cs="Times New Roman"/>
                  <w:color w:val="000000"/>
                  <w:sz w:val="22"/>
                  <w:szCs w:val="22"/>
                  <w:rPrChange w:id="696" w:author="Daniel Noble" w:date="2023-09-04T10:30:00Z">
                    <w:rPr>
                      <w:rFonts w:ascii="Helvetica" w:eastAsia="Helvetica" w:hAnsi="Helvetica" w:cs="Helvetica"/>
                      <w:color w:val="000000"/>
                      <w:sz w:val="22"/>
                      <w:szCs w:val="22"/>
                    </w:rPr>
                  </w:rPrChange>
                </w:rPr>
                <w:t>0.000000</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BA315F"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97" w:author="Daniel Noble" w:date="2023-09-04T10:29:00Z"/>
                <w:rFonts w:ascii="Times New Roman" w:hAnsi="Times New Roman" w:cs="Times New Roman"/>
                <w:rPrChange w:id="698" w:author="Daniel Noble" w:date="2023-09-04T10:30:00Z">
                  <w:rPr>
                    <w:ins w:id="699" w:author="Daniel Noble" w:date="2023-09-04T10:29:00Z"/>
                  </w:rPr>
                </w:rPrChange>
              </w:rPr>
            </w:pPr>
            <w:ins w:id="700" w:author="Daniel Noble" w:date="2023-09-04T10:29:00Z">
              <w:r w:rsidRPr="0071416F">
                <w:rPr>
                  <w:rFonts w:ascii="Times New Roman" w:eastAsia="Helvetica" w:hAnsi="Times New Roman" w:cs="Times New Roman"/>
                  <w:color w:val="000000"/>
                  <w:sz w:val="22"/>
                  <w:szCs w:val="22"/>
                  <w:rPrChange w:id="701" w:author="Daniel Noble" w:date="2023-09-04T10:30:00Z">
                    <w:rPr>
                      <w:rFonts w:ascii="Helvetica" w:eastAsia="Helvetica" w:hAnsi="Helvetica" w:cs="Helvetica"/>
                      <w:color w:val="000000"/>
                      <w:sz w:val="22"/>
                      <w:szCs w:val="22"/>
                    </w:rPr>
                  </w:rPrChange>
                </w:rPr>
                <w:t>-3,216.530</w:t>
              </w:r>
            </w:ins>
          </w:p>
        </w:tc>
        <w:tc>
          <w:tcPr>
            <w:tcW w:w="22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4C6A7"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02" w:author="Daniel Noble" w:date="2023-09-04T10:29:00Z"/>
                <w:rFonts w:ascii="Times New Roman" w:hAnsi="Times New Roman" w:cs="Times New Roman"/>
                <w:rPrChange w:id="703" w:author="Daniel Noble" w:date="2023-09-04T10:30:00Z">
                  <w:rPr>
                    <w:ins w:id="704" w:author="Daniel Noble" w:date="2023-09-04T10:29:00Z"/>
                  </w:rPr>
                </w:rPrChange>
              </w:rPr>
            </w:pPr>
            <w:ins w:id="705" w:author="Daniel Noble" w:date="2023-09-04T10:29:00Z">
              <w:r w:rsidRPr="0071416F">
                <w:rPr>
                  <w:rFonts w:ascii="Times New Roman" w:eastAsia="Helvetica" w:hAnsi="Times New Roman" w:cs="Times New Roman"/>
                  <w:color w:val="000000"/>
                  <w:sz w:val="22"/>
                  <w:szCs w:val="22"/>
                  <w:rPrChange w:id="706" w:author="Daniel Noble" w:date="2023-09-04T10:30:00Z">
                    <w:rPr>
                      <w:rFonts w:ascii="Helvetica" w:eastAsia="Helvetica" w:hAnsi="Helvetica" w:cs="Helvetica"/>
                      <w:color w:val="000000"/>
                      <w:sz w:val="22"/>
                      <w:szCs w:val="22"/>
                    </w:rPr>
                  </w:rPrChange>
                </w:rPr>
                <w:t>0.000000</w:t>
              </w:r>
            </w:ins>
          </w:p>
        </w:tc>
        <w:tc>
          <w:tcPr>
            <w:tcW w:w="201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45D6E6"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07" w:author="Daniel Noble" w:date="2023-09-04T10:29:00Z"/>
                <w:rFonts w:ascii="Times New Roman" w:hAnsi="Times New Roman" w:cs="Times New Roman"/>
                <w:rPrChange w:id="708" w:author="Daniel Noble" w:date="2023-09-04T10:30:00Z">
                  <w:rPr>
                    <w:ins w:id="709" w:author="Daniel Noble" w:date="2023-09-04T10:29:00Z"/>
                  </w:rPr>
                </w:rPrChange>
              </w:rPr>
            </w:pPr>
            <w:ins w:id="710" w:author="Daniel Noble" w:date="2023-09-04T10:29:00Z">
              <w:r w:rsidRPr="0071416F">
                <w:rPr>
                  <w:rFonts w:ascii="Times New Roman" w:eastAsia="Helvetica" w:hAnsi="Times New Roman" w:cs="Times New Roman"/>
                  <w:color w:val="000000"/>
                  <w:sz w:val="22"/>
                  <w:szCs w:val="22"/>
                  <w:rPrChange w:id="711" w:author="Daniel Noble" w:date="2023-09-04T10:30:00Z">
                    <w:rPr>
                      <w:rFonts w:ascii="Helvetica" w:eastAsia="Helvetica" w:hAnsi="Helvetica" w:cs="Helvetica"/>
                      <w:color w:val="000000"/>
                      <w:sz w:val="22"/>
                      <w:szCs w:val="22"/>
                    </w:rPr>
                  </w:rPrChange>
                </w:rPr>
                <w:t>0.000000</w:t>
              </w:r>
            </w:ins>
          </w:p>
        </w:tc>
      </w:tr>
      <w:tr w:rsidR="0071416F" w:rsidRPr="0071416F" w14:paraId="0010CF67" w14:textId="77777777" w:rsidTr="0071416F">
        <w:trPr>
          <w:jc w:val="center"/>
          <w:ins w:id="712" w:author="Daniel Noble" w:date="2023-09-04T10:29:00Z"/>
        </w:trPr>
        <w:tc>
          <w:tcPr>
            <w:tcW w:w="19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E5FEB2"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13" w:author="Daniel Noble" w:date="2023-09-04T10:29:00Z"/>
                <w:rFonts w:ascii="Times New Roman" w:hAnsi="Times New Roman" w:cs="Times New Roman"/>
                <w:rPrChange w:id="714" w:author="Daniel Noble" w:date="2023-09-04T10:30:00Z">
                  <w:rPr>
                    <w:ins w:id="715" w:author="Daniel Noble" w:date="2023-09-04T10:29:00Z"/>
                  </w:rPr>
                </w:rPrChange>
              </w:rPr>
            </w:pPr>
            <w:ins w:id="716" w:author="Daniel Noble" w:date="2023-09-04T10:29:00Z">
              <w:r w:rsidRPr="0071416F">
                <w:rPr>
                  <w:rFonts w:ascii="Times New Roman" w:eastAsia="Helvetica" w:hAnsi="Times New Roman" w:cs="Times New Roman"/>
                  <w:color w:val="000000"/>
                  <w:sz w:val="22"/>
                  <w:szCs w:val="22"/>
                  <w:rPrChange w:id="717" w:author="Daniel Noble" w:date="2023-09-04T10:30:00Z">
                    <w:rPr>
                      <w:rFonts w:ascii="Helvetica" w:eastAsia="Helvetica" w:hAnsi="Helvetica" w:cs="Helvetica"/>
                      <w:color w:val="000000"/>
                      <w:sz w:val="22"/>
                      <w:szCs w:val="22"/>
                    </w:rPr>
                  </w:rPrChange>
                </w:rPr>
                <w:t>Homogeneous</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68EAD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18" w:author="Daniel Noble" w:date="2023-09-04T10:29:00Z"/>
                <w:rFonts w:ascii="Times New Roman" w:hAnsi="Times New Roman" w:cs="Times New Roman"/>
                <w:rPrChange w:id="719" w:author="Daniel Noble" w:date="2023-09-04T10:30:00Z">
                  <w:rPr>
                    <w:ins w:id="720" w:author="Daniel Noble" w:date="2023-09-04T10:29:00Z"/>
                  </w:rPr>
                </w:rPrChange>
              </w:rPr>
            </w:pPr>
            <w:ins w:id="721" w:author="Daniel Noble" w:date="2023-09-04T10:29:00Z">
              <w:r w:rsidRPr="0071416F">
                <w:rPr>
                  <w:rFonts w:ascii="Times New Roman" w:eastAsia="Helvetica" w:hAnsi="Times New Roman" w:cs="Times New Roman"/>
                  <w:color w:val="000000"/>
                  <w:sz w:val="22"/>
                  <w:szCs w:val="22"/>
                  <w:rPrChange w:id="722" w:author="Daniel Noble" w:date="2023-09-04T10:30:00Z">
                    <w:rPr>
                      <w:rFonts w:ascii="Helvetica" w:eastAsia="Helvetica" w:hAnsi="Helvetica" w:cs="Helvetica"/>
                      <w:color w:val="000000"/>
                      <w:sz w:val="22"/>
                      <w:szCs w:val="22"/>
                    </w:rPr>
                  </w:rPrChange>
                </w:rPr>
                <w:t>-3,258.837</w:t>
              </w:r>
            </w:ins>
          </w:p>
        </w:tc>
        <w:tc>
          <w:tcPr>
            <w:tcW w:w="240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066E2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23" w:author="Daniel Noble" w:date="2023-09-04T10:29:00Z"/>
                <w:rFonts w:ascii="Times New Roman" w:hAnsi="Times New Roman" w:cs="Times New Roman"/>
                <w:rPrChange w:id="724" w:author="Daniel Noble" w:date="2023-09-04T10:30:00Z">
                  <w:rPr>
                    <w:ins w:id="725" w:author="Daniel Noble" w:date="2023-09-04T10:29:00Z"/>
                  </w:rPr>
                </w:rPrChange>
              </w:rPr>
            </w:pPr>
            <w:ins w:id="726" w:author="Daniel Noble" w:date="2023-09-04T10:29:00Z">
              <w:r w:rsidRPr="0071416F">
                <w:rPr>
                  <w:rFonts w:ascii="Times New Roman" w:eastAsia="Helvetica" w:hAnsi="Times New Roman" w:cs="Times New Roman"/>
                  <w:color w:val="000000"/>
                  <w:sz w:val="22"/>
                  <w:szCs w:val="22"/>
                  <w:rPrChange w:id="727" w:author="Daniel Noble" w:date="2023-09-04T10:30:00Z">
                    <w:rPr>
                      <w:rFonts w:ascii="Helvetica" w:eastAsia="Helvetica" w:hAnsi="Helvetica" w:cs="Helvetica"/>
                      <w:color w:val="000000"/>
                      <w:sz w:val="22"/>
                      <w:szCs w:val="22"/>
                    </w:rPr>
                  </w:rPrChange>
                </w:rPr>
                <w:t>-9.829498</w:t>
              </w:r>
            </w:ins>
          </w:p>
        </w:tc>
        <w:tc>
          <w:tcPr>
            <w:tcW w:w="212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BCE0E1"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28" w:author="Daniel Noble" w:date="2023-09-04T10:29:00Z"/>
                <w:rFonts w:ascii="Times New Roman" w:hAnsi="Times New Roman" w:cs="Times New Roman"/>
                <w:rPrChange w:id="729" w:author="Daniel Noble" w:date="2023-09-04T10:30:00Z">
                  <w:rPr>
                    <w:ins w:id="730" w:author="Daniel Noble" w:date="2023-09-04T10:29:00Z"/>
                  </w:rPr>
                </w:rPrChange>
              </w:rPr>
            </w:pPr>
            <w:ins w:id="731" w:author="Daniel Noble" w:date="2023-09-04T10:29:00Z">
              <w:r w:rsidRPr="0071416F">
                <w:rPr>
                  <w:rFonts w:ascii="Times New Roman" w:eastAsia="Helvetica" w:hAnsi="Times New Roman" w:cs="Times New Roman"/>
                  <w:color w:val="000000"/>
                  <w:sz w:val="22"/>
                  <w:szCs w:val="22"/>
                  <w:rPrChange w:id="732" w:author="Daniel Noble" w:date="2023-09-04T10:30:00Z">
                    <w:rPr>
                      <w:rFonts w:ascii="Helvetica" w:eastAsia="Helvetica" w:hAnsi="Helvetica" w:cs="Helvetica"/>
                      <w:color w:val="000000"/>
                      <w:sz w:val="22"/>
                      <w:szCs w:val="22"/>
                    </w:rPr>
                  </w:rPrChange>
                </w:rPr>
                <w:t>6.724934</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0BE43E"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33" w:author="Daniel Noble" w:date="2023-09-04T10:29:00Z"/>
                <w:rFonts w:ascii="Times New Roman" w:hAnsi="Times New Roman" w:cs="Times New Roman"/>
                <w:rPrChange w:id="734" w:author="Daniel Noble" w:date="2023-09-04T10:30:00Z">
                  <w:rPr>
                    <w:ins w:id="735" w:author="Daniel Noble" w:date="2023-09-04T10:29:00Z"/>
                  </w:rPr>
                </w:rPrChange>
              </w:rPr>
            </w:pPr>
            <w:ins w:id="736" w:author="Daniel Noble" w:date="2023-09-04T10:29:00Z">
              <w:r w:rsidRPr="0071416F">
                <w:rPr>
                  <w:rFonts w:ascii="Times New Roman" w:eastAsia="Helvetica" w:hAnsi="Times New Roman" w:cs="Times New Roman"/>
                  <w:color w:val="000000"/>
                  <w:sz w:val="22"/>
                  <w:szCs w:val="22"/>
                  <w:rPrChange w:id="737" w:author="Daniel Noble" w:date="2023-09-04T10:30:00Z">
                    <w:rPr>
                      <w:rFonts w:ascii="Helvetica" w:eastAsia="Helvetica" w:hAnsi="Helvetica" w:cs="Helvetica"/>
                      <w:color w:val="000000"/>
                      <w:sz w:val="22"/>
                      <w:szCs w:val="22"/>
                    </w:rPr>
                  </w:rPrChange>
                </w:rPr>
                <w:t>-3,200.844</w:t>
              </w:r>
            </w:ins>
          </w:p>
        </w:tc>
        <w:tc>
          <w:tcPr>
            <w:tcW w:w="229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3FE375"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38" w:author="Daniel Noble" w:date="2023-09-04T10:29:00Z"/>
                <w:rFonts w:ascii="Times New Roman" w:hAnsi="Times New Roman" w:cs="Times New Roman"/>
                <w:rPrChange w:id="739" w:author="Daniel Noble" w:date="2023-09-04T10:30:00Z">
                  <w:rPr>
                    <w:ins w:id="740" w:author="Daniel Noble" w:date="2023-09-04T10:29:00Z"/>
                  </w:rPr>
                </w:rPrChange>
              </w:rPr>
            </w:pPr>
            <w:ins w:id="741" w:author="Daniel Noble" w:date="2023-09-04T10:29:00Z">
              <w:r w:rsidRPr="0071416F">
                <w:rPr>
                  <w:rFonts w:ascii="Times New Roman" w:eastAsia="Helvetica" w:hAnsi="Times New Roman" w:cs="Times New Roman"/>
                  <w:color w:val="000000"/>
                  <w:sz w:val="22"/>
                  <w:szCs w:val="22"/>
                  <w:rPrChange w:id="742" w:author="Daniel Noble" w:date="2023-09-04T10:30:00Z">
                    <w:rPr>
                      <w:rFonts w:ascii="Helvetica" w:eastAsia="Helvetica" w:hAnsi="Helvetica" w:cs="Helvetica"/>
                      <w:color w:val="000000"/>
                      <w:sz w:val="22"/>
                      <w:szCs w:val="22"/>
                    </w:rPr>
                  </w:rPrChange>
                </w:rPr>
                <w:t>-7.842624</w:t>
              </w:r>
            </w:ins>
          </w:p>
        </w:tc>
        <w:tc>
          <w:tcPr>
            <w:tcW w:w="201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05DD8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743" w:author="Daniel Noble" w:date="2023-09-04T10:29:00Z"/>
                <w:rFonts w:ascii="Times New Roman" w:hAnsi="Times New Roman" w:cs="Times New Roman"/>
                <w:rPrChange w:id="744" w:author="Daniel Noble" w:date="2023-09-04T10:30:00Z">
                  <w:rPr>
                    <w:ins w:id="745" w:author="Daniel Noble" w:date="2023-09-04T10:29:00Z"/>
                  </w:rPr>
                </w:rPrChange>
              </w:rPr>
            </w:pPr>
            <w:ins w:id="746" w:author="Daniel Noble" w:date="2023-09-04T10:29:00Z">
              <w:r w:rsidRPr="0071416F">
                <w:rPr>
                  <w:rFonts w:ascii="Times New Roman" w:eastAsia="Helvetica" w:hAnsi="Times New Roman" w:cs="Times New Roman"/>
                  <w:color w:val="000000"/>
                  <w:sz w:val="22"/>
                  <w:szCs w:val="22"/>
                  <w:rPrChange w:id="747" w:author="Daniel Noble" w:date="2023-09-04T10:30:00Z">
                    <w:rPr>
                      <w:rFonts w:ascii="Helvetica" w:eastAsia="Helvetica" w:hAnsi="Helvetica" w:cs="Helvetica"/>
                      <w:color w:val="000000"/>
                      <w:sz w:val="22"/>
                      <w:szCs w:val="22"/>
                    </w:rPr>
                  </w:rPrChange>
                </w:rPr>
                <w:t>6.994518</w:t>
              </w:r>
            </w:ins>
          </w:p>
        </w:tc>
      </w:tr>
    </w:tbl>
    <w:tbl>
      <w:tblPr>
        <w:tblStyle w:val="Table"/>
        <w:tblpPr w:leftFromText="180" w:rightFromText="180" w:horzAnchor="page" w:tblpX="2174" w:tblpY="484"/>
        <w:tblW w:w="3888" w:type="pct"/>
        <w:tblLook w:val="07E0" w:firstRow="1" w:lastRow="1" w:firstColumn="1" w:lastColumn="1" w:noHBand="1" w:noVBand="1"/>
        <w:tblPrChange w:id="748" w:author="Daniel Noble" w:date="2023-09-04T10:30:00Z">
          <w:tblPr>
            <w:tblStyle w:val="Table"/>
            <w:tblW w:w="3888" w:type="pct"/>
            <w:tblInd w:w="957" w:type="dxa"/>
            <w:tblLook w:val="07E0" w:firstRow="1" w:lastRow="1" w:firstColumn="1" w:lastColumn="1" w:noHBand="1" w:noVBand="1"/>
          </w:tblPr>
        </w:tblPrChange>
      </w:tblPr>
      <w:tblGrid>
        <w:gridCol w:w="5527"/>
        <w:gridCol w:w="1332"/>
        <w:gridCol w:w="1482"/>
        <w:gridCol w:w="1905"/>
        <w:tblGridChange w:id="749">
          <w:tblGrid>
            <w:gridCol w:w="4137"/>
            <w:gridCol w:w="951"/>
            <w:gridCol w:w="1066"/>
            <w:gridCol w:w="1292"/>
          </w:tblGrid>
        </w:tblGridChange>
      </w:tblGrid>
      <w:tr w:rsidR="00113E7D" w:rsidDel="0071416F" w14:paraId="52C8EB58" w14:textId="67302664" w:rsidTr="0071416F">
        <w:trPr>
          <w:del w:id="750" w:author="Daniel Noble" w:date="2023-09-04T10:30:00Z"/>
        </w:trPr>
        <w:tc>
          <w:tcPr>
            <w:tcW w:w="0" w:type="auto"/>
            <w:tcBorders>
              <w:top w:val="single" w:sz="2" w:space="0" w:color="auto"/>
              <w:bottom w:val="single" w:sz="2" w:space="0" w:color="auto"/>
            </w:tcBorders>
            <w:vAlign w:val="bottom"/>
            <w:tcPrChange w:id="751" w:author="Daniel Noble" w:date="2023-09-04T10:30:00Z">
              <w:tcPr>
                <w:tcW w:w="0" w:type="auto"/>
                <w:tcBorders>
                  <w:bottom w:val="single" w:sz="0" w:space="0" w:color="auto"/>
                </w:tcBorders>
                <w:vAlign w:val="bottom"/>
              </w:tcPr>
            </w:tcPrChange>
          </w:tcPr>
          <w:p w14:paraId="627CF87F" w14:textId="7CC61C13" w:rsidR="00113E7D" w:rsidRPr="0036280F" w:rsidDel="0071416F" w:rsidRDefault="00113E7D" w:rsidP="0071416F">
            <w:pPr>
              <w:pStyle w:val="Compact"/>
              <w:contextualSpacing/>
              <w:rPr>
                <w:del w:id="752" w:author="Daniel Noble" w:date="2023-09-04T10:30:00Z"/>
                <w:b/>
                <w:bCs/>
                <w:rPrChange w:id="753" w:author="Daniel Noble" w:date="2023-06-30T08:46:00Z">
                  <w:rPr>
                    <w:del w:id="754" w:author="Daniel Noble" w:date="2023-09-04T10:30:00Z"/>
                  </w:rPr>
                </w:rPrChange>
              </w:rPr>
              <w:pPrChange w:id="755" w:author="Daniel Noble" w:date="2023-07-12T13:16:00Z">
                <w:pPr>
                  <w:pStyle w:val="Compact"/>
                  <w:spacing w:line="480" w:lineRule="auto"/>
                </w:pPr>
              </w:pPrChange>
            </w:pPr>
            <w:del w:id="756" w:author="Daniel Noble" w:date="2023-09-04T10:30:00Z">
              <w:r w:rsidRPr="0036280F" w:rsidDel="0071416F">
                <w:rPr>
                  <w:b/>
                  <w:bCs/>
                  <w:rPrChange w:id="757" w:author="Daniel Noble" w:date="2023-06-30T08:46:00Z">
                    <w:rPr/>
                  </w:rPrChange>
                </w:rPr>
                <w:delText>Model</w:delText>
              </w:r>
            </w:del>
          </w:p>
        </w:tc>
        <w:tc>
          <w:tcPr>
            <w:tcW w:w="0" w:type="auto"/>
            <w:tcBorders>
              <w:top w:val="single" w:sz="2" w:space="0" w:color="auto"/>
              <w:bottom w:val="single" w:sz="2" w:space="0" w:color="auto"/>
            </w:tcBorders>
            <w:vAlign w:val="bottom"/>
            <w:tcPrChange w:id="758" w:author="Daniel Noble" w:date="2023-09-04T10:30:00Z">
              <w:tcPr>
                <w:tcW w:w="0" w:type="auto"/>
                <w:tcBorders>
                  <w:bottom w:val="single" w:sz="0" w:space="0" w:color="auto"/>
                </w:tcBorders>
                <w:vAlign w:val="bottom"/>
              </w:tcPr>
            </w:tcPrChange>
          </w:tcPr>
          <w:p w14:paraId="6F55FF25" w14:textId="572FFEF6" w:rsidR="00113E7D" w:rsidRPr="0036280F" w:rsidDel="0071416F" w:rsidRDefault="00113E7D" w:rsidP="0071416F">
            <w:pPr>
              <w:pStyle w:val="Compact"/>
              <w:contextualSpacing/>
              <w:jc w:val="center"/>
              <w:rPr>
                <w:del w:id="759" w:author="Daniel Noble" w:date="2023-09-04T10:30:00Z"/>
                <w:b/>
                <w:bCs/>
                <w:rPrChange w:id="760" w:author="Daniel Noble" w:date="2023-06-30T08:46:00Z">
                  <w:rPr>
                    <w:del w:id="761" w:author="Daniel Noble" w:date="2023-09-04T10:30:00Z"/>
                  </w:rPr>
                </w:rPrChange>
              </w:rPr>
              <w:pPrChange w:id="762" w:author="Daniel Noble" w:date="2023-07-12T13:16:00Z">
                <w:pPr>
                  <w:pStyle w:val="Compact"/>
                  <w:spacing w:line="480" w:lineRule="auto"/>
                  <w:jc w:val="center"/>
                </w:pPr>
              </w:pPrChange>
            </w:pPr>
            <w:del w:id="763" w:author="Daniel Noble" w:date="2023-09-04T10:30:00Z">
              <w:r w:rsidRPr="0036280F" w:rsidDel="0071416F">
                <w:rPr>
                  <w:b/>
                  <w:bCs/>
                  <w:rPrChange w:id="764" w:author="Daniel Noble" w:date="2023-06-30T08:46:00Z">
                    <w:rPr/>
                  </w:rPrChange>
                </w:rPr>
                <w:delText>WAIC</w:delText>
              </w:r>
            </w:del>
          </w:p>
        </w:tc>
        <w:tc>
          <w:tcPr>
            <w:tcW w:w="0" w:type="auto"/>
            <w:tcBorders>
              <w:top w:val="single" w:sz="2" w:space="0" w:color="auto"/>
              <w:bottom w:val="single" w:sz="2" w:space="0" w:color="auto"/>
            </w:tcBorders>
            <w:vAlign w:val="bottom"/>
            <w:tcPrChange w:id="765" w:author="Daniel Noble" w:date="2023-09-04T10:30:00Z">
              <w:tcPr>
                <w:tcW w:w="0" w:type="auto"/>
                <w:tcBorders>
                  <w:bottom w:val="single" w:sz="0" w:space="0" w:color="auto"/>
                </w:tcBorders>
                <w:vAlign w:val="bottom"/>
              </w:tcPr>
            </w:tcPrChange>
          </w:tcPr>
          <w:p w14:paraId="512A1491" w14:textId="6754F928" w:rsidR="00113E7D" w:rsidRPr="0036280F" w:rsidDel="0071416F" w:rsidRDefault="0036280F" w:rsidP="0071416F">
            <w:pPr>
              <w:pStyle w:val="Compact"/>
              <w:contextualSpacing/>
              <w:jc w:val="center"/>
              <w:rPr>
                <w:del w:id="766" w:author="Daniel Noble" w:date="2023-09-04T10:30:00Z"/>
                <w:b/>
                <w:bCs/>
                <w:rPrChange w:id="767" w:author="Daniel Noble" w:date="2023-06-30T08:46:00Z">
                  <w:rPr>
                    <w:del w:id="768" w:author="Daniel Noble" w:date="2023-09-04T10:30:00Z"/>
                  </w:rPr>
                </w:rPrChange>
              </w:rPr>
              <w:pPrChange w:id="769" w:author="Daniel Noble" w:date="2023-07-12T13:16:00Z">
                <w:pPr>
                  <w:pStyle w:val="Compact"/>
                  <w:spacing w:line="480" w:lineRule="auto"/>
                  <w:jc w:val="center"/>
                </w:pPr>
              </w:pPrChange>
            </w:pPr>
            <m:oMathPara>
              <m:oMath>
                <m:r>
                  <w:del w:id="770" w:author="Daniel Noble" w:date="2023-09-04T10:30:00Z">
                    <m:rPr>
                      <m:sty m:val="bi"/>
                    </m:rPr>
                    <w:rPr>
                      <w:rFonts w:ascii="Cambria Math" w:hAnsi="Cambria Math"/>
                    </w:rPr>
                    <m:t>∆ELPD</m:t>
                  </w:del>
                </m:r>
              </m:oMath>
            </m:oMathPara>
          </w:p>
        </w:tc>
        <w:tc>
          <w:tcPr>
            <w:tcW w:w="0" w:type="auto"/>
            <w:tcBorders>
              <w:top w:val="single" w:sz="2" w:space="0" w:color="auto"/>
              <w:bottom w:val="single" w:sz="2" w:space="0" w:color="auto"/>
            </w:tcBorders>
            <w:vAlign w:val="bottom"/>
            <w:tcPrChange w:id="771" w:author="Daniel Noble" w:date="2023-09-04T10:30:00Z">
              <w:tcPr>
                <w:tcW w:w="0" w:type="auto"/>
                <w:tcBorders>
                  <w:bottom w:val="single" w:sz="0" w:space="0" w:color="auto"/>
                </w:tcBorders>
                <w:vAlign w:val="bottom"/>
              </w:tcPr>
            </w:tcPrChange>
          </w:tcPr>
          <w:p w14:paraId="5663EEB1" w14:textId="41E772E9" w:rsidR="00113E7D" w:rsidRPr="0036280F" w:rsidDel="0071416F" w:rsidRDefault="00113E7D" w:rsidP="0071416F">
            <w:pPr>
              <w:pStyle w:val="Compact"/>
              <w:contextualSpacing/>
              <w:jc w:val="center"/>
              <w:rPr>
                <w:del w:id="772" w:author="Daniel Noble" w:date="2023-09-04T10:30:00Z"/>
                <w:b/>
                <w:bCs/>
                <w:rPrChange w:id="773" w:author="Daniel Noble" w:date="2023-06-30T08:46:00Z">
                  <w:rPr>
                    <w:del w:id="774" w:author="Daniel Noble" w:date="2023-09-04T10:30:00Z"/>
                  </w:rPr>
                </w:rPrChange>
              </w:rPr>
              <w:pPrChange w:id="775" w:author="Daniel Noble" w:date="2023-07-12T13:16:00Z">
                <w:pPr>
                  <w:pStyle w:val="Compact"/>
                  <w:spacing w:line="480" w:lineRule="auto"/>
                  <w:jc w:val="center"/>
                </w:pPr>
              </w:pPrChange>
            </w:pPr>
            <w:del w:id="776" w:author="Daniel Noble" w:date="2023-09-04T10:30:00Z">
              <w:r w:rsidRPr="0036280F" w:rsidDel="0071416F">
                <w:rPr>
                  <w:b/>
                  <w:bCs/>
                  <w:rPrChange w:id="777" w:author="Daniel Noble" w:date="2023-06-30T08:46:00Z">
                    <w:rPr/>
                  </w:rPrChange>
                </w:rPr>
                <w:delText xml:space="preserve">Std. Error </w:delText>
              </w:r>
            </w:del>
            <m:oMath>
              <m:r>
                <w:del w:id="778" w:author="Daniel Noble" w:date="2023-09-04T10:30:00Z">
                  <m:rPr>
                    <m:sty m:val="p"/>
                  </m:rPr>
                  <w:rPr>
                    <w:rFonts w:ascii="Cambria Math" w:hAnsi="Cambria Math"/>
                  </w:rPr>
                  <w:br/>
                </w:del>
              </m:r>
            </m:oMath>
            <m:oMathPara>
              <m:oMath>
                <m:r>
                  <w:del w:id="779" w:author="Daniel Noble" w:date="2023-09-04T10:30:00Z">
                    <m:rPr>
                      <m:sty m:val="bi"/>
                    </m:rPr>
                    <w:rPr>
                      <w:rFonts w:ascii="Cambria Math" w:hAnsi="Cambria Math"/>
                    </w:rPr>
                    <m:t>∆ELPD</m:t>
                  </w:del>
                </m:r>
              </m:oMath>
            </m:oMathPara>
          </w:p>
        </w:tc>
      </w:tr>
      <w:tr w:rsidR="00113E7D" w:rsidDel="0071416F" w14:paraId="39CE26D0" w14:textId="503DEAE9" w:rsidTr="0071416F">
        <w:trPr>
          <w:del w:id="780" w:author="Daniel Noble" w:date="2023-09-04T10:30:00Z"/>
        </w:trPr>
        <w:tc>
          <w:tcPr>
            <w:tcW w:w="0" w:type="auto"/>
            <w:tcBorders>
              <w:top w:val="single" w:sz="2" w:space="0" w:color="auto"/>
            </w:tcBorders>
            <w:tcPrChange w:id="781" w:author="Daniel Noble" w:date="2023-09-04T10:30:00Z">
              <w:tcPr>
                <w:tcW w:w="0" w:type="auto"/>
              </w:tcPr>
            </w:tcPrChange>
          </w:tcPr>
          <w:p w14:paraId="00F97028" w14:textId="3D3DAAB0" w:rsidR="00113E7D" w:rsidDel="0071416F" w:rsidRDefault="004F447D" w:rsidP="0071416F">
            <w:pPr>
              <w:pStyle w:val="Compact"/>
              <w:contextualSpacing/>
              <w:rPr>
                <w:del w:id="782" w:author="Daniel Noble" w:date="2023-09-04T10:30:00Z"/>
              </w:rPr>
              <w:pPrChange w:id="783" w:author="Daniel Noble" w:date="2023-07-12T13:16:00Z">
                <w:pPr>
                  <w:pStyle w:val="Compact"/>
                  <w:spacing w:line="480" w:lineRule="auto"/>
                </w:pPr>
              </w:pPrChange>
            </w:pPr>
            <w:del w:id="784" w:author="Daniel Noble" w:date="2023-09-04T10:30:00Z">
              <w:r w:rsidDel="0071416F">
                <w:delText>Model 7 with h</w:delText>
              </w:r>
              <w:r w:rsidR="00113E7D" w:rsidDel="0071416F">
                <w:delText>eterogenous variance</w:delText>
              </w:r>
            </w:del>
          </w:p>
        </w:tc>
        <w:tc>
          <w:tcPr>
            <w:tcW w:w="0" w:type="auto"/>
            <w:tcBorders>
              <w:top w:val="single" w:sz="2" w:space="0" w:color="auto"/>
            </w:tcBorders>
            <w:tcPrChange w:id="785" w:author="Daniel Noble" w:date="2023-09-04T10:30:00Z">
              <w:tcPr>
                <w:tcW w:w="0" w:type="auto"/>
              </w:tcPr>
            </w:tcPrChange>
          </w:tcPr>
          <w:p w14:paraId="7C505232" w14:textId="01C9EC0C" w:rsidR="00113E7D" w:rsidDel="0071416F" w:rsidRDefault="00113E7D" w:rsidP="0071416F">
            <w:pPr>
              <w:pStyle w:val="Compact"/>
              <w:contextualSpacing/>
              <w:jc w:val="center"/>
              <w:rPr>
                <w:del w:id="786" w:author="Daniel Noble" w:date="2023-09-04T10:30:00Z"/>
              </w:rPr>
              <w:pPrChange w:id="787" w:author="Daniel Noble" w:date="2023-07-12T13:16:00Z">
                <w:pPr>
                  <w:pStyle w:val="Compact"/>
                  <w:spacing w:line="480" w:lineRule="auto"/>
                  <w:jc w:val="center"/>
                </w:pPr>
              </w:pPrChange>
            </w:pPr>
            <w:del w:id="788" w:author="Daniel Noble" w:date="2023-09-04T10:30:00Z">
              <w:r w:rsidDel="0071416F">
                <w:delText>-3280</w:delText>
              </w:r>
            </w:del>
          </w:p>
        </w:tc>
        <w:tc>
          <w:tcPr>
            <w:tcW w:w="0" w:type="auto"/>
            <w:tcBorders>
              <w:top w:val="single" w:sz="2" w:space="0" w:color="auto"/>
            </w:tcBorders>
            <w:tcPrChange w:id="789" w:author="Daniel Noble" w:date="2023-09-04T10:30:00Z">
              <w:tcPr>
                <w:tcW w:w="0" w:type="auto"/>
              </w:tcPr>
            </w:tcPrChange>
          </w:tcPr>
          <w:p w14:paraId="306E33B0" w14:textId="3A712E20" w:rsidR="00113E7D" w:rsidDel="0071416F" w:rsidRDefault="00113E7D" w:rsidP="0071416F">
            <w:pPr>
              <w:pStyle w:val="Compact"/>
              <w:contextualSpacing/>
              <w:jc w:val="center"/>
              <w:rPr>
                <w:del w:id="790" w:author="Daniel Noble" w:date="2023-09-04T10:30:00Z"/>
              </w:rPr>
              <w:pPrChange w:id="791" w:author="Daniel Noble" w:date="2023-07-12T13:16:00Z">
                <w:pPr>
                  <w:pStyle w:val="Compact"/>
                  <w:spacing w:line="480" w:lineRule="auto"/>
                  <w:jc w:val="center"/>
                </w:pPr>
              </w:pPrChange>
            </w:pPr>
            <w:del w:id="792" w:author="Daniel Noble" w:date="2023-09-04T10:30:00Z">
              <w:r w:rsidDel="0071416F">
                <w:delText>0</w:delText>
              </w:r>
            </w:del>
          </w:p>
        </w:tc>
        <w:tc>
          <w:tcPr>
            <w:tcW w:w="0" w:type="auto"/>
            <w:tcBorders>
              <w:top w:val="single" w:sz="2" w:space="0" w:color="auto"/>
            </w:tcBorders>
            <w:tcPrChange w:id="793" w:author="Daniel Noble" w:date="2023-09-04T10:30:00Z">
              <w:tcPr>
                <w:tcW w:w="0" w:type="auto"/>
              </w:tcPr>
            </w:tcPrChange>
          </w:tcPr>
          <w:p w14:paraId="0EC1BF22" w14:textId="23034A16" w:rsidR="00113E7D" w:rsidDel="0071416F" w:rsidRDefault="00113E7D" w:rsidP="0071416F">
            <w:pPr>
              <w:pStyle w:val="Compact"/>
              <w:contextualSpacing/>
              <w:jc w:val="center"/>
              <w:rPr>
                <w:del w:id="794" w:author="Daniel Noble" w:date="2023-09-04T10:30:00Z"/>
              </w:rPr>
              <w:pPrChange w:id="795" w:author="Daniel Noble" w:date="2023-07-12T13:16:00Z">
                <w:pPr>
                  <w:pStyle w:val="Compact"/>
                  <w:spacing w:line="480" w:lineRule="auto"/>
                  <w:jc w:val="center"/>
                </w:pPr>
              </w:pPrChange>
            </w:pPr>
            <w:del w:id="796" w:author="Daniel Noble" w:date="2023-09-04T10:30:00Z">
              <w:r w:rsidDel="0071416F">
                <w:delText>0</w:delText>
              </w:r>
            </w:del>
          </w:p>
        </w:tc>
      </w:tr>
      <w:tr w:rsidR="00113E7D" w:rsidRPr="0071416F" w:rsidDel="0071416F" w14:paraId="30FDE827" w14:textId="60652933" w:rsidTr="0071416F">
        <w:trPr>
          <w:del w:id="797" w:author="Daniel Noble" w:date="2023-09-04T10:30:00Z"/>
        </w:trPr>
        <w:tc>
          <w:tcPr>
            <w:tcW w:w="0" w:type="auto"/>
            <w:tcBorders>
              <w:bottom w:val="single" w:sz="2" w:space="0" w:color="auto"/>
            </w:tcBorders>
            <w:tcPrChange w:id="798" w:author="Daniel Noble" w:date="2023-09-04T10:30:00Z">
              <w:tcPr>
                <w:tcW w:w="0" w:type="auto"/>
              </w:tcPr>
            </w:tcPrChange>
          </w:tcPr>
          <w:p w14:paraId="34B3BA87" w14:textId="7269B9F8" w:rsidR="00113E7D" w:rsidDel="0071416F" w:rsidRDefault="004F447D" w:rsidP="0071416F">
            <w:pPr>
              <w:pStyle w:val="Compact"/>
              <w:contextualSpacing/>
              <w:rPr>
                <w:del w:id="799" w:author="Daniel Noble" w:date="2023-09-04T10:30:00Z"/>
              </w:rPr>
              <w:pPrChange w:id="800" w:author="Daniel Noble" w:date="2023-07-12T13:16:00Z">
                <w:pPr>
                  <w:pStyle w:val="Compact"/>
                  <w:spacing w:line="480" w:lineRule="auto"/>
                </w:pPr>
              </w:pPrChange>
            </w:pPr>
            <w:del w:id="801" w:author="Daniel Noble" w:date="2023-09-04T10:30:00Z">
              <w:r w:rsidDel="0071416F">
                <w:delText>Model 7 with h</w:delText>
              </w:r>
              <w:r w:rsidR="00113E7D" w:rsidDel="0071416F">
                <w:delText>omogenous variance</w:delText>
              </w:r>
            </w:del>
          </w:p>
        </w:tc>
        <w:tc>
          <w:tcPr>
            <w:tcW w:w="0" w:type="auto"/>
            <w:tcBorders>
              <w:bottom w:val="single" w:sz="2" w:space="0" w:color="auto"/>
            </w:tcBorders>
            <w:tcPrChange w:id="802" w:author="Daniel Noble" w:date="2023-09-04T10:30:00Z">
              <w:tcPr>
                <w:tcW w:w="0" w:type="auto"/>
              </w:tcPr>
            </w:tcPrChange>
          </w:tcPr>
          <w:p w14:paraId="6E079306" w14:textId="5D104A51" w:rsidR="00113E7D" w:rsidDel="0071416F" w:rsidRDefault="00113E7D" w:rsidP="0071416F">
            <w:pPr>
              <w:pStyle w:val="Compact"/>
              <w:contextualSpacing/>
              <w:jc w:val="center"/>
              <w:rPr>
                <w:del w:id="803" w:author="Daniel Noble" w:date="2023-09-04T10:30:00Z"/>
              </w:rPr>
              <w:pPrChange w:id="804" w:author="Daniel Noble" w:date="2023-07-12T13:16:00Z">
                <w:pPr>
                  <w:pStyle w:val="Compact"/>
                  <w:spacing w:line="480" w:lineRule="auto"/>
                  <w:jc w:val="center"/>
                </w:pPr>
              </w:pPrChange>
            </w:pPr>
            <w:del w:id="805" w:author="Daniel Noble" w:date="2023-09-04T10:30:00Z">
              <w:r w:rsidDel="0071416F">
                <w:delText>-3261</w:delText>
              </w:r>
            </w:del>
          </w:p>
        </w:tc>
        <w:tc>
          <w:tcPr>
            <w:tcW w:w="0" w:type="auto"/>
            <w:tcBorders>
              <w:bottom w:val="single" w:sz="2" w:space="0" w:color="auto"/>
            </w:tcBorders>
            <w:tcPrChange w:id="806" w:author="Daniel Noble" w:date="2023-09-04T10:30:00Z">
              <w:tcPr>
                <w:tcW w:w="0" w:type="auto"/>
              </w:tcPr>
            </w:tcPrChange>
          </w:tcPr>
          <w:p w14:paraId="33A0400C" w14:textId="54FFDC91" w:rsidR="00113E7D" w:rsidDel="0071416F" w:rsidRDefault="00113E7D" w:rsidP="0071416F">
            <w:pPr>
              <w:pStyle w:val="Compact"/>
              <w:contextualSpacing/>
              <w:jc w:val="center"/>
              <w:rPr>
                <w:del w:id="807" w:author="Daniel Noble" w:date="2023-09-04T10:30:00Z"/>
              </w:rPr>
              <w:pPrChange w:id="808" w:author="Daniel Noble" w:date="2023-07-12T13:16:00Z">
                <w:pPr>
                  <w:pStyle w:val="Compact"/>
                  <w:spacing w:line="480" w:lineRule="auto"/>
                  <w:jc w:val="center"/>
                </w:pPr>
              </w:pPrChange>
            </w:pPr>
            <w:del w:id="809" w:author="Daniel Noble" w:date="2023-09-04T10:30:00Z">
              <w:r w:rsidDel="0071416F">
                <w:delText>-9.783</w:delText>
              </w:r>
            </w:del>
          </w:p>
        </w:tc>
        <w:tc>
          <w:tcPr>
            <w:tcW w:w="0" w:type="auto"/>
            <w:tcBorders>
              <w:bottom w:val="single" w:sz="2" w:space="0" w:color="auto"/>
            </w:tcBorders>
            <w:tcPrChange w:id="810" w:author="Daniel Noble" w:date="2023-09-04T10:30:00Z">
              <w:tcPr>
                <w:tcW w:w="0" w:type="auto"/>
              </w:tcPr>
            </w:tcPrChange>
          </w:tcPr>
          <w:p w14:paraId="25C5D15F" w14:textId="76BD8A07" w:rsidR="00113E7D" w:rsidDel="0071416F" w:rsidRDefault="00113E7D" w:rsidP="0071416F">
            <w:pPr>
              <w:pStyle w:val="Compact"/>
              <w:contextualSpacing/>
              <w:jc w:val="center"/>
              <w:rPr>
                <w:del w:id="811" w:author="Daniel Noble" w:date="2023-09-04T10:30:00Z"/>
              </w:rPr>
              <w:pPrChange w:id="812" w:author="Daniel Noble" w:date="2023-07-12T13:16:00Z">
                <w:pPr>
                  <w:pStyle w:val="Compact"/>
                  <w:spacing w:line="480" w:lineRule="auto"/>
                  <w:jc w:val="center"/>
                </w:pPr>
              </w:pPrChange>
            </w:pPr>
            <w:del w:id="813" w:author="Daniel Noble" w:date="2023-09-04T10:30:00Z">
              <w:r w:rsidDel="0071416F">
                <w:delText>6.429</w:delText>
              </w:r>
            </w:del>
          </w:p>
        </w:tc>
      </w:tr>
    </w:tbl>
    <w:p w14:paraId="596C6D97" w14:textId="77777777" w:rsidR="0071416F" w:rsidRDefault="0071416F">
      <w:pPr>
        <w:pStyle w:val="BodyText"/>
        <w:contextualSpacing/>
        <w:rPr>
          <w:ins w:id="814" w:author="Daniel Noble" w:date="2023-09-04T10:29:00Z"/>
        </w:rPr>
        <w:sectPr w:rsidR="0071416F" w:rsidSect="0071416F">
          <w:pgSz w:w="15840" w:h="12240" w:orient="landscape"/>
          <w:pgMar w:top="1440" w:right="1440" w:bottom="1440" w:left="1440" w:header="720" w:footer="720" w:gutter="0"/>
          <w:lnNumType w:countBy="1" w:restart="continuous"/>
          <w:cols w:space="720"/>
          <w:docGrid w:linePitch="326"/>
          <w:sectPrChange w:id="815" w:author="Daniel Noble" w:date="2023-09-04T10:29:00Z">
            <w:sectPr w:rsidR="0071416F" w:rsidSect="0071416F">
              <w:pgSz w:w="12240" w:h="15840" w:orient="portrait"/>
              <w:pgMar w:top="1440" w:right="1440" w:bottom="1440" w:left="1440" w:header="720" w:footer="720" w:gutter="0"/>
            </w:sectPr>
          </w:sectPrChange>
        </w:sectPr>
      </w:pPr>
    </w:p>
    <w:p w14:paraId="20F34A7A" w14:textId="4DE931C4" w:rsidR="00113E7D" w:rsidRDefault="00113E7D">
      <w:pPr>
        <w:pStyle w:val="BodyText"/>
        <w:contextualSpacing/>
        <w:pPrChange w:id="816" w:author="Daniel Noble" w:date="2023-07-12T13:16:00Z">
          <w:pPr>
            <w:pStyle w:val="BodyText"/>
            <w:spacing w:line="480" w:lineRule="auto"/>
          </w:pPr>
        </w:pPrChange>
      </w:pPr>
    </w:p>
    <w:p w14:paraId="67411A35" w14:textId="177A3504" w:rsidR="00237D40" w:rsidRDefault="00237D40">
      <w:pPr>
        <w:pStyle w:val="Heading2"/>
        <w:contextualSpacing/>
        <w:rPr>
          <w:noProof/>
        </w:rPr>
        <w:pPrChange w:id="817" w:author="Daniel Noble" w:date="2023-07-12T13:16:00Z">
          <w:pPr>
            <w:pStyle w:val="Heading2"/>
            <w:spacing w:line="480" w:lineRule="auto"/>
          </w:pPr>
        </w:pPrChange>
      </w:pPr>
      <w:bookmarkStart w:id="818" w:name="the-influence-of-developmental-temperatu"/>
      <w:r>
        <w:t>The influence of developmental temperature on genetic and non-genetic variance across age</w:t>
      </w:r>
      <w:r w:rsidRPr="00B75E1A">
        <w:rPr>
          <w:noProof/>
        </w:rPr>
        <w:t xml:space="preserve"> </w:t>
      </w:r>
    </w:p>
    <w:bookmarkEnd w:id="818"/>
    <w:p w14:paraId="4A33E42C" w14:textId="296AC59C" w:rsidR="002C4619" w:rsidRDefault="002C4619">
      <w:pPr>
        <w:pStyle w:val="FirstParagraph"/>
        <w:contextualSpacing/>
        <w:pPrChange w:id="819" w:author="Daniel Noble" w:date="2023-07-12T13:16:00Z">
          <w:pPr>
            <w:pStyle w:val="FirstParagraph"/>
            <w:spacing w:line="480" w:lineRule="auto"/>
          </w:pPr>
        </w:pPrChange>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del w:id="820" w:author="Daniel Noble" w:date="2023-09-04T10:58:00Z">
            <w:rPr>
              <w:rFonts w:ascii="Cambria Math" w:hAnsi="Cambria Math"/>
            </w:rPr>
            <m:t>PE</m:t>
          </w:del>
        </m:r>
      </m:oMath>
      <w:del w:id="821" w:author="Daniel Noble" w:date="2023-09-04T10:58:00Z">
        <w:r w:rsidDel="00CF167B">
          <w:delText xml:space="preserve"> </w:delText>
        </w:r>
      </w:del>
      <w:r>
        <w:t xml:space="preserve">and </w:t>
      </w:r>
      <m:oMath>
        <m:r>
          <w:rPr>
            <w:rFonts w:ascii="Cambria Math" w:hAnsi="Cambria Math"/>
          </w:rPr>
          <m:t>R</m:t>
        </m:r>
      </m:oMath>
      <w:r>
        <w:t xml:space="preserve"> to estimate the overall estimate across age.</w:t>
      </w:r>
      <w:r w:rsidR="00237D40">
        <w:t xml:space="preserve"> In other words, the average variance across all age classes.</w:t>
      </w:r>
      <w:r>
        <w:t xml:space="preserve"> We found that</w:t>
      </w:r>
      <w:r w:rsidR="00237D40">
        <w:t xml:space="preserve"> </w:t>
      </w:r>
      <w:r>
        <w:t>additive genetic variance</w:t>
      </w:r>
      <w:del w:id="822" w:author="Daniel Noble" w:date="2023-09-04T10:59:00Z">
        <w:r w:rsidDel="00CF167B">
          <w:delText>,</w:delText>
        </w:r>
      </w:del>
      <w:r>
        <w:t xml:space="preserve"> </w:t>
      </w:r>
      <w:del w:id="823" w:author="Daniel Noble" w:date="2023-09-04T10:58:00Z">
        <w:r w:rsidDel="00CF167B">
          <w:delText xml:space="preserve">permanent environmental variance </w:delText>
        </w:r>
      </w:del>
      <w:r>
        <w:t xml:space="preserve">and heritability of growth appears to be higher in the hot developmental temperature treatment however, there were no significant differences among treatment groups (Table S3). </w:t>
      </w:r>
    </w:p>
    <w:p w14:paraId="75806787" w14:textId="7F77F3FB" w:rsidR="00E56BA9" w:rsidRPr="00AD38B7" w:rsidRDefault="00B73D40">
      <w:pPr>
        <w:pStyle w:val="BodyText"/>
        <w:contextualSpacing/>
        <w:pPrChange w:id="824" w:author="Daniel Noble" w:date="2023-07-12T13:16:00Z">
          <w:pPr>
            <w:pStyle w:val="BodyText"/>
            <w:spacing w:line="480" w:lineRule="auto"/>
          </w:pPr>
        </w:pPrChange>
      </w:pPr>
      <w:r w:rsidRPr="00DF6366">
        <w:rPr>
          <w:b/>
          <w:bCs/>
        </w:rPr>
        <w:t>Table S</w:t>
      </w:r>
      <w:r>
        <w:rPr>
          <w:b/>
          <w:bCs/>
        </w:rPr>
        <w:t>3</w:t>
      </w:r>
      <w:r>
        <w:t xml:space="preserve"> </w:t>
      </w:r>
      <w:commentRangeStart w:id="825"/>
      <w:r w:rsidRPr="00B73D40">
        <w:t xml:space="preserve">Treatment comparisons of additive genetic variance, maternal variance, permanent environmental variance, residual </w:t>
      </w:r>
      <w:proofErr w:type="gramStart"/>
      <w:r w:rsidRPr="00B73D40">
        <w:t>variance</w:t>
      </w:r>
      <w:proofErr w:type="gramEnd"/>
      <w:r w:rsidRPr="00B73D40">
        <w:t xml:space="preserv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w:t>
      </w:r>
      <w:commentRangeStart w:id="826"/>
      <w:r>
        <w:t>, cold treatment group n</w:t>
      </w:r>
      <w:r w:rsidRPr="00AD38B7">
        <w:rPr>
          <w:vertAlign w:val="subscript"/>
        </w:rPr>
        <w:t>obs</w:t>
      </w:r>
      <w:r>
        <w:rPr>
          <w:vertAlign w:val="subscript"/>
        </w:rPr>
        <w:t xml:space="preserve"> </w:t>
      </w:r>
      <w:r>
        <w:t xml:space="preserve">= 2036. </w:t>
      </w:r>
      <w:r w:rsidR="007B6ADE">
        <w:t xml:space="preserve">Values with * indicate very small values that were </w:t>
      </w:r>
      <w:commentRangeEnd w:id="825"/>
      <w:r w:rsidR="00AD0F7A">
        <w:rPr>
          <w:rStyle w:val="CommentReference"/>
          <w:lang w:val="en-GB"/>
        </w:rPr>
        <w:commentReference w:id="825"/>
      </w:r>
      <w:r w:rsidR="007B6ADE">
        <w:t>above zero.</w:t>
      </w:r>
      <w:commentRangeEnd w:id="826"/>
      <w:r w:rsidR="00184A40">
        <w:rPr>
          <w:rStyle w:val="CommentReference"/>
          <w:lang w:val="en-GB"/>
        </w:rPr>
        <w:commentReference w:id="826"/>
      </w:r>
    </w:p>
    <w:tbl>
      <w:tblPr>
        <w:tblW w:w="8755" w:type="dxa"/>
        <w:tblLayout w:type="fixed"/>
        <w:tblLook w:val="06A0" w:firstRow="1" w:lastRow="0" w:firstColumn="1" w:lastColumn="0" w:noHBand="1" w:noVBand="1"/>
        <w:tblPrChange w:id="827" w:author="Daniel Noble" w:date="2023-09-04T10:56:00Z">
          <w:tblPr>
            <w:tblW w:w="7464" w:type="dxa"/>
            <w:tblLayout w:type="fixed"/>
            <w:tblLook w:val="04A0" w:firstRow="1" w:lastRow="0" w:firstColumn="1" w:lastColumn="0" w:noHBand="0" w:noVBand="1"/>
          </w:tblPr>
        </w:tblPrChange>
      </w:tblPr>
      <w:tblGrid>
        <w:gridCol w:w="1520"/>
        <w:gridCol w:w="1341"/>
        <w:gridCol w:w="968"/>
        <w:gridCol w:w="236"/>
        <w:gridCol w:w="868"/>
        <w:gridCol w:w="1104"/>
        <w:gridCol w:w="31"/>
        <w:gridCol w:w="1073"/>
        <w:gridCol w:w="31"/>
        <w:gridCol w:w="1347"/>
        <w:gridCol w:w="236"/>
        <w:tblGridChange w:id="828">
          <w:tblGrid>
            <w:gridCol w:w="1520"/>
            <w:gridCol w:w="44"/>
            <w:gridCol w:w="1297"/>
            <w:gridCol w:w="968"/>
            <w:gridCol w:w="236"/>
            <w:gridCol w:w="59"/>
            <w:gridCol w:w="809"/>
            <w:gridCol w:w="1104"/>
            <w:gridCol w:w="31"/>
            <w:gridCol w:w="983"/>
            <w:gridCol w:w="90"/>
            <w:gridCol w:w="31"/>
            <w:gridCol w:w="1347"/>
            <w:gridCol w:w="236"/>
          </w:tblGrid>
        </w:tblGridChange>
      </w:tblGrid>
      <w:tr w:rsidR="00D12AAE" w:rsidRPr="00E142DB" w14:paraId="6EF6742A" w14:textId="77777777" w:rsidTr="00D12AAE">
        <w:trPr>
          <w:gridAfter w:val="1"/>
          <w:trHeight w:val="351"/>
          <w:trPrChange w:id="829" w:author="Daniel Noble" w:date="2023-09-04T10:56:00Z">
            <w:trPr>
              <w:gridAfter w:val="1"/>
              <w:trHeight w:val="351"/>
            </w:trPr>
          </w:trPrChange>
        </w:trPr>
        <w:tc>
          <w:tcPr>
            <w:tcW w:w="1564" w:type="dxa"/>
            <w:tcBorders>
              <w:top w:val="nil"/>
              <w:left w:val="nil"/>
              <w:bottom w:val="nil"/>
              <w:right w:val="nil"/>
            </w:tcBorders>
            <w:shd w:val="clear" w:color="auto" w:fill="auto"/>
            <w:noWrap/>
            <w:vAlign w:val="bottom"/>
            <w:hideMark/>
            <w:tcPrChange w:id="830" w:author="Daniel Noble" w:date="2023-09-04T10:56:00Z">
              <w:tcPr>
                <w:tcW w:w="1668" w:type="dxa"/>
                <w:gridSpan w:val="2"/>
                <w:tcBorders>
                  <w:top w:val="nil"/>
                  <w:left w:val="nil"/>
                  <w:bottom w:val="nil"/>
                  <w:right w:val="nil"/>
                </w:tcBorders>
                <w:shd w:val="clear" w:color="auto" w:fill="auto"/>
                <w:noWrap/>
                <w:vAlign w:val="bottom"/>
                <w:hideMark/>
              </w:tcPr>
            </w:tcPrChange>
          </w:tcPr>
          <w:p w14:paraId="5A109742" w14:textId="77777777" w:rsidR="00E56BA9" w:rsidRPr="00E142DB" w:rsidRDefault="00E56BA9">
            <w:pPr>
              <w:spacing w:after="0"/>
              <w:contextualSpacing/>
              <w:rPr>
                <w:rFonts w:ascii="Times New Roman" w:eastAsia="Times New Roman" w:hAnsi="Times New Roman" w:cs="Times New Roman"/>
                <w:lang w:val="en-HK" w:eastAsia="en-GB"/>
              </w:rPr>
              <w:pPrChange w:id="831" w:author="Daniel Noble" w:date="2023-07-12T13:16:00Z">
                <w:pPr>
                  <w:spacing w:after="0" w:line="480" w:lineRule="auto"/>
                </w:pPr>
              </w:pPrChange>
            </w:pPr>
          </w:p>
        </w:tc>
        <w:tc>
          <w:tcPr>
            <w:tcW w:w="3506" w:type="dxa"/>
            <w:gridSpan w:val="4"/>
            <w:tcBorders>
              <w:top w:val="single" w:sz="4" w:space="0" w:color="auto"/>
              <w:left w:val="nil"/>
              <w:bottom w:val="single" w:sz="4" w:space="0" w:color="auto"/>
              <w:right w:val="nil"/>
            </w:tcBorders>
            <w:shd w:val="clear" w:color="auto" w:fill="auto"/>
            <w:noWrap/>
            <w:vAlign w:val="bottom"/>
            <w:hideMark/>
            <w:tcPrChange w:id="832" w:author="Daniel Noble" w:date="2023-09-04T10:56:00Z">
              <w:tcPr>
                <w:tcW w:w="2707" w:type="dxa"/>
                <w:gridSpan w:val="4"/>
                <w:tcBorders>
                  <w:top w:val="single" w:sz="4" w:space="0" w:color="auto"/>
                  <w:left w:val="nil"/>
                  <w:bottom w:val="single" w:sz="4" w:space="0" w:color="auto"/>
                  <w:right w:val="nil"/>
                </w:tcBorders>
                <w:shd w:val="clear" w:color="auto" w:fill="auto"/>
                <w:noWrap/>
                <w:vAlign w:val="bottom"/>
                <w:hideMark/>
              </w:tcPr>
            </w:tcPrChange>
          </w:tcPr>
          <w:p w14:paraId="4987AA80" w14:textId="50A08561"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33" w:author="Daniel Noble" w:date="2023-06-30T08:47:00Z">
                  <w:rPr>
                    <w:rFonts w:ascii="Times New Roman" w:eastAsia="Times New Roman" w:hAnsi="Times New Roman" w:cs="Times New Roman"/>
                    <w:color w:val="000000"/>
                    <w:lang w:val="en-HK" w:eastAsia="en-GB"/>
                  </w:rPr>
                </w:rPrChange>
              </w:rPr>
              <w:pPrChange w:id="834"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35" w:author="Daniel Noble" w:date="2023-06-30T08:47:00Z">
                  <w:rPr>
                    <w:rFonts w:ascii="Times New Roman" w:eastAsia="Times New Roman" w:hAnsi="Times New Roman" w:cs="Times New Roman"/>
                    <w:color w:val="000000"/>
                    <w:lang w:val="en-HK" w:eastAsia="en-GB"/>
                  </w:rPr>
                </w:rPrChange>
              </w:rPr>
              <w:t>Hot developmental temperature</w:t>
            </w:r>
            <w:r w:rsidR="00A84421" w:rsidRPr="00F71303">
              <w:rPr>
                <w:rFonts w:ascii="Times New Roman" w:eastAsia="Times New Roman" w:hAnsi="Times New Roman" w:cs="Times New Roman"/>
                <w:b/>
                <w:bCs/>
                <w:color w:val="000000"/>
                <w:lang w:val="en-HK" w:eastAsia="en-GB"/>
                <w:rPrChange w:id="836"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837" w:author="Daniel Noble" w:date="2023-06-30T08:47:00Z">
                  <w:rPr>
                    <w:rFonts w:ascii="Times New Roman" w:eastAsia="Times New Roman" w:hAnsi="Times New Roman" w:cs="Times New Roman"/>
                    <w:color w:val="000000"/>
                    <w:lang w:val="en-HK" w:eastAsia="en-GB"/>
                  </w:rPr>
                </w:rPrChange>
              </w:rPr>
              <w:t xml:space="preserve"> (</w:t>
            </w:r>
            <w:proofErr w:type="spellStart"/>
            <w:r w:rsidR="00DF4AA5" w:rsidRPr="00F71303">
              <w:rPr>
                <w:b/>
                <w:bCs/>
                <w:rPrChange w:id="838" w:author="Daniel Noble" w:date="2023-06-30T08:47:00Z">
                  <w:rPr/>
                </w:rPrChange>
              </w:rPr>
              <w:t>n</w:t>
            </w:r>
            <w:r w:rsidR="00DF4AA5" w:rsidRPr="00F71303">
              <w:rPr>
                <w:b/>
                <w:bCs/>
                <w:vertAlign w:val="subscript"/>
                <w:rPrChange w:id="839"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840"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841" w:author="Daniel Noble" w:date="2023-06-30T08:47:00Z">
                  <w:rPr>
                    <w:rFonts w:ascii="Times New Roman" w:eastAsia="Times New Roman" w:hAnsi="Times New Roman" w:cs="Times New Roman"/>
                    <w:color w:val="000000"/>
                    <w:lang w:val="en-HK" w:eastAsia="en-GB"/>
                  </w:rPr>
                </w:rPrChange>
              </w:rPr>
              <w:t>= 125)</w:t>
            </w:r>
          </w:p>
        </w:tc>
        <w:tc>
          <w:tcPr>
            <w:tcW w:w="3685" w:type="dxa"/>
            <w:gridSpan w:val="5"/>
            <w:tcBorders>
              <w:top w:val="single" w:sz="4" w:space="0" w:color="auto"/>
              <w:left w:val="nil"/>
              <w:bottom w:val="single" w:sz="4" w:space="0" w:color="auto"/>
              <w:right w:val="nil"/>
            </w:tcBorders>
            <w:shd w:val="clear" w:color="auto" w:fill="auto"/>
            <w:noWrap/>
            <w:vAlign w:val="bottom"/>
            <w:hideMark/>
            <w:tcPrChange w:id="842" w:author="Daniel Noble" w:date="2023-09-04T10:56:00Z">
              <w:tcPr>
                <w:tcW w:w="3089" w:type="dxa"/>
                <w:gridSpan w:val="4"/>
                <w:tcBorders>
                  <w:top w:val="single" w:sz="4" w:space="0" w:color="auto"/>
                  <w:left w:val="nil"/>
                  <w:bottom w:val="single" w:sz="4" w:space="0" w:color="auto"/>
                  <w:right w:val="nil"/>
                </w:tcBorders>
                <w:shd w:val="clear" w:color="auto" w:fill="auto"/>
                <w:noWrap/>
                <w:vAlign w:val="bottom"/>
                <w:hideMark/>
              </w:tcPr>
            </w:tcPrChange>
          </w:tcPr>
          <w:p w14:paraId="74A4BD13" w14:textId="477FFE4D"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43" w:author="Daniel Noble" w:date="2023-06-30T08:47:00Z">
                  <w:rPr>
                    <w:rFonts w:ascii="Times New Roman" w:eastAsia="Times New Roman" w:hAnsi="Times New Roman" w:cs="Times New Roman"/>
                    <w:color w:val="000000"/>
                    <w:lang w:val="en-HK" w:eastAsia="en-GB"/>
                  </w:rPr>
                </w:rPrChange>
              </w:rPr>
              <w:pPrChange w:id="844"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45" w:author="Daniel Noble" w:date="2023-06-30T08:47:00Z">
                  <w:rPr>
                    <w:rFonts w:ascii="Times New Roman" w:eastAsia="Times New Roman" w:hAnsi="Times New Roman" w:cs="Times New Roman"/>
                    <w:color w:val="000000"/>
                    <w:lang w:val="en-HK" w:eastAsia="en-GB"/>
                  </w:rPr>
                </w:rPrChange>
              </w:rPr>
              <w:t xml:space="preserve">Cold developmental temperature </w:t>
            </w:r>
            <w:r w:rsidR="00A84421" w:rsidRPr="00F71303">
              <w:rPr>
                <w:rFonts w:ascii="Times New Roman" w:eastAsia="Times New Roman" w:hAnsi="Times New Roman" w:cs="Times New Roman"/>
                <w:b/>
                <w:bCs/>
                <w:color w:val="000000"/>
                <w:lang w:val="en-HK" w:eastAsia="en-GB"/>
                <w:rPrChange w:id="846" w:author="Daniel Noble" w:date="2023-06-30T08:47:00Z">
                  <w:rPr>
                    <w:rFonts w:ascii="Times New Roman" w:eastAsia="Times New Roman" w:hAnsi="Times New Roman" w:cs="Times New Roman"/>
                    <w:color w:val="000000"/>
                    <w:lang w:val="en-HK" w:eastAsia="en-GB"/>
                  </w:rPr>
                </w:rPrChange>
              </w:rPr>
              <w:br/>
            </w:r>
            <w:r w:rsidRPr="00F71303">
              <w:rPr>
                <w:rFonts w:ascii="Times New Roman" w:eastAsia="Times New Roman" w:hAnsi="Times New Roman" w:cs="Times New Roman"/>
                <w:b/>
                <w:bCs/>
                <w:color w:val="000000"/>
                <w:lang w:val="en-HK" w:eastAsia="en-GB"/>
                <w:rPrChange w:id="847" w:author="Daniel Noble" w:date="2023-06-30T08:47:00Z">
                  <w:rPr>
                    <w:rFonts w:ascii="Times New Roman" w:eastAsia="Times New Roman" w:hAnsi="Times New Roman" w:cs="Times New Roman"/>
                    <w:color w:val="000000"/>
                    <w:lang w:val="en-HK" w:eastAsia="en-GB"/>
                  </w:rPr>
                </w:rPrChange>
              </w:rPr>
              <w:t>(</w:t>
            </w:r>
            <w:proofErr w:type="spellStart"/>
            <w:r w:rsidR="00DF4AA5" w:rsidRPr="00F71303">
              <w:rPr>
                <w:b/>
                <w:bCs/>
                <w:rPrChange w:id="848" w:author="Daniel Noble" w:date="2023-06-30T08:47:00Z">
                  <w:rPr/>
                </w:rPrChange>
              </w:rPr>
              <w:t>n</w:t>
            </w:r>
            <w:r w:rsidR="00DF4AA5" w:rsidRPr="00F71303">
              <w:rPr>
                <w:b/>
                <w:bCs/>
                <w:vertAlign w:val="subscript"/>
                <w:rPrChange w:id="849" w:author="Daniel Noble" w:date="2023-06-30T08:47:00Z">
                  <w:rPr>
                    <w:vertAlign w:val="subscript"/>
                  </w:rPr>
                </w:rPrChange>
              </w:rPr>
              <w:t>lizards</w:t>
            </w:r>
            <w:proofErr w:type="spellEnd"/>
            <w:r w:rsidR="00DF4AA5" w:rsidRPr="00F71303">
              <w:rPr>
                <w:rFonts w:ascii="Times New Roman" w:eastAsia="Times New Roman" w:hAnsi="Times New Roman" w:cs="Times New Roman"/>
                <w:b/>
                <w:bCs/>
                <w:color w:val="000000"/>
                <w:lang w:val="en-HK" w:eastAsia="en-GB"/>
                <w:rPrChange w:id="850" w:author="Daniel Noble" w:date="2023-06-30T08:47:00Z">
                  <w:rPr>
                    <w:rFonts w:ascii="Times New Roman" w:eastAsia="Times New Roman" w:hAnsi="Times New Roman" w:cs="Times New Roman"/>
                    <w:color w:val="000000"/>
                    <w:lang w:val="en-HK" w:eastAsia="en-GB"/>
                  </w:rPr>
                </w:rPrChange>
              </w:rPr>
              <w:t xml:space="preserve"> </w:t>
            </w:r>
            <w:r w:rsidRPr="00F71303">
              <w:rPr>
                <w:rFonts w:ascii="Times New Roman" w:eastAsia="Times New Roman" w:hAnsi="Times New Roman" w:cs="Times New Roman"/>
                <w:b/>
                <w:bCs/>
                <w:color w:val="000000"/>
                <w:lang w:val="en-HK" w:eastAsia="en-GB"/>
                <w:rPrChange w:id="851" w:author="Daniel Noble" w:date="2023-06-30T08:47:00Z">
                  <w:rPr>
                    <w:rFonts w:ascii="Times New Roman" w:eastAsia="Times New Roman" w:hAnsi="Times New Roman" w:cs="Times New Roman"/>
                    <w:color w:val="000000"/>
                    <w:lang w:val="en-HK" w:eastAsia="en-GB"/>
                  </w:rPr>
                </w:rPrChange>
              </w:rPr>
              <w:t>= 136)</w:t>
            </w:r>
          </w:p>
        </w:tc>
      </w:tr>
      <w:tr w:rsidR="001C126D" w:rsidRPr="00E142DB" w14:paraId="16E8F05D" w14:textId="77777777" w:rsidTr="00D12AAE">
        <w:trPr>
          <w:gridAfter w:val="1"/>
          <w:trHeight w:val="351"/>
        </w:trPr>
        <w:tc>
          <w:tcPr>
            <w:tcW w:w="1564" w:type="dxa"/>
            <w:tcBorders>
              <w:top w:val="nil"/>
              <w:left w:val="nil"/>
              <w:bottom w:val="nil"/>
              <w:right w:val="nil"/>
            </w:tcBorders>
            <w:shd w:val="clear" w:color="auto" w:fill="auto"/>
            <w:noWrap/>
            <w:vAlign w:val="bottom"/>
            <w:hideMark/>
          </w:tcPr>
          <w:p w14:paraId="7FD36F9B" w14:textId="77777777" w:rsidR="00E56BA9" w:rsidRPr="00E142DB" w:rsidRDefault="00E56BA9">
            <w:pPr>
              <w:spacing w:after="0"/>
              <w:contextualSpacing/>
              <w:jc w:val="center"/>
              <w:rPr>
                <w:rFonts w:ascii="Times New Roman" w:eastAsia="Times New Roman" w:hAnsi="Times New Roman" w:cs="Times New Roman"/>
                <w:color w:val="000000"/>
                <w:lang w:val="en-HK" w:eastAsia="en-GB"/>
              </w:rPr>
              <w:pPrChange w:id="852" w:author="Daniel Noble" w:date="2023-07-12T13:16:00Z">
                <w:pPr>
                  <w:spacing w:after="0" w:line="480" w:lineRule="auto"/>
                  <w:jc w:val="center"/>
                </w:pPr>
              </w:pPrChange>
            </w:pPr>
          </w:p>
        </w:tc>
        <w:tc>
          <w:tcPr>
            <w:tcW w:w="1379" w:type="dxa"/>
            <w:tcBorders>
              <w:top w:val="nil"/>
              <w:left w:val="nil"/>
              <w:bottom w:val="single" w:sz="4" w:space="0" w:color="auto"/>
              <w:right w:val="nil"/>
            </w:tcBorders>
            <w:shd w:val="clear" w:color="auto" w:fill="auto"/>
            <w:noWrap/>
            <w:vAlign w:val="bottom"/>
            <w:hideMark/>
          </w:tcPr>
          <w:p w14:paraId="6D6D935A" w14:textId="1544341F"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53" w:author="Daniel Noble" w:date="2023-06-30T08:47:00Z">
                  <w:rPr>
                    <w:rFonts w:ascii="Times New Roman" w:eastAsia="Times New Roman" w:hAnsi="Times New Roman" w:cs="Times New Roman"/>
                    <w:color w:val="000000"/>
                    <w:lang w:val="en-HK" w:eastAsia="en-GB"/>
                  </w:rPr>
                </w:rPrChange>
              </w:rPr>
              <w:pPrChange w:id="854" w:author="Daniel Noble" w:date="2023-07-12T13:16:00Z">
                <w:pPr>
                  <w:spacing w:after="0" w:line="480" w:lineRule="auto"/>
                  <w:jc w:val="center"/>
                </w:pPr>
              </w:pPrChange>
            </w:pPr>
            <w:del w:id="855" w:author="Daniel Noble" w:date="2023-09-04T10:57:00Z">
              <w:r w:rsidRPr="00F71303" w:rsidDel="002D7D7C">
                <w:rPr>
                  <w:rFonts w:ascii="Times New Roman" w:eastAsia="Times New Roman" w:hAnsi="Times New Roman" w:cs="Times New Roman"/>
                  <w:b/>
                  <w:bCs/>
                  <w:color w:val="000000"/>
                  <w:lang w:val="en-HK" w:eastAsia="en-GB"/>
                  <w:rPrChange w:id="856" w:author="Daniel Noble" w:date="2023-06-30T08:47:00Z">
                    <w:rPr>
                      <w:rFonts w:ascii="Times New Roman" w:eastAsia="Times New Roman" w:hAnsi="Times New Roman" w:cs="Times New Roman"/>
                      <w:color w:val="000000"/>
                      <w:lang w:val="en-HK" w:eastAsia="en-GB"/>
                    </w:rPr>
                  </w:rPrChange>
                </w:rPr>
                <w:delText>Estimate</w:delText>
              </w:r>
            </w:del>
            <w:ins w:id="857" w:author="Daniel Noble" w:date="2023-09-04T10:57:00Z">
              <w:r w:rsidR="002D7D7C" w:rsidRPr="00F71303">
                <w:rPr>
                  <w:rFonts w:ascii="Times New Roman" w:eastAsia="Times New Roman" w:hAnsi="Times New Roman" w:cs="Times New Roman"/>
                  <w:b/>
                  <w:bCs/>
                  <w:color w:val="000000"/>
                  <w:lang w:val="en-HK" w:eastAsia="en-GB"/>
                  <w:rPrChange w:id="858" w:author="Daniel Noble" w:date="2023-06-30T08:47:00Z">
                    <w:rPr>
                      <w:rFonts w:ascii="Times New Roman" w:eastAsia="Times New Roman" w:hAnsi="Times New Roman" w:cs="Times New Roman"/>
                      <w:color w:val="000000"/>
                      <w:lang w:val="en-HK" w:eastAsia="en-GB"/>
                    </w:rPr>
                  </w:rPrChange>
                </w:rPr>
                <w:t>Est</w:t>
              </w:r>
              <w:r w:rsidR="002D7D7C">
                <w:rPr>
                  <w:rFonts w:ascii="Times New Roman" w:eastAsia="Times New Roman" w:hAnsi="Times New Roman" w:cs="Times New Roman"/>
                  <w:b/>
                  <w:bCs/>
                  <w:color w:val="000000"/>
                  <w:lang w:val="en-HK" w:eastAsia="en-GB"/>
                </w:rPr>
                <w:t>.</w:t>
              </w:r>
            </w:ins>
          </w:p>
        </w:tc>
        <w:tc>
          <w:tcPr>
            <w:tcW w:w="993" w:type="dxa"/>
            <w:tcBorders>
              <w:top w:val="nil"/>
              <w:left w:val="nil"/>
              <w:bottom w:val="single" w:sz="4" w:space="0" w:color="auto"/>
              <w:right w:val="nil"/>
            </w:tcBorders>
            <w:shd w:val="clear" w:color="auto" w:fill="auto"/>
            <w:noWrap/>
            <w:vAlign w:val="bottom"/>
            <w:hideMark/>
          </w:tcPr>
          <w:p w14:paraId="1FBAE240"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59" w:author="Daniel Noble" w:date="2023-06-30T08:47:00Z">
                  <w:rPr>
                    <w:rFonts w:ascii="Times New Roman" w:eastAsia="Times New Roman" w:hAnsi="Times New Roman" w:cs="Times New Roman"/>
                    <w:color w:val="000000"/>
                    <w:lang w:val="en-HK" w:eastAsia="en-GB"/>
                  </w:rPr>
                </w:rPrChange>
              </w:rPr>
              <w:pPrChange w:id="860"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61" w:author="Daniel Noble" w:date="2023-06-30T08:47:00Z">
                  <w:rPr>
                    <w:rFonts w:ascii="Times New Roman" w:eastAsia="Times New Roman" w:hAnsi="Times New Roman" w:cs="Times New Roman"/>
                    <w:color w:val="000000"/>
                    <w:lang w:val="en-HK" w:eastAsia="en-GB"/>
                  </w:rPr>
                </w:rPrChange>
              </w:rPr>
              <w:t>Lower</w:t>
            </w:r>
          </w:p>
        </w:tc>
        <w:tc>
          <w:tcPr>
            <w:tcW w:w="1134" w:type="dxa"/>
            <w:gridSpan w:val="2"/>
            <w:tcBorders>
              <w:top w:val="nil"/>
              <w:left w:val="nil"/>
              <w:bottom w:val="single" w:sz="4" w:space="0" w:color="auto"/>
              <w:right w:val="nil"/>
            </w:tcBorders>
            <w:shd w:val="clear" w:color="auto" w:fill="auto"/>
            <w:noWrap/>
            <w:vAlign w:val="bottom"/>
            <w:hideMark/>
          </w:tcPr>
          <w:p w14:paraId="5F868325"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62" w:author="Daniel Noble" w:date="2023-06-30T08:47:00Z">
                  <w:rPr>
                    <w:rFonts w:ascii="Times New Roman" w:eastAsia="Times New Roman" w:hAnsi="Times New Roman" w:cs="Times New Roman"/>
                    <w:color w:val="000000"/>
                    <w:lang w:val="en-HK" w:eastAsia="en-GB"/>
                  </w:rPr>
                </w:rPrChange>
              </w:rPr>
              <w:pPrChange w:id="863"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64" w:author="Daniel Noble" w:date="2023-06-30T08:47:00Z">
                  <w:rPr>
                    <w:rFonts w:ascii="Times New Roman" w:eastAsia="Times New Roman" w:hAnsi="Times New Roman" w:cs="Times New Roman"/>
                    <w:color w:val="000000"/>
                    <w:lang w:val="en-HK" w:eastAsia="en-GB"/>
                  </w:rPr>
                </w:rPrChange>
              </w:rPr>
              <w:t>Upper</w:t>
            </w:r>
          </w:p>
        </w:tc>
        <w:tc>
          <w:tcPr>
            <w:tcW w:w="1134" w:type="dxa"/>
            <w:tcBorders>
              <w:top w:val="nil"/>
              <w:left w:val="nil"/>
              <w:bottom w:val="single" w:sz="4" w:space="0" w:color="auto"/>
              <w:right w:val="nil"/>
            </w:tcBorders>
            <w:shd w:val="clear" w:color="auto" w:fill="auto"/>
            <w:noWrap/>
            <w:vAlign w:val="bottom"/>
            <w:hideMark/>
          </w:tcPr>
          <w:p w14:paraId="466210BC" w14:textId="5474CC3F"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65" w:author="Daniel Noble" w:date="2023-06-30T08:47:00Z">
                  <w:rPr>
                    <w:rFonts w:ascii="Times New Roman" w:eastAsia="Times New Roman" w:hAnsi="Times New Roman" w:cs="Times New Roman"/>
                    <w:color w:val="000000"/>
                    <w:lang w:val="en-HK" w:eastAsia="en-GB"/>
                  </w:rPr>
                </w:rPrChange>
              </w:rPr>
              <w:pPrChange w:id="866" w:author="Daniel Noble" w:date="2023-07-12T13:16:00Z">
                <w:pPr>
                  <w:spacing w:after="0" w:line="480" w:lineRule="auto"/>
                  <w:jc w:val="center"/>
                </w:pPr>
              </w:pPrChange>
            </w:pPr>
            <w:del w:id="867" w:author="Daniel Noble" w:date="2023-09-04T10:57:00Z">
              <w:r w:rsidRPr="00F71303" w:rsidDel="002D7D7C">
                <w:rPr>
                  <w:rFonts w:ascii="Times New Roman" w:eastAsia="Times New Roman" w:hAnsi="Times New Roman" w:cs="Times New Roman"/>
                  <w:b/>
                  <w:bCs/>
                  <w:color w:val="000000"/>
                  <w:lang w:val="en-HK" w:eastAsia="en-GB"/>
                  <w:rPrChange w:id="868" w:author="Daniel Noble" w:date="2023-06-30T08:47:00Z">
                    <w:rPr>
                      <w:rFonts w:ascii="Times New Roman" w:eastAsia="Times New Roman" w:hAnsi="Times New Roman" w:cs="Times New Roman"/>
                      <w:color w:val="000000"/>
                      <w:lang w:val="en-HK" w:eastAsia="en-GB"/>
                    </w:rPr>
                  </w:rPrChange>
                </w:rPr>
                <w:delText>Estimate</w:delText>
              </w:r>
            </w:del>
            <w:ins w:id="869" w:author="Daniel Noble" w:date="2023-09-04T10:57:00Z">
              <w:r w:rsidR="002D7D7C" w:rsidRPr="00F71303">
                <w:rPr>
                  <w:rFonts w:ascii="Times New Roman" w:eastAsia="Times New Roman" w:hAnsi="Times New Roman" w:cs="Times New Roman"/>
                  <w:b/>
                  <w:bCs/>
                  <w:color w:val="000000"/>
                  <w:lang w:val="en-HK" w:eastAsia="en-GB"/>
                  <w:rPrChange w:id="870" w:author="Daniel Noble" w:date="2023-06-30T08:47:00Z">
                    <w:rPr>
                      <w:rFonts w:ascii="Times New Roman" w:eastAsia="Times New Roman" w:hAnsi="Times New Roman" w:cs="Times New Roman"/>
                      <w:color w:val="000000"/>
                      <w:lang w:val="en-HK" w:eastAsia="en-GB"/>
                    </w:rPr>
                  </w:rPrChange>
                </w:rPr>
                <w:t>Es</w:t>
              </w:r>
              <w:r w:rsidR="002D7D7C">
                <w:rPr>
                  <w:rFonts w:ascii="Times New Roman" w:eastAsia="Times New Roman" w:hAnsi="Times New Roman" w:cs="Times New Roman"/>
                  <w:b/>
                  <w:bCs/>
                  <w:color w:val="000000"/>
                  <w:lang w:val="en-HK" w:eastAsia="en-GB"/>
                </w:rPr>
                <w:t>t.</w:t>
              </w:r>
            </w:ins>
          </w:p>
        </w:tc>
        <w:tc>
          <w:tcPr>
            <w:tcW w:w="1134" w:type="dxa"/>
            <w:gridSpan w:val="2"/>
            <w:tcBorders>
              <w:top w:val="nil"/>
              <w:left w:val="nil"/>
              <w:bottom w:val="single" w:sz="4" w:space="0" w:color="auto"/>
              <w:right w:val="nil"/>
            </w:tcBorders>
            <w:shd w:val="clear" w:color="auto" w:fill="auto"/>
            <w:noWrap/>
            <w:vAlign w:val="bottom"/>
            <w:hideMark/>
          </w:tcPr>
          <w:p w14:paraId="3B28E486"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71" w:author="Daniel Noble" w:date="2023-06-30T08:47:00Z">
                  <w:rPr>
                    <w:rFonts w:ascii="Times New Roman" w:eastAsia="Times New Roman" w:hAnsi="Times New Roman" w:cs="Times New Roman"/>
                    <w:color w:val="000000"/>
                    <w:lang w:val="en-HK" w:eastAsia="en-GB"/>
                  </w:rPr>
                </w:rPrChange>
              </w:rPr>
              <w:pPrChange w:id="872"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73" w:author="Daniel Noble" w:date="2023-06-30T08:47:00Z">
                  <w:rPr>
                    <w:rFonts w:ascii="Times New Roman" w:eastAsia="Times New Roman" w:hAnsi="Times New Roman" w:cs="Times New Roman"/>
                    <w:color w:val="000000"/>
                    <w:lang w:val="en-HK" w:eastAsia="en-GB"/>
                  </w:rPr>
                </w:rPrChange>
              </w:rPr>
              <w:t>Lower</w:t>
            </w:r>
          </w:p>
        </w:tc>
        <w:tc>
          <w:tcPr>
            <w:tcW w:w="1417" w:type="dxa"/>
            <w:gridSpan w:val="2"/>
            <w:tcBorders>
              <w:top w:val="nil"/>
              <w:left w:val="nil"/>
              <w:bottom w:val="single" w:sz="4" w:space="0" w:color="auto"/>
              <w:right w:val="nil"/>
            </w:tcBorders>
            <w:shd w:val="clear" w:color="auto" w:fill="auto"/>
            <w:noWrap/>
            <w:vAlign w:val="bottom"/>
            <w:hideMark/>
          </w:tcPr>
          <w:p w14:paraId="2AD3B58F" w14:textId="77777777" w:rsidR="00E56BA9" w:rsidRPr="00F71303" w:rsidRDefault="00E56BA9">
            <w:pPr>
              <w:spacing w:after="0"/>
              <w:contextualSpacing/>
              <w:jc w:val="center"/>
              <w:rPr>
                <w:rFonts w:ascii="Times New Roman" w:eastAsia="Times New Roman" w:hAnsi="Times New Roman" w:cs="Times New Roman"/>
                <w:b/>
                <w:bCs/>
                <w:color w:val="000000"/>
                <w:lang w:val="en-HK" w:eastAsia="en-GB"/>
                <w:rPrChange w:id="874" w:author="Daniel Noble" w:date="2023-06-30T08:47:00Z">
                  <w:rPr>
                    <w:rFonts w:ascii="Times New Roman" w:eastAsia="Times New Roman" w:hAnsi="Times New Roman" w:cs="Times New Roman"/>
                    <w:color w:val="000000"/>
                    <w:lang w:val="en-HK" w:eastAsia="en-GB"/>
                  </w:rPr>
                </w:rPrChange>
              </w:rPr>
              <w:pPrChange w:id="875" w:author="Daniel Noble" w:date="2023-07-12T13:16:00Z">
                <w:pPr>
                  <w:spacing w:after="0" w:line="480" w:lineRule="auto"/>
                  <w:jc w:val="center"/>
                </w:pPr>
              </w:pPrChange>
            </w:pPr>
            <w:r w:rsidRPr="00F71303">
              <w:rPr>
                <w:rFonts w:ascii="Times New Roman" w:eastAsia="Times New Roman" w:hAnsi="Times New Roman" w:cs="Times New Roman"/>
                <w:b/>
                <w:bCs/>
                <w:color w:val="000000"/>
                <w:lang w:val="en-HK" w:eastAsia="en-GB"/>
                <w:rPrChange w:id="876" w:author="Daniel Noble" w:date="2023-06-30T08:47:00Z">
                  <w:rPr>
                    <w:rFonts w:ascii="Times New Roman" w:eastAsia="Times New Roman" w:hAnsi="Times New Roman" w:cs="Times New Roman"/>
                    <w:color w:val="000000"/>
                    <w:lang w:val="en-HK" w:eastAsia="en-GB"/>
                  </w:rPr>
                </w:rPrChange>
              </w:rPr>
              <w:t>Upper</w:t>
            </w:r>
          </w:p>
        </w:tc>
      </w:tr>
      <w:tr w:rsidR="001C126D" w:rsidRPr="00E142DB" w14:paraId="1E454393" w14:textId="77777777" w:rsidTr="00D12AAE">
        <w:trPr>
          <w:gridAfter w:val="1"/>
          <w:trHeight w:val="351"/>
        </w:trPr>
        <w:tc>
          <w:tcPr>
            <w:tcW w:w="1564" w:type="dxa"/>
            <w:tcBorders>
              <w:top w:val="nil"/>
              <w:left w:val="nil"/>
              <w:bottom w:val="nil"/>
              <w:right w:val="nil"/>
            </w:tcBorders>
            <w:shd w:val="clear" w:color="auto" w:fill="auto"/>
            <w:noWrap/>
            <w:vAlign w:val="bottom"/>
            <w:hideMark/>
          </w:tcPr>
          <w:p w14:paraId="10EB6BEB" w14:textId="78AFB5AF" w:rsidR="00CA4CB0" w:rsidRPr="00E142DB" w:rsidRDefault="00CA4CB0" w:rsidP="00CA4CB0">
            <w:pPr>
              <w:spacing w:after="0"/>
              <w:contextualSpacing/>
              <w:rPr>
                <w:rFonts w:ascii="Times New Roman" w:eastAsia="Times New Roman" w:hAnsi="Times New Roman" w:cs="Times New Roman"/>
                <w:color w:val="000000"/>
                <w:lang w:val="en-HK" w:eastAsia="en-GB"/>
              </w:rPr>
              <w:pPrChange w:id="877" w:author="Daniel Noble" w:date="2023-07-12T13:16:00Z">
                <w:pPr>
                  <w:spacing w:after="0" w:line="480" w:lineRule="auto"/>
                </w:pPr>
              </w:pPrChange>
            </w:pPr>
            <w:proofErr w:type="spellStart"/>
            <w:r>
              <w:t>V</w:t>
            </w:r>
            <w:r w:rsidRPr="002C4619">
              <w:rPr>
                <w:vertAlign w:val="subscript"/>
              </w:rPr>
              <w:t>additive</w:t>
            </w:r>
            <w:proofErr w:type="spellEnd"/>
            <w:r w:rsidRPr="002C4619">
              <w:rPr>
                <w:vertAlign w:val="subscript"/>
              </w:rPr>
              <w:t xml:space="preserve"> g</w:t>
            </w:r>
            <w:r>
              <w:rPr>
                <w:vertAlign w:val="subscript"/>
              </w:rPr>
              <w:t>enetic</w:t>
            </w:r>
          </w:p>
        </w:tc>
        <w:tc>
          <w:tcPr>
            <w:tcW w:w="1379" w:type="dxa"/>
            <w:tcBorders>
              <w:top w:val="nil"/>
              <w:left w:val="nil"/>
              <w:bottom w:val="nil"/>
              <w:right w:val="nil"/>
            </w:tcBorders>
            <w:shd w:val="clear" w:color="auto" w:fill="auto"/>
            <w:noWrap/>
            <w:hideMark/>
          </w:tcPr>
          <w:p w14:paraId="3297E3A0" w14:textId="5F35A30D"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878" w:author="Daniel Noble" w:date="2023-07-12T13:16:00Z">
                <w:pPr>
                  <w:spacing w:after="0" w:line="480" w:lineRule="auto"/>
                  <w:jc w:val="center"/>
                </w:pPr>
              </w:pPrChange>
            </w:pPr>
            <w:ins w:id="879" w:author="Daniel Noble" w:date="2023-09-04T10:54:00Z">
              <w:r w:rsidRPr="002D7D7C">
                <w:rPr>
                  <w:rFonts w:ascii="Times New Roman" w:hAnsi="Times New Roman" w:cs="Times New Roman"/>
                  <w:b/>
                  <w:bCs/>
                  <w:rPrChange w:id="880" w:author="Daniel Noble" w:date="2023-09-04T10:57:00Z">
                    <w:rPr/>
                  </w:rPrChange>
                </w:rPr>
                <w:t>0.039</w:t>
              </w:r>
            </w:ins>
            <w:del w:id="881" w:author="Daniel Noble" w:date="2023-09-04T10:54:00Z">
              <w:r w:rsidRPr="002D7D7C" w:rsidDel="00D362EE">
                <w:rPr>
                  <w:rFonts w:ascii="Times New Roman" w:hAnsi="Times New Roman" w:cs="Times New Roman"/>
                  <w:b/>
                  <w:bCs/>
                </w:rPr>
                <w:delText>0.028</w:delText>
              </w:r>
            </w:del>
          </w:p>
        </w:tc>
        <w:tc>
          <w:tcPr>
            <w:tcW w:w="993" w:type="dxa"/>
            <w:tcBorders>
              <w:top w:val="nil"/>
              <w:left w:val="nil"/>
              <w:bottom w:val="nil"/>
              <w:right w:val="nil"/>
            </w:tcBorders>
            <w:shd w:val="clear" w:color="auto" w:fill="auto"/>
            <w:noWrap/>
            <w:hideMark/>
          </w:tcPr>
          <w:p w14:paraId="08042F05" w14:textId="0167DC21"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882" w:author="Daniel Noble" w:date="2023-07-12T13:16:00Z">
                <w:pPr>
                  <w:spacing w:after="0" w:line="480" w:lineRule="auto"/>
                  <w:jc w:val="center"/>
                </w:pPr>
              </w:pPrChange>
            </w:pPr>
            <w:ins w:id="883" w:author="Daniel Noble" w:date="2023-09-04T10:54:00Z">
              <w:r w:rsidRPr="002D7D7C">
                <w:rPr>
                  <w:rFonts w:ascii="Times New Roman" w:hAnsi="Times New Roman" w:cs="Times New Roman"/>
                  <w:b/>
                  <w:bCs/>
                  <w:rPrChange w:id="884" w:author="Daniel Noble" w:date="2023-09-04T10:57:00Z">
                    <w:rPr/>
                  </w:rPrChange>
                </w:rPr>
                <w:t>0.018</w:t>
              </w:r>
            </w:ins>
            <w:del w:id="885" w:author="Daniel Noble" w:date="2023-09-04T10:54:00Z">
              <w:r w:rsidRPr="002D7D7C" w:rsidDel="00D362EE">
                <w:rPr>
                  <w:rFonts w:ascii="Times New Roman" w:hAnsi="Times New Roman" w:cs="Times New Roman"/>
                  <w:b/>
                  <w:bCs/>
                </w:rPr>
                <w:delText>0.001</w:delText>
              </w:r>
            </w:del>
          </w:p>
        </w:tc>
        <w:tc>
          <w:tcPr>
            <w:tcW w:w="1134" w:type="dxa"/>
            <w:gridSpan w:val="2"/>
            <w:tcBorders>
              <w:top w:val="nil"/>
              <w:left w:val="nil"/>
              <w:bottom w:val="nil"/>
              <w:right w:val="nil"/>
            </w:tcBorders>
            <w:shd w:val="clear" w:color="auto" w:fill="auto"/>
            <w:noWrap/>
            <w:hideMark/>
          </w:tcPr>
          <w:p w14:paraId="238C87A5" w14:textId="63698CB3"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886" w:author="Daniel Noble" w:date="2023-07-12T13:16:00Z">
                <w:pPr>
                  <w:spacing w:after="0" w:line="480" w:lineRule="auto"/>
                  <w:jc w:val="center"/>
                </w:pPr>
              </w:pPrChange>
            </w:pPr>
            <w:ins w:id="887" w:author="Daniel Noble" w:date="2023-09-04T10:54:00Z">
              <w:r w:rsidRPr="002D7D7C">
                <w:rPr>
                  <w:rFonts w:ascii="Times New Roman" w:hAnsi="Times New Roman" w:cs="Times New Roman"/>
                  <w:b/>
                  <w:bCs/>
                  <w:rPrChange w:id="888" w:author="Daniel Noble" w:date="2023-09-04T10:57:00Z">
                    <w:rPr/>
                  </w:rPrChange>
                </w:rPr>
                <w:t>0.068</w:t>
              </w:r>
            </w:ins>
            <w:del w:id="889" w:author="Daniel Noble" w:date="2023-09-04T10:54:00Z">
              <w:r w:rsidRPr="002D7D7C" w:rsidDel="00D362EE">
                <w:rPr>
                  <w:rFonts w:ascii="Times New Roman" w:hAnsi="Times New Roman" w:cs="Times New Roman"/>
                  <w:b/>
                  <w:bCs/>
                </w:rPr>
                <w:delText>0.056</w:delText>
              </w:r>
            </w:del>
          </w:p>
        </w:tc>
        <w:tc>
          <w:tcPr>
            <w:tcW w:w="1134" w:type="dxa"/>
            <w:tcBorders>
              <w:top w:val="nil"/>
              <w:left w:val="nil"/>
              <w:bottom w:val="nil"/>
              <w:right w:val="nil"/>
            </w:tcBorders>
            <w:shd w:val="clear" w:color="auto" w:fill="auto"/>
            <w:noWrap/>
            <w:hideMark/>
          </w:tcPr>
          <w:p w14:paraId="613C7A97" w14:textId="228AB2CF"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890" w:author="Daniel Noble" w:date="2023-07-12T13:16:00Z">
                <w:pPr>
                  <w:spacing w:after="0" w:line="480" w:lineRule="auto"/>
                  <w:jc w:val="center"/>
                </w:pPr>
              </w:pPrChange>
            </w:pPr>
            <w:ins w:id="891" w:author="Daniel Noble" w:date="2023-09-04T10:54:00Z">
              <w:r w:rsidRPr="002D7D7C">
                <w:rPr>
                  <w:rFonts w:ascii="Times New Roman" w:hAnsi="Times New Roman" w:cs="Times New Roman"/>
                  <w:b/>
                  <w:bCs/>
                  <w:rPrChange w:id="892" w:author="Daniel Noble" w:date="2023-09-04T10:57:00Z">
                    <w:rPr/>
                  </w:rPrChange>
                </w:rPr>
                <w:t>0.018</w:t>
              </w:r>
            </w:ins>
            <w:del w:id="893" w:author="Daniel Noble" w:date="2023-09-04T10:54:00Z">
              <w:r w:rsidRPr="002D7D7C" w:rsidDel="00D362EE">
                <w:rPr>
                  <w:rFonts w:ascii="Times New Roman" w:hAnsi="Times New Roman" w:cs="Times New Roman"/>
                  <w:b/>
                  <w:bCs/>
                </w:rPr>
                <w:delText>0.01</w:delText>
              </w:r>
            </w:del>
          </w:p>
        </w:tc>
        <w:tc>
          <w:tcPr>
            <w:tcW w:w="1134" w:type="dxa"/>
            <w:gridSpan w:val="2"/>
            <w:tcBorders>
              <w:top w:val="nil"/>
              <w:left w:val="nil"/>
              <w:bottom w:val="nil"/>
              <w:right w:val="nil"/>
            </w:tcBorders>
            <w:shd w:val="clear" w:color="auto" w:fill="auto"/>
            <w:noWrap/>
            <w:hideMark/>
          </w:tcPr>
          <w:p w14:paraId="6837CECA" w14:textId="4DF826DC"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894" w:author="Daniel Noble" w:date="2023-07-12T13:16:00Z">
                <w:pPr>
                  <w:spacing w:after="0" w:line="480" w:lineRule="auto"/>
                  <w:jc w:val="center"/>
                </w:pPr>
              </w:pPrChange>
            </w:pPr>
            <w:ins w:id="895" w:author="Daniel Noble" w:date="2023-09-04T10:54:00Z">
              <w:r w:rsidRPr="002D7D7C">
                <w:rPr>
                  <w:rFonts w:ascii="Times New Roman" w:hAnsi="Times New Roman" w:cs="Times New Roman"/>
                  <w:b/>
                  <w:bCs/>
                  <w:rPrChange w:id="896" w:author="Daniel Noble" w:date="2023-09-04T10:57:00Z">
                    <w:rPr/>
                  </w:rPrChange>
                </w:rPr>
                <w:t>0.005</w:t>
              </w:r>
            </w:ins>
            <w:del w:id="897"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nil"/>
              <w:right w:val="nil"/>
            </w:tcBorders>
            <w:shd w:val="clear" w:color="auto" w:fill="auto"/>
            <w:noWrap/>
            <w:hideMark/>
          </w:tcPr>
          <w:p w14:paraId="400516B7" w14:textId="369AB73D"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898" w:author="Daniel Noble" w:date="2023-07-12T13:16:00Z">
                <w:pPr>
                  <w:spacing w:after="0" w:line="480" w:lineRule="auto"/>
                  <w:jc w:val="center"/>
                </w:pPr>
              </w:pPrChange>
            </w:pPr>
            <w:ins w:id="899" w:author="Daniel Noble" w:date="2023-09-04T10:54:00Z">
              <w:r w:rsidRPr="002D7D7C">
                <w:rPr>
                  <w:rFonts w:ascii="Times New Roman" w:hAnsi="Times New Roman" w:cs="Times New Roman"/>
                  <w:b/>
                  <w:bCs/>
                  <w:rPrChange w:id="900" w:author="Daniel Noble" w:date="2023-09-04T10:57:00Z">
                    <w:rPr/>
                  </w:rPrChange>
                </w:rPr>
                <w:t>0.034</w:t>
              </w:r>
            </w:ins>
            <w:del w:id="901" w:author="Daniel Noble" w:date="2023-09-04T10:54:00Z">
              <w:r w:rsidRPr="002D7D7C" w:rsidDel="006162D5">
                <w:rPr>
                  <w:rFonts w:ascii="Times New Roman" w:hAnsi="Times New Roman" w:cs="Times New Roman"/>
                  <w:b/>
                  <w:bCs/>
                </w:rPr>
                <w:delText>0.025</w:delText>
              </w:r>
            </w:del>
          </w:p>
        </w:tc>
      </w:tr>
      <w:tr w:rsidR="001C126D" w:rsidRPr="00E142DB" w14:paraId="18A52058" w14:textId="77777777" w:rsidTr="00D12AAE">
        <w:trPr>
          <w:gridAfter w:val="1"/>
          <w:trHeight w:val="351"/>
        </w:trPr>
        <w:tc>
          <w:tcPr>
            <w:tcW w:w="1564" w:type="dxa"/>
            <w:tcBorders>
              <w:top w:val="nil"/>
              <w:left w:val="nil"/>
              <w:bottom w:val="nil"/>
              <w:right w:val="nil"/>
            </w:tcBorders>
            <w:shd w:val="clear" w:color="auto" w:fill="auto"/>
            <w:noWrap/>
            <w:vAlign w:val="bottom"/>
            <w:hideMark/>
          </w:tcPr>
          <w:p w14:paraId="623E10C1" w14:textId="7A3FAC1F" w:rsidR="00CA4CB0" w:rsidRPr="00E142DB" w:rsidRDefault="00CA4CB0" w:rsidP="00CA4CB0">
            <w:pPr>
              <w:spacing w:after="0"/>
              <w:contextualSpacing/>
              <w:rPr>
                <w:rFonts w:ascii="Times New Roman" w:eastAsia="Times New Roman" w:hAnsi="Times New Roman" w:cs="Times New Roman"/>
                <w:color w:val="000000"/>
                <w:lang w:val="en-HK" w:eastAsia="en-GB"/>
              </w:rPr>
              <w:pPrChange w:id="902" w:author="Daniel Noble" w:date="2023-07-12T13:16:00Z">
                <w:pPr>
                  <w:spacing w:after="0" w:line="480" w:lineRule="auto"/>
                </w:pPr>
              </w:pPrChange>
            </w:pPr>
            <w:proofErr w:type="spellStart"/>
            <w:r>
              <w:t>V</w:t>
            </w:r>
            <w:r w:rsidRPr="002C4619">
              <w:rPr>
                <w:vertAlign w:val="subscript"/>
              </w:rPr>
              <w:t>maternal</w:t>
            </w:r>
            <w:proofErr w:type="spellEnd"/>
          </w:p>
        </w:tc>
        <w:tc>
          <w:tcPr>
            <w:tcW w:w="1379" w:type="dxa"/>
            <w:tcBorders>
              <w:top w:val="nil"/>
              <w:left w:val="nil"/>
              <w:bottom w:val="nil"/>
              <w:right w:val="nil"/>
            </w:tcBorders>
            <w:shd w:val="clear" w:color="auto" w:fill="auto"/>
            <w:noWrap/>
            <w:hideMark/>
          </w:tcPr>
          <w:p w14:paraId="0215985B" w14:textId="17950227"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03" w:author="Daniel Noble" w:date="2023-09-04T10:55:00Z">
                  <w:rPr>
                    <w:rFonts w:ascii="Times New Roman" w:eastAsia="Times New Roman" w:hAnsi="Times New Roman" w:cs="Times New Roman"/>
                    <w:b/>
                    <w:bCs/>
                    <w:color w:val="000000"/>
                    <w:lang w:val="en-HK" w:eastAsia="en-GB"/>
                  </w:rPr>
                </w:rPrChange>
              </w:rPr>
              <w:pPrChange w:id="904" w:author="Daniel Noble" w:date="2023-07-12T13:16:00Z">
                <w:pPr>
                  <w:spacing w:after="0" w:line="480" w:lineRule="auto"/>
                  <w:jc w:val="center"/>
                </w:pPr>
              </w:pPrChange>
            </w:pPr>
            <w:ins w:id="905" w:author="Daniel Noble" w:date="2023-09-04T10:54:00Z">
              <w:r w:rsidRPr="00CA4CB0">
                <w:rPr>
                  <w:rFonts w:ascii="Times New Roman" w:hAnsi="Times New Roman" w:cs="Times New Roman"/>
                  <w:rPrChange w:id="906" w:author="Daniel Noble" w:date="2023-09-04T10:55:00Z">
                    <w:rPr/>
                  </w:rPrChange>
                </w:rPr>
                <w:t>0.003</w:t>
              </w:r>
            </w:ins>
            <w:del w:id="907" w:author="Daniel Noble" w:date="2023-09-04T10:54:00Z">
              <w:r w:rsidRPr="00CA4CB0" w:rsidDel="00D362EE">
                <w:rPr>
                  <w:rFonts w:ascii="Times New Roman" w:hAnsi="Times New Roman" w:cs="Times New Roman"/>
                  <w:rPrChange w:id="908" w:author="Daniel Noble" w:date="2023-09-04T10:55:00Z">
                    <w:rPr>
                      <w:rFonts w:ascii="Times New Roman" w:hAnsi="Times New Roman" w:cs="Times New Roman"/>
                      <w:b/>
                      <w:bCs/>
                    </w:rPr>
                  </w:rPrChange>
                </w:rPr>
                <w:delText>0.006</w:delText>
              </w:r>
            </w:del>
          </w:p>
        </w:tc>
        <w:tc>
          <w:tcPr>
            <w:tcW w:w="993" w:type="dxa"/>
            <w:tcBorders>
              <w:top w:val="nil"/>
              <w:left w:val="nil"/>
              <w:bottom w:val="nil"/>
              <w:right w:val="nil"/>
            </w:tcBorders>
            <w:shd w:val="clear" w:color="auto" w:fill="auto"/>
            <w:noWrap/>
            <w:hideMark/>
          </w:tcPr>
          <w:p w14:paraId="11827F2D" w14:textId="78047E74"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09" w:author="Daniel Noble" w:date="2023-09-04T10:55:00Z">
                  <w:rPr>
                    <w:rFonts w:ascii="Times New Roman" w:eastAsia="Times New Roman" w:hAnsi="Times New Roman" w:cs="Times New Roman"/>
                    <w:b/>
                    <w:bCs/>
                    <w:color w:val="000000"/>
                    <w:lang w:val="en-HK" w:eastAsia="en-GB"/>
                  </w:rPr>
                </w:rPrChange>
              </w:rPr>
              <w:pPrChange w:id="910" w:author="Daniel Noble" w:date="2023-07-12T13:16:00Z">
                <w:pPr>
                  <w:spacing w:after="0" w:line="480" w:lineRule="auto"/>
                  <w:jc w:val="center"/>
                </w:pPr>
              </w:pPrChange>
            </w:pPr>
            <w:ins w:id="911" w:author="Daniel Noble" w:date="2023-09-04T10:54:00Z">
              <w:r w:rsidRPr="00CA4CB0">
                <w:rPr>
                  <w:rFonts w:ascii="Times New Roman" w:hAnsi="Times New Roman" w:cs="Times New Roman"/>
                  <w:rPrChange w:id="912" w:author="Daniel Noble" w:date="2023-09-04T10:55:00Z">
                    <w:rPr/>
                  </w:rPrChange>
                </w:rPr>
                <w:t>0.000</w:t>
              </w:r>
            </w:ins>
            <w:del w:id="913" w:author="Daniel Noble" w:date="2023-09-04T10:54:00Z">
              <w:r w:rsidRPr="00CA4CB0" w:rsidDel="00D362EE">
                <w:rPr>
                  <w:rFonts w:ascii="Times New Roman" w:hAnsi="Times New Roman" w:cs="Times New Roman"/>
                  <w:rPrChange w:id="914" w:author="Daniel Noble" w:date="2023-09-04T10:55:00Z">
                    <w:rPr>
                      <w:rFonts w:ascii="Times New Roman" w:hAnsi="Times New Roman" w:cs="Times New Roman"/>
                      <w:b/>
                      <w:bCs/>
                    </w:rPr>
                  </w:rPrChange>
                </w:rPr>
                <w:delText>0*</w:delText>
              </w:r>
            </w:del>
          </w:p>
        </w:tc>
        <w:tc>
          <w:tcPr>
            <w:tcW w:w="1134" w:type="dxa"/>
            <w:gridSpan w:val="2"/>
            <w:tcBorders>
              <w:top w:val="nil"/>
              <w:left w:val="nil"/>
              <w:bottom w:val="nil"/>
              <w:right w:val="nil"/>
            </w:tcBorders>
            <w:shd w:val="clear" w:color="auto" w:fill="auto"/>
            <w:noWrap/>
            <w:hideMark/>
          </w:tcPr>
          <w:p w14:paraId="5655A9F4" w14:textId="5B984F13"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15" w:author="Daniel Noble" w:date="2023-09-04T10:55:00Z">
                  <w:rPr>
                    <w:rFonts w:ascii="Times New Roman" w:eastAsia="Times New Roman" w:hAnsi="Times New Roman" w:cs="Times New Roman"/>
                    <w:b/>
                    <w:bCs/>
                    <w:color w:val="000000"/>
                    <w:lang w:val="en-HK" w:eastAsia="en-GB"/>
                  </w:rPr>
                </w:rPrChange>
              </w:rPr>
              <w:pPrChange w:id="916" w:author="Daniel Noble" w:date="2023-07-12T13:16:00Z">
                <w:pPr>
                  <w:spacing w:after="0" w:line="480" w:lineRule="auto"/>
                  <w:jc w:val="center"/>
                </w:pPr>
              </w:pPrChange>
            </w:pPr>
            <w:ins w:id="917" w:author="Daniel Noble" w:date="2023-09-04T10:54:00Z">
              <w:r w:rsidRPr="00CA4CB0">
                <w:rPr>
                  <w:rFonts w:ascii="Times New Roman" w:hAnsi="Times New Roman" w:cs="Times New Roman"/>
                  <w:rPrChange w:id="918" w:author="Daniel Noble" w:date="2023-09-04T10:55:00Z">
                    <w:rPr/>
                  </w:rPrChange>
                </w:rPr>
                <w:t>0.015</w:t>
              </w:r>
            </w:ins>
            <w:del w:id="919" w:author="Daniel Noble" w:date="2023-09-04T10:54:00Z">
              <w:r w:rsidRPr="00CA4CB0" w:rsidDel="00D362EE">
                <w:rPr>
                  <w:rFonts w:ascii="Times New Roman" w:hAnsi="Times New Roman" w:cs="Times New Roman"/>
                  <w:rPrChange w:id="920" w:author="Daniel Noble" w:date="2023-09-04T10:55:00Z">
                    <w:rPr>
                      <w:rFonts w:ascii="Times New Roman" w:hAnsi="Times New Roman" w:cs="Times New Roman"/>
                      <w:b/>
                      <w:bCs/>
                    </w:rPr>
                  </w:rPrChange>
                </w:rPr>
                <w:delText>0.024</w:delText>
              </w:r>
            </w:del>
          </w:p>
        </w:tc>
        <w:tc>
          <w:tcPr>
            <w:tcW w:w="1134" w:type="dxa"/>
            <w:tcBorders>
              <w:top w:val="nil"/>
              <w:left w:val="nil"/>
              <w:bottom w:val="nil"/>
              <w:right w:val="nil"/>
            </w:tcBorders>
            <w:shd w:val="clear" w:color="auto" w:fill="auto"/>
            <w:noWrap/>
            <w:hideMark/>
          </w:tcPr>
          <w:p w14:paraId="2F65E6DC" w14:textId="56F10B11"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21" w:author="Daniel Noble" w:date="2023-09-04T10:55:00Z">
                  <w:rPr>
                    <w:rFonts w:ascii="Times New Roman" w:eastAsia="Times New Roman" w:hAnsi="Times New Roman" w:cs="Times New Roman"/>
                    <w:b/>
                    <w:bCs/>
                    <w:color w:val="000000"/>
                    <w:lang w:val="en-HK" w:eastAsia="en-GB"/>
                  </w:rPr>
                </w:rPrChange>
              </w:rPr>
              <w:pPrChange w:id="922" w:author="Daniel Noble" w:date="2023-07-12T13:16:00Z">
                <w:pPr>
                  <w:spacing w:after="0" w:line="480" w:lineRule="auto"/>
                  <w:jc w:val="center"/>
                </w:pPr>
              </w:pPrChange>
            </w:pPr>
            <w:ins w:id="923" w:author="Daniel Noble" w:date="2023-09-04T10:54:00Z">
              <w:r w:rsidRPr="00CA4CB0">
                <w:rPr>
                  <w:rFonts w:ascii="Times New Roman" w:hAnsi="Times New Roman" w:cs="Times New Roman"/>
                  <w:rPrChange w:id="924" w:author="Daniel Noble" w:date="2023-09-04T10:55:00Z">
                    <w:rPr/>
                  </w:rPrChange>
                </w:rPr>
                <w:t>0.004</w:t>
              </w:r>
            </w:ins>
            <w:del w:id="925" w:author="Daniel Noble" w:date="2023-09-04T10:54:00Z">
              <w:r w:rsidRPr="00CA4CB0" w:rsidDel="00D362EE">
                <w:rPr>
                  <w:rFonts w:ascii="Times New Roman" w:hAnsi="Times New Roman" w:cs="Times New Roman"/>
                  <w:rPrChange w:id="926" w:author="Daniel Noble" w:date="2023-09-04T10:55:00Z">
                    <w:rPr>
                      <w:rFonts w:ascii="Times New Roman" w:hAnsi="Times New Roman" w:cs="Times New Roman"/>
                      <w:b/>
                      <w:bCs/>
                    </w:rPr>
                  </w:rPrChange>
                </w:rPr>
                <w:delText>0.005</w:delText>
              </w:r>
            </w:del>
          </w:p>
        </w:tc>
        <w:tc>
          <w:tcPr>
            <w:tcW w:w="1134" w:type="dxa"/>
            <w:gridSpan w:val="2"/>
            <w:tcBorders>
              <w:top w:val="nil"/>
              <w:left w:val="nil"/>
              <w:bottom w:val="nil"/>
              <w:right w:val="nil"/>
            </w:tcBorders>
            <w:shd w:val="clear" w:color="auto" w:fill="auto"/>
            <w:noWrap/>
            <w:hideMark/>
          </w:tcPr>
          <w:p w14:paraId="73564B01" w14:textId="29D8F1B5"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27" w:author="Daniel Noble" w:date="2023-09-04T10:55:00Z">
                  <w:rPr>
                    <w:rFonts w:ascii="Times New Roman" w:eastAsia="Times New Roman" w:hAnsi="Times New Roman" w:cs="Times New Roman"/>
                    <w:b/>
                    <w:bCs/>
                    <w:color w:val="000000"/>
                    <w:lang w:val="en-HK" w:eastAsia="en-GB"/>
                  </w:rPr>
                </w:rPrChange>
              </w:rPr>
              <w:pPrChange w:id="928" w:author="Daniel Noble" w:date="2023-07-12T13:16:00Z">
                <w:pPr>
                  <w:spacing w:after="0" w:line="480" w:lineRule="auto"/>
                  <w:jc w:val="center"/>
                </w:pPr>
              </w:pPrChange>
            </w:pPr>
            <w:ins w:id="929" w:author="Daniel Noble" w:date="2023-09-04T10:54:00Z">
              <w:r w:rsidRPr="00CA4CB0">
                <w:rPr>
                  <w:rFonts w:ascii="Times New Roman" w:hAnsi="Times New Roman" w:cs="Times New Roman"/>
                  <w:rPrChange w:id="930" w:author="Daniel Noble" w:date="2023-09-04T10:55:00Z">
                    <w:rPr/>
                  </w:rPrChange>
                </w:rPr>
                <w:t>0.000</w:t>
              </w:r>
            </w:ins>
            <w:del w:id="931" w:author="Daniel Noble" w:date="2023-09-04T10:54:00Z">
              <w:r w:rsidRPr="00CA4CB0" w:rsidDel="006162D5">
                <w:rPr>
                  <w:rFonts w:ascii="Times New Roman" w:eastAsia="Times New Roman" w:hAnsi="Times New Roman" w:cs="Times New Roman"/>
                  <w:color w:val="000000"/>
                  <w:lang w:val="en-HK" w:eastAsia="en-GB"/>
                  <w:rPrChange w:id="932" w:author="Daniel Noble" w:date="2023-09-04T10:55:00Z">
                    <w:rPr>
                      <w:rFonts w:ascii="Times New Roman" w:eastAsia="Times New Roman" w:hAnsi="Times New Roman" w:cs="Times New Roman"/>
                      <w:b/>
                      <w:bCs/>
                      <w:color w:val="000000"/>
                      <w:lang w:val="en-HK" w:eastAsia="en-GB"/>
                    </w:rPr>
                  </w:rPrChange>
                </w:rPr>
                <w:delText>0*</w:delText>
              </w:r>
            </w:del>
          </w:p>
        </w:tc>
        <w:tc>
          <w:tcPr>
            <w:tcW w:w="1417" w:type="dxa"/>
            <w:gridSpan w:val="2"/>
            <w:tcBorders>
              <w:top w:val="nil"/>
              <w:left w:val="nil"/>
              <w:bottom w:val="nil"/>
              <w:right w:val="nil"/>
            </w:tcBorders>
            <w:shd w:val="clear" w:color="auto" w:fill="auto"/>
            <w:noWrap/>
            <w:hideMark/>
          </w:tcPr>
          <w:p w14:paraId="50885156" w14:textId="64C03A05" w:rsidR="00CA4CB0" w:rsidRPr="00CA4CB0" w:rsidRDefault="00CA4CB0" w:rsidP="00CA4CB0">
            <w:pPr>
              <w:spacing w:after="0"/>
              <w:contextualSpacing/>
              <w:jc w:val="center"/>
              <w:rPr>
                <w:rFonts w:ascii="Times New Roman" w:eastAsia="Times New Roman" w:hAnsi="Times New Roman" w:cs="Times New Roman"/>
                <w:color w:val="000000"/>
                <w:lang w:val="en-HK" w:eastAsia="en-GB"/>
                <w:rPrChange w:id="933" w:author="Daniel Noble" w:date="2023-09-04T10:55:00Z">
                  <w:rPr>
                    <w:rFonts w:ascii="Times New Roman" w:eastAsia="Times New Roman" w:hAnsi="Times New Roman" w:cs="Times New Roman"/>
                    <w:b/>
                    <w:bCs/>
                    <w:color w:val="000000"/>
                    <w:lang w:val="en-HK" w:eastAsia="en-GB"/>
                  </w:rPr>
                </w:rPrChange>
              </w:rPr>
              <w:pPrChange w:id="934" w:author="Daniel Noble" w:date="2023-07-12T13:16:00Z">
                <w:pPr>
                  <w:spacing w:after="0" w:line="480" w:lineRule="auto"/>
                  <w:jc w:val="center"/>
                </w:pPr>
              </w:pPrChange>
            </w:pPr>
            <w:ins w:id="935" w:author="Daniel Noble" w:date="2023-09-04T10:54:00Z">
              <w:r w:rsidRPr="00CA4CB0">
                <w:rPr>
                  <w:rFonts w:ascii="Times New Roman" w:hAnsi="Times New Roman" w:cs="Times New Roman"/>
                  <w:rPrChange w:id="936" w:author="Daniel Noble" w:date="2023-09-04T10:55:00Z">
                    <w:rPr/>
                  </w:rPrChange>
                </w:rPr>
                <w:t>0.016</w:t>
              </w:r>
            </w:ins>
            <w:del w:id="937" w:author="Daniel Noble" w:date="2023-09-04T10:54:00Z">
              <w:r w:rsidRPr="00CA4CB0" w:rsidDel="006162D5">
                <w:rPr>
                  <w:rFonts w:ascii="Times New Roman" w:hAnsi="Times New Roman" w:cs="Times New Roman"/>
                  <w:rPrChange w:id="938" w:author="Daniel Noble" w:date="2023-09-04T10:55:00Z">
                    <w:rPr>
                      <w:rFonts w:ascii="Times New Roman" w:hAnsi="Times New Roman" w:cs="Times New Roman"/>
                      <w:b/>
                      <w:bCs/>
                    </w:rPr>
                  </w:rPrChange>
                </w:rPr>
                <w:delText>0.016</w:delText>
              </w:r>
            </w:del>
          </w:p>
        </w:tc>
      </w:tr>
      <w:tr w:rsidR="001C126D" w:rsidRPr="00E142DB" w:rsidDel="00952440" w14:paraId="1C7659C7" w14:textId="77777777" w:rsidTr="00D12AAE">
        <w:trPr>
          <w:trHeight w:val="351"/>
          <w:del w:id="939" w:author="Daniel Noble" w:date="2023-07-21T14:03:00Z"/>
        </w:trPr>
        <w:tc>
          <w:tcPr>
            <w:tcW w:w="2943" w:type="dxa"/>
            <w:gridSpan w:val="2"/>
            <w:tcBorders>
              <w:top w:val="nil"/>
              <w:left w:val="nil"/>
              <w:bottom w:val="nil"/>
              <w:right w:val="nil"/>
            </w:tcBorders>
            <w:shd w:val="clear" w:color="auto" w:fill="auto"/>
            <w:noWrap/>
            <w:vAlign w:val="bottom"/>
            <w:hideMark/>
          </w:tcPr>
          <w:p w14:paraId="11D68A1E" w14:textId="65522606" w:rsidR="00CA4CB0" w:rsidRPr="00CA4CB0" w:rsidDel="00952440" w:rsidRDefault="00CA4CB0" w:rsidP="00CA4CB0">
            <w:pPr>
              <w:spacing w:after="0"/>
              <w:contextualSpacing/>
              <w:rPr>
                <w:del w:id="940" w:author="Daniel Noble" w:date="2023-07-21T14:03:00Z"/>
                <w:rFonts w:ascii="Times New Roman" w:eastAsia="Times New Roman" w:hAnsi="Times New Roman" w:cs="Times New Roman"/>
                <w:color w:val="000000"/>
                <w:lang w:val="en-HK" w:eastAsia="en-GB"/>
              </w:rPr>
              <w:pPrChange w:id="941" w:author="Daniel Noble" w:date="2023-07-12T13:16:00Z">
                <w:pPr>
                  <w:spacing w:after="0" w:line="480" w:lineRule="auto"/>
                </w:pPr>
              </w:pPrChange>
            </w:pPr>
            <w:del w:id="942" w:author="Daniel Noble" w:date="2023-07-21T14:03:00Z">
              <w:r w:rsidRPr="00CA4CB0" w:rsidDel="00952440">
                <w:rPr>
                  <w:rFonts w:ascii="Times New Roman" w:hAnsi="Times New Roman" w:cs="Times New Roman"/>
                  <w:rPrChange w:id="943" w:author="Daniel Noble" w:date="2023-09-04T10:55:00Z">
                    <w:rPr/>
                  </w:rPrChange>
                </w:rPr>
                <w:delText>V</w:delText>
              </w:r>
              <w:r w:rsidRPr="00CA4CB0" w:rsidDel="00952440">
                <w:rPr>
                  <w:rFonts w:ascii="Times New Roman" w:hAnsi="Times New Roman" w:cs="Times New Roman"/>
                  <w:vertAlign w:val="subscript"/>
                  <w:rPrChange w:id="944" w:author="Daniel Noble" w:date="2023-09-04T10:55:00Z">
                    <w:rPr>
                      <w:vertAlign w:val="subscript"/>
                    </w:rPr>
                  </w:rPrChange>
                </w:rPr>
                <w:delText>permanent environment</w:delText>
              </w:r>
            </w:del>
          </w:p>
        </w:tc>
        <w:tc>
          <w:tcPr>
            <w:tcW w:w="993" w:type="dxa"/>
            <w:tcBorders>
              <w:top w:val="nil"/>
              <w:left w:val="nil"/>
              <w:bottom w:val="nil"/>
              <w:right w:val="nil"/>
            </w:tcBorders>
            <w:shd w:val="clear" w:color="auto" w:fill="auto"/>
            <w:noWrap/>
            <w:hideMark/>
          </w:tcPr>
          <w:p w14:paraId="6E7D5293" w14:textId="7D1E6823" w:rsidR="00CA4CB0" w:rsidRPr="00CA4CB0" w:rsidDel="00952440" w:rsidRDefault="00CA4CB0" w:rsidP="00CA4CB0">
            <w:pPr>
              <w:spacing w:after="0"/>
              <w:contextualSpacing/>
              <w:jc w:val="center"/>
              <w:rPr>
                <w:del w:id="945" w:author="Daniel Noble" w:date="2023-07-21T14:03:00Z"/>
                <w:rFonts w:ascii="Times New Roman" w:eastAsia="Times New Roman" w:hAnsi="Times New Roman" w:cs="Times New Roman"/>
                <w:color w:val="000000"/>
                <w:lang w:val="en-HK" w:eastAsia="en-GB"/>
                <w:rPrChange w:id="946" w:author="Daniel Noble" w:date="2023-09-04T10:55:00Z">
                  <w:rPr>
                    <w:del w:id="947" w:author="Daniel Noble" w:date="2023-07-21T14:03:00Z"/>
                    <w:rFonts w:ascii="Times New Roman" w:eastAsia="Times New Roman" w:hAnsi="Times New Roman" w:cs="Times New Roman"/>
                    <w:b/>
                    <w:bCs/>
                    <w:color w:val="000000"/>
                    <w:lang w:val="en-HK" w:eastAsia="en-GB"/>
                  </w:rPr>
                </w:rPrChange>
              </w:rPr>
              <w:pPrChange w:id="948" w:author="Daniel Noble" w:date="2023-07-12T13:16:00Z">
                <w:pPr>
                  <w:spacing w:after="0" w:line="480" w:lineRule="auto"/>
                  <w:jc w:val="center"/>
                </w:pPr>
              </w:pPrChange>
            </w:pPr>
            <w:ins w:id="949" w:author="Daniel Noble" w:date="2023-09-04T10:54:00Z">
              <w:r w:rsidRPr="00CA4CB0">
                <w:rPr>
                  <w:rFonts w:ascii="Times New Roman" w:hAnsi="Times New Roman" w:cs="Times New Roman"/>
                  <w:rPrChange w:id="950" w:author="Daniel Noble" w:date="2023-09-04T10:55:00Z">
                    <w:rPr/>
                  </w:rPrChange>
                </w:rPr>
                <w:t>0.253</w:t>
              </w:r>
            </w:ins>
            <w:del w:id="951" w:author="Daniel Noble" w:date="2023-07-21T14:03:00Z">
              <w:r w:rsidRPr="00CA4CB0" w:rsidDel="00952440">
                <w:rPr>
                  <w:rFonts w:ascii="Times New Roman" w:hAnsi="Times New Roman" w:cs="Times New Roman"/>
                  <w:rPrChange w:id="952" w:author="Daniel Noble" w:date="2023-09-04T10:55:00Z">
                    <w:rPr>
                      <w:rFonts w:ascii="Times New Roman" w:hAnsi="Times New Roman" w:cs="Times New Roman"/>
                      <w:b/>
                      <w:bCs/>
                    </w:rPr>
                  </w:rPrChange>
                </w:rPr>
                <w:delText>0.015</w:delText>
              </w:r>
            </w:del>
          </w:p>
        </w:tc>
        <w:tc>
          <w:tcPr>
            <w:tcW w:w="236" w:type="dxa"/>
            <w:tcBorders>
              <w:top w:val="nil"/>
              <w:left w:val="nil"/>
              <w:bottom w:val="nil"/>
              <w:right w:val="nil"/>
            </w:tcBorders>
            <w:shd w:val="clear" w:color="auto" w:fill="auto"/>
            <w:noWrap/>
            <w:hideMark/>
          </w:tcPr>
          <w:p w14:paraId="58D5BBA6" w14:textId="128DF78F" w:rsidR="00CA4CB0" w:rsidRPr="00CA4CB0" w:rsidDel="00952440" w:rsidRDefault="00CA4CB0" w:rsidP="00CA4CB0">
            <w:pPr>
              <w:spacing w:after="0"/>
              <w:contextualSpacing/>
              <w:jc w:val="center"/>
              <w:rPr>
                <w:del w:id="953" w:author="Daniel Noble" w:date="2023-07-21T14:03:00Z"/>
                <w:rFonts w:ascii="Times New Roman" w:eastAsia="Times New Roman" w:hAnsi="Times New Roman" w:cs="Times New Roman"/>
                <w:color w:val="000000"/>
                <w:lang w:val="en-HK" w:eastAsia="en-GB"/>
                <w:rPrChange w:id="954" w:author="Daniel Noble" w:date="2023-09-04T10:55:00Z">
                  <w:rPr>
                    <w:del w:id="955" w:author="Daniel Noble" w:date="2023-07-21T14:03:00Z"/>
                    <w:rFonts w:ascii="Times New Roman" w:eastAsia="Times New Roman" w:hAnsi="Times New Roman" w:cs="Times New Roman"/>
                    <w:b/>
                    <w:bCs/>
                    <w:color w:val="000000"/>
                    <w:lang w:val="en-HK" w:eastAsia="en-GB"/>
                  </w:rPr>
                </w:rPrChange>
              </w:rPr>
              <w:pPrChange w:id="956" w:author="Daniel Noble" w:date="2023-07-12T13:16:00Z">
                <w:pPr>
                  <w:spacing w:after="0" w:line="480" w:lineRule="auto"/>
                  <w:jc w:val="center"/>
                </w:pPr>
              </w:pPrChange>
            </w:pPr>
            <w:ins w:id="957" w:author="Daniel Noble" w:date="2023-09-04T10:54:00Z">
              <w:r w:rsidRPr="00CA4CB0">
                <w:rPr>
                  <w:rFonts w:ascii="Times New Roman" w:hAnsi="Times New Roman" w:cs="Times New Roman"/>
                  <w:rPrChange w:id="958" w:author="Daniel Noble" w:date="2023-09-04T10:55:00Z">
                    <w:rPr/>
                  </w:rPrChange>
                </w:rPr>
                <w:t>0.233</w:t>
              </w:r>
            </w:ins>
            <w:del w:id="959" w:author="Daniel Noble" w:date="2023-07-21T14:03:00Z">
              <w:r w:rsidRPr="00CA4CB0" w:rsidDel="00952440">
                <w:rPr>
                  <w:rFonts w:ascii="Times New Roman" w:eastAsia="Times New Roman" w:hAnsi="Times New Roman" w:cs="Times New Roman"/>
                  <w:color w:val="000000"/>
                  <w:lang w:val="en-HK" w:eastAsia="en-GB"/>
                  <w:rPrChange w:id="960" w:author="Daniel Noble" w:date="2023-09-04T10:55:00Z">
                    <w:rPr>
                      <w:rFonts w:ascii="Times New Roman" w:eastAsia="Times New Roman" w:hAnsi="Times New Roman" w:cs="Times New Roman"/>
                      <w:b/>
                      <w:bCs/>
                      <w:color w:val="000000"/>
                      <w:lang w:val="en-HK" w:eastAsia="en-GB"/>
                    </w:rPr>
                  </w:rPrChange>
                </w:rPr>
                <w:delText>0*</w:delText>
              </w:r>
            </w:del>
          </w:p>
        </w:tc>
        <w:tc>
          <w:tcPr>
            <w:tcW w:w="2064" w:type="dxa"/>
            <w:gridSpan w:val="3"/>
            <w:tcBorders>
              <w:top w:val="nil"/>
              <w:left w:val="nil"/>
              <w:bottom w:val="nil"/>
              <w:right w:val="nil"/>
            </w:tcBorders>
            <w:shd w:val="clear" w:color="auto" w:fill="auto"/>
            <w:noWrap/>
            <w:hideMark/>
          </w:tcPr>
          <w:p w14:paraId="1A8CBF06" w14:textId="6B5EF18D" w:rsidR="00CA4CB0" w:rsidRPr="00CA4CB0" w:rsidDel="00952440" w:rsidRDefault="00CA4CB0" w:rsidP="00CA4CB0">
            <w:pPr>
              <w:spacing w:after="0"/>
              <w:contextualSpacing/>
              <w:jc w:val="center"/>
              <w:rPr>
                <w:del w:id="961" w:author="Daniel Noble" w:date="2023-07-21T14:03:00Z"/>
                <w:rFonts w:ascii="Times New Roman" w:eastAsia="Times New Roman" w:hAnsi="Times New Roman" w:cs="Times New Roman"/>
                <w:color w:val="000000"/>
                <w:lang w:val="en-HK" w:eastAsia="en-GB"/>
                <w:rPrChange w:id="962" w:author="Daniel Noble" w:date="2023-09-04T10:55:00Z">
                  <w:rPr>
                    <w:del w:id="963" w:author="Daniel Noble" w:date="2023-07-21T14:03:00Z"/>
                    <w:rFonts w:ascii="Times New Roman" w:eastAsia="Times New Roman" w:hAnsi="Times New Roman" w:cs="Times New Roman"/>
                    <w:b/>
                    <w:bCs/>
                    <w:color w:val="000000"/>
                    <w:lang w:val="en-HK" w:eastAsia="en-GB"/>
                  </w:rPr>
                </w:rPrChange>
              </w:rPr>
              <w:pPrChange w:id="964" w:author="Daniel Noble" w:date="2023-07-12T13:16:00Z">
                <w:pPr>
                  <w:spacing w:after="0" w:line="480" w:lineRule="auto"/>
                  <w:jc w:val="center"/>
                </w:pPr>
              </w:pPrChange>
            </w:pPr>
            <w:ins w:id="965" w:author="Daniel Noble" w:date="2023-09-04T10:54:00Z">
              <w:r w:rsidRPr="00CA4CB0">
                <w:rPr>
                  <w:rFonts w:ascii="Times New Roman" w:hAnsi="Times New Roman" w:cs="Times New Roman"/>
                  <w:rPrChange w:id="966" w:author="Daniel Noble" w:date="2023-09-04T10:55:00Z">
                    <w:rPr/>
                  </w:rPrChange>
                </w:rPr>
                <w:t>0.275</w:t>
              </w:r>
            </w:ins>
            <w:del w:id="967" w:author="Daniel Noble" w:date="2023-07-21T14:03:00Z">
              <w:r w:rsidRPr="00CA4CB0" w:rsidDel="00952440">
                <w:rPr>
                  <w:rFonts w:ascii="Times New Roman" w:hAnsi="Times New Roman" w:cs="Times New Roman"/>
                  <w:rPrChange w:id="968" w:author="Daniel Noble" w:date="2023-09-04T10:55:00Z">
                    <w:rPr>
                      <w:rFonts w:ascii="Times New Roman" w:hAnsi="Times New Roman" w:cs="Times New Roman"/>
                      <w:b/>
                      <w:bCs/>
                    </w:rPr>
                  </w:rPrChange>
                </w:rPr>
                <w:delText>0.053</w:delText>
              </w:r>
            </w:del>
          </w:p>
        </w:tc>
        <w:tc>
          <w:tcPr>
            <w:tcW w:w="1134" w:type="dxa"/>
            <w:gridSpan w:val="2"/>
            <w:tcBorders>
              <w:top w:val="nil"/>
              <w:left w:val="nil"/>
              <w:bottom w:val="nil"/>
              <w:right w:val="nil"/>
            </w:tcBorders>
            <w:shd w:val="clear" w:color="auto" w:fill="auto"/>
            <w:noWrap/>
            <w:hideMark/>
          </w:tcPr>
          <w:p w14:paraId="24891C5A" w14:textId="45153DF2" w:rsidR="00CA4CB0" w:rsidRPr="00CA4CB0" w:rsidDel="00952440" w:rsidRDefault="00CA4CB0" w:rsidP="00CA4CB0">
            <w:pPr>
              <w:spacing w:after="0"/>
              <w:contextualSpacing/>
              <w:jc w:val="center"/>
              <w:rPr>
                <w:del w:id="969" w:author="Daniel Noble" w:date="2023-07-21T14:03:00Z"/>
                <w:rFonts w:ascii="Times New Roman" w:eastAsia="Times New Roman" w:hAnsi="Times New Roman" w:cs="Times New Roman"/>
                <w:color w:val="000000"/>
                <w:lang w:val="en-HK" w:eastAsia="en-GB"/>
                <w:rPrChange w:id="970" w:author="Daniel Noble" w:date="2023-09-04T10:55:00Z">
                  <w:rPr>
                    <w:del w:id="971" w:author="Daniel Noble" w:date="2023-07-21T14:03:00Z"/>
                    <w:rFonts w:ascii="Times New Roman" w:eastAsia="Times New Roman" w:hAnsi="Times New Roman" w:cs="Times New Roman"/>
                    <w:b/>
                    <w:bCs/>
                    <w:color w:val="000000"/>
                    <w:lang w:val="en-HK" w:eastAsia="en-GB"/>
                  </w:rPr>
                </w:rPrChange>
              </w:rPr>
              <w:pPrChange w:id="972" w:author="Daniel Noble" w:date="2023-07-12T13:16:00Z">
                <w:pPr>
                  <w:spacing w:after="0" w:line="480" w:lineRule="auto"/>
                  <w:jc w:val="center"/>
                </w:pPr>
              </w:pPrChange>
            </w:pPr>
            <w:ins w:id="973" w:author="Daniel Noble" w:date="2023-09-04T10:54:00Z">
              <w:r w:rsidRPr="00CA4CB0">
                <w:rPr>
                  <w:rFonts w:ascii="Times New Roman" w:hAnsi="Times New Roman" w:cs="Times New Roman"/>
                  <w:rPrChange w:id="974" w:author="Daniel Noble" w:date="2023-09-04T10:55:00Z">
                    <w:rPr/>
                  </w:rPrChange>
                </w:rPr>
                <w:t>0.275</w:t>
              </w:r>
            </w:ins>
            <w:del w:id="975" w:author="Daniel Noble" w:date="2023-07-21T14:03:00Z">
              <w:r w:rsidRPr="00CA4CB0" w:rsidDel="00952440">
                <w:rPr>
                  <w:rFonts w:ascii="Times New Roman" w:hAnsi="Times New Roman" w:cs="Times New Roman"/>
                  <w:rPrChange w:id="976" w:author="Daniel Noble" w:date="2023-09-04T10:55:00Z">
                    <w:rPr>
                      <w:rFonts w:ascii="Times New Roman" w:hAnsi="Times New Roman" w:cs="Times New Roman"/>
                      <w:b/>
                      <w:bCs/>
                    </w:rPr>
                  </w:rPrChange>
                </w:rPr>
                <w:delText>0.008</w:delText>
              </w:r>
            </w:del>
          </w:p>
        </w:tc>
        <w:tc>
          <w:tcPr>
            <w:tcW w:w="1385" w:type="dxa"/>
            <w:tcBorders>
              <w:top w:val="nil"/>
              <w:left w:val="nil"/>
              <w:bottom w:val="nil"/>
              <w:right w:val="nil"/>
            </w:tcBorders>
            <w:shd w:val="clear" w:color="auto" w:fill="auto"/>
            <w:noWrap/>
            <w:hideMark/>
          </w:tcPr>
          <w:p w14:paraId="3B117400" w14:textId="5AF647E0" w:rsidR="00CA4CB0" w:rsidRPr="00CA4CB0" w:rsidDel="00952440" w:rsidRDefault="00CA4CB0" w:rsidP="00CA4CB0">
            <w:pPr>
              <w:spacing w:after="0"/>
              <w:contextualSpacing/>
              <w:jc w:val="center"/>
              <w:rPr>
                <w:del w:id="977" w:author="Daniel Noble" w:date="2023-07-21T14:03:00Z"/>
                <w:rFonts w:ascii="Times New Roman" w:eastAsia="Times New Roman" w:hAnsi="Times New Roman" w:cs="Times New Roman"/>
                <w:color w:val="000000"/>
                <w:lang w:val="en-HK" w:eastAsia="en-GB"/>
                <w:rPrChange w:id="978" w:author="Daniel Noble" w:date="2023-09-04T10:55:00Z">
                  <w:rPr>
                    <w:del w:id="979" w:author="Daniel Noble" w:date="2023-07-21T14:03:00Z"/>
                    <w:rFonts w:ascii="Times New Roman" w:eastAsia="Times New Roman" w:hAnsi="Times New Roman" w:cs="Times New Roman"/>
                    <w:b/>
                    <w:bCs/>
                    <w:color w:val="000000"/>
                    <w:lang w:val="en-HK" w:eastAsia="en-GB"/>
                  </w:rPr>
                </w:rPrChange>
              </w:rPr>
              <w:pPrChange w:id="980" w:author="Daniel Noble" w:date="2023-07-12T13:16:00Z">
                <w:pPr>
                  <w:spacing w:after="0" w:line="480" w:lineRule="auto"/>
                  <w:jc w:val="center"/>
                </w:pPr>
              </w:pPrChange>
            </w:pPr>
            <w:ins w:id="981" w:author="Daniel Noble" w:date="2023-09-04T10:54:00Z">
              <w:r w:rsidRPr="00CA4CB0">
                <w:rPr>
                  <w:rFonts w:ascii="Times New Roman" w:hAnsi="Times New Roman" w:cs="Times New Roman"/>
                  <w:rPrChange w:id="982" w:author="Daniel Noble" w:date="2023-09-04T10:55:00Z">
                    <w:rPr/>
                  </w:rPrChange>
                </w:rPr>
                <w:t>0.255</w:t>
              </w:r>
            </w:ins>
            <w:del w:id="983" w:author="Daniel Noble" w:date="2023-07-21T14:03:00Z">
              <w:r w:rsidRPr="00CA4CB0" w:rsidDel="00952440">
                <w:rPr>
                  <w:rFonts w:ascii="Times New Roman" w:eastAsia="Times New Roman" w:hAnsi="Times New Roman" w:cs="Times New Roman"/>
                  <w:color w:val="000000"/>
                  <w:lang w:val="en-HK" w:eastAsia="en-GB"/>
                  <w:rPrChange w:id="984" w:author="Daniel Noble" w:date="2023-09-04T10:55:00Z">
                    <w:rPr>
                      <w:rFonts w:ascii="Times New Roman" w:eastAsia="Times New Roman" w:hAnsi="Times New Roman" w:cs="Times New Roman"/>
                      <w:b/>
                      <w:bCs/>
                      <w:color w:val="000000"/>
                      <w:lang w:val="en-HK" w:eastAsia="en-GB"/>
                    </w:rPr>
                  </w:rPrChange>
                </w:rPr>
                <w:delText>0*</w:delText>
              </w:r>
            </w:del>
          </w:p>
        </w:tc>
        <w:tc>
          <w:tcPr>
            <w:tcW w:w="236" w:type="dxa"/>
            <w:tcBorders>
              <w:top w:val="nil"/>
              <w:left w:val="nil"/>
              <w:bottom w:val="nil"/>
              <w:right w:val="nil"/>
            </w:tcBorders>
            <w:shd w:val="clear" w:color="auto" w:fill="auto"/>
            <w:noWrap/>
            <w:hideMark/>
          </w:tcPr>
          <w:p w14:paraId="279BEC88" w14:textId="353049D9" w:rsidR="00CA4CB0" w:rsidRPr="00CA4CB0" w:rsidDel="00952440" w:rsidRDefault="00CA4CB0" w:rsidP="00CA4CB0">
            <w:pPr>
              <w:spacing w:after="0"/>
              <w:contextualSpacing/>
              <w:jc w:val="center"/>
              <w:rPr>
                <w:del w:id="985" w:author="Daniel Noble" w:date="2023-07-21T14:03:00Z"/>
                <w:rFonts w:ascii="Times New Roman" w:eastAsia="Times New Roman" w:hAnsi="Times New Roman" w:cs="Times New Roman"/>
                <w:color w:val="000000"/>
                <w:lang w:val="en-HK" w:eastAsia="en-GB"/>
                <w:rPrChange w:id="986" w:author="Daniel Noble" w:date="2023-09-04T10:55:00Z">
                  <w:rPr>
                    <w:del w:id="987" w:author="Daniel Noble" w:date="2023-07-21T14:03:00Z"/>
                    <w:rFonts w:ascii="Times New Roman" w:eastAsia="Times New Roman" w:hAnsi="Times New Roman" w:cs="Times New Roman"/>
                    <w:b/>
                    <w:bCs/>
                    <w:color w:val="000000"/>
                    <w:lang w:val="en-HK" w:eastAsia="en-GB"/>
                  </w:rPr>
                </w:rPrChange>
              </w:rPr>
              <w:pPrChange w:id="988" w:author="Daniel Noble" w:date="2023-07-12T13:16:00Z">
                <w:pPr>
                  <w:spacing w:after="0" w:line="480" w:lineRule="auto"/>
                  <w:jc w:val="center"/>
                </w:pPr>
              </w:pPrChange>
            </w:pPr>
            <w:ins w:id="989" w:author="Daniel Noble" w:date="2023-09-04T10:54:00Z">
              <w:r w:rsidRPr="00CA4CB0">
                <w:rPr>
                  <w:rFonts w:ascii="Times New Roman" w:hAnsi="Times New Roman" w:cs="Times New Roman"/>
                  <w:rPrChange w:id="990" w:author="Daniel Noble" w:date="2023-09-04T10:55:00Z">
                    <w:rPr/>
                  </w:rPrChange>
                </w:rPr>
                <w:t>0.297</w:t>
              </w:r>
            </w:ins>
            <w:del w:id="991" w:author="Daniel Noble" w:date="2023-07-21T14:03:00Z">
              <w:r w:rsidRPr="00CA4CB0" w:rsidDel="00952440">
                <w:rPr>
                  <w:rFonts w:ascii="Times New Roman" w:hAnsi="Times New Roman" w:cs="Times New Roman"/>
                  <w:rPrChange w:id="992" w:author="Daniel Noble" w:date="2023-09-04T10:55:00Z">
                    <w:rPr>
                      <w:rFonts w:ascii="Times New Roman" w:hAnsi="Times New Roman" w:cs="Times New Roman"/>
                      <w:b/>
                      <w:bCs/>
                    </w:rPr>
                  </w:rPrChange>
                </w:rPr>
                <w:delText>0.025</w:delText>
              </w:r>
            </w:del>
          </w:p>
        </w:tc>
      </w:tr>
      <w:tr w:rsidR="001C126D" w:rsidRPr="00E142DB" w14:paraId="6533996F" w14:textId="77777777" w:rsidTr="00D12AAE">
        <w:trPr>
          <w:gridAfter w:val="1"/>
          <w:trHeight w:val="351"/>
        </w:trPr>
        <w:tc>
          <w:tcPr>
            <w:tcW w:w="1564" w:type="dxa"/>
            <w:tcBorders>
              <w:top w:val="nil"/>
              <w:left w:val="nil"/>
              <w:bottom w:val="nil"/>
              <w:right w:val="nil"/>
            </w:tcBorders>
            <w:shd w:val="clear" w:color="auto" w:fill="auto"/>
            <w:noWrap/>
            <w:vAlign w:val="bottom"/>
          </w:tcPr>
          <w:p w14:paraId="6AA64E24" w14:textId="57F10B38" w:rsidR="00CA4CB0" w:rsidRDefault="00CA4CB0" w:rsidP="00CA4CB0">
            <w:pPr>
              <w:spacing w:after="0"/>
              <w:contextualSpacing/>
              <w:rPr>
                <w:rFonts w:ascii="Times New Roman" w:eastAsia="Times New Roman" w:hAnsi="Times New Roman" w:cs="Times New Roman"/>
                <w:color w:val="000000"/>
                <w:lang w:val="en-HK" w:eastAsia="en-GB"/>
              </w:rPr>
              <w:pPrChange w:id="993" w:author="Daniel Noble" w:date="2023-07-12T13:16:00Z">
                <w:pPr>
                  <w:spacing w:after="0" w:line="480" w:lineRule="auto"/>
                </w:pPr>
              </w:pPrChange>
            </w:pPr>
            <w:proofErr w:type="spellStart"/>
            <w:r>
              <w:t>V</w:t>
            </w:r>
            <w:r w:rsidRPr="002C4619">
              <w:rPr>
                <w:vertAlign w:val="subscript"/>
              </w:rPr>
              <w:t>residual</w:t>
            </w:r>
            <w:proofErr w:type="spellEnd"/>
          </w:p>
        </w:tc>
        <w:tc>
          <w:tcPr>
            <w:tcW w:w="1379" w:type="dxa"/>
            <w:tcBorders>
              <w:top w:val="nil"/>
              <w:left w:val="nil"/>
              <w:bottom w:val="nil"/>
              <w:right w:val="nil"/>
            </w:tcBorders>
            <w:shd w:val="clear" w:color="auto" w:fill="auto"/>
            <w:noWrap/>
          </w:tcPr>
          <w:p w14:paraId="09109FB6" w14:textId="77240AE8"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994" w:author="Daniel Noble" w:date="2023-07-12T13:16:00Z">
                <w:pPr>
                  <w:spacing w:after="0" w:line="480" w:lineRule="auto"/>
                  <w:jc w:val="center"/>
                </w:pPr>
              </w:pPrChange>
            </w:pPr>
            <w:ins w:id="995" w:author="Daniel Noble" w:date="2023-09-04T10:54:00Z">
              <w:r w:rsidRPr="002D7D7C">
                <w:rPr>
                  <w:rFonts w:ascii="Times New Roman" w:hAnsi="Times New Roman" w:cs="Times New Roman"/>
                  <w:b/>
                  <w:bCs/>
                  <w:rPrChange w:id="996" w:author="Daniel Noble" w:date="2023-09-04T10:57:00Z">
                    <w:rPr/>
                  </w:rPrChange>
                </w:rPr>
                <w:t>0.070</w:t>
              </w:r>
            </w:ins>
            <w:del w:id="997" w:author="Daniel Noble" w:date="2023-09-04T10:54:00Z">
              <w:r w:rsidRPr="002D7D7C" w:rsidDel="00D362EE">
                <w:rPr>
                  <w:rFonts w:ascii="Times New Roman" w:eastAsia="Times New Roman" w:hAnsi="Times New Roman" w:cs="Times New Roman"/>
                  <w:b/>
                  <w:bCs/>
                  <w:color w:val="000000"/>
                  <w:lang w:val="en-HK" w:eastAsia="en-GB"/>
                </w:rPr>
                <w:delText>0.25</w:delText>
              </w:r>
            </w:del>
          </w:p>
        </w:tc>
        <w:tc>
          <w:tcPr>
            <w:tcW w:w="993" w:type="dxa"/>
            <w:tcBorders>
              <w:top w:val="nil"/>
              <w:left w:val="nil"/>
              <w:bottom w:val="nil"/>
              <w:right w:val="nil"/>
            </w:tcBorders>
            <w:shd w:val="clear" w:color="auto" w:fill="auto"/>
            <w:noWrap/>
          </w:tcPr>
          <w:p w14:paraId="5DCBBA6B" w14:textId="30AEAA52"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998" w:author="Daniel Noble" w:date="2023-07-12T13:16:00Z">
                <w:pPr>
                  <w:spacing w:after="0" w:line="480" w:lineRule="auto"/>
                  <w:jc w:val="center"/>
                </w:pPr>
              </w:pPrChange>
            </w:pPr>
            <w:ins w:id="999" w:author="Daniel Noble" w:date="2023-09-04T10:54:00Z">
              <w:r w:rsidRPr="002D7D7C">
                <w:rPr>
                  <w:rFonts w:ascii="Times New Roman" w:hAnsi="Times New Roman" w:cs="Times New Roman"/>
                  <w:b/>
                  <w:bCs/>
                  <w:rPrChange w:id="1000" w:author="Daniel Noble" w:date="2023-09-04T10:57:00Z">
                    <w:rPr/>
                  </w:rPrChange>
                </w:rPr>
                <w:t>0.035</w:t>
              </w:r>
            </w:ins>
            <w:del w:id="1001" w:author="Daniel Noble" w:date="2023-09-04T10:54:00Z">
              <w:r w:rsidRPr="002D7D7C" w:rsidDel="00D362EE">
                <w:rPr>
                  <w:rFonts w:ascii="Times New Roman" w:eastAsia="Times New Roman" w:hAnsi="Times New Roman" w:cs="Times New Roman"/>
                  <w:b/>
                  <w:bCs/>
                  <w:color w:val="000000"/>
                  <w:lang w:val="en-HK" w:eastAsia="en-GB"/>
                </w:rPr>
                <w:delText>0.23</w:delText>
              </w:r>
            </w:del>
          </w:p>
        </w:tc>
        <w:tc>
          <w:tcPr>
            <w:tcW w:w="1134" w:type="dxa"/>
            <w:gridSpan w:val="2"/>
            <w:tcBorders>
              <w:top w:val="nil"/>
              <w:left w:val="nil"/>
              <w:bottom w:val="nil"/>
              <w:right w:val="nil"/>
            </w:tcBorders>
            <w:shd w:val="clear" w:color="auto" w:fill="auto"/>
            <w:noWrap/>
          </w:tcPr>
          <w:p w14:paraId="6BBB88A4" w14:textId="047FC356"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02" w:author="Daniel Noble" w:date="2023-07-12T13:16:00Z">
                <w:pPr>
                  <w:spacing w:after="0" w:line="480" w:lineRule="auto"/>
                  <w:jc w:val="center"/>
                </w:pPr>
              </w:pPrChange>
            </w:pPr>
            <w:ins w:id="1003" w:author="Daniel Noble" w:date="2023-09-04T10:54:00Z">
              <w:r w:rsidRPr="002D7D7C">
                <w:rPr>
                  <w:rFonts w:ascii="Times New Roman" w:hAnsi="Times New Roman" w:cs="Times New Roman"/>
                  <w:b/>
                  <w:bCs/>
                  <w:rPrChange w:id="1004" w:author="Daniel Noble" w:date="2023-09-04T10:57:00Z">
                    <w:rPr/>
                  </w:rPrChange>
                </w:rPr>
                <w:t>0.109</w:t>
              </w:r>
            </w:ins>
            <w:del w:id="1005" w:author="Daniel Noble" w:date="2023-09-04T10:54:00Z">
              <w:r w:rsidRPr="002D7D7C" w:rsidDel="00D362EE">
                <w:rPr>
                  <w:rFonts w:ascii="Times New Roman" w:eastAsia="Times New Roman" w:hAnsi="Times New Roman" w:cs="Times New Roman"/>
                  <w:b/>
                  <w:bCs/>
                  <w:color w:val="000000"/>
                  <w:lang w:val="en-HK" w:eastAsia="en-GB"/>
                </w:rPr>
                <w:delText>0.271</w:delText>
              </w:r>
            </w:del>
          </w:p>
        </w:tc>
        <w:tc>
          <w:tcPr>
            <w:tcW w:w="1134" w:type="dxa"/>
            <w:tcBorders>
              <w:top w:val="nil"/>
              <w:left w:val="nil"/>
              <w:bottom w:val="nil"/>
              <w:right w:val="nil"/>
            </w:tcBorders>
            <w:shd w:val="clear" w:color="auto" w:fill="auto"/>
            <w:noWrap/>
          </w:tcPr>
          <w:p w14:paraId="1475D964" w14:textId="12CF186A"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06" w:author="Daniel Noble" w:date="2023-07-12T13:16:00Z">
                <w:pPr>
                  <w:spacing w:after="0" w:line="480" w:lineRule="auto"/>
                  <w:jc w:val="center"/>
                </w:pPr>
              </w:pPrChange>
            </w:pPr>
            <w:ins w:id="1007" w:author="Daniel Noble" w:date="2023-09-04T10:54:00Z">
              <w:r w:rsidRPr="002D7D7C">
                <w:rPr>
                  <w:rFonts w:ascii="Times New Roman" w:hAnsi="Times New Roman" w:cs="Times New Roman"/>
                  <w:b/>
                  <w:bCs/>
                  <w:rPrChange w:id="1008" w:author="Daniel Noble" w:date="2023-09-04T10:57:00Z">
                    <w:rPr/>
                  </w:rPrChange>
                </w:rPr>
                <w:t>0.025</w:t>
              </w:r>
            </w:ins>
            <w:del w:id="1009" w:author="Daniel Noble" w:date="2023-09-04T10:54:00Z">
              <w:r w:rsidRPr="002D7D7C" w:rsidDel="00D362EE">
                <w:rPr>
                  <w:rFonts w:ascii="Times New Roman" w:hAnsi="Times New Roman" w:cs="Times New Roman"/>
                  <w:b/>
                  <w:bCs/>
                </w:rPr>
                <w:delText>0.274</w:delText>
              </w:r>
            </w:del>
          </w:p>
        </w:tc>
        <w:tc>
          <w:tcPr>
            <w:tcW w:w="1134" w:type="dxa"/>
            <w:gridSpan w:val="2"/>
            <w:tcBorders>
              <w:top w:val="nil"/>
              <w:left w:val="nil"/>
              <w:bottom w:val="nil"/>
              <w:right w:val="nil"/>
            </w:tcBorders>
            <w:shd w:val="clear" w:color="auto" w:fill="auto"/>
            <w:noWrap/>
          </w:tcPr>
          <w:p w14:paraId="082194B1" w14:textId="6BD90368"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10" w:author="Daniel Noble" w:date="2023-07-12T13:16:00Z">
                <w:pPr>
                  <w:spacing w:after="0" w:line="480" w:lineRule="auto"/>
                  <w:jc w:val="center"/>
                </w:pPr>
              </w:pPrChange>
            </w:pPr>
            <w:ins w:id="1011" w:author="Daniel Noble" w:date="2023-09-04T10:54:00Z">
              <w:r w:rsidRPr="002D7D7C">
                <w:rPr>
                  <w:rFonts w:ascii="Times New Roman" w:hAnsi="Times New Roman" w:cs="Times New Roman"/>
                  <w:b/>
                  <w:bCs/>
                  <w:rPrChange w:id="1012" w:author="Daniel Noble" w:date="2023-09-04T10:57:00Z">
                    <w:rPr/>
                  </w:rPrChange>
                </w:rPr>
                <w:t>0.007</w:t>
              </w:r>
            </w:ins>
            <w:del w:id="1013" w:author="Daniel Noble" w:date="2023-09-04T10:54:00Z">
              <w:r w:rsidRPr="002D7D7C" w:rsidDel="006162D5">
                <w:rPr>
                  <w:rFonts w:ascii="Times New Roman" w:hAnsi="Times New Roman" w:cs="Times New Roman"/>
                  <w:b/>
                  <w:bCs/>
                </w:rPr>
                <w:delText>0.254</w:delText>
              </w:r>
            </w:del>
          </w:p>
        </w:tc>
        <w:tc>
          <w:tcPr>
            <w:tcW w:w="1417" w:type="dxa"/>
            <w:gridSpan w:val="2"/>
            <w:tcBorders>
              <w:top w:val="nil"/>
              <w:left w:val="nil"/>
              <w:bottom w:val="nil"/>
              <w:right w:val="nil"/>
            </w:tcBorders>
            <w:shd w:val="clear" w:color="auto" w:fill="auto"/>
            <w:noWrap/>
          </w:tcPr>
          <w:p w14:paraId="0B520918" w14:textId="24B303DA"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14" w:author="Daniel Noble" w:date="2023-07-12T13:16:00Z">
                <w:pPr>
                  <w:spacing w:after="0" w:line="480" w:lineRule="auto"/>
                  <w:jc w:val="center"/>
                </w:pPr>
              </w:pPrChange>
            </w:pPr>
            <w:ins w:id="1015" w:author="Daniel Noble" w:date="2023-09-04T10:54:00Z">
              <w:r w:rsidRPr="002D7D7C">
                <w:rPr>
                  <w:rFonts w:ascii="Times New Roman" w:hAnsi="Times New Roman" w:cs="Times New Roman"/>
                  <w:b/>
                  <w:bCs/>
                  <w:rPrChange w:id="1016" w:author="Daniel Noble" w:date="2023-09-04T10:57:00Z">
                    <w:rPr/>
                  </w:rPrChange>
                </w:rPr>
                <w:t>0.045</w:t>
              </w:r>
            </w:ins>
            <w:del w:id="1017" w:author="Daniel Noble" w:date="2023-09-04T10:54:00Z">
              <w:r w:rsidRPr="002D7D7C" w:rsidDel="006162D5">
                <w:rPr>
                  <w:rFonts w:ascii="Times New Roman" w:hAnsi="Times New Roman" w:cs="Times New Roman"/>
                  <w:b/>
                  <w:bCs/>
                </w:rPr>
                <w:delText>0.294</w:delText>
              </w:r>
            </w:del>
          </w:p>
        </w:tc>
      </w:tr>
      <w:tr w:rsidR="001C126D" w:rsidRPr="00E142DB" w14:paraId="712B4CB4" w14:textId="77777777" w:rsidTr="00D12AAE">
        <w:trPr>
          <w:gridAfter w:val="1"/>
          <w:trHeight w:val="351"/>
        </w:trPr>
        <w:tc>
          <w:tcPr>
            <w:tcW w:w="1564" w:type="dxa"/>
            <w:tcBorders>
              <w:top w:val="nil"/>
              <w:left w:val="nil"/>
              <w:bottom w:val="single" w:sz="4" w:space="0" w:color="auto"/>
              <w:right w:val="nil"/>
            </w:tcBorders>
            <w:shd w:val="clear" w:color="auto" w:fill="auto"/>
            <w:noWrap/>
            <w:vAlign w:val="bottom"/>
            <w:hideMark/>
          </w:tcPr>
          <w:p w14:paraId="2E9608F1" w14:textId="77777777" w:rsidR="00CA4CB0" w:rsidRPr="00E142DB" w:rsidRDefault="00CA4CB0" w:rsidP="00CA4CB0">
            <w:pPr>
              <w:spacing w:after="0"/>
              <w:contextualSpacing/>
              <w:rPr>
                <w:rFonts w:ascii="Times New Roman" w:eastAsia="Times New Roman" w:hAnsi="Times New Roman" w:cs="Times New Roman"/>
                <w:color w:val="000000"/>
                <w:lang w:val="en-HK" w:eastAsia="en-GB"/>
              </w:rPr>
              <w:pPrChange w:id="1018" w:author="Daniel Noble" w:date="2023-07-12T13:16:00Z">
                <w:pPr>
                  <w:spacing w:after="0" w:line="480" w:lineRule="auto"/>
                </w:pPr>
              </w:pPrChange>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1379" w:type="dxa"/>
            <w:tcBorders>
              <w:top w:val="nil"/>
              <w:left w:val="nil"/>
              <w:bottom w:val="single" w:sz="4" w:space="0" w:color="auto"/>
              <w:right w:val="nil"/>
            </w:tcBorders>
            <w:shd w:val="clear" w:color="auto" w:fill="auto"/>
            <w:noWrap/>
            <w:hideMark/>
          </w:tcPr>
          <w:p w14:paraId="4CE1C9F6" w14:textId="1465D39E"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19" w:author="Daniel Noble" w:date="2023-07-12T13:16:00Z">
                <w:pPr>
                  <w:spacing w:after="0" w:line="480" w:lineRule="auto"/>
                  <w:jc w:val="center"/>
                </w:pPr>
              </w:pPrChange>
            </w:pPr>
            <w:ins w:id="1020" w:author="Daniel Noble" w:date="2023-09-04T10:54:00Z">
              <w:r w:rsidRPr="002D7D7C">
                <w:rPr>
                  <w:rFonts w:ascii="Times New Roman" w:hAnsi="Times New Roman" w:cs="Times New Roman"/>
                  <w:b/>
                  <w:bCs/>
                  <w:rPrChange w:id="1021" w:author="Daniel Noble" w:date="2023-09-04T10:57:00Z">
                    <w:rPr/>
                  </w:rPrChange>
                </w:rPr>
                <w:t>0.039</w:t>
              </w:r>
            </w:ins>
            <w:del w:id="1022" w:author="Daniel Noble" w:date="2023-09-04T10:54:00Z">
              <w:r w:rsidRPr="002D7D7C" w:rsidDel="00D362EE">
                <w:rPr>
                  <w:rFonts w:ascii="Times New Roman" w:hAnsi="Times New Roman" w:cs="Times New Roman"/>
                  <w:b/>
                  <w:bCs/>
                </w:rPr>
                <w:delText>0.041</w:delText>
              </w:r>
            </w:del>
          </w:p>
        </w:tc>
        <w:tc>
          <w:tcPr>
            <w:tcW w:w="993" w:type="dxa"/>
            <w:tcBorders>
              <w:top w:val="nil"/>
              <w:left w:val="nil"/>
              <w:bottom w:val="single" w:sz="4" w:space="0" w:color="auto"/>
              <w:right w:val="nil"/>
            </w:tcBorders>
            <w:shd w:val="clear" w:color="auto" w:fill="auto"/>
            <w:noWrap/>
            <w:hideMark/>
          </w:tcPr>
          <w:p w14:paraId="0D0DB5FE" w14:textId="3AD3A509"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23" w:author="Daniel Noble" w:date="2023-07-12T13:16:00Z">
                <w:pPr>
                  <w:spacing w:after="0" w:line="480" w:lineRule="auto"/>
                  <w:jc w:val="center"/>
                </w:pPr>
              </w:pPrChange>
            </w:pPr>
            <w:ins w:id="1024" w:author="Daniel Noble" w:date="2023-09-04T10:54:00Z">
              <w:r w:rsidRPr="002D7D7C">
                <w:rPr>
                  <w:rFonts w:ascii="Times New Roman" w:hAnsi="Times New Roman" w:cs="Times New Roman"/>
                  <w:b/>
                  <w:bCs/>
                  <w:rPrChange w:id="1025" w:author="Daniel Noble" w:date="2023-09-04T10:57:00Z">
                    <w:rPr/>
                  </w:rPrChange>
                </w:rPr>
                <w:t>0.018</w:t>
              </w:r>
            </w:ins>
            <w:del w:id="1026" w:author="Daniel Noble" w:date="2023-09-04T10:54:00Z">
              <w:r w:rsidRPr="002D7D7C" w:rsidDel="00D362EE">
                <w:rPr>
                  <w:rFonts w:ascii="Times New Roman" w:hAnsi="Times New Roman" w:cs="Times New Roman"/>
                  <w:b/>
                  <w:bCs/>
                </w:rPr>
                <w:delText>0.002</w:delText>
              </w:r>
            </w:del>
          </w:p>
        </w:tc>
        <w:tc>
          <w:tcPr>
            <w:tcW w:w="1134" w:type="dxa"/>
            <w:gridSpan w:val="2"/>
            <w:tcBorders>
              <w:top w:val="nil"/>
              <w:left w:val="nil"/>
              <w:bottom w:val="single" w:sz="4" w:space="0" w:color="auto"/>
              <w:right w:val="nil"/>
            </w:tcBorders>
            <w:shd w:val="clear" w:color="auto" w:fill="auto"/>
            <w:noWrap/>
            <w:hideMark/>
          </w:tcPr>
          <w:p w14:paraId="620B79A8" w14:textId="6B3BC619"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27" w:author="Daniel Noble" w:date="2023-07-12T13:16:00Z">
                <w:pPr>
                  <w:spacing w:after="0" w:line="480" w:lineRule="auto"/>
                  <w:jc w:val="center"/>
                </w:pPr>
              </w:pPrChange>
            </w:pPr>
            <w:ins w:id="1028" w:author="Daniel Noble" w:date="2023-09-04T10:54:00Z">
              <w:r w:rsidRPr="002D7D7C">
                <w:rPr>
                  <w:rFonts w:ascii="Times New Roman" w:hAnsi="Times New Roman" w:cs="Times New Roman"/>
                  <w:b/>
                  <w:bCs/>
                  <w:rPrChange w:id="1029" w:author="Daniel Noble" w:date="2023-09-04T10:57:00Z">
                    <w:rPr/>
                  </w:rPrChange>
                </w:rPr>
                <w:t>0.068</w:t>
              </w:r>
            </w:ins>
            <w:del w:id="1030" w:author="Daniel Noble" w:date="2023-09-04T10:54:00Z">
              <w:r w:rsidRPr="002D7D7C" w:rsidDel="00D362EE">
                <w:rPr>
                  <w:rFonts w:ascii="Times New Roman" w:hAnsi="Times New Roman" w:cs="Times New Roman"/>
                  <w:b/>
                  <w:bCs/>
                </w:rPr>
                <w:delText>0.083</w:delText>
              </w:r>
            </w:del>
          </w:p>
        </w:tc>
        <w:tc>
          <w:tcPr>
            <w:tcW w:w="1134" w:type="dxa"/>
            <w:tcBorders>
              <w:top w:val="nil"/>
              <w:left w:val="nil"/>
              <w:bottom w:val="single" w:sz="4" w:space="0" w:color="auto"/>
              <w:right w:val="nil"/>
            </w:tcBorders>
            <w:shd w:val="clear" w:color="auto" w:fill="auto"/>
            <w:noWrap/>
            <w:hideMark/>
          </w:tcPr>
          <w:p w14:paraId="6D471E8F" w14:textId="71033D61"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31" w:author="Daniel Noble" w:date="2023-07-12T13:16:00Z">
                <w:pPr>
                  <w:spacing w:after="0" w:line="480" w:lineRule="auto"/>
                  <w:jc w:val="center"/>
                </w:pPr>
              </w:pPrChange>
            </w:pPr>
            <w:ins w:id="1032" w:author="Daniel Noble" w:date="2023-09-04T10:54:00Z">
              <w:r w:rsidRPr="002D7D7C">
                <w:rPr>
                  <w:rFonts w:ascii="Times New Roman" w:hAnsi="Times New Roman" w:cs="Times New Roman"/>
                  <w:b/>
                  <w:bCs/>
                  <w:rPrChange w:id="1033" w:author="Daniel Noble" w:date="2023-09-04T10:57:00Z">
                    <w:rPr/>
                  </w:rPrChange>
                </w:rPr>
                <w:t>0.018</w:t>
              </w:r>
            </w:ins>
            <w:del w:id="1034" w:author="Daniel Noble" w:date="2023-09-04T10:54:00Z">
              <w:r w:rsidRPr="002D7D7C" w:rsidDel="00D362EE">
                <w:rPr>
                  <w:rFonts w:ascii="Times New Roman" w:hAnsi="Times New Roman" w:cs="Times New Roman"/>
                  <w:b/>
                  <w:bCs/>
                </w:rPr>
                <w:delText>0.013</w:delText>
              </w:r>
            </w:del>
          </w:p>
        </w:tc>
        <w:tc>
          <w:tcPr>
            <w:tcW w:w="1134" w:type="dxa"/>
            <w:gridSpan w:val="2"/>
            <w:tcBorders>
              <w:top w:val="nil"/>
              <w:left w:val="nil"/>
              <w:bottom w:val="single" w:sz="4" w:space="0" w:color="auto"/>
              <w:right w:val="nil"/>
            </w:tcBorders>
            <w:shd w:val="clear" w:color="auto" w:fill="auto"/>
            <w:noWrap/>
            <w:hideMark/>
          </w:tcPr>
          <w:p w14:paraId="5C6C4FCE" w14:textId="446475A4"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35" w:author="Daniel Noble" w:date="2023-07-12T13:16:00Z">
                <w:pPr>
                  <w:spacing w:after="0" w:line="480" w:lineRule="auto"/>
                  <w:jc w:val="center"/>
                </w:pPr>
              </w:pPrChange>
            </w:pPr>
            <w:ins w:id="1036" w:author="Daniel Noble" w:date="2023-09-04T10:54:00Z">
              <w:r w:rsidRPr="002D7D7C">
                <w:rPr>
                  <w:rFonts w:ascii="Times New Roman" w:hAnsi="Times New Roman" w:cs="Times New Roman"/>
                  <w:b/>
                  <w:bCs/>
                  <w:rPrChange w:id="1037" w:author="Daniel Noble" w:date="2023-09-04T10:57:00Z">
                    <w:rPr/>
                  </w:rPrChange>
                </w:rPr>
                <w:t>0.005</w:t>
              </w:r>
            </w:ins>
            <w:del w:id="1038"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single" w:sz="4" w:space="0" w:color="auto"/>
              <w:right w:val="nil"/>
            </w:tcBorders>
            <w:shd w:val="clear" w:color="auto" w:fill="auto"/>
            <w:noWrap/>
            <w:hideMark/>
          </w:tcPr>
          <w:p w14:paraId="423E756A" w14:textId="79658162" w:rsidR="00CA4CB0" w:rsidRPr="002D7D7C" w:rsidRDefault="00CA4CB0" w:rsidP="00CA4CB0">
            <w:pPr>
              <w:spacing w:after="0"/>
              <w:contextualSpacing/>
              <w:jc w:val="center"/>
              <w:rPr>
                <w:rFonts w:ascii="Times New Roman" w:eastAsia="Times New Roman" w:hAnsi="Times New Roman" w:cs="Times New Roman"/>
                <w:b/>
                <w:bCs/>
                <w:color w:val="000000"/>
                <w:lang w:val="en-HK" w:eastAsia="en-GB"/>
              </w:rPr>
              <w:pPrChange w:id="1039" w:author="Daniel Noble" w:date="2023-07-12T13:16:00Z">
                <w:pPr>
                  <w:spacing w:after="0" w:line="480" w:lineRule="auto"/>
                  <w:jc w:val="center"/>
                </w:pPr>
              </w:pPrChange>
            </w:pPr>
            <w:ins w:id="1040" w:author="Daniel Noble" w:date="2023-09-04T10:54:00Z">
              <w:r w:rsidRPr="002D7D7C">
                <w:rPr>
                  <w:rFonts w:ascii="Times New Roman" w:hAnsi="Times New Roman" w:cs="Times New Roman"/>
                  <w:b/>
                  <w:bCs/>
                  <w:rPrChange w:id="1041" w:author="Daniel Noble" w:date="2023-09-04T10:57:00Z">
                    <w:rPr/>
                  </w:rPrChange>
                </w:rPr>
                <w:t>0.034</w:t>
              </w:r>
            </w:ins>
            <w:del w:id="1042" w:author="Daniel Noble" w:date="2023-09-04T10:54:00Z">
              <w:r w:rsidRPr="002D7D7C" w:rsidDel="006162D5">
                <w:rPr>
                  <w:rFonts w:ascii="Times New Roman" w:hAnsi="Times New Roman" w:cs="Times New Roman"/>
                  <w:b/>
                  <w:bCs/>
                </w:rPr>
                <w:delText>0.033</w:delText>
              </w:r>
            </w:del>
          </w:p>
        </w:tc>
      </w:tr>
    </w:tbl>
    <w:p w14:paraId="773CE093" w14:textId="77777777" w:rsidR="00E56BA9" w:rsidRDefault="00E56BA9">
      <w:pPr>
        <w:pStyle w:val="FirstParagraph"/>
        <w:contextualSpacing/>
        <w:pPrChange w:id="1043" w:author="Daniel Noble" w:date="2023-07-12T13:16:00Z">
          <w:pPr>
            <w:pStyle w:val="FirstParagraph"/>
            <w:spacing w:line="480" w:lineRule="auto"/>
          </w:pPr>
        </w:pPrChange>
      </w:pPr>
    </w:p>
    <w:p w14:paraId="05DE2222" w14:textId="51E7D95A" w:rsidR="003B1661" w:rsidRPr="0060796A" w:rsidRDefault="007E61CE">
      <w:pPr>
        <w:pStyle w:val="FirstParagraph"/>
        <w:contextualSpacing/>
        <w:pPrChange w:id="1044" w:author="Daniel Noble" w:date="2023-07-12T13:16:00Z">
          <w:pPr>
            <w:pStyle w:val="FirstParagraph"/>
            <w:spacing w:line="480" w:lineRule="auto"/>
          </w:pPr>
        </w:pPrChange>
      </w:pPr>
      <w:r>
        <w:t xml:space="preserve">To test how variance components and heritability change with age in </w:t>
      </w:r>
      <w:r w:rsidR="002C4619">
        <w:t xml:space="preserve">each treatment group, we fitted an intercept in our fixed effects and used the best supported random effect structure (Model </w:t>
      </w:r>
      <w:ins w:id="1045" w:author="Daniel Noble" w:date="2023-09-04T10:59:00Z">
        <w:r w:rsidR="00CF167B">
          <w:t>12</w:t>
        </w:r>
      </w:ins>
      <w:del w:id="1046" w:author="Daniel Noble" w:date="2023-09-04T10:59:00Z">
        <w:r w:rsidR="002C4619" w:rsidDel="00CF167B">
          <w:delText>7</w:delText>
        </w:r>
      </w:del>
      <w:r w:rsidR="002C4619">
        <w:t xml:space="preserve">) with heterogenous residual variance. </w:t>
      </w:r>
      <w:r w:rsidR="00BE6B84">
        <w:t xml:space="preserve">There were no differences among treatment groups (Fig. </w:t>
      </w:r>
      <w:r w:rsidR="0060796A" w:rsidRPr="0060796A">
        <w:t>3</w:t>
      </w:r>
      <w:r w:rsidR="00BE6B84" w:rsidRPr="0060796A">
        <w:t>)</w:t>
      </w:r>
      <w:r w:rsidR="00EB391C" w:rsidRPr="0060796A">
        <w:t xml:space="preserve">. </w:t>
      </w:r>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Table S</w:t>
      </w:r>
      <w:r w:rsidR="0060796A" w:rsidRPr="0060796A">
        <w:t>3</w:t>
      </w:r>
      <w:r w:rsidR="002C4619" w:rsidRPr="0060796A">
        <w:t>-S</w:t>
      </w:r>
      <w:r w:rsidR="0060796A" w:rsidRPr="0060796A">
        <w:t>4</w:t>
      </w:r>
      <w:r w:rsidR="002C4619" w:rsidRPr="0060796A">
        <w:t>.</w:t>
      </w:r>
      <w:r w:rsidR="00630058" w:rsidRPr="0060796A">
        <w:rPr>
          <w:noProof/>
        </w:rPr>
        <w:t xml:space="preserve"> </w:t>
      </w:r>
    </w:p>
    <w:p w14:paraId="6B4D4D07" w14:textId="28E60C12" w:rsidR="003B1661" w:rsidRPr="00F862E4" w:rsidRDefault="003B1661">
      <w:pPr>
        <w:spacing w:before="180" w:after="180"/>
        <w:contextualSpacing/>
        <w:rPr>
          <w:rFonts w:ascii="Times New Roman" w:eastAsia="Calibri" w:hAnsi="Times New Roman" w:cs="Times New Roman"/>
        </w:rPr>
        <w:pPrChange w:id="1047" w:author="Daniel Noble" w:date="2023-07-12T13:16:00Z">
          <w:pPr>
            <w:spacing w:before="180" w:after="180" w:line="480" w:lineRule="auto"/>
          </w:pPr>
        </w:pPrChange>
      </w:pPr>
      <w:r w:rsidRPr="0060796A">
        <w:rPr>
          <w:rFonts w:ascii="Times New Roman" w:eastAsia="Calibri" w:hAnsi="Times New Roman" w:cs="Times New Roman"/>
          <w:b/>
          <w:bCs/>
        </w:rPr>
        <w:t>Table S</w:t>
      </w:r>
      <w:r w:rsidR="008E472C">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w:t>
      </w:r>
      <w:ins w:id="1048" w:author="Daniel Noble" w:date="2023-07-21T14:22:00Z">
        <w:r w:rsidR="0099081B">
          <w:rPr>
            <w:rFonts w:ascii="Times New Roman" w:eastAsia="Calibri" w:hAnsi="Times New Roman" w:cs="Times New Roman"/>
          </w:rPr>
          <w:t>,</w:t>
        </w:r>
      </w:ins>
      <w:r w:rsidRPr="00F862E4">
        <w:rPr>
          <w:rFonts w:ascii="Times New Roman" w:eastAsia="Calibri" w:hAnsi="Times New Roman" w:cs="Times New Roman"/>
        </w:rPr>
        <w:t xml:space="preserve"> and quadratic slope) for lizards from the hot developmental temperature treatment group (</w:t>
      </w:r>
      <w:proofErr w:type="spellStart"/>
      <w:r w:rsidR="00DF4AA5">
        <w:t>n</w:t>
      </w:r>
      <w:r w:rsidR="00DF4AA5" w:rsidRPr="00330A62">
        <w:rPr>
          <w:vertAlign w:val="subscript"/>
        </w:rPr>
        <w:t>lizards</w:t>
      </w:r>
      <w:proofErr w:type="spellEnd"/>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w:t>
      </w:r>
      <w:ins w:id="1049" w:author="Daniel Noble" w:date="2023-07-21T14:22:00Z">
        <w:r w:rsidR="0099081B">
          <w:rPr>
            <w:rFonts w:ascii="Times New Roman" w:eastAsia="Calibri" w:hAnsi="Times New Roman" w:cs="Times New Roman"/>
          </w:rPr>
          <w:t>,</w:t>
        </w:r>
      </w:ins>
      <w:r w:rsidR="00163DB1">
        <w:rPr>
          <w:rFonts w:ascii="Times New Roman" w:eastAsia="Calibri" w:hAnsi="Times New Roman" w:cs="Times New Roman"/>
        </w:rPr>
        <w:t>330</w:t>
      </w:r>
      <w:r w:rsidRPr="00F862E4">
        <w:rPr>
          <w:rFonts w:ascii="Times New Roman" w:eastAsia="Calibri" w:hAnsi="Times New Roman" w:cs="Times New Roman"/>
        </w:rPr>
        <w:t xml:space="preserve">). </w:t>
      </w:r>
      <w:del w:id="1050" w:author="Daniel Noble" w:date="2023-07-21T14:17:00Z">
        <w:r w:rsidRPr="00F862E4" w:rsidDel="0099081B">
          <w:rPr>
            <w:rFonts w:ascii="Times New Roman" w:eastAsia="Calibri" w:hAnsi="Times New Roman" w:cs="Times New Roman"/>
          </w:rPr>
          <w:delText xml:space="preserve">PE variance is also presented. </w:delText>
        </w:r>
      </w:del>
      <w:r w:rsidRPr="00F862E4">
        <w:rPr>
          <w:rFonts w:ascii="Times New Roman" w:eastAsia="Calibri" w:hAnsi="Times New Roman" w:cs="Times New Roman"/>
        </w:rPr>
        <w:t xml:space="preserve">Variances are represented along the diagonal, covariances are represented in the upper triangle and correlations are represented in the lower triangle. </w:t>
      </w:r>
      <w:del w:id="1051" w:author="Daniel Noble" w:date="2023-07-21T14:23:00Z">
        <w:r w:rsidRPr="00F862E4" w:rsidDel="0099081B">
          <w:rPr>
            <w:rFonts w:ascii="Times New Roman" w:eastAsia="Calibri" w:hAnsi="Times New Roman" w:cs="Times New Roman"/>
          </w:rPr>
          <w:delText xml:space="preserve">Bolded estimates are significantly different from zero.  </w:delText>
        </w:r>
      </w:del>
      <w:r w:rsidRPr="00F862E4">
        <w:rPr>
          <w:rFonts w:ascii="Times New Roman" w:eastAsia="Calibri" w:hAnsi="Times New Roman" w:cs="Times New Roman"/>
        </w:rPr>
        <w:t xml:space="preserve">Values in the brackets represent the 95% credible intervals. </w:t>
      </w:r>
      <w:r w:rsidR="00046479" w:rsidRPr="00046479">
        <w:rPr>
          <w:rFonts w:ascii="Times New Roman" w:eastAsia="Calibri" w:hAnsi="Times New Roman" w:cs="Times New Roman"/>
        </w:rPr>
        <w:t xml:space="preserve">Note that residual variance slope is in </w:t>
      </w:r>
      <w:del w:id="1052" w:author="Daniel Noble" w:date="2023-07-21T14:20:00Z">
        <w:r w:rsidR="00046479" w:rsidRPr="00046479" w:rsidDel="0099081B">
          <w:rPr>
            <w:rFonts w:ascii="Times New Roman" w:eastAsia="Calibri" w:hAnsi="Times New Roman" w:cs="Times New Roman"/>
          </w:rPr>
          <w:delText xml:space="preserve">SD </w:delText>
        </w:r>
      </w:del>
      <w:ins w:id="1053" w:author="Daniel Noble" w:date="2023-07-21T14:20:00Z">
        <w:r w:rsidR="0099081B">
          <w:rPr>
            <w:rFonts w:ascii="Times New Roman" w:eastAsia="Calibri" w:hAnsi="Times New Roman" w:cs="Times New Roman"/>
          </w:rPr>
          <w:t xml:space="preserve">on log scale (i.e., for every 1 SD unit increase in age we expect a decrease in </w:t>
        </w:r>
        <w:proofErr w:type="gramStart"/>
        <w:r w:rsidR="0099081B">
          <w:rPr>
            <w:rFonts w:ascii="Times New Roman" w:eastAsia="Calibri" w:hAnsi="Times New Roman" w:cs="Times New Roman"/>
          </w:rPr>
          <w:t>log(</w:t>
        </w:r>
        <w:proofErr w:type="gramEnd"/>
        <w:r w:rsidR="0099081B">
          <w:rPr>
            <w:rFonts w:ascii="Times New Roman" w:eastAsia="Calibri" w:hAnsi="Times New Roman" w:cs="Times New Roman"/>
          </w:rPr>
          <w:t>SD))</w:t>
        </w:r>
      </w:ins>
      <w:del w:id="1054" w:author="Daniel Noble" w:date="2023-07-21T14:20:00Z">
        <w:r w:rsidR="00046479" w:rsidRPr="00046479" w:rsidDel="0099081B">
          <w:rPr>
            <w:rFonts w:ascii="Times New Roman" w:eastAsia="Calibri" w:hAnsi="Times New Roman" w:cs="Times New Roman"/>
          </w:rPr>
          <w:delText>units</w:delText>
        </w:r>
      </w:del>
      <w:r w:rsidR="00046479" w:rsidRPr="00046479">
        <w:rPr>
          <w:rFonts w:ascii="Times New Roman" w:eastAsia="Calibri" w:hAnsi="Times New Roman" w:cs="Times New Roman"/>
        </w:rPr>
        <w:t>.</w:t>
      </w:r>
    </w:p>
    <w:tbl>
      <w:tblPr>
        <w:tblW w:w="0" w:type="auto"/>
        <w:tblInd w:w="655" w:type="dxa"/>
        <w:tblLook w:val="04A0" w:firstRow="1" w:lastRow="0" w:firstColumn="1" w:lastColumn="0" w:noHBand="0" w:noVBand="1"/>
      </w:tblPr>
      <w:tblGrid>
        <w:gridCol w:w="1769"/>
        <w:gridCol w:w="1999"/>
        <w:gridCol w:w="2406"/>
        <w:gridCol w:w="2747"/>
        <w:tblGridChange w:id="1055">
          <w:tblGrid>
            <w:gridCol w:w="1769"/>
            <w:gridCol w:w="1936"/>
            <w:gridCol w:w="33"/>
            <w:gridCol w:w="24"/>
            <w:gridCol w:w="6"/>
            <w:gridCol w:w="2140"/>
            <w:gridCol w:w="259"/>
            <w:gridCol w:w="7"/>
            <w:gridCol w:w="45"/>
            <w:gridCol w:w="1985"/>
            <w:gridCol w:w="717"/>
          </w:tblGrid>
        </w:tblGridChange>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056"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057"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5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59"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60"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r>
      <w:tr w:rsidR="00952440" w:rsidRPr="008415F3" w14:paraId="3297CA20" w14:textId="77777777" w:rsidTr="00D567F8">
        <w:tblPrEx>
          <w:tblW w:w="0" w:type="auto"/>
          <w:tblInd w:w="655" w:type="dxa"/>
          <w:tblPrExChange w:id="1061" w:author="Daniel Noble" w:date="2023-07-21T14:13:00Z">
            <w:tblPrEx>
              <w:tblW w:w="0" w:type="auto"/>
              <w:tblInd w:w="655" w:type="dxa"/>
            </w:tblPrEx>
          </w:tblPrExChange>
        </w:tblPrEx>
        <w:trPr>
          <w:trHeight w:val="680"/>
          <w:trPrChange w:id="1062"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1063" w:author="Daniel Noble" w:date="2023-07-21T14:13:00Z">
              <w:tcPr>
                <w:tcW w:w="0" w:type="auto"/>
                <w:tcBorders>
                  <w:top w:val="nil"/>
                  <w:left w:val="nil"/>
                  <w:bottom w:val="nil"/>
                  <w:right w:val="nil"/>
                </w:tcBorders>
                <w:shd w:val="clear" w:color="auto" w:fill="auto"/>
                <w:noWrap/>
                <w:vAlign w:val="center"/>
                <w:hideMark/>
              </w:tcPr>
            </w:tcPrChange>
          </w:tcPr>
          <w:p w14:paraId="546E9526"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064"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1065" w:author="Daniel Noble" w:date="2023-07-21T14:13:00Z">
              <w:tcPr>
                <w:tcW w:w="0" w:type="auto"/>
                <w:tcBorders>
                  <w:top w:val="nil"/>
                  <w:left w:val="nil"/>
                  <w:bottom w:val="nil"/>
                  <w:right w:val="nil"/>
                </w:tcBorders>
                <w:shd w:val="clear" w:color="auto" w:fill="auto"/>
                <w:vAlign w:val="center"/>
                <w:hideMark/>
              </w:tcPr>
            </w:tcPrChange>
          </w:tcPr>
          <w:p w14:paraId="1E312435" w14:textId="77777777" w:rsidR="00952440" w:rsidRPr="0099081B" w:rsidRDefault="00952440" w:rsidP="00952440">
            <w:pPr>
              <w:spacing w:after="0"/>
              <w:contextualSpacing/>
              <w:jc w:val="center"/>
              <w:rPr>
                <w:ins w:id="1066" w:author="Daniel Noble" w:date="2023-07-21T14:14:00Z"/>
                <w:rFonts w:ascii="Times New Roman" w:hAnsi="Times New Roman" w:cs="Times New Roman"/>
              </w:rPr>
            </w:pPr>
            <w:ins w:id="1067" w:author="Daniel Noble" w:date="2023-07-21T14:13:00Z">
              <w:r w:rsidRPr="0099081B">
                <w:rPr>
                  <w:rFonts w:ascii="Times New Roman" w:hAnsi="Times New Roman" w:cs="Times New Roman"/>
                  <w:rPrChange w:id="1068" w:author="Daniel Noble" w:date="2023-07-21T14:22:00Z">
                    <w:rPr/>
                  </w:rPrChange>
                </w:rPr>
                <w:t xml:space="preserve">0.015 </w:t>
              </w:r>
            </w:ins>
          </w:p>
          <w:p w14:paraId="315CAF58" w14:textId="6695DC4B" w:rsidR="00952440" w:rsidRPr="0099081B" w:rsidRDefault="00952440">
            <w:pPr>
              <w:spacing w:after="0"/>
              <w:contextualSpacing/>
              <w:jc w:val="center"/>
              <w:rPr>
                <w:rFonts w:ascii="Times New Roman" w:eastAsia="Times New Roman" w:hAnsi="Times New Roman" w:cs="Times New Roman"/>
                <w:color w:val="000000"/>
                <w:lang w:val="en-HK" w:eastAsia="en-GB"/>
                <w:rPrChange w:id="1069" w:author="Daniel Noble" w:date="2023-07-21T14:22:00Z">
                  <w:rPr>
                    <w:rFonts w:ascii="Times New Roman" w:eastAsia="Times New Roman" w:hAnsi="Times New Roman" w:cs="Times New Roman"/>
                    <w:b/>
                    <w:bCs/>
                    <w:color w:val="000000"/>
                    <w:lang w:val="en-HK" w:eastAsia="en-GB"/>
                  </w:rPr>
                </w:rPrChange>
              </w:rPr>
              <w:pPrChange w:id="1070" w:author="Daniel Noble" w:date="2023-07-12T13:16:00Z">
                <w:pPr>
                  <w:spacing w:after="0" w:line="480" w:lineRule="auto"/>
                  <w:jc w:val="center"/>
                </w:pPr>
              </w:pPrChange>
            </w:pPr>
            <w:ins w:id="1071" w:author="Daniel Noble" w:date="2023-07-21T14:13:00Z">
              <w:r w:rsidRPr="0099081B">
                <w:rPr>
                  <w:rFonts w:ascii="Times New Roman" w:hAnsi="Times New Roman" w:cs="Times New Roman"/>
                  <w:rPrChange w:id="1072" w:author="Daniel Noble" w:date="2023-07-21T14:22:00Z">
                    <w:rPr/>
                  </w:rPrChange>
                </w:rPr>
                <w:t>(0.009 - 0.024)</w:t>
              </w:r>
            </w:ins>
            <w:del w:id="1073" w:author="Daniel Noble" w:date="2023-07-21T14:13:00Z">
              <w:r w:rsidRPr="0099081B" w:rsidDel="00D567F8">
                <w:rPr>
                  <w:rFonts w:ascii="Times New Roman" w:eastAsia="Times New Roman" w:hAnsi="Times New Roman" w:cs="Times New Roman"/>
                  <w:color w:val="000000"/>
                  <w:lang w:val="en-HK" w:eastAsia="en-GB"/>
                  <w:rPrChange w:id="1074" w:author="Daniel Noble" w:date="2023-07-21T14:22:00Z">
                    <w:rPr>
                      <w:rFonts w:ascii="Times New Roman" w:eastAsia="Times New Roman" w:hAnsi="Times New Roman" w:cs="Times New Roman"/>
                      <w:b/>
                      <w:bCs/>
                      <w:color w:val="000000"/>
                      <w:lang w:val="en-HK" w:eastAsia="en-GB"/>
                    </w:rPr>
                  </w:rPrChange>
                </w:rPr>
                <w:delText xml:space="preserve">0.008 </w:delText>
              </w:r>
              <w:r w:rsidRPr="0099081B" w:rsidDel="00D567F8">
                <w:rPr>
                  <w:rFonts w:ascii="Times New Roman" w:eastAsia="Times New Roman" w:hAnsi="Times New Roman" w:cs="Times New Roman"/>
                  <w:color w:val="000000"/>
                  <w:lang w:val="en-HK" w:eastAsia="en-GB"/>
                  <w:rPrChange w:id="1075" w:author="Daniel Noble" w:date="2023-07-21T14:22:00Z">
                    <w:rPr>
                      <w:rFonts w:ascii="Times New Roman" w:eastAsia="Times New Roman" w:hAnsi="Times New Roman" w:cs="Times New Roman"/>
                      <w:b/>
                      <w:bCs/>
                      <w:color w:val="000000"/>
                      <w:lang w:val="en-HK" w:eastAsia="en-GB"/>
                    </w:rPr>
                  </w:rPrChange>
                </w:rPr>
                <w:br/>
                <w:delText>(0.002 to 0.018)</w:delText>
              </w:r>
            </w:del>
          </w:p>
        </w:tc>
        <w:tc>
          <w:tcPr>
            <w:tcW w:w="0" w:type="auto"/>
            <w:tcBorders>
              <w:top w:val="nil"/>
              <w:left w:val="nil"/>
              <w:bottom w:val="nil"/>
              <w:right w:val="nil"/>
            </w:tcBorders>
            <w:shd w:val="clear" w:color="auto" w:fill="auto"/>
            <w:hideMark/>
            <w:tcPrChange w:id="1076" w:author="Daniel Noble" w:date="2023-07-21T14:13:00Z">
              <w:tcPr>
                <w:tcW w:w="0" w:type="auto"/>
                <w:gridSpan w:val="4"/>
                <w:tcBorders>
                  <w:top w:val="nil"/>
                  <w:left w:val="nil"/>
                  <w:bottom w:val="nil"/>
                  <w:right w:val="nil"/>
                </w:tcBorders>
                <w:shd w:val="clear" w:color="auto" w:fill="auto"/>
                <w:vAlign w:val="center"/>
                <w:hideMark/>
              </w:tcPr>
            </w:tcPrChange>
          </w:tcPr>
          <w:p w14:paraId="4A62DCCC" w14:textId="77777777" w:rsidR="00952440" w:rsidRPr="0099081B" w:rsidRDefault="00952440" w:rsidP="00952440">
            <w:pPr>
              <w:spacing w:after="0"/>
              <w:contextualSpacing/>
              <w:jc w:val="center"/>
              <w:rPr>
                <w:ins w:id="1077" w:author="Daniel Noble" w:date="2023-07-21T14:14:00Z"/>
                <w:rFonts w:ascii="Times New Roman" w:hAnsi="Times New Roman" w:cs="Times New Roman"/>
              </w:rPr>
            </w:pPr>
            <w:ins w:id="1078" w:author="Daniel Noble" w:date="2023-07-21T14:13:00Z">
              <w:r w:rsidRPr="0099081B">
                <w:rPr>
                  <w:rFonts w:ascii="Times New Roman" w:hAnsi="Times New Roman" w:cs="Times New Roman"/>
                  <w:rPrChange w:id="1079" w:author="Daniel Noble" w:date="2023-07-21T14:22:00Z">
                    <w:rPr/>
                  </w:rPrChange>
                </w:rPr>
                <w:t xml:space="preserve">0.00201 </w:t>
              </w:r>
            </w:ins>
          </w:p>
          <w:p w14:paraId="4BBF82F5" w14:textId="5407CD7B" w:rsidR="00952440" w:rsidRPr="0099081B" w:rsidRDefault="00952440">
            <w:pPr>
              <w:spacing w:after="0"/>
              <w:contextualSpacing/>
              <w:jc w:val="center"/>
              <w:rPr>
                <w:rFonts w:ascii="Times New Roman" w:eastAsia="Times New Roman" w:hAnsi="Times New Roman" w:cs="Times New Roman"/>
                <w:color w:val="000000"/>
                <w:lang w:val="en-HK" w:eastAsia="en-GB"/>
              </w:rPr>
              <w:pPrChange w:id="1080" w:author="Daniel Noble" w:date="2023-07-12T13:16:00Z">
                <w:pPr>
                  <w:spacing w:after="0" w:line="480" w:lineRule="auto"/>
                  <w:jc w:val="center"/>
                </w:pPr>
              </w:pPrChange>
            </w:pPr>
            <w:ins w:id="1081" w:author="Daniel Noble" w:date="2023-07-21T14:13:00Z">
              <w:r w:rsidRPr="0099081B">
                <w:rPr>
                  <w:rFonts w:ascii="Times New Roman" w:hAnsi="Times New Roman" w:cs="Times New Roman"/>
                  <w:rPrChange w:id="1082" w:author="Daniel Noble" w:date="2023-07-21T14:22:00Z">
                    <w:rPr/>
                  </w:rPrChange>
                </w:rPr>
                <w:t>(-0.00339 - 0.0087)</w:t>
              </w:r>
            </w:ins>
            <w:del w:id="1083" w:author="Daniel Noble" w:date="2023-07-21T14:13:00Z">
              <w:r w:rsidRPr="0099081B" w:rsidDel="00D567F8">
                <w:rPr>
                  <w:rFonts w:ascii="Times New Roman" w:eastAsia="Times New Roman" w:hAnsi="Times New Roman" w:cs="Times New Roman"/>
                  <w:color w:val="000000"/>
                  <w:lang w:val="en-HK" w:eastAsia="en-GB"/>
                </w:rPr>
                <w:delText xml:space="preserve">0.00163 </w:delText>
              </w:r>
              <w:r w:rsidRPr="0099081B" w:rsidDel="00D567F8">
                <w:rPr>
                  <w:rFonts w:ascii="Times New Roman" w:eastAsia="Times New Roman" w:hAnsi="Times New Roman" w:cs="Times New Roman"/>
                  <w:color w:val="000000"/>
                  <w:lang w:val="en-HK" w:eastAsia="en-GB"/>
                </w:rPr>
                <w:br/>
                <w:delText>(-0.0023 to 0.00611)</w:delText>
              </w:r>
            </w:del>
          </w:p>
        </w:tc>
        <w:tc>
          <w:tcPr>
            <w:tcW w:w="0" w:type="auto"/>
            <w:tcBorders>
              <w:top w:val="nil"/>
              <w:left w:val="nil"/>
              <w:bottom w:val="nil"/>
              <w:right w:val="nil"/>
            </w:tcBorders>
            <w:shd w:val="clear" w:color="auto" w:fill="auto"/>
            <w:hideMark/>
            <w:tcPrChange w:id="1084" w:author="Daniel Noble" w:date="2023-07-21T14:13:00Z">
              <w:tcPr>
                <w:tcW w:w="0" w:type="auto"/>
                <w:gridSpan w:val="4"/>
                <w:tcBorders>
                  <w:top w:val="nil"/>
                  <w:left w:val="nil"/>
                  <w:bottom w:val="nil"/>
                  <w:right w:val="nil"/>
                </w:tcBorders>
                <w:shd w:val="clear" w:color="auto" w:fill="auto"/>
                <w:vAlign w:val="center"/>
                <w:hideMark/>
              </w:tcPr>
            </w:tcPrChange>
          </w:tcPr>
          <w:p w14:paraId="760E5154" w14:textId="77777777" w:rsidR="00952440" w:rsidRPr="0099081B" w:rsidRDefault="00952440" w:rsidP="00952440">
            <w:pPr>
              <w:spacing w:after="0"/>
              <w:contextualSpacing/>
              <w:jc w:val="center"/>
              <w:rPr>
                <w:ins w:id="1085" w:author="Daniel Noble" w:date="2023-07-21T14:14:00Z"/>
                <w:rFonts w:ascii="Times New Roman" w:hAnsi="Times New Roman" w:cs="Times New Roman"/>
              </w:rPr>
            </w:pPr>
            <w:ins w:id="1086" w:author="Daniel Noble" w:date="2023-07-21T14:13:00Z">
              <w:r w:rsidRPr="0099081B">
                <w:rPr>
                  <w:rFonts w:ascii="Times New Roman" w:hAnsi="Times New Roman" w:cs="Times New Roman"/>
                  <w:rPrChange w:id="1087" w:author="Daniel Noble" w:date="2023-07-21T14:22:00Z">
                    <w:rPr/>
                  </w:rPrChange>
                </w:rPr>
                <w:t xml:space="preserve">-0.00663 </w:t>
              </w:r>
            </w:ins>
          </w:p>
          <w:p w14:paraId="0D0FCF7E" w14:textId="52E6A9D6" w:rsidR="00952440" w:rsidRPr="0099081B" w:rsidRDefault="00952440">
            <w:pPr>
              <w:spacing w:after="0"/>
              <w:contextualSpacing/>
              <w:jc w:val="center"/>
              <w:rPr>
                <w:rFonts w:ascii="Times New Roman" w:eastAsia="Times New Roman" w:hAnsi="Times New Roman" w:cs="Times New Roman"/>
                <w:color w:val="000000"/>
                <w:lang w:val="en-HK" w:eastAsia="en-GB"/>
                <w:rPrChange w:id="1088" w:author="Daniel Noble" w:date="2023-07-21T14:22:00Z">
                  <w:rPr>
                    <w:rFonts w:ascii="Times New Roman" w:eastAsia="Times New Roman" w:hAnsi="Times New Roman" w:cs="Times New Roman"/>
                    <w:b/>
                    <w:bCs/>
                    <w:color w:val="000000"/>
                    <w:lang w:val="en-HK" w:eastAsia="en-GB"/>
                  </w:rPr>
                </w:rPrChange>
              </w:rPr>
              <w:pPrChange w:id="1089" w:author="Daniel Noble" w:date="2023-07-12T13:16:00Z">
                <w:pPr>
                  <w:spacing w:after="0" w:line="480" w:lineRule="auto"/>
                  <w:jc w:val="center"/>
                </w:pPr>
              </w:pPrChange>
            </w:pPr>
            <w:ins w:id="1090" w:author="Daniel Noble" w:date="2023-07-21T14:13:00Z">
              <w:r w:rsidRPr="0099081B">
                <w:rPr>
                  <w:rFonts w:ascii="Times New Roman" w:hAnsi="Times New Roman" w:cs="Times New Roman"/>
                  <w:rPrChange w:id="1091" w:author="Daniel Noble" w:date="2023-07-21T14:22:00Z">
                    <w:rPr/>
                  </w:rPrChange>
                </w:rPr>
                <w:t>(-0.0125 - -0.0022)</w:t>
              </w:r>
            </w:ins>
            <w:del w:id="1092" w:author="Daniel Noble" w:date="2023-07-21T14:13:00Z">
              <w:r w:rsidRPr="0099081B" w:rsidDel="00D567F8">
                <w:rPr>
                  <w:rFonts w:ascii="Times New Roman" w:eastAsia="Times New Roman" w:hAnsi="Times New Roman" w:cs="Times New Roman"/>
                  <w:color w:val="000000"/>
                  <w:lang w:val="en-HK" w:eastAsia="en-GB"/>
                  <w:rPrChange w:id="1093" w:author="Daniel Noble" w:date="2023-07-21T14:22:00Z">
                    <w:rPr>
                      <w:rFonts w:ascii="Times New Roman" w:eastAsia="Times New Roman" w:hAnsi="Times New Roman" w:cs="Times New Roman"/>
                      <w:b/>
                      <w:bCs/>
                      <w:color w:val="000000"/>
                      <w:lang w:val="en-HK" w:eastAsia="en-GB"/>
                    </w:rPr>
                  </w:rPrChange>
                </w:rPr>
                <w:delText xml:space="preserve">-0.0817 </w:delText>
              </w:r>
              <w:r w:rsidRPr="0099081B" w:rsidDel="00D567F8">
                <w:rPr>
                  <w:rFonts w:ascii="Times New Roman" w:eastAsia="Times New Roman" w:hAnsi="Times New Roman" w:cs="Times New Roman"/>
                  <w:color w:val="000000"/>
                  <w:lang w:val="en-HK" w:eastAsia="en-GB"/>
                  <w:rPrChange w:id="1094" w:author="Daniel Noble" w:date="2023-07-21T14:22:00Z">
                    <w:rPr>
                      <w:rFonts w:ascii="Times New Roman" w:eastAsia="Times New Roman" w:hAnsi="Times New Roman" w:cs="Times New Roman"/>
                      <w:b/>
                      <w:bCs/>
                      <w:color w:val="000000"/>
                      <w:lang w:val="en-HK" w:eastAsia="en-GB"/>
                    </w:rPr>
                  </w:rPrChange>
                </w:rPr>
                <w:br/>
                <w:delText>(-0.134 to -0.0447)</w:delText>
              </w:r>
            </w:del>
          </w:p>
        </w:tc>
      </w:tr>
      <w:tr w:rsidR="00952440" w:rsidRPr="008415F3" w14:paraId="186BE0EB" w14:textId="77777777" w:rsidTr="00D567F8">
        <w:tblPrEx>
          <w:tblW w:w="0" w:type="auto"/>
          <w:tblInd w:w="655" w:type="dxa"/>
          <w:tblPrExChange w:id="1095" w:author="Daniel Noble" w:date="2023-07-21T14:13:00Z">
            <w:tblPrEx>
              <w:tblW w:w="0" w:type="auto"/>
              <w:tblInd w:w="655" w:type="dxa"/>
            </w:tblPrEx>
          </w:tblPrExChange>
        </w:tblPrEx>
        <w:trPr>
          <w:trHeight w:val="680"/>
          <w:trPrChange w:id="1096"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1097" w:author="Daniel Noble" w:date="2023-07-21T14:13:00Z">
              <w:tcPr>
                <w:tcW w:w="0" w:type="auto"/>
                <w:tcBorders>
                  <w:top w:val="nil"/>
                  <w:left w:val="nil"/>
                  <w:bottom w:val="nil"/>
                  <w:right w:val="nil"/>
                </w:tcBorders>
                <w:shd w:val="clear" w:color="auto" w:fill="auto"/>
                <w:noWrap/>
                <w:vAlign w:val="center"/>
                <w:hideMark/>
              </w:tcPr>
            </w:tcPrChange>
          </w:tcPr>
          <w:p w14:paraId="0431EDB1"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09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099" w:author="Daniel Noble" w:date="2023-07-21T14:13:00Z">
              <w:tcPr>
                <w:tcW w:w="0" w:type="auto"/>
                <w:tcBorders>
                  <w:top w:val="nil"/>
                  <w:left w:val="nil"/>
                  <w:bottom w:val="nil"/>
                  <w:right w:val="nil"/>
                </w:tcBorders>
                <w:shd w:val="clear" w:color="auto" w:fill="auto"/>
                <w:vAlign w:val="center"/>
                <w:hideMark/>
              </w:tcPr>
            </w:tcPrChange>
          </w:tcPr>
          <w:p w14:paraId="52822A90" w14:textId="77777777" w:rsidR="00952440" w:rsidRPr="0099081B" w:rsidRDefault="00952440" w:rsidP="00952440">
            <w:pPr>
              <w:spacing w:after="0"/>
              <w:contextualSpacing/>
              <w:jc w:val="center"/>
              <w:rPr>
                <w:ins w:id="1100" w:author="Daniel Noble" w:date="2023-07-21T14:14:00Z"/>
                <w:rFonts w:ascii="Times New Roman" w:hAnsi="Times New Roman" w:cs="Times New Roman"/>
              </w:rPr>
            </w:pPr>
            <w:ins w:id="1101" w:author="Daniel Noble" w:date="2023-07-21T14:13:00Z">
              <w:r w:rsidRPr="0099081B">
                <w:rPr>
                  <w:rFonts w:ascii="Times New Roman" w:hAnsi="Times New Roman" w:cs="Times New Roman"/>
                  <w:rPrChange w:id="1102" w:author="Daniel Noble" w:date="2023-07-21T14:22:00Z">
                    <w:rPr/>
                  </w:rPrChange>
                </w:rPr>
                <w:t xml:space="preserve">0.122 </w:t>
              </w:r>
            </w:ins>
          </w:p>
          <w:p w14:paraId="0A785E65" w14:textId="49E78911" w:rsidR="00952440" w:rsidRPr="0099081B" w:rsidRDefault="00952440">
            <w:pPr>
              <w:spacing w:after="0"/>
              <w:contextualSpacing/>
              <w:jc w:val="center"/>
              <w:rPr>
                <w:rFonts w:ascii="Times New Roman" w:eastAsia="Times New Roman" w:hAnsi="Times New Roman" w:cs="Times New Roman"/>
                <w:color w:val="000000"/>
                <w:lang w:val="en-HK" w:eastAsia="en-GB"/>
              </w:rPr>
              <w:pPrChange w:id="1103" w:author="Daniel Noble" w:date="2023-07-12T13:16:00Z">
                <w:pPr>
                  <w:spacing w:after="0" w:line="480" w:lineRule="auto"/>
                  <w:jc w:val="center"/>
                </w:pPr>
              </w:pPrChange>
            </w:pPr>
            <w:ins w:id="1104" w:author="Daniel Noble" w:date="2023-07-21T14:13:00Z">
              <w:r w:rsidRPr="0099081B">
                <w:rPr>
                  <w:rFonts w:ascii="Times New Roman" w:hAnsi="Times New Roman" w:cs="Times New Roman"/>
                  <w:rPrChange w:id="1105" w:author="Daniel Noble" w:date="2023-07-21T14:22:00Z">
                    <w:rPr/>
                  </w:rPrChange>
                </w:rPr>
                <w:t>(-0.241 - 0.465)</w:t>
              </w:r>
            </w:ins>
            <w:del w:id="1106" w:author="Daniel Noble" w:date="2023-07-21T14:13:00Z">
              <w:r w:rsidRPr="0099081B" w:rsidDel="00D567F8">
                <w:rPr>
                  <w:rFonts w:ascii="Times New Roman" w:eastAsia="Times New Roman" w:hAnsi="Times New Roman" w:cs="Times New Roman"/>
                  <w:color w:val="000000"/>
                  <w:lang w:val="en-HK" w:eastAsia="en-GB"/>
                </w:rPr>
                <w:delText xml:space="preserve">0.151 </w:delText>
              </w:r>
              <w:r w:rsidRPr="0099081B" w:rsidDel="00D567F8">
                <w:rPr>
                  <w:rFonts w:ascii="Times New Roman" w:eastAsia="Times New Roman" w:hAnsi="Times New Roman" w:cs="Times New Roman"/>
                  <w:color w:val="000000"/>
                  <w:lang w:val="en-HK" w:eastAsia="en-GB"/>
                </w:rPr>
                <w:br/>
                <w:delText>(-0.287 to 0.534)</w:delText>
              </w:r>
            </w:del>
          </w:p>
        </w:tc>
        <w:tc>
          <w:tcPr>
            <w:tcW w:w="0" w:type="auto"/>
            <w:tcBorders>
              <w:top w:val="nil"/>
              <w:left w:val="nil"/>
              <w:bottom w:val="nil"/>
              <w:right w:val="nil"/>
            </w:tcBorders>
            <w:shd w:val="clear" w:color="auto" w:fill="auto"/>
            <w:hideMark/>
            <w:tcPrChange w:id="1107" w:author="Daniel Noble" w:date="2023-07-21T14:13:00Z">
              <w:tcPr>
                <w:tcW w:w="0" w:type="auto"/>
                <w:gridSpan w:val="4"/>
                <w:tcBorders>
                  <w:top w:val="nil"/>
                  <w:left w:val="nil"/>
                  <w:bottom w:val="nil"/>
                  <w:right w:val="nil"/>
                </w:tcBorders>
                <w:shd w:val="clear" w:color="auto" w:fill="auto"/>
                <w:vAlign w:val="center"/>
                <w:hideMark/>
              </w:tcPr>
            </w:tcPrChange>
          </w:tcPr>
          <w:p w14:paraId="448D8F5C" w14:textId="77777777" w:rsidR="00952440" w:rsidRPr="0099081B" w:rsidRDefault="00952440" w:rsidP="00952440">
            <w:pPr>
              <w:spacing w:after="0"/>
              <w:contextualSpacing/>
              <w:jc w:val="center"/>
              <w:rPr>
                <w:ins w:id="1108" w:author="Daniel Noble" w:date="2023-07-21T14:14:00Z"/>
                <w:rFonts w:ascii="Times New Roman" w:hAnsi="Times New Roman" w:cs="Times New Roman"/>
              </w:rPr>
            </w:pPr>
            <w:ins w:id="1109" w:author="Daniel Noble" w:date="2023-07-21T14:13:00Z">
              <w:r w:rsidRPr="0099081B">
                <w:rPr>
                  <w:rFonts w:ascii="Times New Roman" w:hAnsi="Times New Roman" w:cs="Times New Roman"/>
                  <w:rPrChange w:id="1110" w:author="Daniel Noble" w:date="2023-07-21T14:22:00Z">
                    <w:rPr/>
                  </w:rPrChange>
                </w:rPr>
                <w:t xml:space="preserve">0.016 </w:t>
              </w:r>
            </w:ins>
          </w:p>
          <w:p w14:paraId="46C9F9EB" w14:textId="75471F6D" w:rsidR="00952440" w:rsidRPr="0099081B" w:rsidRDefault="00952440">
            <w:pPr>
              <w:spacing w:after="0"/>
              <w:contextualSpacing/>
              <w:jc w:val="center"/>
              <w:rPr>
                <w:rFonts w:ascii="Times New Roman" w:eastAsia="Times New Roman" w:hAnsi="Times New Roman" w:cs="Times New Roman"/>
                <w:color w:val="000000"/>
                <w:lang w:val="en-HK" w:eastAsia="en-GB"/>
                <w:rPrChange w:id="1111" w:author="Daniel Noble" w:date="2023-07-21T14:22:00Z">
                  <w:rPr>
                    <w:rFonts w:ascii="Times New Roman" w:eastAsia="Times New Roman" w:hAnsi="Times New Roman" w:cs="Times New Roman"/>
                    <w:b/>
                    <w:bCs/>
                    <w:color w:val="000000"/>
                    <w:lang w:val="en-HK" w:eastAsia="en-GB"/>
                  </w:rPr>
                </w:rPrChange>
              </w:rPr>
              <w:pPrChange w:id="1112" w:author="Daniel Noble" w:date="2023-07-12T13:16:00Z">
                <w:pPr>
                  <w:spacing w:after="0" w:line="480" w:lineRule="auto"/>
                  <w:jc w:val="center"/>
                </w:pPr>
              </w:pPrChange>
            </w:pPr>
            <w:ins w:id="1113" w:author="Daniel Noble" w:date="2023-07-21T14:13:00Z">
              <w:r w:rsidRPr="0099081B">
                <w:rPr>
                  <w:rFonts w:ascii="Times New Roman" w:hAnsi="Times New Roman" w:cs="Times New Roman"/>
                  <w:rPrChange w:id="1114" w:author="Daniel Noble" w:date="2023-07-21T14:22:00Z">
                    <w:rPr/>
                  </w:rPrChange>
                </w:rPr>
                <w:t>(0.008 - 0.027)</w:t>
              </w:r>
            </w:ins>
            <w:del w:id="1115" w:author="Daniel Noble" w:date="2023-07-21T14:13:00Z">
              <w:r w:rsidRPr="0099081B" w:rsidDel="00D567F8">
                <w:rPr>
                  <w:rFonts w:ascii="Times New Roman" w:eastAsia="Times New Roman" w:hAnsi="Times New Roman" w:cs="Times New Roman"/>
                  <w:color w:val="000000"/>
                  <w:lang w:val="en-HK" w:eastAsia="en-GB"/>
                  <w:rPrChange w:id="1116" w:author="Daniel Noble" w:date="2023-07-21T14:22:00Z">
                    <w:rPr>
                      <w:rFonts w:ascii="Times New Roman" w:eastAsia="Times New Roman" w:hAnsi="Times New Roman" w:cs="Times New Roman"/>
                      <w:b/>
                      <w:bCs/>
                      <w:color w:val="000000"/>
                      <w:lang w:val="en-HK" w:eastAsia="en-GB"/>
                    </w:rPr>
                  </w:rPrChange>
                </w:rPr>
                <w:delText xml:space="preserve">0.013 </w:delText>
              </w:r>
              <w:r w:rsidRPr="0099081B" w:rsidDel="00D567F8">
                <w:rPr>
                  <w:rFonts w:ascii="Times New Roman" w:eastAsia="Times New Roman" w:hAnsi="Times New Roman" w:cs="Times New Roman"/>
                  <w:color w:val="000000"/>
                  <w:lang w:val="en-HK" w:eastAsia="en-GB"/>
                  <w:rPrChange w:id="1117" w:author="Daniel Noble" w:date="2023-07-21T14:22:00Z">
                    <w:rPr>
                      <w:rFonts w:ascii="Times New Roman" w:eastAsia="Times New Roman" w:hAnsi="Times New Roman" w:cs="Times New Roman"/>
                      <w:b/>
                      <w:bCs/>
                      <w:color w:val="000000"/>
                      <w:lang w:val="en-HK" w:eastAsia="en-GB"/>
                    </w:rPr>
                  </w:rPrChange>
                </w:rPr>
                <w:br/>
                <w:delText>(0.008 to 0.02)</w:delText>
              </w:r>
            </w:del>
          </w:p>
        </w:tc>
        <w:tc>
          <w:tcPr>
            <w:tcW w:w="0" w:type="auto"/>
            <w:tcBorders>
              <w:top w:val="nil"/>
              <w:left w:val="nil"/>
              <w:bottom w:val="nil"/>
              <w:right w:val="nil"/>
            </w:tcBorders>
            <w:shd w:val="clear" w:color="auto" w:fill="auto"/>
            <w:hideMark/>
            <w:tcPrChange w:id="1118" w:author="Daniel Noble" w:date="2023-07-21T14:13:00Z">
              <w:tcPr>
                <w:tcW w:w="0" w:type="auto"/>
                <w:gridSpan w:val="4"/>
                <w:tcBorders>
                  <w:top w:val="nil"/>
                  <w:left w:val="nil"/>
                  <w:bottom w:val="nil"/>
                  <w:right w:val="nil"/>
                </w:tcBorders>
                <w:shd w:val="clear" w:color="auto" w:fill="auto"/>
                <w:vAlign w:val="center"/>
                <w:hideMark/>
              </w:tcPr>
            </w:tcPrChange>
          </w:tcPr>
          <w:p w14:paraId="16876359" w14:textId="77777777" w:rsidR="00952440" w:rsidRPr="0099081B" w:rsidRDefault="00952440" w:rsidP="00952440">
            <w:pPr>
              <w:spacing w:after="0"/>
              <w:contextualSpacing/>
              <w:jc w:val="center"/>
              <w:rPr>
                <w:ins w:id="1119" w:author="Daniel Noble" w:date="2023-07-21T14:14:00Z"/>
                <w:rFonts w:ascii="Times New Roman" w:hAnsi="Times New Roman" w:cs="Times New Roman"/>
              </w:rPr>
            </w:pPr>
            <w:ins w:id="1120" w:author="Daniel Noble" w:date="2023-07-21T14:13:00Z">
              <w:r w:rsidRPr="0099081B">
                <w:rPr>
                  <w:rFonts w:ascii="Times New Roman" w:hAnsi="Times New Roman" w:cs="Times New Roman"/>
                  <w:rPrChange w:id="1121" w:author="Daniel Noble" w:date="2023-07-21T14:22:00Z">
                    <w:rPr/>
                  </w:rPrChange>
                </w:rPr>
                <w:t xml:space="preserve">0.00438 </w:t>
              </w:r>
            </w:ins>
          </w:p>
          <w:p w14:paraId="255C2D5F" w14:textId="0D1C6CD2" w:rsidR="00952440" w:rsidRPr="0099081B" w:rsidDel="00D567F8" w:rsidRDefault="00952440">
            <w:pPr>
              <w:spacing w:after="0"/>
              <w:contextualSpacing/>
              <w:jc w:val="center"/>
              <w:rPr>
                <w:ins w:id="1122" w:author="fonti.kar@gmail.com" w:date="2020-09-29T12:38:00Z"/>
                <w:del w:id="1123" w:author="Daniel Noble" w:date="2023-07-21T14:13:00Z"/>
                <w:rFonts w:ascii="Times New Roman" w:eastAsia="Times New Roman" w:hAnsi="Times New Roman" w:cs="Times New Roman"/>
                <w:color w:val="000000"/>
                <w:lang w:val="en-HK" w:eastAsia="en-GB"/>
                <w:rPrChange w:id="1124" w:author="Daniel Noble" w:date="2023-07-21T14:22:00Z">
                  <w:rPr>
                    <w:ins w:id="1125" w:author="fonti.kar@gmail.com" w:date="2020-09-29T12:38:00Z"/>
                    <w:del w:id="1126" w:author="Daniel Noble" w:date="2023-07-21T14:13:00Z"/>
                    <w:rFonts w:ascii="Times New Roman" w:eastAsia="Times New Roman" w:hAnsi="Times New Roman" w:cs="Times New Roman"/>
                    <w:b/>
                    <w:bCs/>
                    <w:color w:val="000000"/>
                    <w:lang w:val="en-HK" w:eastAsia="en-GB"/>
                  </w:rPr>
                </w:rPrChange>
              </w:rPr>
              <w:pPrChange w:id="1127" w:author="Daniel Noble" w:date="2023-07-12T13:16:00Z">
                <w:pPr>
                  <w:spacing w:after="0" w:line="480" w:lineRule="auto"/>
                  <w:jc w:val="center"/>
                </w:pPr>
              </w:pPrChange>
            </w:pPr>
            <w:ins w:id="1128" w:author="Daniel Noble" w:date="2023-07-21T14:13:00Z">
              <w:r w:rsidRPr="0099081B">
                <w:rPr>
                  <w:rFonts w:ascii="Times New Roman" w:hAnsi="Times New Roman" w:cs="Times New Roman"/>
                  <w:rPrChange w:id="1129" w:author="Daniel Noble" w:date="2023-07-21T14:22:00Z">
                    <w:rPr/>
                  </w:rPrChange>
                </w:rPr>
                <w:t>(3.9e-07 - 0.0101)</w:t>
              </w:r>
            </w:ins>
            <w:del w:id="1130" w:author="Daniel Noble" w:date="2023-07-21T14:13:00Z">
              <w:r w:rsidRPr="0099081B" w:rsidDel="00D567F8">
                <w:rPr>
                  <w:rFonts w:ascii="Times New Roman" w:eastAsia="Times New Roman" w:hAnsi="Times New Roman" w:cs="Times New Roman"/>
                  <w:color w:val="000000"/>
                  <w:lang w:val="en-HK" w:eastAsia="en-GB"/>
                  <w:rPrChange w:id="1131" w:author="Daniel Noble" w:date="2023-07-21T14:22:00Z">
                    <w:rPr>
                      <w:rFonts w:ascii="Times New Roman" w:eastAsia="Times New Roman" w:hAnsi="Times New Roman" w:cs="Times New Roman"/>
                      <w:b/>
                      <w:bCs/>
                      <w:color w:val="000000"/>
                      <w:lang w:val="en-HK" w:eastAsia="en-GB"/>
                    </w:rPr>
                  </w:rPrChange>
                </w:rPr>
                <w:delText xml:space="preserve">-0.101 </w:delText>
              </w:r>
            </w:del>
          </w:p>
          <w:p w14:paraId="4D85932C" w14:textId="0DBA8D79" w:rsidR="00952440" w:rsidRPr="0099081B" w:rsidRDefault="00952440">
            <w:pPr>
              <w:spacing w:after="0"/>
              <w:contextualSpacing/>
              <w:jc w:val="center"/>
              <w:rPr>
                <w:rFonts w:ascii="Times New Roman" w:eastAsia="Times New Roman" w:hAnsi="Times New Roman" w:cs="Times New Roman"/>
                <w:color w:val="000000"/>
                <w:lang w:val="en-HK" w:eastAsia="en-GB"/>
                <w:rPrChange w:id="1132" w:author="Daniel Noble" w:date="2023-07-21T14:22:00Z">
                  <w:rPr>
                    <w:rFonts w:ascii="Times New Roman" w:eastAsia="Times New Roman" w:hAnsi="Times New Roman" w:cs="Times New Roman"/>
                    <w:b/>
                    <w:bCs/>
                    <w:color w:val="000000"/>
                    <w:lang w:val="en-HK" w:eastAsia="en-GB"/>
                  </w:rPr>
                </w:rPrChange>
              </w:rPr>
              <w:pPrChange w:id="1133" w:author="Daniel Noble" w:date="2023-07-12T13:16:00Z">
                <w:pPr>
                  <w:spacing w:after="0" w:line="480" w:lineRule="auto"/>
                  <w:jc w:val="center"/>
                </w:pPr>
              </w:pPrChange>
            </w:pPr>
            <w:del w:id="1134" w:author="Daniel Noble" w:date="2023-07-21T14:13:00Z">
              <w:r w:rsidRPr="0099081B" w:rsidDel="00D567F8">
                <w:rPr>
                  <w:rFonts w:ascii="Times New Roman" w:eastAsia="Times New Roman" w:hAnsi="Times New Roman" w:cs="Times New Roman"/>
                  <w:color w:val="000000"/>
                  <w:lang w:val="en-HK" w:eastAsia="en-GB"/>
                  <w:rPrChange w:id="1135" w:author="Daniel Noble" w:date="2023-07-21T14:22:00Z">
                    <w:rPr>
                      <w:rFonts w:ascii="Times New Roman" w:eastAsia="Times New Roman" w:hAnsi="Times New Roman" w:cs="Times New Roman"/>
                      <w:b/>
                      <w:bCs/>
                      <w:color w:val="000000"/>
                      <w:lang w:val="en-HK" w:eastAsia="en-GB"/>
                    </w:rPr>
                  </w:rPrChange>
                </w:rPr>
                <w:delText>(-0.146 to -0.07)</w:delText>
              </w:r>
            </w:del>
          </w:p>
        </w:tc>
      </w:tr>
      <w:tr w:rsidR="00952440" w:rsidRPr="008415F3" w14:paraId="18434822" w14:textId="77777777" w:rsidTr="00D567F8">
        <w:tblPrEx>
          <w:tblW w:w="0" w:type="auto"/>
          <w:tblInd w:w="655" w:type="dxa"/>
          <w:tblPrExChange w:id="1136" w:author="Daniel Noble" w:date="2023-07-21T14:13:00Z">
            <w:tblPrEx>
              <w:tblW w:w="0" w:type="auto"/>
              <w:tblInd w:w="655" w:type="dxa"/>
            </w:tblPrEx>
          </w:tblPrExChange>
        </w:tblPrEx>
        <w:trPr>
          <w:trHeight w:val="1020"/>
          <w:trPrChange w:id="1137" w:author="Daniel Noble" w:date="2023-07-21T14:13:00Z">
            <w:trPr>
              <w:gridAfter w:val="0"/>
              <w:trHeight w:val="1020"/>
            </w:trPr>
          </w:trPrChange>
        </w:trPr>
        <w:tc>
          <w:tcPr>
            <w:tcW w:w="0" w:type="auto"/>
            <w:tcBorders>
              <w:top w:val="nil"/>
              <w:left w:val="nil"/>
              <w:bottom w:val="nil"/>
              <w:right w:val="nil"/>
            </w:tcBorders>
            <w:shd w:val="clear" w:color="auto" w:fill="auto"/>
            <w:noWrap/>
            <w:vAlign w:val="center"/>
            <w:hideMark/>
            <w:tcPrChange w:id="1138" w:author="Daniel Noble" w:date="2023-07-21T14:13:00Z">
              <w:tcPr>
                <w:tcW w:w="0" w:type="auto"/>
                <w:tcBorders>
                  <w:top w:val="nil"/>
                  <w:left w:val="nil"/>
                  <w:bottom w:val="nil"/>
                  <w:right w:val="nil"/>
                </w:tcBorders>
                <w:shd w:val="clear" w:color="auto" w:fill="auto"/>
                <w:noWrap/>
                <w:vAlign w:val="center"/>
                <w:hideMark/>
              </w:tcPr>
            </w:tcPrChange>
          </w:tcPr>
          <w:p w14:paraId="7DA05A5B"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139"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lastRenderedPageBreak/>
              <w:t>Quadratic Slope</w:t>
            </w:r>
          </w:p>
        </w:tc>
        <w:tc>
          <w:tcPr>
            <w:tcW w:w="0" w:type="auto"/>
            <w:tcBorders>
              <w:top w:val="nil"/>
              <w:left w:val="nil"/>
              <w:bottom w:val="nil"/>
              <w:right w:val="nil"/>
            </w:tcBorders>
            <w:shd w:val="clear" w:color="auto" w:fill="auto"/>
            <w:hideMark/>
            <w:tcPrChange w:id="1140" w:author="Daniel Noble" w:date="2023-07-21T14:13:00Z">
              <w:tcPr>
                <w:tcW w:w="0" w:type="auto"/>
                <w:tcBorders>
                  <w:top w:val="nil"/>
                  <w:left w:val="nil"/>
                  <w:bottom w:val="nil"/>
                  <w:right w:val="nil"/>
                </w:tcBorders>
                <w:shd w:val="clear" w:color="auto" w:fill="auto"/>
                <w:vAlign w:val="center"/>
                <w:hideMark/>
              </w:tcPr>
            </w:tcPrChange>
          </w:tcPr>
          <w:p w14:paraId="7252443C" w14:textId="77777777" w:rsidR="00952440" w:rsidRPr="0099081B" w:rsidRDefault="00952440" w:rsidP="00952440">
            <w:pPr>
              <w:spacing w:after="0"/>
              <w:contextualSpacing/>
              <w:jc w:val="center"/>
              <w:rPr>
                <w:ins w:id="1141" w:author="Daniel Noble" w:date="2023-07-21T14:14:00Z"/>
                <w:rFonts w:ascii="Times New Roman" w:hAnsi="Times New Roman" w:cs="Times New Roman"/>
              </w:rPr>
            </w:pPr>
            <w:ins w:id="1142" w:author="Daniel Noble" w:date="2023-07-21T14:13:00Z">
              <w:r w:rsidRPr="0099081B">
                <w:rPr>
                  <w:rFonts w:ascii="Times New Roman" w:hAnsi="Times New Roman" w:cs="Times New Roman"/>
                  <w:rPrChange w:id="1143" w:author="Daniel Noble" w:date="2023-07-21T14:22:00Z">
                    <w:rPr/>
                  </w:rPrChange>
                </w:rPr>
                <w:t xml:space="preserve">-0.557 </w:t>
              </w:r>
            </w:ins>
          </w:p>
          <w:p w14:paraId="0BB73DBD" w14:textId="1763FF9F" w:rsidR="00952440" w:rsidRPr="0099081B" w:rsidRDefault="00952440">
            <w:pPr>
              <w:spacing w:after="0"/>
              <w:contextualSpacing/>
              <w:jc w:val="center"/>
              <w:rPr>
                <w:rFonts w:ascii="Times New Roman" w:eastAsia="Times New Roman" w:hAnsi="Times New Roman" w:cs="Times New Roman"/>
                <w:color w:val="000000"/>
                <w:lang w:val="en-HK" w:eastAsia="en-GB"/>
                <w:rPrChange w:id="1144" w:author="Daniel Noble" w:date="2023-07-21T14:22:00Z">
                  <w:rPr>
                    <w:rFonts w:ascii="Times New Roman" w:eastAsia="Times New Roman" w:hAnsi="Times New Roman" w:cs="Times New Roman"/>
                    <w:b/>
                    <w:bCs/>
                    <w:color w:val="000000"/>
                    <w:lang w:val="en-HK" w:eastAsia="en-GB"/>
                  </w:rPr>
                </w:rPrChange>
              </w:rPr>
              <w:pPrChange w:id="1145" w:author="Daniel Noble" w:date="2023-07-12T13:16:00Z">
                <w:pPr>
                  <w:spacing w:after="0" w:line="480" w:lineRule="auto"/>
                  <w:jc w:val="center"/>
                </w:pPr>
              </w:pPrChange>
            </w:pPr>
            <w:ins w:id="1146" w:author="Daniel Noble" w:date="2023-07-21T14:13:00Z">
              <w:r w:rsidRPr="0099081B">
                <w:rPr>
                  <w:rFonts w:ascii="Times New Roman" w:hAnsi="Times New Roman" w:cs="Times New Roman"/>
                  <w:rPrChange w:id="1147" w:author="Daniel Noble" w:date="2023-07-21T14:22:00Z">
                    <w:rPr/>
                  </w:rPrChange>
                </w:rPr>
                <w:t>(-0.774 - -0.275)</w:t>
              </w:r>
            </w:ins>
            <w:del w:id="1148" w:author="Daniel Noble" w:date="2023-07-21T14:13:00Z">
              <w:r w:rsidRPr="0099081B" w:rsidDel="00D567F8">
                <w:rPr>
                  <w:rFonts w:ascii="Times New Roman" w:eastAsia="Times New Roman" w:hAnsi="Times New Roman" w:cs="Times New Roman"/>
                  <w:color w:val="000000"/>
                  <w:lang w:val="en-HK" w:eastAsia="en-GB"/>
                  <w:rPrChange w:id="1149" w:author="Daniel Noble" w:date="2023-07-21T14:22:00Z">
                    <w:rPr>
                      <w:rFonts w:ascii="Times New Roman" w:eastAsia="Times New Roman" w:hAnsi="Times New Roman" w:cs="Times New Roman"/>
                      <w:b/>
                      <w:bCs/>
                      <w:color w:val="000000"/>
                      <w:lang w:val="en-HK" w:eastAsia="en-GB"/>
                    </w:rPr>
                  </w:rPrChange>
                </w:rPr>
                <w:delText xml:space="preserve">-0.516 </w:delText>
              </w:r>
              <w:r w:rsidRPr="0099081B" w:rsidDel="00D567F8">
                <w:rPr>
                  <w:rFonts w:ascii="Times New Roman" w:eastAsia="Times New Roman" w:hAnsi="Times New Roman" w:cs="Times New Roman"/>
                  <w:color w:val="000000"/>
                  <w:lang w:val="en-HK" w:eastAsia="en-GB"/>
                  <w:rPrChange w:id="1150" w:author="Daniel Noble" w:date="2023-07-21T14:22:00Z">
                    <w:rPr>
                      <w:rFonts w:ascii="Times New Roman" w:eastAsia="Times New Roman" w:hAnsi="Times New Roman" w:cs="Times New Roman"/>
                      <w:b/>
                      <w:bCs/>
                      <w:color w:val="000000"/>
                      <w:lang w:val="en-HK" w:eastAsia="en-GB"/>
                    </w:rPr>
                  </w:rPrChange>
                </w:rPr>
                <w:br/>
                <w:delText>(-0.815 to -0.141)</w:delText>
              </w:r>
            </w:del>
          </w:p>
        </w:tc>
        <w:tc>
          <w:tcPr>
            <w:tcW w:w="0" w:type="auto"/>
            <w:tcBorders>
              <w:top w:val="nil"/>
              <w:left w:val="nil"/>
              <w:bottom w:val="nil"/>
              <w:right w:val="nil"/>
            </w:tcBorders>
            <w:shd w:val="clear" w:color="auto" w:fill="auto"/>
            <w:hideMark/>
            <w:tcPrChange w:id="1151" w:author="Daniel Noble" w:date="2023-07-21T14:13:00Z">
              <w:tcPr>
                <w:tcW w:w="0" w:type="auto"/>
                <w:gridSpan w:val="4"/>
                <w:tcBorders>
                  <w:top w:val="nil"/>
                  <w:left w:val="nil"/>
                  <w:bottom w:val="nil"/>
                  <w:right w:val="nil"/>
                </w:tcBorders>
                <w:shd w:val="clear" w:color="auto" w:fill="auto"/>
                <w:vAlign w:val="center"/>
                <w:hideMark/>
              </w:tcPr>
            </w:tcPrChange>
          </w:tcPr>
          <w:p w14:paraId="78D2F669" w14:textId="77777777" w:rsidR="00952440" w:rsidRPr="0099081B" w:rsidRDefault="00952440" w:rsidP="00952440">
            <w:pPr>
              <w:spacing w:after="0"/>
              <w:contextualSpacing/>
              <w:jc w:val="center"/>
              <w:rPr>
                <w:ins w:id="1152" w:author="Daniel Noble" w:date="2023-07-21T14:14:00Z"/>
                <w:rFonts w:ascii="Times New Roman" w:hAnsi="Times New Roman" w:cs="Times New Roman"/>
              </w:rPr>
            </w:pPr>
            <w:ins w:id="1153" w:author="Daniel Noble" w:date="2023-07-21T14:13:00Z">
              <w:r w:rsidRPr="0099081B">
                <w:rPr>
                  <w:rFonts w:ascii="Times New Roman" w:hAnsi="Times New Roman" w:cs="Times New Roman"/>
                  <w:rPrChange w:id="1154" w:author="Daniel Noble" w:date="2023-07-21T14:22:00Z">
                    <w:rPr/>
                  </w:rPrChange>
                </w:rPr>
                <w:t xml:space="preserve">0.372 </w:t>
              </w:r>
            </w:ins>
          </w:p>
          <w:p w14:paraId="0FC825B3" w14:textId="7523C895" w:rsidR="00952440" w:rsidRPr="0099081B" w:rsidRDefault="00952440">
            <w:pPr>
              <w:spacing w:after="0"/>
              <w:contextualSpacing/>
              <w:jc w:val="center"/>
              <w:rPr>
                <w:rFonts w:ascii="Times New Roman" w:eastAsia="Times New Roman" w:hAnsi="Times New Roman" w:cs="Times New Roman"/>
                <w:color w:val="000000"/>
                <w:lang w:val="en-HK" w:eastAsia="en-GB"/>
                <w:rPrChange w:id="1155" w:author="Daniel Noble" w:date="2023-07-21T14:22:00Z">
                  <w:rPr>
                    <w:rFonts w:ascii="Times New Roman" w:eastAsia="Times New Roman" w:hAnsi="Times New Roman" w:cs="Times New Roman"/>
                    <w:b/>
                    <w:bCs/>
                    <w:color w:val="000000"/>
                    <w:lang w:val="en-HK" w:eastAsia="en-GB"/>
                  </w:rPr>
                </w:rPrChange>
              </w:rPr>
              <w:pPrChange w:id="1156" w:author="Daniel Noble" w:date="2023-07-12T13:16:00Z">
                <w:pPr>
                  <w:spacing w:after="0" w:line="480" w:lineRule="auto"/>
                  <w:jc w:val="center"/>
                </w:pPr>
              </w:pPrChange>
            </w:pPr>
            <w:ins w:id="1157" w:author="Daniel Noble" w:date="2023-07-21T14:13:00Z">
              <w:r w:rsidRPr="0099081B">
                <w:rPr>
                  <w:rFonts w:ascii="Times New Roman" w:hAnsi="Times New Roman" w:cs="Times New Roman"/>
                  <w:rPrChange w:id="1158" w:author="Daniel Noble" w:date="2023-07-21T14:22:00Z">
                    <w:rPr/>
                  </w:rPrChange>
                </w:rPr>
                <w:t>(4.04e-05 - 0.695)</w:t>
              </w:r>
            </w:ins>
            <w:del w:id="1159" w:author="Daniel Noble" w:date="2023-07-21T14:13:00Z">
              <w:r w:rsidRPr="0099081B" w:rsidDel="00D567F8">
                <w:rPr>
                  <w:rFonts w:ascii="Times New Roman" w:eastAsia="Times New Roman" w:hAnsi="Times New Roman" w:cs="Times New Roman"/>
                  <w:color w:val="000000"/>
                  <w:lang w:val="en-HK" w:eastAsia="en-GB"/>
                  <w:rPrChange w:id="1160" w:author="Daniel Noble" w:date="2023-07-21T14:22:00Z">
                    <w:rPr>
                      <w:rFonts w:ascii="Times New Roman" w:eastAsia="Times New Roman" w:hAnsi="Times New Roman" w:cs="Times New Roman"/>
                      <w:b/>
                      <w:bCs/>
                      <w:color w:val="000000"/>
                      <w:lang w:val="en-HK" w:eastAsia="en-GB"/>
                    </w:rPr>
                  </w:rPrChange>
                </w:rPr>
                <w:delText xml:space="preserve">0.636 </w:delText>
              </w:r>
              <w:r w:rsidRPr="0099081B" w:rsidDel="00D567F8">
                <w:rPr>
                  <w:rFonts w:ascii="Times New Roman" w:eastAsia="Times New Roman" w:hAnsi="Times New Roman" w:cs="Times New Roman"/>
                  <w:color w:val="000000"/>
                  <w:lang w:val="en-HK" w:eastAsia="en-GB"/>
                  <w:rPrChange w:id="1161" w:author="Daniel Noble" w:date="2023-07-21T14:22:00Z">
                    <w:rPr>
                      <w:rFonts w:ascii="Times New Roman" w:eastAsia="Times New Roman" w:hAnsi="Times New Roman" w:cs="Times New Roman"/>
                      <w:b/>
                      <w:bCs/>
                      <w:color w:val="000000"/>
                      <w:lang w:val="en-HK" w:eastAsia="en-GB"/>
                    </w:rPr>
                  </w:rPrChange>
                </w:rPr>
                <w:br/>
                <w:delText>(0.356 to 0.819)</w:delText>
              </w:r>
            </w:del>
          </w:p>
        </w:tc>
        <w:tc>
          <w:tcPr>
            <w:tcW w:w="0" w:type="auto"/>
            <w:tcBorders>
              <w:top w:val="nil"/>
              <w:left w:val="nil"/>
              <w:bottom w:val="nil"/>
              <w:right w:val="nil"/>
            </w:tcBorders>
            <w:shd w:val="clear" w:color="auto" w:fill="auto"/>
            <w:hideMark/>
            <w:tcPrChange w:id="1162" w:author="Daniel Noble" w:date="2023-07-21T14:13:00Z">
              <w:tcPr>
                <w:tcW w:w="0" w:type="auto"/>
                <w:gridSpan w:val="4"/>
                <w:tcBorders>
                  <w:top w:val="nil"/>
                  <w:left w:val="nil"/>
                  <w:bottom w:val="nil"/>
                  <w:right w:val="nil"/>
                </w:tcBorders>
                <w:shd w:val="clear" w:color="auto" w:fill="auto"/>
                <w:vAlign w:val="center"/>
                <w:hideMark/>
              </w:tcPr>
            </w:tcPrChange>
          </w:tcPr>
          <w:p w14:paraId="5DB815B3" w14:textId="77777777" w:rsidR="00952440" w:rsidRPr="0099081B" w:rsidRDefault="00952440" w:rsidP="00952440">
            <w:pPr>
              <w:spacing w:after="0"/>
              <w:contextualSpacing/>
              <w:jc w:val="center"/>
              <w:rPr>
                <w:ins w:id="1163" w:author="Daniel Noble" w:date="2023-07-21T14:14:00Z"/>
                <w:rFonts w:ascii="Times New Roman" w:hAnsi="Times New Roman" w:cs="Times New Roman"/>
              </w:rPr>
            </w:pPr>
            <w:ins w:id="1164" w:author="Daniel Noble" w:date="2023-07-21T14:13:00Z">
              <w:r w:rsidRPr="0099081B">
                <w:rPr>
                  <w:rFonts w:ascii="Times New Roman" w:hAnsi="Times New Roman" w:cs="Times New Roman"/>
                  <w:rPrChange w:id="1165" w:author="Daniel Noble" w:date="2023-07-21T14:22:00Z">
                    <w:rPr/>
                  </w:rPrChange>
                </w:rPr>
                <w:t xml:space="preserve">0.009 </w:t>
              </w:r>
            </w:ins>
          </w:p>
          <w:p w14:paraId="0C5AF3AF" w14:textId="18F3D827" w:rsidR="00952440" w:rsidRPr="0099081B" w:rsidRDefault="00952440">
            <w:pPr>
              <w:spacing w:after="0"/>
              <w:contextualSpacing/>
              <w:jc w:val="center"/>
              <w:rPr>
                <w:rFonts w:ascii="Times New Roman" w:eastAsia="Times New Roman" w:hAnsi="Times New Roman" w:cs="Times New Roman"/>
                <w:color w:val="000000"/>
                <w:lang w:val="en-HK" w:eastAsia="en-GB"/>
                <w:rPrChange w:id="1166" w:author="Daniel Noble" w:date="2023-07-21T14:22:00Z">
                  <w:rPr>
                    <w:rFonts w:ascii="Times New Roman" w:eastAsia="Times New Roman" w:hAnsi="Times New Roman" w:cs="Times New Roman"/>
                    <w:b/>
                    <w:bCs/>
                    <w:color w:val="000000"/>
                    <w:lang w:val="en-HK" w:eastAsia="en-GB"/>
                  </w:rPr>
                </w:rPrChange>
              </w:rPr>
              <w:pPrChange w:id="1167" w:author="Daniel Noble" w:date="2023-07-12T13:16:00Z">
                <w:pPr>
                  <w:spacing w:after="0" w:line="480" w:lineRule="auto"/>
                  <w:jc w:val="center"/>
                </w:pPr>
              </w:pPrChange>
            </w:pPr>
            <w:ins w:id="1168" w:author="Daniel Noble" w:date="2023-07-21T14:13:00Z">
              <w:r w:rsidRPr="0099081B">
                <w:rPr>
                  <w:rFonts w:ascii="Times New Roman" w:hAnsi="Times New Roman" w:cs="Times New Roman"/>
                  <w:rPrChange w:id="1169" w:author="Daniel Noble" w:date="2023-07-21T14:22:00Z">
                    <w:rPr/>
                  </w:rPrChange>
                </w:rPr>
                <w:t>(0.004 - 0.015)</w:t>
              </w:r>
            </w:ins>
            <w:del w:id="1170" w:author="Daniel Noble" w:date="2023-07-21T14:13:00Z">
              <w:r w:rsidRPr="0099081B" w:rsidDel="00D567F8">
                <w:rPr>
                  <w:rFonts w:ascii="Times New Roman" w:eastAsia="Times New Roman" w:hAnsi="Times New Roman" w:cs="Times New Roman"/>
                  <w:color w:val="000000"/>
                  <w:lang w:val="en-HK" w:eastAsia="en-GB"/>
                  <w:rPrChange w:id="1171" w:author="Daniel Noble" w:date="2023-07-21T14:22:00Z">
                    <w:rPr>
                      <w:rFonts w:ascii="Times New Roman" w:eastAsia="Times New Roman" w:hAnsi="Times New Roman" w:cs="Times New Roman"/>
                      <w:b/>
                      <w:bCs/>
                      <w:color w:val="000000"/>
                      <w:lang w:val="en-HK" w:eastAsia="en-GB"/>
                    </w:rPr>
                  </w:rPrChange>
                </w:rPr>
                <w:delText xml:space="preserve">0.011 </w:delText>
              </w:r>
              <w:r w:rsidRPr="0099081B" w:rsidDel="00D567F8">
                <w:rPr>
                  <w:rFonts w:ascii="Times New Roman" w:eastAsia="Times New Roman" w:hAnsi="Times New Roman" w:cs="Times New Roman"/>
                  <w:color w:val="000000"/>
                  <w:lang w:val="en-HK" w:eastAsia="en-GB"/>
                  <w:rPrChange w:id="1172" w:author="Daniel Noble" w:date="2023-07-21T14:22:00Z">
                    <w:rPr>
                      <w:rFonts w:ascii="Times New Roman" w:eastAsia="Times New Roman" w:hAnsi="Times New Roman" w:cs="Times New Roman"/>
                      <w:b/>
                      <w:bCs/>
                      <w:color w:val="000000"/>
                      <w:lang w:val="en-HK" w:eastAsia="en-GB"/>
                    </w:rPr>
                  </w:rPrChange>
                </w:rPr>
                <w:br/>
                <w:delText>(0.007 to 0.017)</w:delText>
              </w:r>
            </w:del>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99081B" w:rsidRDefault="008415F3">
            <w:pPr>
              <w:spacing w:after="0"/>
              <w:contextualSpacing/>
              <w:jc w:val="center"/>
              <w:rPr>
                <w:rFonts w:ascii="Times New Roman" w:eastAsia="Times New Roman" w:hAnsi="Times New Roman" w:cs="Times New Roman"/>
                <w:i/>
                <w:iCs/>
                <w:color w:val="000000"/>
                <w:lang w:val="en-HK" w:eastAsia="en-GB"/>
              </w:rPr>
              <w:pPrChange w:id="1173" w:author="Daniel Noble" w:date="2023-07-12T13:16:00Z">
                <w:pPr>
                  <w:spacing w:after="0" w:line="480" w:lineRule="auto"/>
                  <w:jc w:val="center"/>
                </w:pPr>
              </w:pPrChange>
            </w:pPr>
            <w:r w:rsidRPr="0099081B">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174"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175"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176"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177"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Quadratic Slope</w:t>
            </w:r>
          </w:p>
        </w:tc>
      </w:tr>
      <w:tr w:rsidR="00952440" w:rsidRPr="008415F3" w14:paraId="5BF637D1" w14:textId="77777777" w:rsidTr="00C94E4E">
        <w:tblPrEx>
          <w:tblW w:w="0" w:type="auto"/>
          <w:tblInd w:w="655" w:type="dxa"/>
          <w:tblPrExChange w:id="1178" w:author="Daniel Noble" w:date="2023-07-21T14:13:00Z">
            <w:tblPrEx>
              <w:tblW w:w="0" w:type="auto"/>
              <w:tblInd w:w="655" w:type="dxa"/>
            </w:tblPrEx>
          </w:tblPrExChange>
        </w:tblPrEx>
        <w:trPr>
          <w:trHeight w:val="680"/>
          <w:trPrChange w:id="1179"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180" w:author="Daniel Noble" w:date="2023-07-21T14:13:00Z">
              <w:tcPr>
                <w:tcW w:w="0" w:type="auto"/>
                <w:tcBorders>
                  <w:top w:val="nil"/>
                  <w:left w:val="nil"/>
                  <w:bottom w:val="nil"/>
                  <w:right w:val="nil"/>
                </w:tcBorders>
                <w:shd w:val="clear" w:color="auto" w:fill="auto"/>
                <w:noWrap/>
                <w:vAlign w:val="center"/>
                <w:hideMark/>
              </w:tcPr>
            </w:tcPrChange>
          </w:tcPr>
          <w:p w14:paraId="10FF0A6C"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181"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1182" w:author="Daniel Noble" w:date="2023-07-21T14:13:00Z">
              <w:tcPr>
                <w:tcW w:w="0" w:type="auto"/>
                <w:gridSpan w:val="3"/>
                <w:tcBorders>
                  <w:top w:val="nil"/>
                  <w:left w:val="nil"/>
                  <w:bottom w:val="nil"/>
                  <w:right w:val="nil"/>
                </w:tcBorders>
                <w:shd w:val="clear" w:color="auto" w:fill="auto"/>
                <w:vAlign w:val="center"/>
                <w:hideMark/>
              </w:tcPr>
            </w:tcPrChange>
          </w:tcPr>
          <w:p w14:paraId="3B66A194" w14:textId="77777777" w:rsidR="00952440" w:rsidRPr="0099081B" w:rsidRDefault="00952440" w:rsidP="00952440">
            <w:pPr>
              <w:spacing w:after="0"/>
              <w:contextualSpacing/>
              <w:jc w:val="center"/>
              <w:rPr>
                <w:ins w:id="1183" w:author="Daniel Noble" w:date="2023-07-21T14:14:00Z"/>
                <w:rFonts w:ascii="Times New Roman" w:hAnsi="Times New Roman" w:cs="Times New Roman"/>
              </w:rPr>
            </w:pPr>
            <w:ins w:id="1184" w:author="Daniel Noble" w:date="2023-07-21T14:13:00Z">
              <w:r w:rsidRPr="0099081B">
                <w:rPr>
                  <w:rFonts w:ascii="Times New Roman" w:hAnsi="Times New Roman" w:cs="Times New Roman"/>
                  <w:rPrChange w:id="1185" w:author="Daniel Noble" w:date="2023-07-21T14:22:00Z">
                    <w:rPr/>
                  </w:rPrChange>
                </w:rPr>
                <w:t xml:space="preserve">0.055 </w:t>
              </w:r>
            </w:ins>
          </w:p>
          <w:p w14:paraId="233F8670" w14:textId="65F321DA" w:rsidR="00952440" w:rsidRPr="0099081B" w:rsidRDefault="00952440">
            <w:pPr>
              <w:spacing w:after="0"/>
              <w:contextualSpacing/>
              <w:jc w:val="center"/>
              <w:rPr>
                <w:rFonts w:ascii="Times New Roman" w:eastAsia="Times New Roman" w:hAnsi="Times New Roman" w:cs="Times New Roman"/>
                <w:color w:val="000000"/>
                <w:lang w:val="en-HK" w:eastAsia="en-GB"/>
                <w:rPrChange w:id="1186" w:author="Daniel Noble" w:date="2023-07-21T14:22:00Z">
                  <w:rPr>
                    <w:rFonts w:ascii="Times New Roman" w:eastAsia="Times New Roman" w:hAnsi="Times New Roman" w:cs="Times New Roman"/>
                    <w:b/>
                    <w:bCs/>
                    <w:color w:val="000000"/>
                    <w:lang w:val="en-HK" w:eastAsia="en-GB"/>
                  </w:rPr>
                </w:rPrChange>
              </w:rPr>
              <w:pPrChange w:id="1187" w:author="Daniel Noble" w:date="2023-07-12T13:16:00Z">
                <w:pPr>
                  <w:spacing w:after="0" w:line="480" w:lineRule="auto"/>
                  <w:jc w:val="center"/>
                </w:pPr>
              </w:pPrChange>
            </w:pPr>
            <w:ins w:id="1188" w:author="Daniel Noble" w:date="2023-07-21T14:13:00Z">
              <w:r w:rsidRPr="0099081B">
                <w:rPr>
                  <w:rFonts w:ascii="Times New Roman" w:hAnsi="Times New Roman" w:cs="Times New Roman"/>
                  <w:rPrChange w:id="1189" w:author="Daniel Noble" w:date="2023-07-21T14:22:00Z">
                    <w:rPr/>
                  </w:rPrChange>
                </w:rPr>
                <w:t>(0.001 - 0.161)</w:t>
              </w:r>
            </w:ins>
            <w:del w:id="1190" w:author="Daniel Noble" w:date="2023-07-21T14:13:00Z">
              <w:r w:rsidRPr="0099081B" w:rsidDel="00C94E4E">
                <w:rPr>
                  <w:rFonts w:ascii="Times New Roman" w:eastAsia="Times New Roman" w:hAnsi="Times New Roman" w:cs="Times New Roman"/>
                  <w:color w:val="000000"/>
                  <w:lang w:val="en-HK" w:eastAsia="en-GB"/>
                  <w:rPrChange w:id="1191" w:author="Daniel Noble" w:date="2023-07-21T14:22:00Z">
                    <w:rPr>
                      <w:rFonts w:ascii="Times New Roman" w:eastAsia="Times New Roman" w:hAnsi="Times New Roman" w:cs="Times New Roman"/>
                      <w:b/>
                      <w:bCs/>
                      <w:color w:val="000000"/>
                      <w:lang w:val="en-HK" w:eastAsia="en-GB"/>
                    </w:rPr>
                  </w:rPrChange>
                </w:rPr>
                <w:delText xml:space="preserve">0.156 </w:delText>
              </w:r>
              <w:r w:rsidRPr="0099081B" w:rsidDel="00C94E4E">
                <w:rPr>
                  <w:rFonts w:ascii="Times New Roman" w:eastAsia="Times New Roman" w:hAnsi="Times New Roman" w:cs="Times New Roman"/>
                  <w:color w:val="000000"/>
                  <w:lang w:val="en-HK" w:eastAsia="en-GB"/>
                  <w:rPrChange w:id="1192" w:author="Daniel Noble" w:date="2023-07-21T14:22:00Z">
                    <w:rPr>
                      <w:rFonts w:ascii="Times New Roman" w:eastAsia="Times New Roman" w:hAnsi="Times New Roman" w:cs="Times New Roman"/>
                      <w:b/>
                      <w:bCs/>
                      <w:color w:val="000000"/>
                      <w:lang w:val="en-HK" w:eastAsia="en-GB"/>
                    </w:rPr>
                  </w:rPrChange>
                </w:rPr>
                <w:br/>
                <w:delText>(0.052 to 0.306)</w:delText>
              </w:r>
            </w:del>
          </w:p>
        </w:tc>
        <w:tc>
          <w:tcPr>
            <w:tcW w:w="0" w:type="auto"/>
            <w:tcBorders>
              <w:top w:val="nil"/>
              <w:left w:val="nil"/>
              <w:bottom w:val="nil"/>
              <w:right w:val="nil"/>
            </w:tcBorders>
            <w:shd w:val="clear" w:color="auto" w:fill="auto"/>
            <w:hideMark/>
            <w:tcPrChange w:id="1193" w:author="Daniel Noble" w:date="2023-07-21T14:13:00Z">
              <w:tcPr>
                <w:tcW w:w="0" w:type="auto"/>
                <w:gridSpan w:val="5"/>
                <w:tcBorders>
                  <w:top w:val="nil"/>
                  <w:left w:val="nil"/>
                  <w:bottom w:val="nil"/>
                  <w:right w:val="nil"/>
                </w:tcBorders>
                <w:shd w:val="clear" w:color="auto" w:fill="auto"/>
                <w:vAlign w:val="center"/>
                <w:hideMark/>
              </w:tcPr>
            </w:tcPrChange>
          </w:tcPr>
          <w:p w14:paraId="507366C1" w14:textId="77777777" w:rsidR="00952440" w:rsidRPr="0099081B" w:rsidRDefault="00952440" w:rsidP="00952440">
            <w:pPr>
              <w:spacing w:after="0"/>
              <w:contextualSpacing/>
              <w:jc w:val="center"/>
              <w:rPr>
                <w:ins w:id="1194" w:author="Daniel Noble" w:date="2023-07-21T14:14:00Z"/>
                <w:rFonts w:ascii="Times New Roman" w:hAnsi="Times New Roman" w:cs="Times New Roman"/>
              </w:rPr>
            </w:pPr>
            <w:ins w:id="1195" w:author="Daniel Noble" w:date="2023-07-21T14:13:00Z">
              <w:r w:rsidRPr="0099081B">
                <w:rPr>
                  <w:rFonts w:ascii="Times New Roman" w:hAnsi="Times New Roman" w:cs="Times New Roman"/>
                  <w:rPrChange w:id="1196" w:author="Daniel Noble" w:date="2023-07-21T14:22:00Z">
                    <w:rPr/>
                  </w:rPrChange>
                </w:rPr>
                <w:t xml:space="preserve">0.101 </w:t>
              </w:r>
            </w:ins>
          </w:p>
          <w:p w14:paraId="571528D0" w14:textId="19759F77" w:rsidR="00952440" w:rsidRPr="0099081B" w:rsidRDefault="00952440">
            <w:pPr>
              <w:spacing w:after="0"/>
              <w:contextualSpacing/>
              <w:jc w:val="center"/>
              <w:rPr>
                <w:rFonts w:ascii="Times New Roman" w:eastAsia="Times New Roman" w:hAnsi="Times New Roman" w:cs="Times New Roman"/>
                <w:color w:val="000000"/>
                <w:lang w:val="en-HK" w:eastAsia="en-GB"/>
                <w:rPrChange w:id="1197" w:author="Daniel Noble" w:date="2023-07-21T14:22:00Z">
                  <w:rPr>
                    <w:rFonts w:ascii="Times New Roman" w:eastAsia="Times New Roman" w:hAnsi="Times New Roman" w:cs="Times New Roman"/>
                    <w:b/>
                    <w:bCs/>
                    <w:color w:val="000000"/>
                    <w:lang w:val="en-HK" w:eastAsia="en-GB"/>
                  </w:rPr>
                </w:rPrChange>
              </w:rPr>
              <w:pPrChange w:id="1198" w:author="Daniel Noble" w:date="2023-07-12T13:16:00Z">
                <w:pPr>
                  <w:spacing w:after="0" w:line="480" w:lineRule="auto"/>
                  <w:jc w:val="center"/>
                </w:pPr>
              </w:pPrChange>
            </w:pPr>
            <w:ins w:id="1199" w:author="Daniel Noble" w:date="2023-07-21T14:13:00Z">
              <w:r w:rsidRPr="0099081B">
                <w:rPr>
                  <w:rFonts w:ascii="Times New Roman" w:hAnsi="Times New Roman" w:cs="Times New Roman"/>
                  <w:rPrChange w:id="1200" w:author="Daniel Noble" w:date="2023-07-21T14:22:00Z">
                    <w:rPr/>
                  </w:rPrChange>
                </w:rPr>
                <w:t>(0.00258 - 0.218)</w:t>
              </w:r>
            </w:ins>
            <w:del w:id="1201" w:author="Daniel Noble" w:date="2023-07-21T14:13:00Z">
              <w:r w:rsidRPr="0099081B" w:rsidDel="00C94E4E">
                <w:rPr>
                  <w:rFonts w:ascii="Times New Roman" w:eastAsia="Times New Roman" w:hAnsi="Times New Roman" w:cs="Times New Roman"/>
                  <w:color w:val="000000"/>
                  <w:lang w:val="en-HK" w:eastAsia="en-GB"/>
                  <w:rPrChange w:id="1202" w:author="Daniel Noble" w:date="2023-07-21T14:22:00Z">
                    <w:rPr>
                      <w:rFonts w:ascii="Times New Roman" w:eastAsia="Times New Roman" w:hAnsi="Times New Roman" w:cs="Times New Roman"/>
                      <w:b/>
                      <w:bCs/>
                      <w:color w:val="000000"/>
                      <w:lang w:val="en-HK" w:eastAsia="en-GB"/>
                    </w:rPr>
                  </w:rPrChange>
                </w:rPr>
                <w:delText xml:space="preserve">0.19 </w:delText>
              </w:r>
              <w:r w:rsidRPr="0099081B" w:rsidDel="00C94E4E">
                <w:rPr>
                  <w:rFonts w:ascii="Times New Roman" w:eastAsia="Times New Roman" w:hAnsi="Times New Roman" w:cs="Times New Roman"/>
                  <w:color w:val="000000"/>
                  <w:lang w:val="en-HK" w:eastAsia="en-GB"/>
                  <w:rPrChange w:id="1203" w:author="Daniel Noble" w:date="2023-07-21T14:22:00Z">
                    <w:rPr>
                      <w:rFonts w:ascii="Times New Roman" w:eastAsia="Times New Roman" w:hAnsi="Times New Roman" w:cs="Times New Roman"/>
                      <w:b/>
                      <w:bCs/>
                      <w:color w:val="000000"/>
                      <w:lang w:val="en-HK" w:eastAsia="en-GB"/>
                    </w:rPr>
                  </w:rPrChange>
                </w:rPr>
                <w:br/>
                <w:delText>(0.102 to 0.305)</w:delText>
              </w:r>
            </w:del>
          </w:p>
        </w:tc>
        <w:tc>
          <w:tcPr>
            <w:tcW w:w="0" w:type="auto"/>
            <w:tcBorders>
              <w:top w:val="nil"/>
              <w:left w:val="nil"/>
              <w:bottom w:val="nil"/>
              <w:right w:val="nil"/>
            </w:tcBorders>
            <w:shd w:val="clear" w:color="auto" w:fill="auto"/>
            <w:hideMark/>
            <w:tcPrChange w:id="1204" w:author="Daniel Noble" w:date="2023-07-21T14:13:00Z">
              <w:tcPr>
                <w:tcW w:w="0" w:type="auto"/>
                <w:gridSpan w:val="2"/>
                <w:tcBorders>
                  <w:top w:val="nil"/>
                  <w:left w:val="nil"/>
                  <w:bottom w:val="nil"/>
                  <w:right w:val="nil"/>
                </w:tcBorders>
                <w:shd w:val="clear" w:color="auto" w:fill="auto"/>
                <w:vAlign w:val="center"/>
                <w:hideMark/>
              </w:tcPr>
            </w:tcPrChange>
          </w:tcPr>
          <w:p w14:paraId="3B36BA12" w14:textId="77777777" w:rsidR="00952440" w:rsidRPr="0099081B" w:rsidRDefault="00952440" w:rsidP="00952440">
            <w:pPr>
              <w:spacing w:after="0"/>
              <w:contextualSpacing/>
              <w:jc w:val="center"/>
              <w:rPr>
                <w:ins w:id="1205" w:author="Daniel Noble" w:date="2023-07-21T14:14:00Z"/>
                <w:rFonts w:ascii="Times New Roman" w:hAnsi="Times New Roman" w:cs="Times New Roman"/>
              </w:rPr>
            </w:pPr>
            <w:ins w:id="1206" w:author="Daniel Noble" w:date="2023-07-21T14:13:00Z">
              <w:r w:rsidRPr="0099081B">
                <w:rPr>
                  <w:rFonts w:ascii="Times New Roman" w:hAnsi="Times New Roman" w:cs="Times New Roman"/>
                  <w:rPrChange w:id="1207" w:author="Daniel Noble" w:date="2023-07-21T14:22:00Z">
                    <w:rPr/>
                  </w:rPrChange>
                </w:rPr>
                <w:t xml:space="preserve">-0.0309 </w:t>
              </w:r>
            </w:ins>
          </w:p>
          <w:p w14:paraId="61CBA141" w14:textId="3422EEFA" w:rsidR="00952440" w:rsidRPr="0099081B" w:rsidRDefault="00952440">
            <w:pPr>
              <w:spacing w:after="0"/>
              <w:contextualSpacing/>
              <w:jc w:val="center"/>
              <w:rPr>
                <w:rFonts w:ascii="Times New Roman" w:eastAsia="Times New Roman" w:hAnsi="Times New Roman" w:cs="Times New Roman"/>
                <w:color w:val="000000"/>
                <w:lang w:val="en-HK" w:eastAsia="en-GB"/>
                <w:rPrChange w:id="1208" w:author="Daniel Noble" w:date="2023-07-21T14:22:00Z">
                  <w:rPr>
                    <w:rFonts w:ascii="Times New Roman" w:eastAsia="Times New Roman" w:hAnsi="Times New Roman" w:cs="Times New Roman"/>
                    <w:b/>
                    <w:bCs/>
                    <w:color w:val="000000"/>
                    <w:lang w:val="en-HK" w:eastAsia="en-GB"/>
                  </w:rPr>
                </w:rPrChange>
              </w:rPr>
              <w:pPrChange w:id="1209" w:author="Daniel Noble" w:date="2023-07-12T13:16:00Z">
                <w:pPr>
                  <w:spacing w:after="0" w:line="480" w:lineRule="auto"/>
                  <w:jc w:val="center"/>
                </w:pPr>
              </w:pPrChange>
            </w:pPr>
            <w:ins w:id="1210" w:author="Daniel Noble" w:date="2023-07-21T14:13:00Z">
              <w:r w:rsidRPr="0099081B">
                <w:rPr>
                  <w:rFonts w:ascii="Times New Roman" w:hAnsi="Times New Roman" w:cs="Times New Roman"/>
                  <w:rPrChange w:id="1211" w:author="Daniel Noble" w:date="2023-07-21T14:22:00Z">
                    <w:rPr/>
                  </w:rPrChange>
                </w:rPr>
                <w:t>(-0.0677 - -0.000631)</w:t>
              </w:r>
            </w:ins>
            <w:del w:id="1212" w:author="Daniel Noble" w:date="2023-07-21T14:13:00Z">
              <w:r w:rsidRPr="0099081B" w:rsidDel="00C94E4E">
                <w:rPr>
                  <w:rFonts w:ascii="Times New Roman" w:eastAsia="Times New Roman" w:hAnsi="Times New Roman" w:cs="Times New Roman"/>
                  <w:color w:val="000000"/>
                  <w:lang w:val="en-HK" w:eastAsia="en-GB"/>
                  <w:rPrChange w:id="1213" w:author="Daniel Noble" w:date="2023-07-21T14:22:00Z">
                    <w:rPr>
                      <w:rFonts w:ascii="Times New Roman" w:eastAsia="Times New Roman" w:hAnsi="Times New Roman" w:cs="Times New Roman"/>
                      <w:b/>
                      <w:bCs/>
                      <w:color w:val="000000"/>
                      <w:lang w:val="en-HK" w:eastAsia="en-GB"/>
                    </w:rPr>
                  </w:rPrChange>
                </w:rPr>
                <w:delText xml:space="preserve">-0.00738 </w:delText>
              </w:r>
              <w:r w:rsidRPr="0099081B" w:rsidDel="00C94E4E">
                <w:rPr>
                  <w:rFonts w:ascii="Times New Roman" w:eastAsia="Times New Roman" w:hAnsi="Times New Roman" w:cs="Times New Roman"/>
                  <w:color w:val="000000"/>
                  <w:lang w:val="en-HK" w:eastAsia="en-GB"/>
                  <w:rPrChange w:id="1214" w:author="Daniel Noble" w:date="2023-07-21T14:22:00Z">
                    <w:rPr>
                      <w:rFonts w:ascii="Times New Roman" w:eastAsia="Times New Roman" w:hAnsi="Times New Roman" w:cs="Times New Roman"/>
                      <w:b/>
                      <w:bCs/>
                      <w:color w:val="000000"/>
                      <w:lang w:val="en-HK" w:eastAsia="en-GB"/>
                    </w:rPr>
                  </w:rPrChange>
                </w:rPr>
                <w:br/>
                <w:delText>(-0.0185 to -0.00205)</w:delText>
              </w:r>
            </w:del>
          </w:p>
        </w:tc>
      </w:tr>
      <w:tr w:rsidR="00952440" w:rsidRPr="008415F3" w14:paraId="0E95703D" w14:textId="77777777" w:rsidTr="00C94E4E">
        <w:tblPrEx>
          <w:tblW w:w="0" w:type="auto"/>
          <w:tblInd w:w="655" w:type="dxa"/>
          <w:tblPrExChange w:id="1215" w:author="Daniel Noble" w:date="2023-07-21T14:13:00Z">
            <w:tblPrEx>
              <w:tblW w:w="0" w:type="auto"/>
              <w:tblInd w:w="655" w:type="dxa"/>
            </w:tblPrEx>
          </w:tblPrExChange>
        </w:tblPrEx>
        <w:trPr>
          <w:trHeight w:val="680"/>
          <w:trPrChange w:id="1216"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217" w:author="Daniel Noble" w:date="2023-07-21T14:13:00Z">
              <w:tcPr>
                <w:tcW w:w="0" w:type="auto"/>
                <w:tcBorders>
                  <w:top w:val="nil"/>
                  <w:left w:val="nil"/>
                  <w:bottom w:val="nil"/>
                  <w:right w:val="nil"/>
                </w:tcBorders>
                <w:shd w:val="clear" w:color="auto" w:fill="auto"/>
                <w:noWrap/>
                <w:vAlign w:val="center"/>
                <w:hideMark/>
              </w:tcPr>
            </w:tcPrChange>
          </w:tcPr>
          <w:p w14:paraId="0FC83AC6"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21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219" w:author="Daniel Noble" w:date="2023-07-21T14:13:00Z">
              <w:tcPr>
                <w:tcW w:w="0" w:type="auto"/>
                <w:gridSpan w:val="3"/>
                <w:tcBorders>
                  <w:top w:val="nil"/>
                  <w:left w:val="nil"/>
                  <w:bottom w:val="nil"/>
                  <w:right w:val="nil"/>
                </w:tcBorders>
                <w:shd w:val="clear" w:color="auto" w:fill="auto"/>
                <w:vAlign w:val="center"/>
                <w:hideMark/>
              </w:tcPr>
            </w:tcPrChange>
          </w:tcPr>
          <w:p w14:paraId="60B09D99" w14:textId="77777777" w:rsidR="00952440" w:rsidRPr="0099081B" w:rsidRDefault="00952440" w:rsidP="00952440">
            <w:pPr>
              <w:spacing w:after="0"/>
              <w:contextualSpacing/>
              <w:jc w:val="center"/>
              <w:rPr>
                <w:ins w:id="1220" w:author="Daniel Noble" w:date="2023-07-21T14:14:00Z"/>
                <w:rFonts w:ascii="Times New Roman" w:hAnsi="Times New Roman" w:cs="Times New Roman"/>
              </w:rPr>
            </w:pPr>
            <w:ins w:id="1221" w:author="Daniel Noble" w:date="2023-07-21T14:13:00Z">
              <w:r w:rsidRPr="0099081B">
                <w:rPr>
                  <w:rFonts w:ascii="Times New Roman" w:hAnsi="Times New Roman" w:cs="Times New Roman"/>
                  <w:rPrChange w:id="1222" w:author="Daniel Noble" w:date="2023-07-21T14:22:00Z">
                    <w:rPr/>
                  </w:rPrChange>
                </w:rPr>
                <w:t xml:space="preserve">0.889 </w:t>
              </w:r>
            </w:ins>
          </w:p>
          <w:p w14:paraId="0F837C59" w14:textId="28806508" w:rsidR="00952440" w:rsidRPr="0099081B" w:rsidRDefault="00952440">
            <w:pPr>
              <w:spacing w:after="0"/>
              <w:contextualSpacing/>
              <w:jc w:val="center"/>
              <w:rPr>
                <w:rFonts w:ascii="Times New Roman" w:eastAsia="Times New Roman" w:hAnsi="Times New Roman" w:cs="Times New Roman"/>
                <w:color w:val="000000"/>
                <w:lang w:val="en-HK" w:eastAsia="en-GB"/>
                <w:rPrChange w:id="1223" w:author="Daniel Noble" w:date="2023-07-21T14:22:00Z">
                  <w:rPr>
                    <w:rFonts w:ascii="Times New Roman" w:eastAsia="Times New Roman" w:hAnsi="Times New Roman" w:cs="Times New Roman"/>
                    <w:b/>
                    <w:bCs/>
                    <w:color w:val="000000"/>
                    <w:lang w:val="en-HK" w:eastAsia="en-GB"/>
                  </w:rPr>
                </w:rPrChange>
              </w:rPr>
              <w:pPrChange w:id="1224" w:author="Daniel Noble" w:date="2023-07-12T13:16:00Z">
                <w:pPr>
                  <w:spacing w:after="0" w:line="480" w:lineRule="auto"/>
                  <w:jc w:val="center"/>
                </w:pPr>
              </w:pPrChange>
            </w:pPr>
            <w:ins w:id="1225" w:author="Daniel Noble" w:date="2023-07-21T14:13:00Z">
              <w:r w:rsidRPr="0099081B">
                <w:rPr>
                  <w:rFonts w:ascii="Times New Roman" w:hAnsi="Times New Roman" w:cs="Times New Roman"/>
                  <w:rPrChange w:id="1226" w:author="Daniel Noble" w:date="2023-07-21T14:22:00Z">
                    <w:rPr/>
                  </w:rPrChange>
                </w:rPr>
                <w:t>(0.206 - 0.995)</w:t>
              </w:r>
            </w:ins>
            <w:del w:id="1227" w:author="Daniel Noble" w:date="2023-07-21T14:13:00Z">
              <w:r w:rsidRPr="0099081B" w:rsidDel="00C94E4E">
                <w:rPr>
                  <w:rFonts w:ascii="Times New Roman" w:eastAsia="Times New Roman" w:hAnsi="Times New Roman" w:cs="Times New Roman"/>
                  <w:color w:val="000000"/>
                  <w:lang w:val="en-HK" w:eastAsia="en-GB"/>
                  <w:rPrChange w:id="1228" w:author="Daniel Noble" w:date="2023-07-21T14:22:00Z">
                    <w:rPr>
                      <w:rFonts w:ascii="Times New Roman" w:eastAsia="Times New Roman" w:hAnsi="Times New Roman" w:cs="Times New Roman"/>
                      <w:b/>
                      <w:bCs/>
                      <w:color w:val="000000"/>
                      <w:lang w:val="en-HK" w:eastAsia="en-GB"/>
                    </w:rPr>
                  </w:rPrChange>
                </w:rPr>
                <w:delText xml:space="preserve">0.976 </w:delText>
              </w:r>
              <w:r w:rsidRPr="0099081B" w:rsidDel="00C94E4E">
                <w:rPr>
                  <w:rFonts w:ascii="Times New Roman" w:eastAsia="Times New Roman" w:hAnsi="Times New Roman" w:cs="Times New Roman"/>
                  <w:color w:val="000000"/>
                  <w:lang w:val="en-HK" w:eastAsia="en-GB"/>
                  <w:rPrChange w:id="1229" w:author="Daniel Noble" w:date="2023-07-21T14:22:00Z">
                    <w:rPr>
                      <w:rFonts w:ascii="Times New Roman" w:eastAsia="Times New Roman" w:hAnsi="Times New Roman" w:cs="Times New Roman"/>
                      <w:b/>
                      <w:bCs/>
                      <w:color w:val="000000"/>
                      <w:lang w:val="en-HK" w:eastAsia="en-GB"/>
                    </w:rPr>
                  </w:rPrChange>
                </w:rPr>
                <w:br/>
                <w:delText>(0.932 to 0.997)</w:delText>
              </w:r>
            </w:del>
          </w:p>
        </w:tc>
        <w:tc>
          <w:tcPr>
            <w:tcW w:w="0" w:type="auto"/>
            <w:tcBorders>
              <w:top w:val="nil"/>
              <w:left w:val="nil"/>
              <w:bottom w:val="nil"/>
              <w:right w:val="nil"/>
            </w:tcBorders>
            <w:shd w:val="clear" w:color="auto" w:fill="auto"/>
            <w:hideMark/>
            <w:tcPrChange w:id="1230" w:author="Daniel Noble" w:date="2023-07-21T14:13:00Z">
              <w:tcPr>
                <w:tcW w:w="0" w:type="auto"/>
                <w:gridSpan w:val="5"/>
                <w:tcBorders>
                  <w:top w:val="nil"/>
                  <w:left w:val="nil"/>
                  <w:bottom w:val="nil"/>
                  <w:right w:val="nil"/>
                </w:tcBorders>
                <w:shd w:val="clear" w:color="auto" w:fill="auto"/>
                <w:vAlign w:val="center"/>
                <w:hideMark/>
              </w:tcPr>
            </w:tcPrChange>
          </w:tcPr>
          <w:p w14:paraId="67132AAE" w14:textId="77777777" w:rsidR="00952440" w:rsidRPr="0099081B" w:rsidRDefault="00952440" w:rsidP="00952440">
            <w:pPr>
              <w:spacing w:after="0"/>
              <w:contextualSpacing/>
              <w:jc w:val="center"/>
              <w:rPr>
                <w:ins w:id="1231" w:author="Daniel Noble" w:date="2023-07-21T14:14:00Z"/>
                <w:rFonts w:ascii="Times New Roman" w:hAnsi="Times New Roman" w:cs="Times New Roman"/>
              </w:rPr>
            </w:pPr>
            <w:ins w:id="1232" w:author="Daniel Noble" w:date="2023-07-21T14:13:00Z">
              <w:r w:rsidRPr="0099081B">
                <w:rPr>
                  <w:rFonts w:ascii="Times New Roman" w:hAnsi="Times New Roman" w:cs="Times New Roman"/>
                  <w:rPrChange w:id="1233" w:author="Daniel Noble" w:date="2023-07-21T14:22:00Z">
                    <w:rPr/>
                  </w:rPrChange>
                </w:rPr>
                <w:t xml:space="preserve">0.253 </w:t>
              </w:r>
            </w:ins>
          </w:p>
          <w:p w14:paraId="42462192" w14:textId="5C954F61" w:rsidR="00952440" w:rsidRPr="0099081B" w:rsidRDefault="00952440">
            <w:pPr>
              <w:spacing w:after="0"/>
              <w:contextualSpacing/>
              <w:jc w:val="center"/>
              <w:rPr>
                <w:rFonts w:ascii="Times New Roman" w:eastAsia="Times New Roman" w:hAnsi="Times New Roman" w:cs="Times New Roman"/>
                <w:color w:val="000000"/>
                <w:lang w:val="en-HK" w:eastAsia="en-GB"/>
                <w:rPrChange w:id="1234" w:author="Daniel Noble" w:date="2023-07-21T14:22:00Z">
                  <w:rPr>
                    <w:rFonts w:ascii="Times New Roman" w:eastAsia="Times New Roman" w:hAnsi="Times New Roman" w:cs="Times New Roman"/>
                    <w:b/>
                    <w:bCs/>
                    <w:color w:val="000000"/>
                    <w:lang w:val="en-HK" w:eastAsia="en-GB"/>
                  </w:rPr>
                </w:rPrChange>
              </w:rPr>
              <w:pPrChange w:id="1235" w:author="Daniel Noble" w:date="2023-07-12T13:16:00Z">
                <w:pPr>
                  <w:spacing w:after="0" w:line="480" w:lineRule="auto"/>
                  <w:jc w:val="center"/>
                </w:pPr>
              </w:pPrChange>
            </w:pPr>
            <w:ins w:id="1236" w:author="Daniel Noble" w:date="2023-07-21T14:13:00Z">
              <w:r w:rsidRPr="0099081B">
                <w:rPr>
                  <w:rFonts w:ascii="Times New Roman" w:hAnsi="Times New Roman" w:cs="Times New Roman"/>
                  <w:rPrChange w:id="1237" w:author="Daniel Noble" w:date="2023-07-21T14:22:00Z">
                    <w:rPr/>
                  </w:rPrChange>
                </w:rPr>
                <w:t>(0.17 - 0.373)</w:t>
              </w:r>
            </w:ins>
            <w:del w:id="1238" w:author="Daniel Noble" w:date="2023-07-21T14:13:00Z">
              <w:r w:rsidRPr="0099081B" w:rsidDel="00C94E4E">
                <w:rPr>
                  <w:rFonts w:ascii="Times New Roman" w:eastAsia="Times New Roman" w:hAnsi="Times New Roman" w:cs="Times New Roman"/>
                  <w:color w:val="000000"/>
                  <w:lang w:val="en-HK" w:eastAsia="en-GB"/>
                  <w:rPrChange w:id="1239" w:author="Daniel Noble" w:date="2023-07-21T14:22:00Z">
                    <w:rPr>
                      <w:rFonts w:ascii="Times New Roman" w:eastAsia="Times New Roman" w:hAnsi="Times New Roman" w:cs="Times New Roman"/>
                      <w:b/>
                      <w:bCs/>
                      <w:color w:val="000000"/>
                      <w:lang w:val="en-HK" w:eastAsia="en-GB"/>
                    </w:rPr>
                  </w:rPrChange>
                </w:rPr>
                <w:delText xml:space="preserve">0.252 </w:delText>
              </w:r>
              <w:r w:rsidRPr="0099081B" w:rsidDel="00C94E4E">
                <w:rPr>
                  <w:rFonts w:ascii="Times New Roman" w:eastAsia="Times New Roman" w:hAnsi="Times New Roman" w:cs="Times New Roman"/>
                  <w:color w:val="000000"/>
                  <w:lang w:val="en-HK" w:eastAsia="en-GB"/>
                  <w:rPrChange w:id="1240" w:author="Daniel Noble" w:date="2023-07-21T14:22:00Z">
                    <w:rPr>
                      <w:rFonts w:ascii="Times New Roman" w:eastAsia="Times New Roman" w:hAnsi="Times New Roman" w:cs="Times New Roman"/>
                      <w:b/>
                      <w:bCs/>
                      <w:color w:val="000000"/>
                      <w:lang w:val="en-HK" w:eastAsia="en-GB"/>
                    </w:rPr>
                  </w:rPrChange>
                </w:rPr>
                <w:br/>
                <w:delText>(0.179 to 0.362)</w:delText>
              </w:r>
            </w:del>
          </w:p>
        </w:tc>
        <w:tc>
          <w:tcPr>
            <w:tcW w:w="0" w:type="auto"/>
            <w:tcBorders>
              <w:top w:val="nil"/>
              <w:left w:val="nil"/>
              <w:bottom w:val="nil"/>
              <w:right w:val="nil"/>
            </w:tcBorders>
            <w:shd w:val="clear" w:color="auto" w:fill="auto"/>
            <w:hideMark/>
            <w:tcPrChange w:id="1241" w:author="Daniel Noble" w:date="2023-07-21T14:13:00Z">
              <w:tcPr>
                <w:tcW w:w="0" w:type="auto"/>
                <w:gridSpan w:val="2"/>
                <w:tcBorders>
                  <w:top w:val="nil"/>
                  <w:left w:val="nil"/>
                  <w:bottom w:val="nil"/>
                  <w:right w:val="nil"/>
                </w:tcBorders>
                <w:shd w:val="clear" w:color="auto" w:fill="auto"/>
                <w:vAlign w:val="center"/>
                <w:hideMark/>
              </w:tcPr>
            </w:tcPrChange>
          </w:tcPr>
          <w:p w14:paraId="03A46743" w14:textId="77777777" w:rsidR="00952440" w:rsidRPr="0099081B" w:rsidRDefault="00952440" w:rsidP="00952440">
            <w:pPr>
              <w:spacing w:after="0"/>
              <w:contextualSpacing/>
              <w:jc w:val="center"/>
              <w:rPr>
                <w:ins w:id="1242" w:author="Daniel Noble" w:date="2023-07-21T14:14:00Z"/>
                <w:rFonts w:ascii="Times New Roman" w:hAnsi="Times New Roman" w:cs="Times New Roman"/>
              </w:rPr>
            </w:pPr>
            <w:ins w:id="1243" w:author="Daniel Noble" w:date="2023-07-21T14:13:00Z">
              <w:r w:rsidRPr="0099081B">
                <w:rPr>
                  <w:rFonts w:ascii="Times New Roman" w:hAnsi="Times New Roman" w:cs="Times New Roman"/>
                  <w:rPrChange w:id="1244" w:author="Daniel Noble" w:date="2023-07-21T14:22:00Z">
                    <w:rPr/>
                  </w:rPrChange>
                </w:rPr>
                <w:t xml:space="preserve">-0.0722 </w:t>
              </w:r>
            </w:ins>
          </w:p>
          <w:p w14:paraId="1782C392" w14:textId="6067A7FC" w:rsidR="00952440" w:rsidRPr="0099081B" w:rsidRDefault="00952440">
            <w:pPr>
              <w:spacing w:after="0"/>
              <w:contextualSpacing/>
              <w:jc w:val="center"/>
              <w:rPr>
                <w:rFonts w:ascii="Times New Roman" w:eastAsia="Times New Roman" w:hAnsi="Times New Roman" w:cs="Times New Roman"/>
                <w:color w:val="000000"/>
                <w:lang w:val="en-HK" w:eastAsia="en-GB"/>
                <w:rPrChange w:id="1245" w:author="Daniel Noble" w:date="2023-07-21T14:22:00Z">
                  <w:rPr>
                    <w:rFonts w:ascii="Times New Roman" w:eastAsia="Times New Roman" w:hAnsi="Times New Roman" w:cs="Times New Roman"/>
                    <w:b/>
                    <w:bCs/>
                    <w:color w:val="000000"/>
                    <w:lang w:val="en-HK" w:eastAsia="en-GB"/>
                  </w:rPr>
                </w:rPrChange>
              </w:rPr>
              <w:pPrChange w:id="1246" w:author="Daniel Noble" w:date="2023-07-12T13:16:00Z">
                <w:pPr>
                  <w:spacing w:after="0" w:line="480" w:lineRule="auto"/>
                  <w:jc w:val="center"/>
                </w:pPr>
              </w:pPrChange>
            </w:pPr>
            <w:ins w:id="1247" w:author="Daniel Noble" w:date="2023-07-21T14:13:00Z">
              <w:r w:rsidRPr="0099081B">
                <w:rPr>
                  <w:rFonts w:ascii="Times New Roman" w:hAnsi="Times New Roman" w:cs="Times New Roman"/>
                  <w:rPrChange w:id="1248" w:author="Daniel Noble" w:date="2023-07-21T14:22:00Z">
                    <w:rPr/>
                  </w:rPrChange>
                </w:rPr>
                <w:t>(-0.108 - -0.0456)</w:t>
              </w:r>
            </w:ins>
            <w:del w:id="1249" w:author="Daniel Noble" w:date="2023-07-21T14:13:00Z">
              <w:r w:rsidRPr="0099081B" w:rsidDel="00C94E4E">
                <w:rPr>
                  <w:rFonts w:ascii="Times New Roman" w:eastAsia="Times New Roman" w:hAnsi="Times New Roman" w:cs="Times New Roman"/>
                  <w:color w:val="000000"/>
                  <w:lang w:val="en-HK" w:eastAsia="en-GB"/>
                  <w:rPrChange w:id="1250" w:author="Daniel Noble" w:date="2023-07-21T14:22:00Z">
                    <w:rPr>
                      <w:rFonts w:ascii="Times New Roman" w:eastAsia="Times New Roman" w:hAnsi="Times New Roman" w:cs="Times New Roman"/>
                      <w:b/>
                      <w:bCs/>
                      <w:color w:val="000000"/>
                      <w:lang w:val="en-HK" w:eastAsia="en-GB"/>
                    </w:rPr>
                  </w:rPrChange>
                </w:rPr>
                <w:delText xml:space="preserve">-0.0113 </w:delText>
              </w:r>
              <w:r w:rsidRPr="0099081B" w:rsidDel="00C94E4E">
                <w:rPr>
                  <w:rFonts w:ascii="Times New Roman" w:eastAsia="Times New Roman" w:hAnsi="Times New Roman" w:cs="Times New Roman"/>
                  <w:color w:val="000000"/>
                  <w:lang w:val="en-HK" w:eastAsia="en-GB"/>
                  <w:rPrChange w:id="1251" w:author="Daniel Noble" w:date="2023-07-21T14:22:00Z">
                    <w:rPr>
                      <w:rFonts w:ascii="Times New Roman" w:eastAsia="Times New Roman" w:hAnsi="Times New Roman" w:cs="Times New Roman"/>
                      <w:b/>
                      <w:bCs/>
                      <w:color w:val="000000"/>
                      <w:lang w:val="en-HK" w:eastAsia="en-GB"/>
                    </w:rPr>
                  </w:rPrChange>
                </w:rPr>
                <w:br/>
                <w:delText>(-0.0225 to -0.00545)</w:delText>
              </w:r>
            </w:del>
          </w:p>
        </w:tc>
      </w:tr>
      <w:tr w:rsidR="00952440" w:rsidRPr="008415F3" w14:paraId="0187E578" w14:textId="77777777" w:rsidTr="00C94E4E">
        <w:tblPrEx>
          <w:tblW w:w="0" w:type="auto"/>
          <w:tblInd w:w="655" w:type="dxa"/>
          <w:tblPrExChange w:id="1252" w:author="Daniel Noble" w:date="2023-07-21T14:13:00Z">
            <w:tblPrEx>
              <w:tblW w:w="0" w:type="auto"/>
              <w:tblInd w:w="655" w:type="dxa"/>
            </w:tblPrEx>
          </w:tblPrExChange>
        </w:tblPrEx>
        <w:trPr>
          <w:trHeight w:val="1020"/>
          <w:trPrChange w:id="1253" w:author="Daniel Noble" w:date="2023-07-21T14:13:00Z">
            <w:trPr>
              <w:trHeight w:val="1020"/>
            </w:trPr>
          </w:trPrChange>
        </w:trPr>
        <w:tc>
          <w:tcPr>
            <w:tcW w:w="0" w:type="auto"/>
            <w:tcBorders>
              <w:top w:val="nil"/>
              <w:left w:val="nil"/>
              <w:bottom w:val="single" w:sz="4" w:space="0" w:color="auto"/>
              <w:right w:val="nil"/>
            </w:tcBorders>
            <w:shd w:val="clear" w:color="auto" w:fill="auto"/>
            <w:noWrap/>
            <w:vAlign w:val="center"/>
            <w:hideMark/>
            <w:tcPrChange w:id="1254" w:author="Daniel Noble" w:date="2023-07-21T14:13:00Z">
              <w:tcPr>
                <w:tcW w:w="0" w:type="auto"/>
                <w:tcBorders>
                  <w:top w:val="nil"/>
                  <w:left w:val="nil"/>
                  <w:bottom w:val="single" w:sz="4" w:space="0" w:color="auto"/>
                  <w:right w:val="nil"/>
                </w:tcBorders>
                <w:shd w:val="clear" w:color="auto" w:fill="auto"/>
                <w:noWrap/>
                <w:vAlign w:val="center"/>
                <w:hideMark/>
              </w:tcPr>
            </w:tcPrChange>
          </w:tcPr>
          <w:p w14:paraId="15FF907B" w14:textId="77777777" w:rsidR="00952440" w:rsidRPr="008415F3" w:rsidRDefault="00952440">
            <w:pPr>
              <w:spacing w:after="0"/>
              <w:contextualSpacing/>
              <w:jc w:val="center"/>
              <w:rPr>
                <w:rFonts w:ascii="Times New Roman" w:eastAsia="Times New Roman" w:hAnsi="Times New Roman" w:cs="Times New Roman"/>
                <w:color w:val="000000"/>
                <w:lang w:val="en-HK" w:eastAsia="en-GB"/>
              </w:rPr>
              <w:pPrChange w:id="1255"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256" w:author="Daniel Noble" w:date="2023-07-21T14:13:00Z">
              <w:tcPr>
                <w:tcW w:w="0" w:type="auto"/>
                <w:gridSpan w:val="3"/>
                <w:tcBorders>
                  <w:top w:val="nil"/>
                  <w:left w:val="nil"/>
                  <w:bottom w:val="nil"/>
                  <w:right w:val="nil"/>
                </w:tcBorders>
                <w:shd w:val="clear" w:color="auto" w:fill="auto"/>
                <w:vAlign w:val="center"/>
                <w:hideMark/>
              </w:tcPr>
            </w:tcPrChange>
          </w:tcPr>
          <w:p w14:paraId="6A191532" w14:textId="77777777" w:rsidR="00952440" w:rsidRPr="0099081B" w:rsidRDefault="00952440" w:rsidP="00952440">
            <w:pPr>
              <w:spacing w:after="0"/>
              <w:contextualSpacing/>
              <w:jc w:val="center"/>
              <w:rPr>
                <w:ins w:id="1257" w:author="Daniel Noble" w:date="2023-07-21T14:14:00Z"/>
                <w:rFonts w:ascii="Times New Roman" w:hAnsi="Times New Roman" w:cs="Times New Roman"/>
              </w:rPr>
            </w:pPr>
            <w:ins w:id="1258" w:author="Daniel Noble" w:date="2023-07-21T14:13:00Z">
              <w:r w:rsidRPr="0099081B">
                <w:rPr>
                  <w:rFonts w:ascii="Times New Roman" w:hAnsi="Times New Roman" w:cs="Times New Roman"/>
                  <w:rPrChange w:id="1259" w:author="Daniel Noble" w:date="2023-07-21T14:22:00Z">
                    <w:rPr/>
                  </w:rPrChange>
                </w:rPr>
                <w:t xml:space="preserve">-0.88 </w:t>
              </w:r>
            </w:ins>
          </w:p>
          <w:p w14:paraId="08567AA1" w14:textId="3A550121" w:rsidR="00952440" w:rsidRPr="0099081B" w:rsidRDefault="00952440">
            <w:pPr>
              <w:spacing w:after="0"/>
              <w:contextualSpacing/>
              <w:jc w:val="center"/>
              <w:rPr>
                <w:rFonts w:ascii="Times New Roman" w:eastAsia="Times New Roman" w:hAnsi="Times New Roman" w:cs="Times New Roman"/>
                <w:color w:val="000000"/>
                <w:lang w:val="en-HK" w:eastAsia="en-GB"/>
                <w:rPrChange w:id="1260" w:author="Daniel Noble" w:date="2023-07-21T14:22:00Z">
                  <w:rPr>
                    <w:rFonts w:ascii="Times New Roman" w:eastAsia="Times New Roman" w:hAnsi="Times New Roman" w:cs="Times New Roman"/>
                    <w:b/>
                    <w:bCs/>
                    <w:color w:val="000000"/>
                    <w:lang w:val="en-HK" w:eastAsia="en-GB"/>
                  </w:rPr>
                </w:rPrChange>
              </w:rPr>
              <w:pPrChange w:id="1261" w:author="Daniel Noble" w:date="2023-07-12T13:16:00Z">
                <w:pPr>
                  <w:spacing w:after="0" w:line="480" w:lineRule="auto"/>
                  <w:jc w:val="center"/>
                </w:pPr>
              </w:pPrChange>
            </w:pPr>
            <w:ins w:id="1262" w:author="Daniel Noble" w:date="2023-07-21T14:13:00Z">
              <w:r w:rsidRPr="0099081B">
                <w:rPr>
                  <w:rFonts w:ascii="Times New Roman" w:hAnsi="Times New Roman" w:cs="Times New Roman"/>
                  <w:rPrChange w:id="1263" w:author="Daniel Noble" w:date="2023-07-21T14:22:00Z">
                    <w:rPr/>
                  </w:rPrChange>
                </w:rPr>
                <w:t>(-0.995 - -0.21)</w:t>
              </w:r>
            </w:ins>
            <w:del w:id="1264" w:author="Daniel Noble" w:date="2023-07-21T14:13:00Z">
              <w:r w:rsidRPr="0099081B" w:rsidDel="00C94E4E">
                <w:rPr>
                  <w:rFonts w:ascii="Times New Roman" w:eastAsia="Times New Roman" w:hAnsi="Times New Roman" w:cs="Times New Roman"/>
                  <w:color w:val="000000"/>
                  <w:lang w:val="en-HK" w:eastAsia="en-GB"/>
                  <w:rPrChange w:id="1265" w:author="Daniel Noble" w:date="2023-07-21T14:22:00Z">
                    <w:rPr>
                      <w:rFonts w:ascii="Times New Roman" w:eastAsia="Times New Roman" w:hAnsi="Times New Roman" w:cs="Times New Roman"/>
                      <w:b/>
                      <w:bCs/>
                      <w:color w:val="000000"/>
                      <w:lang w:val="en-HK" w:eastAsia="en-GB"/>
                    </w:rPr>
                  </w:rPrChange>
                </w:rPr>
                <w:delText xml:space="preserve">-0.973 </w:delText>
              </w:r>
              <w:r w:rsidRPr="0099081B" w:rsidDel="00C94E4E">
                <w:rPr>
                  <w:rFonts w:ascii="Times New Roman" w:eastAsia="Times New Roman" w:hAnsi="Times New Roman" w:cs="Times New Roman"/>
                  <w:color w:val="000000"/>
                  <w:lang w:val="en-HK" w:eastAsia="en-GB"/>
                  <w:rPrChange w:id="1266" w:author="Daniel Noble" w:date="2023-07-21T14:22:00Z">
                    <w:rPr>
                      <w:rFonts w:ascii="Times New Roman" w:eastAsia="Times New Roman" w:hAnsi="Times New Roman" w:cs="Times New Roman"/>
                      <w:b/>
                      <w:bCs/>
                      <w:color w:val="000000"/>
                      <w:lang w:val="en-HK" w:eastAsia="en-GB"/>
                    </w:rPr>
                  </w:rPrChange>
                </w:rPr>
                <w:br/>
                <w:delText>(-0.997 to -0.924)</w:delText>
              </w:r>
            </w:del>
          </w:p>
        </w:tc>
        <w:tc>
          <w:tcPr>
            <w:tcW w:w="0" w:type="auto"/>
            <w:tcBorders>
              <w:top w:val="nil"/>
              <w:left w:val="nil"/>
              <w:bottom w:val="nil"/>
              <w:right w:val="nil"/>
            </w:tcBorders>
            <w:shd w:val="clear" w:color="auto" w:fill="auto"/>
            <w:hideMark/>
            <w:tcPrChange w:id="1267" w:author="Daniel Noble" w:date="2023-07-21T14:13:00Z">
              <w:tcPr>
                <w:tcW w:w="0" w:type="auto"/>
                <w:gridSpan w:val="5"/>
                <w:tcBorders>
                  <w:top w:val="nil"/>
                  <w:left w:val="nil"/>
                  <w:bottom w:val="nil"/>
                  <w:right w:val="nil"/>
                </w:tcBorders>
                <w:shd w:val="clear" w:color="auto" w:fill="auto"/>
                <w:vAlign w:val="center"/>
                <w:hideMark/>
              </w:tcPr>
            </w:tcPrChange>
          </w:tcPr>
          <w:p w14:paraId="54C530B8" w14:textId="77777777" w:rsidR="00952440" w:rsidRPr="0099081B" w:rsidRDefault="00952440" w:rsidP="00952440">
            <w:pPr>
              <w:spacing w:after="0"/>
              <w:contextualSpacing/>
              <w:jc w:val="center"/>
              <w:rPr>
                <w:ins w:id="1268" w:author="Daniel Noble" w:date="2023-07-21T14:14:00Z"/>
                <w:rFonts w:ascii="Times New Roman" w:hAnsi="Times New Roman" w:cs="Times New Roman"/>
              </w:rPr>
            </w:pPr>
            <w:ins w:id="1269" w:author="Daniel Noble" w:date="2023-07-21T14:13:00Z">
              <w:r w:rsidRPr="0099081B">
                <w:rPr>
                  <w:rFonts w:ascii="Times New Roman" w:hAnsi="Times New Roman" w:cs="Times New Roman"/>
                  <w:rPrChange w:id="1270" w:author="Daniel Noble" w:date="2023-07-21T14:22:00Z">
                    <w:rPr/>
                  </w:rPrChange>
                </w:rPr>
                <w:t xml:space="preserve">-0.932 </w:t>
              </w:r>
            </w:ins>
          </w:p>
          <w:p w14:paraId="78AB31F3" w14:textId="115714C9" w:rsidR="00952440" w:rsidRPr="0099081B" w:rsidRDefault="00952440">
            <w:pPr>
              <w:spacing w:after="0"/>
              <w:contextualSpacing/>
              <w:jc w:val="center"/>
              <w:rPr>
                <w:rFonts w:ascii="Times New Roman" w:eastAsia="Times New Roman" w:hAnsi="Times New Roman" w:cs="Times New Roman"/>
                <w:color w:val="000000"/>
                <w:lang w:val="en-HK" w:eastAsia="en-GB"/>
                <w:rPrChange w:id="1271" w:author="Daniel Noble" w:date="2023-07-21T14:22:00Z">
                  <w:rPr>
                    <w:rFonts w:ascii="Times New Roman" w:eastAsia="Times New Roman" w:hAnsi="Times New Roman" w:cs="Times New Roman"/>
                    <w:b/>
                    <w:bCs/>
                    <w:color w:val="000000"/>
                    <w:lang w:val="en-HK" w:eastAsia="en-GB"/>
                  </w:rPr>
                </w:rPrChange>
              </w:rPr>
              <w:pPrChange w:id="1272" w:author="Daniel Noble" w:date="2023-07-12T13:16:00Z">
                <w:pPr>
                  <w:spacing w:after="0" w:line="480" w:lineRule="auto"/>
                  <w:jc w:val="center"/>
                </w:pPr>
              </w:pPrChange>
            </w:pPr>
            <w:ins w:id="1273" w:author="Daniel Noble" w:date="2023-07-21T14:13:00Z">
              <w:r w:rsidRPr="0099081B">
                <w:rPr>
                  <w:rFonts w:ascii="Times New Roman" w:hAnsi="Times New Roman" w:cs="Times New Roman"/>
                  <w:rPrChange w:id="1274" w:author="Daniel Noble" w:date="2023-07-21T14:22:00Z">
                    <w:rPr/>
                  </w:rPrChange>
                </w:rPr>
                <w:t>(-0.994 - -0.793)</w:t>
              </w:r>
            </w:ins>
            <w:del w:id="1275" w:author="Daniel Noble" w:date="2023-07-21T14:13:00Z">
              <w:r w:rsidRPr="0099081B" w:rsidDel="00C94E4E">
                <w:rPr>
                  <w:rFonts w:ascii="Times New Roman" w:eastAsia="Times New Roman" w:hAnsi="Times New Roman" w:cs="Times New Roman"/>
                  <w:color w:val="000000"/>
                  <w:lang w:val="en-HK" w:eastAsia="en-GB"/>
                  <w:rPrChange w:id="1276" w:author="Daniel Noble" w:date="2023-07-21T14:22:00Z">
                    <w:rPr>
                      <w:rFonts w:ascii="Times New Roman" w:eastAsia="Times New Roman" w:hAnsi="Times New Roman" w:cs="Times New Roman"/>
                      <w:b/>
                      <w:bCs/>
                      <w:color w:val="000000"/>
                      <w:lang w:val="en-HK" w:eastAsia="en-GB"/>
                    </w:rPr>
                  </w:rPrChange>
                </w:rPr>
                <w:delText xml:space="preserve">-0.927 </w:delText>
              </w:r>
              <w:r w:rsidRPr="0099081B" w:rsidDel="00C94E4E">
                <w:rPr>
                  <w:rFonts w:ascii="Times New Roman" w:eastAsia="Times New Roman" w:hAnsi="Times New Roman" w:cs="Times New Roman"/>
                  <w:color w:val="000000"/>
                  <w:lang w:val="en-HK" w:eastAsia="en-GB"/>
                  <w:rPrChange w:id="1277" w:author="Daniel Noble" w:date="2023-07-21T14:22:00Z">
                    <w:rPr>
                      <w:rFonts w:ascii="Times New Roman" w:eastAsia="Times New Roman" w:hAnsi="Times New Roman" w:cs="Times New Roman"/>
                      <w:b/>
                      <w:bCs/>
                      <w:color w:val="000000"/>
                      <w:lang w:val="en-HK" w:eastAsia="en-GB"/>
                    </w:rPr>
                  </w:rPrChange>
                </w:rPr>
                <w:br/>
                <w:delText>(-0.992 to -0.818)</w:delText>
              </w:r>
            </w:del>
          </w:p>
        </w:tc>
        <w:tc>
          <w:tcPr>
            <w:tcW w:w="0" w:type="auto"/>
            <w:tcBorders>
              <w:top w:val="nil"/>
              <w:left w:val="nil"/>
              <w:bottom w:val="nil"/>
              <w:right w:val="nil"/>
            </w:tcBorders>
            <w:shd w:val="clear" w:color="auto" w:fill="auto"/>
            <w:hideMark/>
            <w:tcPrChange w:id="1278" w:author="Daniel Noble" w:date="2023-07-21T14:13:00Z">
              <w:tcPr>
                <w:tcW w:w="0" w:type="auto"/>
                <w:gridSpan w:val="2"/>
                <w:tcBorders>
                  <w:top w:val="nil"/>
                  <w:left w:val="nil"/>
                  <w:bottom w:val="nil"/>
                  <w:right w:val="nil"/>
                </w:tcBorders>
                <w:shd w:val="clear" w:color="auto" w:fill="auto"/>
                <w:vAlign w:val="center"/>
                <w:hideMark/>
              </w:tcPr>
            </w:tcPrChange>
          </w:tcPr>
          <w:p w14:paraId="796ABE09" w14:textId="77777777" w:rsidR="00952440" w:rsidRPr="0099081B" w:rsidRDefault="00952440" w:rsidP="00952440">
            <w:pPr>
              <w:spacing w:after="0"/>
              <w:contextualSpacing/>
              <w:jc w:val="center"/>
              <w:rPr>
                <w:ins w:id="1279" w:author="Daniel Noble" w:date="2023-07-21T14:14:00Z"/>
                <w:rFonts w:ascii="Times New Roman" w:hAnsi="Times New Roman" w:cs="Times New Roman"/>
              </w:rPr>
            </w:pPr>
            <w:ins w:id="1280" w:author="Daniel Noble" w:date="2023-07-21T14:13:00Z">
              <w:r w:rsidRPr="0099081B">
                <w:rPr>
                  <w:rFonts w:ascii="Times New Roman" w:hAnsi="Times New Roman" w:cs="Times New Roman"/>
                  <w:rPrChange w:id="1281" w:author="Daniel Noble" w:date="2023-07-21T14:22:00Z">
                    <w:rPr/>
                  </w:rPrChange>
                </w:rPr>
                <w:t xml:space="preserve">0.024 </w:t>
              </w:r>
            </w:ins>
          </w:p>
          <w:p w14:paraId="5AA831B5" w14:textId="0C8F8840" w:rsidR="00952440" w:rsidRPr="0099081B" w:rsidRDefault="00952440">
            <w:pPr>
              <w:spacing w:after="0"/>
              <w:contextualSpacing/>
              <w:jc w:val="center"/>
              <w:rPr>
                <w:rFonts w:ascii="Times New Roman" w:eastAsia="Times New Roman" w:hAnsi="Times New Roman" w:cs="Times New Roman"/>
                <w:color w:val="000000"/>
                <w:lang w:val="en-HK" w:eastAsia="en-GB"/>
                <w:rPrChange w:id="1282" w:author="Daniel Noble" w:date="2023-07-21T14:22:00Z">
                  <w:rPr>
                    <w:rFonts w:ascii="Times New Roman" w:eastAsia="Times New Roman" w:hAnsi="Times New Roman" w:cs="Times New Roman"/>
                    <w:b/>
                    <w:bCs/>
                    <w:color w:val="000000"/>
                    <w:lang w:val="en-HK" w:eastAsia="en-GB"/>
                  </w:rPr>
                </w:rPrChange>
              </w:rPr>
              <w:pPrChange w:id="1283" w:author="Daniel Noble" w:date="2023-07-12T13:16:00Z">
                <w:pPr>
                  <w:spacing w:after="0" w:line="480" w:lineRule="auto"/>
                  <w:jc w:val="center"/>
                </w:pPr>
              </w:pPrChange>
            </w:pPr>
            <w:ins w:id="1284" w:author="Daniel Noble" w:date="2023-07-21T14:13:00Z">
              <w:r w:rsidRPr="0099081B">
                <w:rPr>
                  <w:rFonts w:ascii="Times New Roman" w:hAnsi="Times New Roman" w:cs="Times New Roman"/>
                  <w:rPrChange w:id="1285" w:author="Daniel Noble" w:date="2023-07-21T14:22:00Z">
                    <w:rPr/>
                  </w:rPrChange>
                </w:rPr>
                <w:t>(0.013 - 0.041)</w:t>
              </w:r>
            </w:ins>
            <w:del w:id="1286" w:author="Daniel Noble" w:date="2023-07-21T14:13:00Z">
              <w:r w:rsidRPr="0099081B" w:rsidDel="00C94E4E">
                <w:rPr>
                  <w:rFonts w:ascii="Times New Roman" w:eastAsia="Times New Roman" w:hAnsi="Times New Roman" w:cs="Times New Roman"/>
                  <w:color w:val="000000"/>
                  <w:lang w:val="en-HK" w:eastAsia="en-GB"/>
                  <w:rPrChange w:id="1287" w:author="Daniel Noble" w:date="2023-07-21T14:22:00Z">
                    <w:rPr>
                      <w:rFonts w:ascii="Times New Roman" w:eastAsia="Times New Roman" w:hAnsi="Times New Roman" w:cs="Times New Roman"/>
                      <w:b/>
                      <w:bCs/>
                      <w:color w:val="000000"/>
                      <w:lang w:val="en-HK" w:eastAsia="en-GB"/>
                    </w:rPr>
                  </w:rPrChange>
                </w:rPr>
                <w:delText xml:space="preserve">0.047 </w:delText>
              </w:r>
              <w:r w:rsidRPr="0099081B" w:rsidDel="00C94E4E">
                <w:rPr>
                  <w:rFonts w:ascii="Times New Roman" w:eastAsia="Times New Roman" w:hAnsi="Times New Roman" w:cs="Times New Roman"/>
                  <w:color w:val="000000"/>
                  <w:lang w:val="en-HK" w:eastAsia="en-GB"/>
                  <w:rPrChange w:id="1288" w:author="Daniel Noble" w:date="2023-07-21T14:22:00Z">
                    <w:rPr>
                      <w:rFonts w:ascii="Times New Roman" w:eastAsia="Times New Roman" w:hAnsi="Times New Roman" w:cs="Times New Roman"/>
                      <w:b/>
                      <w:bCs/>
                      <w:color w:val="000000"/>
                      <w:lang w:val="en-HK" w:eastAsia="en-GB"/>
                    </w:rPr>
                  </w:rPrChange>
                </w:rPr>
                <w:br/>
                <w:delText>(0.031 to 0.071)</w:delText>
              </w:r>
            </w:del>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579FF06A"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289" w:author="Daniel Noble" w:date="2023-07-12T13:16:00Z">
                <w:pPr>
                  <w:spacing w:after="0" w:line="480" w:lineRule="auto"/>
                  <w:jc w:val="center"/>
                </w:pPr>
              </w:pPrChange>
            </w:pPr>
            <w:del w:id="1290" w:author="Daniel Noble" w:date="2023-07-21T14:13:00Z">
              <w:r w:rsidRPr="008415F3" w:rsidDel="00952440">
                <w:rPr>
                  <w:rFonts w:ascii="Times New Roman" w:eastAsia="Times New Roman" w:hAnsi="Times New Roman" w:cs="Times New Roman"/>
                  <w:i/>
                  <w:iCs/>
                  <w:color w:val="000000"/>
                  <w:lang w:val="en-HK" w:eastAsia="en-GB"/>
                </w:rPr>
                <w:delText>PE</w:delText>
              </w:r>
            </w:del>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291"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2B2647DC"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292"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 xml:space="preserve">Residual Slope </w:t>
            </w:r>
            <w:del w:id="1293" w:author="Daniel Noble" w:date="2023-07-21T14:19:00Z">
              <w:r w:rsidRPr="008415F3" w:rsidDel="0099081B">
                <w:rPr>
                  <w:rFonts w:ascii="Times New Roman" w:eastAsia="Times New Roman" w:hAnsi="Times New Roman" w:cs="Times New Roman"/>
                  <w:i/>
                  <w:iCs/>
                  <w:color w:val="000000"/>
                  <w:lang w:val="en-HK" w:eastAsia="en-GB"/>
                </w:rPr>
                <w:delText>(SD)</w:delText>
              </w:r>
            </w:del>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294"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295"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r>
      <w:tr w:rsidR="00952440" w:rsidRPr="008415F3" w14:paraId="09C7841F" w14:textId="77777777" w:rsidTr="001505FE">
        <w:tblPrEx>
          <w:tblW w:w="0" w:type="auto"/>
          <w:tblInd w:w="655" w:type="dxa"/>
          <w:tblPrExChange w:id="1296" w:author="Daniel Noble" w:date="2023-07-21T14:13:00Z">
            <w:tblPrEx>
              <w:tblW w:w="0" w:type="auto"/>
              <w:tblInd w:w="655" w:type="dxa"/>
            </w:tblPrEx>
          </w:tblPrExChange>
        </w:tblPrEx>
        <w:trPr>
          <w:trHeight w:val="680"/>
          <w:trPrChange w:id="1297" w:author="Daniel Noble" w:date="2023-07-21T14:13:00Z">
            <w:trPr>
              <w:trHeight w:val="680"/>
            </w:trPr>
          </w:trPrChange>
        </w:trPr>
        <w:tc>
          <w:tcPr>
            <w:tcW w:w="0" w:type="auto"/>
            <w:gridSpan w:val="2"/>
            <w:tcBorders>
              <w:top w:val="single" w:sz="4" w:space="0" w:color="auto"/>
              <w:left w:val="nil"/>
              <w:bottom w:val="single" w:sz="4" w:space="0" w:color="auto"/>
              <w:right w:val="nil"/>
            </w:tcBorders>
            <w:shd w:val="clear" w:color="auto" w:fill="auto"/>
            <w:vAlign w:val="center"/>
            <w:hideMark/>
            <w:tcPrChange w:id="1298" w:author="Daniel Noble" w:date="2023-07-21T14:13:00Z">
              <w:tcPr>
                <w:tcW w:w="0" w:type="auto"/>
                <w:gridSpan w:val="3"/>
                <w:tcBorders>
                  <w:top w:val="single" w:sz="4" w:space="0" w:color="auto"/>
                  <w:left w:val="nil"/>
                  <w:bottom w:val="single" w:sz="4" w:space="0" w:color="auto"/>
                  <w:right w:val="nil"/>
                </w:tcBorders>
                <w:shd w:val="clear" w:color="auto" w:fill="auto"/>
                <w:vAlign w:val="center"/>
                <w:hideMark/>
              </w:tcPr>
            </w:tcPrChange>
          </w:tcPr>
          <w:p w14:paraId="617C7B39" w14:textId="4292868B" w:rsidR="00952440" w:rsidRPr="008415F3" w:rsidRDefault="00952440">
            <w:pPr>
              <w:spacing w:after="0"/>
              <w:contextualSpacing/>
              <w:jc w:val="center"/>
              <w:rPr>
                <w:rFonts w:ascii="Times New Roman" w:eastAsia="Times New Roman" w:hAnsi="Times New Roman" w:cs="Times New Roman"/>
                <w:b/>
                <w:bCs/>
                <w:color w:val="000000"/>
                <w:lang w:val="en-HK" w:eastAsia="en-GB"/>
              </w:rPr>
              <w:pPrChange w:id="1299" w:author="Daniel Noble" w:date="2023-07-12T13:16:00Z">
                <w:pPr>
                  <w:spacing w:after="0" w:line="480" w:lineRule="auto"/>
                  <w:jc w:val="center"/>
                </w:pPr>
              </w:pPrChange>
            </w:pPr>
            <w:del w:id="1300" w:author="Daniel Noble" w:date="2023-07-21T14:13:00Z">
              <w:r w:rsidRPr="008415F3" w:rsidDel="00952440">
                <w:rPr>
                  <w:rFonts w:ascii="Times New Roman" w:eastAsia="Times New Roman" w:hAnsi="Times New Roman" w:cs="Times New Roman"/>
                  <w:b/>
                  <w:bCs/>
                  <w:color w:val="000000"/>
                  <w:lang w:val="en-HK" w:eastAsia="en-GB"/>
                </w:rPr>
                <w:delText>0.00463</w:delText>
              </w:r>
              <w:r w:rsidRPr="008415F3" w:rsidDel="00952440">
                <w:rPr>
                  <w:rFonts w:ascii="Times New Roman" w:eastAsia="Times New Roman" w:hAnsi="Times New Roman" w:cs="Times New Roman"/>
                  <w:b/>
                  <w:bCs/>
                  <w:color w:val="000000"/>
                  <w:lang w:val="en-HK" w:eastAsia="en-GB"/>
                </w:rPr>
                <w:br/>
                <w:delText xml:space="preserve">(0.000792 </w:delText>
              </w:r>
              <w:r w:rsidDel="00952440">
                <w:rPr>
                  <w:rFonts w:ascii="Times New Roman" w:eastAsia="Times New Roman" w:hAnsi="Times New Roman" w:cs="Times New Roman"/>
                  <w:b/>
                  <w:bCs/>
                  <w:color w:val="000000"/>
                  <w:lang w:val="en-HK" w:eastAsia="en-GB"/>
                </w:rPr>
                <w:delText>to</w:delText>
              </w:r>
              <w:r w:rsidRPr="008415F3" w:rsidDel="00952440">
                <w:rPr>
                  <w:rFonts w:ascii="Times New Roman" w:eastAsia="Times New Roman" w:hAnsi="Times New Roman" w:cs="Times New Roman"/>
                  <w:b/>
                  <w:bCs/>
                  <w:color w:val="000000"/>
                  <w:lang w:val="en-HK" w:eastAsia="en-GB"/>
                </w:rPr>
                <w:delText xml:space="preserve"> 0.00796)</w:delText>
              </w:r>
            </w:del>
          </w:p>
        </w:tc>
        <w:tc>
          <w:tcPr>
            <w:tcW w:w="0" w:type="auto"/>
            <w:tcBorders>
              <w:top w:val="nil"/>
              <w:left w:val="nil"/>
              <w:bottom w:val="single" w:sz="4" w:space="0" w:color="auto"/>
              <w:right w:val="nil"/>
            </w:tcBorders>
            <w:shd w:val="clear" w:color="auto" w:fill="auto"/>
            <w:hideMark/>
            <w:tcPrChange w:id="1301"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735F10A3" w14:textId="77777777" w:rsidR="00952440" w:rsidRPr="0099081B" w:rsidRDefault="00952440" w:rsidP="00952440">
            <w:pPr>
              <w:spacing w:after="0"/>
              <w:contextualSpacing/>
              <w:jc w:val="center"/>
              <w:rPr>
                <w:ins w:id="1302" w:author="Daniel Noble" w:date="2023-07-21T14:14:00Z"/>
                <w:rFonts w:ascii="Times New Roman" w:hAnsi="Times New Roman" w:cs="Times New Roman"/>
              </w:rPr>
            </w:pPr>
            <w:ins w:id="1303" w:author="Daniel Noble" w:date="2023-07-21T14:13:00Z">
              <w:r w:rsidRPr="0099081B">
                <w:rPr>
                  <w:rFonts w:ascii="Times New Roman" w:hAnsi="Times New Roman" w:cs="Times New Roman"/>
                  <w:rPrChange w:id="1304" w:author="Daniel Noble" w:date="2023-07-21T14:22:00Z">
                    <w:rPr/>
                  </w:rPrChange>
                </w:rPr>
                <w:t xml:space="preserve">0.0169 </w:t>
              </w:r>
            </w:ins>
          </w:p>
          <w:p w14:paraId="7F902C0B" w14:textId="60713DDC" w:rsidR="00952440" w:rsidRPr="0099081B" w:rsidRDefault="00952440">
            <w:pPr>
              <w:spacing w:after="0"/>
              <w:contextualSpacing/>
              <w:jc w:val="center"/>
              <w:rPr>
                <w:rFonts w:ascii="Times New Roman" w:eastAsia="Times New Roman" w:hAnsi="Times New Roman" w:cs="Times New Roman"/>
                <w:color w:val="000000"/>
                <w:lang w:val="en-HK" w:eastAsia="en-GB"/>
                <w:rPrChange w:id="1305" w:author="Daniel Noble" w:date="2023-07-21T14:22:00Z">
                  <w:rPr>
                    <w:rFonts w:ascii="Times New Roman" w:eastAsia="Times New Roman" w:hAnsi="Times New Roman" w:cs="Times New Roman"/>
                    <w:b/>
                    <w:bCs/>
                    <w:color w:val="000000"/>
                    <w:lang w:val="en-HK" w:eastAsia="en-GB"/>
                  </w:rPr>
                </w:rPrChange>
              </w:rPr>
              <w:pPrChange w:id="1306" w:author="Daniel Noble" w:date="2023-07-12T13:16:00Z">
                <w:pPr>
                  <w:spacing w:after="0" w:line="480" w:lineRule="auto"/>
                  <w:jc w:val="center"/>
                </w:pPr>
              </w:pPrChange>
            </w:pPr>
            <w:ins w:id="1307" w:author="Daniel Noble" w:date="2023-07-21T14:13:00Z">
              <w:r w:rsidRPr="0099081B">
                <w:rPr>
                  <w:rFonts w:ascii="Times New Roman" w:hAnsi="Times New Roman" w:cs="Times New Roman"/>
                  <w:rPrChange w:id="1308" w:author="Daniel Noble" w:date="2023-07-21T14:22:00Z">
                    <w:rPr/>
                  </w:rPrChange>
                </w:rPr>
                <w:t>(0.0155 - 0.0185)</w:t>
              </w:r>
            </w:ins>
            <w:del w:id="1309" w:author="Daniel Noble" w:date="2023-07-21T14:13:00Z">
              <w:r w:rsidRPr="0099081B" w:rsidDel="001505FE">
                <w:rPr>
                  <w:rFonts w:ascii="Times New Roman" w:eastAsia="Times New Roman" w:hAnsi="Times New Roman" w:cs="Times New Roman"/>
                  <w:color w:val="000000"/>
                  <w:lang w:val="en-HK" w:eastAsia="en-GB"/>
                  <w:rPrChange w:id="1310" w:author="Daniel Noble" w:date="2023-07-21T14:22:00Z">
                    <w:rPr>
                      <w:rFonts w:ascii="Times New Roman" w:eastAsia="Times New Roman" w:hAnsi="Times New Roman" w:cs="Times New Roman"/>
                      <w:b/>
                      <w:bCs/>
                      <w:color w:val="000000"/>
                      <w:lang w:val="en-HK" w:eastAsia="en-GB"/>
                    </w:rPr>
                  </w:rPrChange>
                </w:rPr>
                <w:delText xml:space="preserve"> 4.64</w:delText>
              </w:r>
              <w:r w:rsidRPr="0099081B" w:rsidDel="001505FE">
                <w:rPr>
                  <w:rFonts w:ascii="Times New Roman" w:eastAsia="Times New Roman" w:hAnsi="Times New Roman" w:cs="Times New Roman"/>
                  <w:color w:val="000000"/>
                  <w:lang w:val="en-HK" w:eastAsia="en-GB"/>
                  <w:rPrChange w:id="1311" w:author="Daniel Noble" w:date="2023-07-21T14:22:00Z">
                    <w:rPr>
                      <w:rFonts w:ascii="Times New Roman" w:eastAsia="Times New Roman" w:hAnsi="Times New Roman" w:cs="Times New Roman"/>
                      <w:b/>
                      <w:bCs/>
                      <w:color w:val="000000"/>
                      <w:lang w:val="en-HK" w:eastAsia="en-GB"/>
                    </w:rPr>
                  </w:rPrChange>
                </w:rPr>
                <w:br/>
                <w:delText>(4.48 to 0.021)</w:delText>
              </w:r>
            </w:del>
          </w:p>
        </w:tc>
        <w:tc>
          <w:tcPr>
            <w:tcW w:w="0" w:type="auto"/>
            <w:tcBorders>
              <w:top w:val="nil"/>
              <w:left w:val="nil"/>
              <w:bottom w:val="single" w:sz="4" w:space="0" w:color="auto"/>
              <w:right w:val="nil"/>
            </w:tcBorders>
            <w:shd w:val="clear" w:color="auto" w:fill="auto"/>
            <w:hideMark/>
            <w:tcPrChange w:id="1312"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0E031F56" w14:textId="77777777" w:rsidR="0099081B" w:rsidRPr="0099081B" w:rsidRDefault="0099081B" w:rsidP="00952440">
            <w:pPr>
              <w:spacing w:after="0"/>
              <w:contextualSpacing/>
              <w:jc w:val="center"/>
              <w:rPr>
                <w:ins w:id="1313" w:author="Daniel Noble" w:date="2023-07-21T14:19:00Z"/>
                <w:rFonts w:ascii="Times New Roman" w:hAnsi="Times New Roman" w:cs="Times New Roman"/>
              </w:rPr>
            </w:pPr>
            <w:ins w:id="1314" w:author="Daniel Noble" w:date="2023-07-21T14:19:00Z">
              <w:r w:rsidRPr="0099081B">
                <w:rPr>
                  <w:rFonts w:ascii="Times New Roman" w:hAnsi="Times New Roman" w:cs="Times New Roman"/>
                </w:rPr>
                <w:t xml:space="preserve">-0.135 </w:t>
              </w:r>
            </w:ins>
          </w:p>
          <w:p w14:paraId="58F6A93E" w14:textId="242C2961" w:rsidR="00952440" w:rsidRPr="0099081B" w:rsidRDefault="0099081B">
            <w:pPr>
              <w:spacing w:after="0"/>
              <w:contextualSpacing/>
              <w:jc w:val="center"/>
              <w:rPr>
                <w:rFonts w:ascii="Times New Roman" w:eastAsia="Times New Roman" w:hAnsi="Times New Roman" w:cs="Times New Roman"/>
                <w:color w:val="000000"/>
                <w:lang w:val="en-HK" w:eastAsia="en-GB"/>
                <w:rPrChange w:id="1315" w:author="Daniel Noble" w:date="2023-07-21T14:22:00Z">
                  <w:rPr>
                    <w:rFonts w:ascii="Times New Roman" w:eastAsia="Times New Roman" w:hAnsi="Times New Roman" w:cs="Times New Roman"/>
                    <w:b/>
                    <w:bCs/>
                    <w:color w:val="000000"/>
                    <w:lang w:val="en-HK" w:eastAsia="en-GB"/>
                  </w:rPr>
                </w:rPrChange>
              </w:rPr>
              <w:pPrChange w:id="1316" w:author="Daniel Noble" w:date="2023-07-12T13:16:00Z">
                <w:pPr>
                  <w:spacing w:after="0" w:line="480" w:lineRule="auto"/>
                  <w:jc w:val="center"/>
                </w:pPr>
              </w:pPrChange>
            </w:pPr>
            <w:ins w:id="1317" w:author="Daniel Noble" w:date="2023-07-21T14:19:00Z">
              <w:r w:rsidRPr="0099081B">
                <w:rPr>
                  <w:rFonts w:ascii="Times New Roman" w:hAnsi="Times New Roman" w:cs="Times New Roman"/>
                </w:rPr>
                <w:t>(-0.188 - -0.0808)</w:t>
              </w:r>
            </w:ins>
            <w:del w:id="1318" w:author="Daniel Noble" w:date="2023-07-21T14:13:00Z">
              <w:r w:rsidR="00952440" w:rsidRPr="0099081B" w:rsidDel="001505FE">
                <w:rPr>
                  <w:rFonts w:ascii="Times New Roman" w:eastAsia="Times New Roman" w:hAnsi="Times New Roman" w:cs="Times New Roman"/>
                  <w:color w:val="000000"/>
                  <w:lang w:val="en-HK" w:eastAsia="en-GB"/>
                  <w:rPrChange w:id="1319" w:author="Daniel Noble" w:date="2023-07-21T14:22:00Z">
                    <w:rPr>
                      <w:rFonts w:ascii="Times New Roman" w:eastAsia="Times New Roman" w:hAnsi="Times New Roman" w:cs="Times New Roman"/>
                      <w:b/>
                      <w:bCs/>
                      <w:color w:val="000000"/>
                      <w:lang w:val="en-HK" w:eastAsia="en-GB"/>
                    </w:rPr>
                  </w:rPrChange>
                </w:rPr>
                <w:delText>-0.0237</w:delText>
              </w:r>
              <w:r w:rsidR="00952440" w:rsidRPr="0099081B" w:rsidDel="001505FE">
                <w:rPr>
                  <w:rFonts w:ascii="Times New Roman" w:eastAsia="Times New Roman" w:hAnsi="Times New Roman" w:cs="Times New Roman"/>
                  <w:color w:val="000000"/>
                  <w:lang w:val="en-HK" w:eastAsia="en-GB"/>
                  <w:rPrChange w:id="1320" w:author="Daniel Noble" w:date="2023-07-21T14:22:00Z">
                    <w:rPr>
                      <w:rFonts w:ascii="Times New Roman" w:eastAsia="Times New Roman" w:hAnsi="Times New Roman" w:cs="Times New Roman"/>
                      <w:b/>
                      <w:bCs/>
                      <w:color w:val="000000"/>
                      <w:lang w:val="en-HK" w:eastAsia="en-GB"/>
                    </w:rPr>
                  </w:rPrChange>
                </w:rPr>
                <w:br/>
                <w:delText>(-0.06676 to -0.021)</w:delText>
              </w:r>
            </w:del>
          </w:p>
        </w:tc>
      </w:tr>
    </w:tbl>
    <w:p w14:paraId="78E9FFBA" w14:textId="77777777" w:rsidR="003B1661" w:rsidRPr="00F862E4" w:rsidRDefault="003B1661">
      <w:pPr>
        <w:spacing w:before="180" w:after="180"/>
        <w:contextualSpacing/>
        <w:rPr>
          <w:rFonts w:ascii="Times New Roman" w:eastAsia="Calibri" w:hAnsi="Times New Roman" w:cs="Times New Roman"/>
          <w:b/>
          <w:bCs/>
        </w:rPr>
        <w:pPrChange w:id="1321" w:author="Daniel Noble" w:date="2023-07-12T13:16:00Z">
          <w:pPr>
            <w:spacing w:before="180" w:after="180" w:line="480" w:lineRule="auto"/>
          </w:pPr>
        </w:pPrChange>
      </w:pPr>
    </w:p>
    <w:p w14:paraId="440481E0" w14:textId="71919306" w:rsidR="003B1661" w:rsidRPr="00F862E4" w:rsidRDefault="003B1661">
      <w:pPr>
        <w:spacing w:before="180" w:after="180"/>
        <w:contextualSpacing/>
        <w:rPr>
          <w:rFonts w:ascii="Times New Roman" w:eastAsia="Calibri" w:hAnsi="Times New Roman" w:cs="Times New Roman"/>
        </w:rPr>
        <w:pPrChange w:id="1322" w:author="Daniel Noble" w:date="2023-07-12T13:16:00Z">
          <w:pPr>
            <w:spacing w:before="180" w:after="180" w:line="480" w:lineRule="auto"/>
          </w:pPr>
        </w:pPrChange>
      </w:pPr>
      <w:r w:rsidRPr="00F862E4">
        <w:rPr>
          <w:rFonts w:ascii="Times New Roman" w:eastAsia="Calibri" w:hAnsi="Times New Roman" w:cs="Times New Roman"/>
          <w:b/>
          <w:bCs/>
        </w:rPr>
        <w:t>Table S</w:t>
      </w:r>
      <w:r w:rsidR="008E472C">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w:t>
      </w:r>
      <w:proofErr w:type="gramStart"/>
      <w:r w:rsidRPr="00F862E4">
        <w:rPr>
          <w:rFonts w:ascii="Times New Roman" w:eastAsia="Calibri" w:hAnsi="Times New Roman" w:cs="Times New Roman"/>
        </w:rPr>
        <w:t>slope</w:t>
      </w:r>
      <w:proofErr w:type="gramEnd"/>
      <w:r w:rsidRPr="00F862E4">
        <w:rPr>
          <w:rFonts w:ascii="Times New Roman" w:eastAsia="Calibri" w:hAnsi="Times New Roman" w:cs="Times New Roman"/>
        </w:rPr>
        <w:t xml:space="preserve"> and quadratic slope) for lizards from the cold developmental temperature treatment </w:t>
      </w:r>
      <w:r w:rsidRPr="00163DB1">
        <w:rPr>
          <w:rFonts w:ascii="Times New Roman" w:eastAsia="Calibri" w:hAnsi="Times New Roman" w:cs="Times New Roman"/>
        </w:rPr>
        <w:t>group (</w:t>
      </w:r>
      <w:proofErr w:type="spellStart"/>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proofErr w:type="spellEnd"/>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1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23"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24"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2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2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2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2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5DF8CF68"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2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18)</w:t>
            </w:r>
          </w:p>
        </w:tc>
        <w:tc>
          <w:tcPr>
            <w:tcW w:w="0" w:type="auto"/>
            <w:tcBorders>
              <w:top w:val="nil"/>
              <w:left w:val="nil"/>
              <w:bottom w:val="nil"/>
              <w:right w:val="nil"/>
            </w:tcBorders>
            <w:shd w:val="clear" w:color="auto" w:fill="auto"/>
            <w:vAlign w:val="center"/>
            <w:hideMark/>
          </w:tcPr>
          <w:p w14:paraId="46C81555" w14:textId="5262463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3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 xml:space="preserve">(-0.003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704)</w:t>
            </w:r>
          </w:p>
        </w:tc>
        <w:tc>
          <w:tcPr>
            <w:tcW w:w="0" w:type="auto"/>
            <w:tcBorders>
              <w:top w:val="nil"/>
              <w:left w:val="nil"/>
              <w:bottom w:val="nil"/>
              <w:right w:val="nil"/>
            </w:tcBorders>
            <w:shd w:val="clear" w:color="auto" w:fill="auto"/>
            <w:vAlign w:val="center"/>
            <w:hideMark/>
          </w:tcPr>
          <w:p w14:paraId="04E743C9" w14:textId="14EC7E2A"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3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 xml:space="preserve">(-0.010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3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25C9C94B"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33"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 xml:space="preserve">(-0.45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62)</w:t>
            </w:r>
          </w:p>
        </w:tc>
        <w:tc>
          <w:tcPr>
            <w:tcW w:w="0" w:type="auto"/>
            <w:tcBorders>
              <w:top w:val="nil"/>
              <w:left w:val="nil"/>
              <w:bottom w:val="nil"/>
              <w:right w:val="nil"/>
            </w:tcBorders>
            <w:shd w:val="clear" w:color="auto" w:fill="auto"/>
            <w:vAlign w:val="center"/>
            <w:hideMark/>
          </w:tcPr>
          <w:p w14:paraId="66AB4653" w14:textId="4DB467D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34"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 xml:space="preserve">(0.008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23)</w:t>
            </w:r>
          </w:p>
        </w:tc>
        <w:tc>
          <w:tcPr>
            <w:tcW w:w="0" w:type="auto"/>
            <w:tcBorders>
              <w:top w:val="nil"/>
              <w:left w:val="nil"/>
              <w:bottom w:val="nil"/>
              <w:right w:val="nil"/>
            </w:tcBorders>
            <w:shd w:val="clear" w:color="auto" w:fill="auto"/>
            <w:vAlign w:val="center"/>
            <w:hideMark/>
          </w:tcPr>
          <w:p w14:paraId="53B5BE49" w14:textId="4D583C5F"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3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 xml:space="preserve">(0.0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36"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5D97428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37"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 xml:space="preserve">(-0.9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93)</w:t>
            </w:r>
          </w:p>
        </w:tc>
        <w:tc>
          <w:tcPr>
            <w:tcW w:w="0" w:type="auto"/>
            <w:tcBorders>
              <w:top w:val="nil"/>
              <w:left w:val="nil"/>
              <w:bottom w:val="nil"/>
              <w:right w:val="nil"/>
            </w:tcBorders>
            <w:shd w:val="clear" w:color="auto" w:fill="auto"/>
            <w:vAlign w:val="center"/>
            <w:hideMark/>
          </w:tcPr>
          <w:p w14:paraId="104041EF" w14:textId="616022FC"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3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 xml:space="preserve">(0.0231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731)</w:t>
            </w:r>
          </w:p>
        </w:tc>
        <w:tc>
          <w:tcPr>
            <w:tcW w:w="0" w:type="auto"/>
            <w:tcBorders>
              <w:top w:val="nil"/>
              <w:left w:val="nil"/>
              <w:bottom w:val="nil"/>
              <w:right w:val="nil"/>
            </w:tcBorders>
            <w:shd w:val="clear" w:color="auto" w:fill="auto"/>
            <w:vAlign w:val="center"/>
            <w:hideMark/>
          </w:tcPr>
          <w:p w14:paraId="0C2E3130" w14:textId="22F9CC6E"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39"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 xml:space="preserve">(0.004 </w:t>
            </w:r>
            <w:r w:rsidR="000E55B9">
              <w:rPr>
                <w:rFonts w:ascii="Times New Roman" w:eastAsia="Times New Roman" w:hAnsi="Times New Roman" w:cs="Times New Roman"/>
                <w:b/>
                <w:bCs/>
                <w:color w:val="000000"/>
                <w:lang w:val="en-HK" w:eastAsia="en-GB"/>
              </w:rPr>
              <w:t xml:space="preserve">to </w:t>
            </w:r>
            <w:r w:rsidRPr="003A6940">
              <w:rPr>
                <w:rFonts w:ascii="Times New Roman" w:eastAsia="Times New Roman" w:hAnsi="Times New Roman" w:cs="Times New Roman"/>
                <w:b/>
                <w:bCs/>
                <w:color w:val="000000"/>
                <w:lang w:val="en-HK" w:eastAsia="en-GB"/>
              </w:rPr>
              <w:t>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40"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41"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4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4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4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4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1DFAD89D"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4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12)</w:t>
            </w:r>
          </w:p>
        </w:tc>
        <w:tc>
          <w:tcPr>
            <w:tcW w:w="0" w:type="auto"/>
            <w:tcBorders>
              <w:top w:val="nil"/>
              <w:left w:val="nil"/>
              <w:bottom w:val="nil"/>
              <w:right w:val="nil"/>
            </w:tcBorders>
            <w:shd w:val="clear" w:color="auto" w:fill="auto"/>
            <w:vAlign w:val="center"/>
            <w:hideMark/>
          </w:tcPr>
          <w:p w14:paraId="098FE1BE" w14:textId="3B373E6D"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4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 xml:space="preserve">(-0.0027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183)</w:t>
            </w:r>
          </w:p>
        </w:tc>
        <w:tc>
          <w:tcPr>
            <w:tcW w:w="0" w:type="auto"/>
            <w:tcBorders>
              <w:top w:val="nil"/>
              <w:left w:val="nil"/>
              <w:bottom w:val="nil"/>
              <w:right w:val="nil"/>
            </w:tcBorders>
            <w:shd w:val="clear" w:color="auto" w:fill="auto"/>
            <w:vAlign w:val="center"/>
            <w:hideMark/>
          </w:tcPr>
          <w:p w14:paraId="6FD3FF13" w14:textId="52953E5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48"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 xml:space="preserve">(-0.05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4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21ADF490"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5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 xml:space="preserve">(-0.327 </w:t>
            </w:r>
            <w:r w:rsidR="000E55B9">
              <w:rPr>
                <w:rFonts w:ascii="Times New Roman" w:eastAsia="Times New Roman" w:hAnsi="Times New Roman" w:cs="Times New Roman"/>
                <w:b/>
                <w:bCs/>
                <w:color w:val="000000"/>
                <w:lang w:val="en-HK" w:eastAsia="en-GB"/>
              </w:rPr>
              <w:t>to</w:t>
            </w:r>
            <w:r w:rsidR="000E55B9" w:rsidRPr="003A6940">
              <w:rPr>
                <w:rFonts w:ascii="Times New Roman" w:eastAsia="Times New Roman" w:hAnsi="Times New Roman" w:cs="Times New Roman"/>
                <w:color w:val="000000"/>
                <w:lang w:val="en-HK" w:eastAsia="en-GB"/>
              </w:rPr>
              <w:t xml:space="preserve"> </w:t>
            </w:r>
            <w:r w:rsidRPr="003A6940">
              <w:rPr>
                <w:rFonts w:ascii="Times New Roman" w:eastAsia="Times New Roman" w:hAnsi="Times New Roman" w:cs="Times New Roman"/>
                <w:color w:val="000000"/>
                <w:lang w:val="en-HK" w:eastAsia="en-GB"/>
              </w:rPr>
              <w:t>0.991)</w:t>
            </w:r>
          </w:p>
        </w:tc>
        <w:tc>
          <w:tcPr>
            <w:tcW w:w="0" w:type="auto"/>
            <w:tcBorders>
              <w:top w:val="nil"/>
              <w:left w:val="nil"/>
              <w:bottom w:val="nil"/>
              <w:right w:val="nil"/>
            </w:tcBorders>
            <w:shd w:val="clear" w:color="auto" w:fill="auto"/>
            <w:vAlign w:val="center"/>
            <w:hideMark/>
          </w:tcPr>
          <w:p w14:paraId="70C78E3F" w14:textId="7AA8E13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 xml:space="preserve">(0.18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382)</w:t>
            </w:r>
          </w:p>
        </w:tc>
        <w:tc>
          <w:tcPr>
            <w:tcW w:w="0" w:type="auto"/>
            <w:tcBorders>
              <w:top w:val="nil"/>
              <w:left w:val="nil"/>
              <w:bottom w:val="nil"/>
              <w:right w:val="nil"/>
            </w:tcBorders>
            <w:shd w:val="clear" w:color="auto" w:fill="auto"/>
            <w:vAlign w:val="center"/>
            <w:hideMark/>
          </w:tcPr>
          <w:p w14:paraId="32A905F7" w14:textId="0A4F1221"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2"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 xml:space="preserve">(-0.11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5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lastRenderedPageBreak/>
              <w:t>Quadratic Slope</w:t>
            </w:r>
          </w:p>
        </w:tc>
        <w:tc>
          <w:tcPr>
            <w:tcW w:w="0" w:type="auto"/>
            <w:tcBorders>
              <w:top w:val="nil"/>
              <w:left w:val="nil"/>
              <w:bottom w:val="single" w:sz="4" w:space="0" w:color="auto"/>
              <w:right w:val="nil"/>
            </w:tcBorders>
            <w:shd w:val="clear" w:color="auto" w:fill="auto"/>
            <w:vAlign w:val="center"/>
            <w:hideMark/>
          </w:tcPr>
          <w:p w14:paraId="1B80A403" w14:textId="7C1485AF"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5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 xml:space="preserve">(-0.992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244)</w:t>
            </w:r>
          </w:p>
        </w:tc>
        <w:tc>
          <w:tcPr>
            <w:tcW w:w="0" w:type="auto"/>
            <w:tcBorders>
              <w:top w:val="nil"/>
              <w:left w:val="nil"/>
              <w:bottom w:val="single" w:sz="4" w:space="0" w:color="auto"/>
              <w:right w:val="nil"/>
            </w:tcBorders>
            <w:shd w:val="clear" w:color="auto" w:fill="auto"/>
            <w:vAlign w:val="center"/>
            <w:hideMark/>
          </w:tcPr>
          <w:p w14:paraId="3120BAF1" w14:textId="669E1683"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5"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 xml:space="preserve">(-0.99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811)</w:t>
            </w:r>
          </w:p>
        </w:tc>
        <w:tc>
          <w:tcPr>
            <w:tcW w:w="0" w:type="auto"/>
            <w:tcBorders>
              <w:top w:val="nil"/>
              <w:left w:val="nil"/>
              <w:bottom w:val="single" w:sz="4" w:space="0" w:color="auto"/>
              <w:right w:val="nil"/>
            </w:tcBorders>
            <w:shd w:val="clear" w:color="auto" w:fill="auto"/>
            <w:vAlign w:val="center"/>
            <w:hideMark/>
          </w:tcPr>
          <w:p w14:paraId="4FB07DB3" w14:textId="73EC2AD7"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56"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 xml:space="preserve">(0.016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57"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58"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59"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1719D275"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60"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 xml:space="preserve">(6.55e-05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0.00938)</w:t>
            </w:r>
          </w:p>
        </w:tc>
        <w:tc>
          <w:tcPr>
            <w:tcW w:w="0" w:type="auto"/>
            <w:tcBorders>
              <w:top w:val="nil"/>
              <w:left w:val="nil"/>
              <w:bottom w:val="single" w:sz="4" w:space="0" w:color="auto"/>
              <w:right w:val="nil"/>
            </w:tcBorders>
            <w:shd w:val="clear" w:color="auto" w:fill="auto"/>
            <w:vAlign w:val="bottom"/>
            <w:hideMark/>
          </w:tcPr>
          <w:p w14:paraId="5649AE6C" w14:textId="5605BFE9" w:rsidR="003A6940" w:rsidRPr="003A6940" w:rsidRDefault="003A6940">
            <w:pPr>
              <w:spacing w:after="0"/>
              <w:contextualSpacing/>
              <w:jc w:val="center"/>
              <w:rPr>
                <w:rFonts w:ascii="Times New Roman" w:eastAsia="Times New Roman" w:hAnsi="Times New Roman" w:cs="Times New Roman"/>
                <w:b/>
                <w:bCs/>
                <w:color w:val="000000"/>
                <w:lang w:val="en-HK" w:eastAsia="en-GB"/>
              </w:rPr>
              <w:pPrChange w:id="1361" w:author="Daniel Noble" w:date="2023-07-12T13:16:00Z">
                <w:pPr>
                  <w:spacing w:after="0" w:line="480" w:lineRule="auto"/>
                  <w:jc w:val="center"/>
                </w:pPr>
              </w:pPrChange>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 xml:space="preserve">(3.97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b/>
                <w:bCs/>
                <w:color w:val="000000"/>
                <w:lang w:val="en-HK" w:eastAsia="en-GB"/>
              </w:rPr>
              <w:t xml:space="preserve"> 4.34)</w:t>
            </w:r>
          </w:p>
        </w:tc>
        <w:tc>
          <w:tcPr>
            <w:tcW w:w="0" w:type="auto"/>
            <w:tcBorders>
              <w:top w:val="nil"/>
              <w:left w:val="nil"/>
              <w:bottom w:val="single" w:sz="4" w:space="0" w:color="auto"/>
              <w:right w:val="nil"/>
            </w:tcBorders>
            <w:shd w:val="clear" w:color="auto" w:fill="auto"/>
            <w:vAlign w:val="bottom"/>
            <w:hideMark/>
          </w:tcPr>
          <w:p w14:paraId="63B53794" w14:textId="5EB55396"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6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 xml:space="preserve">(-0.184 </w:t>
            </w:r>
            <w:r w:rsidR="000E55B9">
              <w:rPr>
                <w:rFonts w:ascii="Times New Roman" w:eastAsia="Times New Roman" w:hAnsi="Times New Roman" w:cs="Times New Roman"/>
                <w:b/>
                <w:bCs/>
                <w:color w:val="000000"/>
                <w:lang w:val="en-HK" w:eastAsia="en-GB"/>
              </w:rPr>
              <w:t>to</w:t>
            </w:r>
            <w:r w:rsidRPr="003A6940">
              <w:rPr>
                <w:rFonts w:ascii="Times New Roman" w:eastAsia="Times New Roman" w:hAnsi="Times New Roman" w:cs="Times New Roman"/>
                <w:color w:val="000000"/>
                <w:lang w:val="en-HK" w:eastAsia="en-GB"/>
              </w:rPr>
              <w:t xml:space="preserve"> -0.075)</w:t>
            </w:r>
          </w:p>
        </w:tc>
      </w:tr>
    </w:tbl>
    <w:p w14:paraId="0DE90073" w14:textId="77777777" w:rsidR="003B1661" w:rsidRPr="004F3AC3" w:rsidRDefault="003B1661">
      <w:pPr>
        <w:pStyle w:val="BodyText"/>
        <w:contextualSpacing/>
        <w:rPr>
          <w:b/>
          <w:bCs/>
        </w:rPr>
        <w:pPrChange w:id="1363" w:author="Daniel Noble" w:date="2023-07-12T13:16:00Z">
          <w:pPr>
            <w:pStyle w:val="BodyText"/>
            <w:spacing w:line="480" w:lineRule="auto"/>
          </w:pPr>
        </w:pPrChange>
      </w:pPr>
    </w:p>
    <w:p w14:paraId="25173C1B" w14:textId="77777777" w:rsidR="00490770" w:rsidRDefault="00490770">
      <w:pPr>
        <w:pStyle w:val="Heading2"/>
        <w:contextualSpacing/>
        <w:pPrChange w:id="1364" w:author="Daniel Noble" w:date="2023-07-12T13:16:00Z">
          <w:pPr>
            <w:pStyle w:val="Heading2"/>
            <w:spacing w:line="480" w:lineRule="auto"/>
          </w:pPr>
        </w:pPrChange>
      </w:pPr>
      <w:bookmarkStart w:id="1365" w:name="accounting-for-scale-effects-using-coeff"/>
      <w:r>
        <w:t xml:space="preserve">Accounting for scale-effects using coefficients of </w:t>
      </w:r>
      <w:proofErr w:type="gramStart"/>
      <w:r>
        <w:t>variation</w:t>
      </w:r>
      <w:bookmarkEnd w:id="1365"/>
      <w:proofErr w:type="gramEnd"/>
    </w:p>
    <w:p w14:paraId="076996FA" w14:textId="77777777" w:rsidR="00490770" w:rsidRDefault="00490770">
      <w:pPr>
        <w:pStyle w:val="FirstParagraph"/>
        <w:contextualSpacing/>
        <w:pPrChange w:id="1366" w:author="Daniel Noble" w:date="2023-07-12T13:16:00Z">
          <w:pPr>
            <w:pStyle w:val="FirstParagraph"/>
            <w:spacing w:line="480" w:lineRule="auto"/>
          </w:pPr>
        </w:pPrChange>
      </w:pPr>
      <w:r>
        <w:t xml:space="preserve">As the mean body mass increases over time, the variance may also increase concurrently due to scale effects and potentially bias estimates of quantitative genetics parameters (Wilson, </w:t>
      </w:r>
      <w:proofErr w:type="spellStart"/>
      <w:r>
        <w:t>Kruuk</w:t>
      </w:r>
      <w:proofErr w:type="spellEnd"/>
      <w:r>
        <w:t>, et al., 2005). We therefore calculated coefficients of variation (CV) across age for each variance component using the following equation:</w:t>
      </w:r>
    </w:p>
    <w:p w14:paraId="78D1AD03" w14:textId="3891260D" w:rsidR="00490770" w:rsidRDefault="00490770">
      <w:pPr>
        <w:pStyle w:val="BodyText"/>
        <w:contextualSpacing/>
        <w:pPrChange w:id="1367" w:author="Daniel Noble" w:date="2023-07-12T13:16:00Z">
          <w:pPr>
            <w:pStyle w:val="BodyText"/>
            <w:spacing w:line="480" w:lineRule="auto"/>
          </w:pPr>
        </w:pPrChange>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pPr>
        <w:pStyle w:val="FirstParagraph"/>
        <w:contextualSpacing/>
        <w:pPrChange w:id="1368" w:author="Daniel Noble" w:date="2023-07-12T13:16:00Z">
          <w:pPr>
            <w:pStyle w:val="FirstParagraph"/>
            <w:spacing w:line="480" w:lineRule="auto"/>
          </w:pPr>
        </w:pPrChange>
      </w:pPr>
      <w:r>
        <w:rPr>
          <w:noProof/>
        </w:rPr>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w:t>
      </w:r>
      <w:proofErr w:type="gramStart"/>
      <w:r w:rsidR="00490770">
        <w:t>e.g.</w:t>
      </w:r>
      <w:proofErr w:type="gramEnd"/>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6DC13A47" w14:textId="0AEA1A05" w:rsidR="00263AC9" w:rsidRPr="00AA62AB" w:rsidRDefault="00C67801">
      <w:pPr>
        <w:pStyle w:val="BodyText"/>
        <w:contextualSpacing/>
        <w:pPrChange w:id="1369" w:author="Daniel Noble" w:date="2023-07-12T13:16:00Z">
          <w:pPr>
            <w:pStyle w:val="BodyText"/>
            <w:spacing w:line="480" w:lineRule="auto"/>
          </w:pPr>
        </w:pPrChange>
      </w:pPr>
      <w:r w:rsidRPr="004F3AC3">
        <w:rPr>
          <w:b/>
          <w:bCs/>
        </w:rPr>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xml:space="preserve">) changed with age for the hot developmental treatment (n = 125, red) and the cold developmental treatment (n = 136, blue). Points represent </w:t>
      </w:r>
      <w:r>
        <w:lastRenderedPageBreak/>
        <w:t>posterior means, thin lines represent the 95% credible intervals, thick lines represent the mean for each treatment group.</w:t>
      </w:r>
    </w:p>
    <w:p w14:paraId="73C72054" w14:textId="1AED7B6B" w:rsidR="004C33D6" w:rsidRPr="00042DBD" w:rsidRDefault="002B052A">
      <w:pPr>
        <w:pStyle w:val="Heading2"/>
        <w:contextualSpacing/>
        <w:rPr>
          <w:sz w:val="26"/>
          <w:szCs w:val="26"/>
        </w:rPr>
        <w:pPrChange w:id="1370" w:author="Daniel Noble" w:date="2023-07-12T13:16:00Z">
          <w:pPr>
            <w:pStyle w:val="Heading2"/>
            <w:spacing w:line="480" w:lineRule="auto"/>
          </w:pPr>
        </w:pPrChange>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457"/>
    </w:p>
    <w:p w14:paraId="39302928" w14:textId="606E2ADE" w:rsidR="004C33D6" w:rsidRDefault="008B36B3">
      <w:pPr>
        <w:pStyle w:val="FirstParagraph"/>
        <w:contextualSpacing/>
        <w:pPrChange w:id="1371" w:author="Daniel Noble" w:date="2023-07-12T13:16:00Z">
          <w:pPr>
            <w:pStyle w:val="FirstParagraph"/>
            <w:spacing w:line="480" w:lineRule="auto"/>
          </w:pPr>
        </w:pPrChange>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d their WAIC</w:t>
      </w:r>
      <w:ins w:id="1372" w:author="Daniel Noble" w:date="2023-09-04T11:14:00Z">
        <w:r w:rsidR="00EE15CA">
          <w:t>/LOO</w:t>
        </w:r>
      </w:ins>
      <w:r>
        <w:t xml:space="preserve"> values (Table </w:t>
      </w:r>
      <w:r w:rsidR="00D63515">
        <w:t>1</w:t>
      </w:r>
      <w:ins w:id="1373" w:author="Daniel Noble" w:date="2023-09-04T11:20:00Z">
        <w:r w:rsidR="0015662F">
          <w:t xml:space="preserve"> in main manuscript</w:t>
        </w:r>
      </w:ins>
      <w:r>
        <w:t xml:space="preserve">). </w:t>
      </w:r>
      <w:commentRangeStart w:id="1374"/>
      <w:del w:id="1375" w:author="Daniel Noble" w:date="2023-09-04T11:18:00Z">
        <w:r w:rsidDel="00855D11">
          <w:delText xml:space="preserve">The best supported </w:delText>
        </w:r>
        <w:r w:rsidR="00F2751E" w:rsidDel="00855D11">
          <w:delText xml:space="preserve">model </w:delText>
        </w:r>
        <w:r w:rsidDel="00855D11">
          <w:delText xml:space="preserve">was </w:delText>
        </w:r>
        <w:r w:rsidR="00F2751E" w:rsidDel="00855D11">
          <w:delText xml:space="preserve">the full </w:delText>
        </w:r>
        <w:r w:rsidDel="00855D11">
          <w:delText>model</w:delText>
        </w:r>
        <w:r w:rsidR="00D63515" w:rsidDel="00855D11">
          <w:delText xml:space="preserve"> (Table S5),</w:delText>
        </w:r>
        <w:r w:rsidDel="00855D11">
          <w:delText xml:space="preserve"> its </w:delText>
        </w:r>
        <w:r w:rsidRPr="008B36B3" w:rsidDel="00855D11">
          <w:rPr>
            <w:i/>
            <w:iCs/>
          </w:rPr>
          <w:delText>G</w:delText>
        </w:r>
        <w:r w:rsidDel="00855D11">
          <w:delText xml:space="preserve"> and </w:delText>
        </w:r>
        <w:r w:rsidRPr="008B36B3" w:rsidDel="00855D11">
          <w:rPr>
            <w:i/>
            <w:iCs/>
          </w:rPr>
          <w:delText>M</w:delText>
        </w:r>
        <w:r w:rsidDel="00855D11">
          <w:rPr>
            <w:i/>
            <w:iCs/>
          </w:rPr>
          <w:delText xml:space="preserve"> </w:delText>
        </w:r>
        <w:r w:rsidDel="00855D11">
          <w:delText>matrix is presented in Table S</w:delText>
        </w:r>
        <w:r w:rsidR="00D63515" w:rsidDel="00855D11">
          <w:delText>6 below</w:delText>
        </w:r>
        <w:commentRangeEnd w:id="1374"/>
        <w:r w:rsidR="00EE15CA" w:rsidDel="00855D11">
          <w:rPr>
            <w:rStyle w:val="CommentReference"/>
            <w:lang w:val="en-GB"/>
          </w:rPr>
          <w:commentReference w:id="1374"/>
        </w:r>
        <w:r w:rsidR="00D63515" w:rsidDel="00855D11">
          <w:delText>. Model coefficients for the other three models are presented in Table S7-</w:delText>
        </w:r>
        <w:r w:rsidR="00546BA8" w:rsidDel="00855D11">
          <w:delText>S</w:delText>
        </w:r>
        <w:r w:rsidR="00D63515" w:rsidDel="00855D11">
          <w:delText>9)</w:delText>
        </w:r>
        <w:r w:rsidR="00514493" w:rsidDel="00855D11">
          <w:delText xml:space="preserve"> </w:delText>
        </w:r>
      </w:del>
      <w:ins w:id="1376" w:author="Daniel Noble" w:date="2023-09-04T11:18:00Z">
        <w:r w:rsidR="00855D11">
          <w:t xml:space="preserve">Given that three models were nearly equally supported we present the </w:t>
        </w:r>
      </w:ins>
      <w:ins w:id="1377" w:author="Daniel Noble" w:date="2023-09-04T11:19:00Z">
        <w:r w:rsidR="00855D11">
          <w:t>parameter estimates and their uncertainty from the full model (Table S7).</w:t>
        </w:r>
      </w:ins>
    </w:p>
    <w:p w14:paraId="43E34903" w14:textId="77777777" w:rsidR="00F76718" w:rsidRPr="00F76718" w:rsidRDefault="00F76718">
      <w:pPr>
        <w:pStyle w:val="BodyText"/>
        <w:contextualSpacing/>
        <w:pPrChange w:id="1378" w:author="Daniel Noble" w:date="2023-07-12T13:16:00Z">
          <w:pPr>
            <w:pStyle w:val="BodyText"/>
            <w:spacing w:line="480" w:lineRule="auto"/>
          </w:pPr>
        </w:pPrChange>
      </w:pPr>
    </w:p>
    <w:p w14:paraId="6DDABD2B" w14:textId="71E5D0CA" w:rsidR="0038090E" w:rsidRPr="0038090E" w:rsidRDefault="0038090E">
      <w:pPr>
        <w:spacing w:before="180" w:after="180"/>
        <w:contextualSpacing/>
        <w:rPr>
          <w:rFonts w:ascii="Times New Roman" w:eastAsia="Calibri" w:hAnsi="Times New Roman" w:cs="Times New Roman"/>
        </w:rPr>
        <w:pPrChange w:id="1379" w:author="Daniel Noble" w:date="2023-07-12T13:16:00Z">
          <w:pPr>
            <w:spacing w:before="180" w:after="180" w:line="480" w:lineRule="auto"/>
          </w:pPr>
        </w:pPrChange>
      </w:pPr>
      <w:r w:rsidRPr="0038090E">
        <w:rPr>
          <w:rFonts w:ascii="Times New Roman" w:eastAsia="Calibri" w:hAnsi="Times New Roman" w:cs="Times New Roman"/>
          <w:b/>
          <w:bCs/>
        </w:rPr>
        <w:t>Table S</w:t>
      </w:r>
      <w:r w:rsidR="00547E7B">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 xml:space="preserve">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w:t>
      </w:r>
      <w:r w:rsidRPr="0038090E">
        <w:rPr>
          <w:rFonts w:ascii="Times New Roman" w:eastAsia="Calibri" w:hAnsi="Times New Roman" w:cs="Times New Roman"/>
        </w:rPr>
        <w:t>between growth trajectory parameters (intercept, linear</w:t>
      </w:r>
      <w:del w:id="1380" w:author="Daniel Noble" w:date="2023-09-04T11:18:00Z">
        <w:r w:rsidRPr="0038090E" w:rsidDel="00855D11">
          <w:rPr>
            <w:rFonts w:ascii="Times New Roman" w:eastAsia="Calibri" w:hAnsi="Times New Roman" w:cs="Times New Roman"/>
          </w:rPr>
          <w:delText xml:space="preserve"> slope</w:delText>
        </w:r>
      </w:del>
      <w:ins w:id="1381" w:author="Daniel Noble" w:date="2023-09-04T11:18:00Z">
        <w:r w:rsidR="00855D11">
          <w:rPr>
            <w:rFonts w:ascii="Times New Roman" w:eastAsia="Calibri" w:hAnsi="Times New Roman" w:cs="Times New Roman"/>
          </w:rPr>
          <w:t>,</w:t>
        </w:r>
      </w:ins>
      <w:r w:rsidRPr="0038090E">
        <w:rPr>
          <w:rFonts w:ascii="Times New Roman" w:eastAsia="Calibri" w:hAnsi="Times New Roman" w:cs="Times New Roman"/>
        </w:rPr>
        <w:t xml:space="preserve"> and quadratic slope) for the overall population (</w:t>
      </w:r>
      <w:proofErr w:type="spellStart"/>
      <w:r w:rsidRPr="0038090E">
        <w:rPr>
          <w:rFonts w:ascii="Times New Roman" w:eastAsia="Calibri" w:hAnsi="Times New Roman" w:cs="Times New Roman"/>
        </w:rPr>
        <w:t>n</w:t>
      </w:r>
      <w:r w:rsidR="00AA0F39" w:rsidRPr="00AA0F39">
        <w:rPr>
          <w:rFonts w:ascii="Times New Roman" w:eastAsia="Calibri" w:hAnsi="Times New Roman" w:cs="Times New Roman"/>
          <w:vertAlign w:val="subscript"/>
        </w:rPr>
        <w:t>lizards</w:t>
      </w:r>
      <w:proofErr w:type="spellEnd"/>
      <w:r w:rsidRPr="0038090E">
        <w:rPr>
          <w:rFonts w:ascii="Times New Roman" w:eastAsia="Calibri" w:hAnsi="Times New Roman" w:cs="Times New Roman"/>
        </w:rPr>
        <w:t xml:space="preserve">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w:t>
      </w:r>
      <w:r w:rsidR="00AA0F39" w:rsidRPr="00AA0F39">
        <w:rPr>
          <w:rFonts w:ascii="Times New Roman" w:hAnsi="Times New Roman" w:cs="Times New Roman"/>
        </w:rPr>
        <w:t>2926</w:t>
      </w:r>
      <w:r w:rsidRPr="0038090E">
        <w:rPr>
          <w:rFonts w:ascii="Times New Roman" w:eastAsia="Calibri" w:hAnsi="Times New Roman" w:cs="Times New Roman"/>
        </w:rPr>
        <w:t xml:space="preserve">). </w:t>
      </w:r>
      <w:del w:id="1382" w:author="Daniel Noble" w:date="2023-09-04T11:18:00Z">
        <w:r w:rsidRPr="0038090E" w:rsidDel="00855D11">
          <w:rPr>
            <w:rFonts w:ascii="Times New Roman" w:eastAsia="Calibri" w:hAnsi="Times New Roman" w:cs="Times New Roman"/>
            <w:i/>
            <w:iCs/>
          </w:rPr>
          <w:delText>PE</w:delText>
        </w:r>
        <w:r w:rsidRPr="0038090E" w:rsidDel="00855D11">
          <w:rPr>
            <w:rFonts w:ascii="Times New Roman" w:eastAsia="Calibri" w:hAnsi="Times New Roman" w:cs="Times New Roman"/>
          </w:rPr>
          <w:delText xml:space="preserve"> </w:delText>
        </w:r>
        <w:r w:rsidDel="00855D11">
          <w:rPr>
            <w:rFonts w:ascii="Times New Roman" w:eastAsia="Calibri" w:hAnsi="Times New Roman" w:cs="Times New Roman"/>
          </w:rPr>
          <w:delText xml:space="preserve">and </w:delText>
        </w:r>
      </w:del>
      <w:r>
        <w:rPr>
          <w:rFonts w:ascii="Times New Roman" w:eastAsia="Calibri" w:hAnsi="Times New Roman" w:cs="Times New Roman"/>
        </w:rPr>
        <w:t xml:space="preserve">Residual </w:t>
      </w:r>
      <w:r w:rsidRPr="0038090E">
        <w:rPr>
          <w:rFonts w:ascii="Times New Roman" w:eastAsia="Calibri" w:hAnsi="Times New Roman" w:cs="Times New Roman"/>
        </w:rPr>
        <w:t xml:space="preserve">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936"/>
        <w:gridCol w:w="2336"/>
        <w:gridCol w:w="2443"/>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383"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384"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85"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8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8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8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5CCFE04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89"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t xml:space="preserve">(0.007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26645259" w14:textId="56FD57DF"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90"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82e-05 </w:t>
            </w:r>
            <w:r w:rsidRPr="004A2EA0">
              <w:rPr>
                <w:rFonts w:ascii="Times New Roman" w:eastAsia="Times New Roman" w:hAnsi="Times New Roman" w:cs="Times New Roman"/>
                <w:color w:val="000000"/>
                <w:lang w:val="en-HK" w:eastAsia="en-GB"/>
              </w:rPr>
              <w:br/>
              <w:t>(-0.0030</w:t>
            </w:r>
            <w:r w:rsidRPr="000E55B9">
              <w:rPr>
                <w:rFonts w:ascii="Times New Roman" w:eastAsia="Times New Roman" w:hAnsi="Times New Roman" w:cs="Times New Roman"/>
                <w:b/>
                <w:bCs/>
                <w:color w:val="000000"/>
                <w:lang w:val="en-HK" w:eastAsia="en-GB"/>
              </w:rPr>
              <w:t xml:space="preserve">9 </w:t>
            </w:r>
            <w:r w:rsidR="000E55B9" w:rsidRPr="000E55B9">
              <w:rPr>
                <w:rFonts w:ascii="Times New Roman" w:eastAsia="Times New Roman" w:hAnsi="Times New Roman" w:cs="Times New Roman"/>
                <w:b/>
                <w:bCs/>
                <w:color w:val="000000"/>
                <w:lang w:val="en-HK" w:eastAsia="en-GB"/>
              </w:rPr>
              <w:t>to</w:t>
            </w:r>
            <w:r w:rsidRPr="000E55B9">
              <w:rPr>
                <w:rFonts w:ascii="Times New Roman" w:eastAsia="Times New Roman" w:hAnsi="Times New Roman" w:cs="Times New Roman"/>
                <w:b/>
                <w:bCs/>
                <w:color w:val="000000"/>
                <w:lang w:val="en-HK" w:eastAsia="en-GB"/>
              </w:rPr>
              <w:t xml:space="preserve"> 0</w:t>
            </w:r>
            <w:r w:rsidRPr="004A2EA0">
              <w:rPr>
                <w:rFonts w:ascii="Times New Roman" w:eastAsia="Times New Roman" w:hAnsi="Times New Roman" w:cs="Times New Roman"/>
                <w:color w:val="000000"/>
                <w:lang w:val="en-HK" w:eastAsia="en-GB"/>
              </w:rPr>
              <w:t>.00311)</w:t>
            </w:r>
          </w:p>
        </w:tc>
        <w:tc>
          <w:tcPr>
            <w:tcW w:w="0" w:type="auto"/>
            <w:tcBorders>
              <w:top w:val="nil"/>
              <w:left w:val="nil"/>
              <w:bottom w:val="nil"/>
              <w:right w:val="nil"/>
            </w:tcBorders>
            <w:shd w:val="clear" w:color="auto" w:fill="auto"/>
            <w:vAlign w:val="center"/>
            <w:hideMark/>
          </w:tcPr>
          <w:p w14:paraId="71B7E783" w14:textId="1AD361D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91"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724 </w:t>
            </w:r>
            <w:r w:rsidRPr="004A2EA0">
              <w:rPr>
                <w:rFonts w:ascii="Times New Roman" w:eastAsia="Times New Roman" w:hAnsi="Times New Roman" w:cs="Times New Roman"/>
                <w:b/>
                <w:bCs/>
                <w:color w:val="000000"/>
                <w:lang w:val="en-HK" w:eastAsia="en-GB"/>
              </w:rPr>
              <w:br/>
              <w:t xml:space="preserve">(-0.0108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9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57445BD7" w14:textId="6EEB8672"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9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w:t>
            </w:r>
            <w:r w:rsidRPr="000E55B9">
              <w:rPr>
                <w:rFonts w:ascii="Times New Roman" w:eastAsia="Times New Roman" w:hAnsi="Times New Roman" w:cs="Times New Roman"/>
                <w:color w:val="000000"/>
                <w:lang w:val="en-HK" w:eastAsia="en-GB"/>
              </w:rPr>
              <w:t xml:space="preserve">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238)</w:t>
            </w:r>
          </w:p>
        </w:tc>
        <w:tc>
          <w:tcPr>
            <w:tcW w:w="0" w:type="auto"/>
            <w:tcBorders>
              <w:top w:val="nil"/>
              <w:left w:val="nil"/>
              <w:bottom w:val="nil"/>
              <w:right w:val="nil"/>
            </w:tcBorders>
            <w:shd w:val="clear" w:color="auto" w:fill="auto"/>
            <w:vAlign w:val="center"/>
            <w:hideMark/>
          </w:tcPr>
          <w:p w14:paraId="74842FA1" w14:textId="4D07EC1E"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94"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c>
          <w:tcPr>
            <w:tcW w:w="0" w:type="auto"/>
            <w:tcBorders>
              <w:top w:val="nil"/>
              <w:left w:val="nil"/>
              <w:bottom w:val="nil"/>
              <w:right w:val="nil"/>
            </w:tcBorders>
            <w:shd w:val="clear" w:color="auto" w:fill="auto"/>
            <w:vAlign w:val="center"/>
            <w:hideMark/>
          </w:tcPr>
          <w:p w14:paraId="0E241C3E" w14:textId="4B8A99E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95"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 xml:space="preserve">(0.00645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396"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5E24607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97"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 xml:space="preserve">(-0.75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362)</w:t>
            </w:r>
          </w:p>
        </w:tc>
        <w:tc>
          <w:tcPr>
            <w:tcW w:w="0" w:type="auto"/>
            <w:tcBorders>
              <w:top w:val="nil"/>
              <w:left w:val="nil"/>
              <w:bottom w:val="nil"/>
              <w:right w:val="nil"/>
            </w:tcBorders>
            <w:shd w:val="clear" w:color="auto" w:fill="auto"/>
            <w:vAlign w:val="center"/>
            <w:hideMark/>
          </w:tcPr>
          <w:p w14:paraId="0F40071D" w14:textId="0F80D75C"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98"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 xml:space="preserve">(0.549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81)</w:t>
            </w:r>
          </w:p>
        </w:tc>
        <w:tc>
          <w:tcPr>
            <w:tcW w:w="0" w:type="auto"/>
            <w:tcBorders>
              <w:top w:val="nil"/>
              <w:left w:val="nil"/>
              <w:bottom w:val="nil"/>
              <w:right w:val="nil"/>
            </w:tcBorders>
            <w:shd w:val="clear" w:color="auto" w:fill="auto"/>
            <w:vAlign w:val="center"/>
            <w:hideMark/>
          </w:tcPr>
          <w:p w14:paraId="265DACE4" w14:textId="16060522"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399"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 xml:space="preserve">(0.01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00"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01"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0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0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0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05"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1071B1AD"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06"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4)</w:t>
            </w:r>
          </w:p>
        </w:tc>
        <w:tc>
          <w:tcPr>
            <w:tcW w:w="0" w:type="auto"/>
            <w:tcBorders>
              <w:top w:val="nil"/>
              <w:left w:val="nil"/>
              <w:bottom w:val="nil"/>
              <w:right w:val="nil"/>
            </w:tcBorders>
            <w:shd w:val="clear" w:color="auto" w:fill="auto"/>
            <w:vAlign w:val="center"/>
            <w:hideMark/>
          </w:tcPr>
          <w:p w14:paraId="5E65CE85" w14:textId="649F2D4C"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07"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 xml:space="preserve">(-0.0017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65)</w:t>
            </w:r>
          </w:p>
        </w:tc>
        <w:tc>
          <w:tcPr>
            <w:tcW w:w="0" w:type="auto"/>
            <w:tcBorders>
              <w:top w:val="nil"/>
              <w:left w:val="nil"/>
              <w:bottom w:val="nil"/>
              <w:right w:val="nil"/>
            </w:tcBorders>
            <w:shd w:val="clear" w:color="auto" w:fill="auto"/>
            <w:vAlign w:val="center"/>
            <w:hideMark/>
          </w:tcPr>
          <w:p w14:paraId="02B0B0BE" w14:textId="24FF6203"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08"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 xml:space="preserve">(-0.00169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09"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39BB642E"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0"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 xml:space="preserve">(-0.84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73)</w:t>
            </w:r>
          </w:p>
        </w:tc>
        <w:tc>
          <w:tcPr>
            <w:tcW w:w="0" w:type="auto"/>
            <w:tcBorders>
              <w:top w:val="nil"/>
              <w:left w:val="nil"/>
              <w:bottom w:val="nil"/>
              <w:right w:val="nil"/>
            </w:tcBorders>
            <w:shd w:val="clear" w:color="auto" w:fill="auto"/>
            <w:vAlign w:val="center"/>
            <w:hideMark/>
          </w:tcPr>
          <w:p w14:paraId="6A6AA13C" w14:textId="1D6A8876"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11"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 xml:space="preserve">(0.002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1)</w:t>
            </w:r>
          </w:p>
        </w:tc>
        <w:tc>
          <w:tcPr>
            <w:tcW w:w="0" w:type="auto"/>
            <w:tcBorders>
              <w:top w:val="nil"/>
              <w:left w:val="nil"/>
              <w:bottom w:val="nil"/>
              <w:right w:val="nil"/>
            </w:tcBorders>
            <w:shd w:val="clear" w:color="auto" w:fill="auto"/>
            <w:vAlign w:val="center"/>
            <w:hideMark/>
          </w:tcPr>
          <w:p w14:paraId="17B86D24" w14:textId="1942E2A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2"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 xml:space="preserve">(-0.00114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3"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583BA16D"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4"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 xml:space="preserve">(-0.937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799)</w:t>
            </w:r>
          </w:p>
        </w:tc>
        <w:tc>
          <w:tcPr>
            <w:tcW w:w="0" w:type="auto"/>
            <w:tcBorders>
              <w:top w:val="nil"/>
              <w:left w:val="nil"/>
              <w:bottom w:val="nil"/>
              <w:right w:val="nil"/>
            </w:tcBorders>
            <w:shd w:val="clear" w:color="auto" w:fill="auto"/>
            <w:vAlign w:val="center"/>
            <w:hideMark/>
          </w:tcPr>
          <w:p w14:paraId="4D32166F" w14:textId="655EA582" w:rsidR="004A2EA0" w:rsidRPr="004A2EA0" w:rsidRDefault="004A2EA0">
            <w:pPr>
              <w:spacing w:after="0"/>
              <w:contextualSpacing/>
              <w:jc w:val="center"/>
              <w:rPr>
                <w:rFonts w:ascii="Times New Roman" w:eastAsia="Times New Roman" w:hAnsi="Times New Roman" w:cs="Times New Roman"/>
                <w:color w:val="000000"/>
                <w:lang w:val="en-HK" w:eastAsia="en-GB"/>
              </w:rPr>
              <w:pPrChange w:id="1415" w:author="Daniel Noble" w:date="2023-07-12T13:16:00Z">
                <w:pPr>
                  <w:spacing w:after="0" w:line="480" w:lineRule="auto"/>
                  <w:jc w:val="center"/>
                </w:pPr>
              </w:pPrChange>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 xml:space="preserve">(-0.865 </w:t>
            </w:r>
            <w:r w:rsidR="000E55B9" w:rsidRPr="000E55B9">
              <w:rPr>
                <w:rFonts w:ascii="Times New Roman" w:eastAsia="Times New Roman" w:hAnsi="Times New Roman" w:cs="Times New Roman"/>
                <w:color w:val="000000"/>
                <w:lang w:val="en-HK" w:eastAsia="en-GB"/>
              </w:rPr>
              <w:t>to</w:t>
            </w:r>
            <w:r w:rsidRPr="004A2EA0">
              <w:rPr>
                <w:rFonts w:ascii="Times New Roman" w:eastAsia="Times New Roman" w:hAnsi="Times New Roman" w:cs="Times New Roman"/>
                <w:color w:val="000000"/>
                <w:lang w:val="en-HK" w:eastAsia="en-GB"/>
              </w:rPr>
              <w:t xml:space="preserve"> 0.845)</w:t>
            </w:r>
          </w:p>
        </w:tc>
        <w:tc>
          <w:tcPr>
            <w:tcW w:w="0" w:type="auto"/>
            <w:tcBorders>
              <w:top w:val="nil"/>
              <w:left w:val="nil"/>
              <w:bottom w:val="nil"/>
              <w:right w:val="nil"/>
            </w:tcBorders>
            <w:shd w:val="clear" w:color="auto" w:fill="auto"/>
            <w:vAlign w:val="center"/>
            <w:hideMark/>
          </w:tcPr>
          <w:p w14:paraId="15937A77" w14:textId="32F53304"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16"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 xml:space="preserve">(0 </w:t>
            </w:r>
            <w:r w:rsidR="000E55B9">
              <w:rPr>
                <w:rFonts w:ascii="Times New Roman" w:eastAsia="Times New Roman" w:hAnsi="Times New Roman" w:cs="Times New Roman"/>
                <w:b/>
                <w:bCs/>
                <w:color w:val="000000"/>
                <w:lang w:val="en-HK" w:eastAsia="en-GB"/>
              </w:rPr>
              <w:t>to</w:t>
            </w:r>
            <w:r w:rsidRPr="004A2EA0">
              <w:rPr>
                <w:rFonts w:ascii="Times New Roman" w:eastAsia="Times New Roman" w:hAnsi="Times New Roman" w:cs="Times New Roman"/>
                <w:b/>
                <w:bCs/>
                <w:color w:val="000000"/>
                <w:lang w:val="en-HK" w:eastAsia="en-GB"/>
              </w:rPr>
              <w:t xml:space="preserve">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17"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18"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pPr>
              <w:spacing w:after="0"/>
              <w:contextualSpacing/>
              <w:jc w:val="center"/>
              <w:rPr>
                <w:rFonts w:ascii="Times New Roman" w:eastAsia="Times New Roman" w:hAnsi="Times New Roman" w:cs="Times New Roman"/>
                <w:i/>
                <w:iCs/>
                <w:color w:val="000000"/>
                <w:lang w:val="en-HK" w:eastAsia="en-GB"/>
              </w:rPr>
              <w:pPrChange w:id="1419" w:author="Daniel Noble" w:date="2023-07-12T13:16:00Z">
                <w:pPr>
                  <w:spacing w:after="0" w:line="480" w:lineRule="auto"/>
                  <w:jc w:val="center"/>
                </w:pPr>
              </w:pPrChange>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20"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21"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pPr>
              <w:spacing w:after="0"/>
              <w:contextualSpacing/>
              <w:jc w:val="center"/>
              <w:rPr>
                <w:rFonts w:ascii="Times New Roman" w:eastAsia="Times New Roman" w:hAnsi="Times New Roman" w:cs="Times New Roman"/>
                <w:b/>
                <w:bCs/>
                <w:color w:val="000000"/>
                <w:lang w:val="en-HK" w:eastAsia="en-GB"/>
              </w:rPr>
              <w:pPrChange w:id="1422" w:author="Daniel Noble" w:date="2023-07-12T13:16:00Z">
                <w:pPr>
                  <w:spacing w:after="0" w:line="480" w:lineRule="auto"/>
                  <w:jc w:val="center"/>
                </w:pPr>
              </w:pPrChange>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pPr>
        <w:contextualSpacing/>
        <w:pPrChange w:id="1423" w:author="Daniel Noble" w:date="2023-07-12T13:16:00Z">
          <w:pPr>
            <w:spacing w:line="480" w:lineRule="auto"/>
          </w:pPr>
        </w:pPrChange>
      </w:pPr>
    </w:p>
    <w:tbl>
      <w:tblPr>
        <w:tblStyle w:val="Table"/>
        <w:tblW w:w="0" w:type="auto"/>
        <w:jc w:val="center"/>
        <w:tblLook w:val="07E0" w:firstRow="1" w:lastRow="1" w:firstColumn="1" w:lastColumn="1" w:noHBand="1" w:noVBand="1"/>
      </w:tblPr>
      <w:tblGrid>
        <w:gridCol w:w="3492"/>
        <w:gridCol w:w="2028"/>
        <w:gridCol w:w="2028"/>
        <w:gridCol w:w="2028"/>
        <w:tblGridChange w:id="1424">
          <w:tblGrid>
            <w:gridCol w:w="3489"/>
            <w:gridCol w:w="3"/>
            <w:gridCol w:w="437"/>
            <w:gridCol w:w="753"/>
            <w:gridCol w:w="836"/>
            <w:gridCol w:w="2"/>
            <w:gridCol w:w="400"/>
            <w:gridCol w:w="658"/>
            <w:gridCol w:w="969"/>
            <w:gridCol w:w="1"/>
            <w:gridCol w:w="200"/>
            <w:gridCol w:w="343"/>
            <w:gridCol w:w="1485"/>
          </w:tblGrid>
        </w:tblGridChange>
      </w:tblGrid>
      <w:tr w:rsidR="00AA62AB" w:rsidRPr="00AA62AB" w14:paraId="73CADDEB" w14:textId="77777777" w:rsidTr="000D60D5">
        <w:trPr>
          <w:trHeight w:val="1890"/>
          <w:jc w:val="center"/>
        </w:trPr>
        <w:tc>
          <w:tcPr>
            <w:tcW w:w="0" w:type="auto"/>
            <w:gridSpan w:val="4"/>
            <w:tcBorders>
              <w:bottom w:val="single" w:sz="0" w:space="0" w:color="auto"/>
            </w:tcBorders>
            <w:vAlign w:val="bottom"/>
          </w:tcPr>
          <w:p w14:paraId="7FE79EFA" w14:textId="6B30573F" w:rsidR="00AA62AB" w:rsidRPr="00AA62AB" w:rsidRDefault="00AA62AB">
            <w:pPr>
              <w:pStyle w:val="FigureorTabletext"/>
              <w:spacing w:line="240" w:lineRule="auto"/>
              <w:rPr>
                <w:rFonts w:ascii="Times New Roman" w:hAnsi="Times New Roman"/>
              </w:rPr>
              <w:pPrChange w:id="1425" w:author="Daniel Noble" w:date="2023-07-12T13:16:00Z">
                <w:pPr>
                  <w:pStyle w:val="FigureorTabletext"/>
                  <w:spacing w:line="480" w:lineRule="auto"/>
                </w:pPr>
              </w:pPrChange>
            </w:pPr>
            <w:r w:rsidRPr="00AA62AB">
              <w:rPr>
                <w:rStyle w:val="AppendixFigureTableHeaderChar"/>
                <w:rFonts w:ascii="Times New Roman" w:hAnsi="Times New Roman"/>
              </w:rPr>
              <w:lastRenderedPageBreak/>
              <w:t>Table S7</w:t>
            </w:r>
            <w:r w:rsidRPr="00AA62AB">
              <w:rPr>
                <w:rFonts w:ascii="Times New Roman" w:hAnsi="Times New Roman"/>
              </w:rPr>
              <w:t xml:space="preserve"> </w:t>
            </w:r>
            <w:commentRangeStart w:id="1426"/>
            <w:r w:rsidRPr="00AA62AB">
              <w:rPr>
                <w:rFonts w:ascii="Times New Roman" w:hAnsi="Times New Roman"/>
              </w:rPr>
              <w:t xml:space="preserve">Estimates from </w:t>
            </w:r>
            <w:ins w:id="1427" w:author="Daniel Noble" w:date="2023-09-04T11:17:00Z">
              <w:r w:rsidR="00855D11">
                <w:rPr>
                  <w:rFonts w:ascii="Times New Roman" w:hAnsi="Times New Roman"/>
                </w:rPr>
                <w:t xml:space="preserve">the full </w:t>
              </w:r>
            </w:ins>
            <w:r w:rsidRPr="00AA62AB">
              <w:rPr>
                <w:rFonts w:ascii="Times New Roman" w:hAnsi="Times New Roman"/>
              </w:rPr>
              <w:t>model with inte</w:t>
            </w:r>
            <w:commentRangeEnd w:id="1426"/>
            <w:r w:rsidR="00EE15CA">
              <w:rPr>
                <w:rStyle w:val="CommentReference"/>
                <w:rFonts w:ascii="Times New Roman" w:eastAsiaTheme="minorHAnsi" w:hAnsi="Times New Roman" w:cstheme="minorBidi"/>
                <w:bCs w:val="0"/>
                <w:lang w:val="en-GB"/>
              </w:rPr>
              <w:commentReference w:id="1426"/>
            </w:r>
            <w:r w:rsidRPr="00AA62AB">
              <w:rPr>
                <w:rFonts w:ascii="Times New Roman" w:hAnsi="Times New Roman"/>
              </w:rPr>
              <w:t xml:space="preserve">raction between treatment and age (linear </w:t>
            </w:r>
            <w:ins w:id="1428" w:author="Daniel Noble" w:date="2023-09-04T11:17:00Z">
              <w:r w:rsidR="00855D11">
                <w:rPr>
                  <w:rFonts w:ascii="Times New Roman" w:hAnsi="Times New Roman"/>
                </w:rPr>
                <w:t xml:space="preserve">and quadratic </w:t>
              </w:r>
            </w:ins>
            <w:r w:rsidRPr="00AA62AB">
              <w:rPr>
                <w:rFonts w:ascii="Times New Roman" w:hAnsi="Times New Roman"/>
              </w:rPr>
              <w:t>growth rate)</w:t>
            </w:r>
            <w:del w:id="1429" w:author="Daniel Noble" w:date="2023-09-04T11:17:00Z">
              <w:r w:rsidRPr="00AA62AB" w:rsidDel="00855D11">
                <w:rPr>
                  <w:rFonts w:ascii="Times New Roman" w:hAnsi="Times New Roman"/>
                </w:rPr>
                <w:delText xml:space="preserve"> only</w:delText>
              </w:r>
            </w:del>
            <w:r w:rsidRPr="00AA62AB">
              <w:rPr>
                <w:rFonts w:ascii="Times New Roman" w:hAnsi="Times New Roman"/>
              </w:rPr>
              <w:t xml:space="preserve">. Bolded estimates are 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obs = 2926. Age measured in days was z-transformed (mean = 361.34, SD = 185.16)</w:t>
            </w:r>
          </w:p>
        </w:tc>
      </w:tr>
      <w:tr w:rsidR="00AA62AB" w:rsidRPr="00AA62AB" w14:paraId="39474602" w14:textId="77777777" w:rsidTr="000D60D5">
        <w:trPr>
          <w:trHeight w:val="374"/>
          <w:jc w:val="center"/>
        </w:trPr>
        <w:tc>
          <w:tcPr>
            <w:tcW w:w="0" w:type="auto"/>
            <w:tcBorders>
              <w:bottom w:val="single" w:sz="0" w:space="0" w:color="auto"/>
            </w:tcBorders>
            <w:vAlign w:val="bottom"/>
          </w:tcPr>
          <w:p w14:paraId="48B07F60" w14:textId="77777777" w:rsidR="00AA62AB" w:rsidRPr="00C40751" w:rsidRDefault="00AA62AB">
            <w:pPr>
              <w:pStyle w:val="FigureorTabletext"/>
              <w:spacing w:line="240" w:lineRule="auto"/>
              <w:rPr>
                <w:rFonts w:ascii="Times New Roman" w:hAnsi="Times New Roman"/>
                <w:b/>
                <w:bCs w:val="0"/>
                <w:rPrChange w:id="1430" w:author="Daniel Noble" w:date="2023-09-04T11:10:00Z">
                  <w:rPr>
                    <w:rFonts w:ascii="Times New Roman" w:hAnsi="Times New Roman"/>
                  </w:rPr>
                </w:rPrChange>
              </w:rPr>
              <w:pPrChange w:id="1431" w:author="Daniel Noble" w:date="2023-07-12T13:16:00Z">
                <w:pPr>
                  <w:pStyle w:val="FigureorTabletext"/>
                  <w:spacing w:line="480" w:lineRule="auto"/>
                </w:pPr>
              </w:pPrChange>
            </w:pPr>
            <w:r w:rsidRPr="00C40751">
              <w:rPr>
                <w:rFonts w:ascii="Times New Roman" w:hAnsi="Times New Roman"/>
                <w:b/>
                <w:bCs w:val="0"/>
                <w:rPrChange w:id="1432" w:author="Daniel Noble" w:date="2023-09-04T11:10:00Z">
                  <w:rPr>
                    <w:rFonts w:ascii="Times New Roman" w:hAnsi="Times New Roman"/>
                  </w:rPr>
                </w:rPrChange>
              </w:rPr>
              <w:t>Parameter</w:t>
            </w:r>
          </w:p>
        </w:tc>
        <w:tc>
          <w:tcPr>
            <w:tcW w:w="0" w:type="auto"/>
            <w:tcBorders>
              <w:bottom w:val="single" w:sz="0" w:space="0" w:color="auto"/>
            </w:tcBorders>
            <w:vAlign w:val="bottom"/>
          </w:tcPr>
          <w:p w14:paraId="36135B38" w14:textId="77777777" w:rsidR="00AA62AB" w:rsidRPr="00C40751" w:rsidRDefault="00AA62AB" w:rsidP="00C40751">
            <w:pPr>
              <w:pStyle w:val="FigureorTabletext"/>
              <w:spacing w:line="240" w:lineRule="auto"/>
              <w:jc w:val="center"/>
              <w:rPr>
                <w:rFonts w:ascii="Times New Roman" w:hAnsi="Times New Roman"/>
                <w:b/>
                <w:bCs w:val="0"/>
                <w:rPrChange w:id="1433" w:author="Daniel Noble" w:date="2023-09-04T11:10:00Z">
                  <w:rPr>
                    <w:rFonts w:ascii="Times New Roman" w:hAnsi="Times New Roman"/>
                  </w:rPr>
                </w:rPrChange>
              </w:rPr>
              <w:pPrChange w:id="1434" w:author="Daniel Noble" w:date="2023-09-04T11:10:00Z">
                <w:pPr>
                  <w:pStyle w:val="FigureorTabletext"/>
                  <w:spacing w:line="480" w:lineRule="auto"/>
                </w:pPr>
              </w:pPrChange>
            </w:pPr>
            <w:r w:rsidRPr="00C40751">
              <w:rPr>
                <w:rFonts w:ascii="Times New Roman" w:hAnsi="Times New Roman"/>
                <w:b/>
                <w:bCs w:val="0"/>
                <w:rPrChange w:id="1435" w:author="Daniel Noble" w:date="2023-09-04T11:10:00Z">
                  <w:rPr>
                    <w:rFonts w:ascii="Times New Roman" w:hAnsi="Times New Roman"/>
                  </w:rPr>
                </w:rPrChange>
              </w:rPr>
              <w:t>Estimate</w:t>
            </w:r>
          </w:p>
        </w:tc>
        <w:tc>
          <w:tcPr>
            <w:tcW w:w="0" w:type="auto"/>
            <w:tcBorders>
              <w:bottom w:val="single" w:sz="0" w:space="0" w:color="auto"/>
            </w:tcBorders>
            <w:vAlign w:val="bottom"/>
          </w:tcPr>
          <w:p w14:paraId="1F9F48EA" w14:textId="77777777" w:rsidR="00AA62AB" w:rsidRPr="00C40751" w:rsidRDefault="00AA62AB" w:rsidP="00C40751">
            <w:pPr>
              <w:pStyle w:val="FigureorTabletext"/>
              <w:spacing w:line="240" w:lineRule="auto"/>
              <w:jc w:val="center"/>
              <w:rPr>
                <w:rFonts w:ascii="Times New Roman" w:hAnsi="Times New Roman"/>
                <w:b/>
                <w:bCs w:val="0"/>
                <w:rPrChange w:id="1436" w:author="Daniel Noble" w:date="2023-09-04T11:10:00Z">
                  <w:rPr>
                    <w:rFonts w:ascii="Times New Roman" w:hAnsi="Times New Roman"/>
                  </w:rPr>
                </w:rPrChange>
              </w:rPr>
              <w:pPrChange w:id="1437" w:author="Daniel Noble" w:date="2023-09-04T11:10:00Z">
                <w:pPr>
                  <w:pStyle w:val="FigureorTabletext"/>
                  <w:spacing w:line="480" w:lineRule="auto"/>
                </w:pPr>
              </w:pPrChange>
            </w:pPr>
            <w:r w:rsidRPr="00C40751">
              <w:rPr>
                <w:rFonts w:ascii="Times New Roman" w:hAnsi="Times New Roman"/>
                <w:b/>
                <w:bCs w:val="0"/>
                <w:rPrChange w:id="1438" w:author="Daniel Noble" w:date="2023-09-04T11:10:00Z">
                  <w:rPr>
                    <w:rFonts w:ascii="Times New Roman" w:hAnsi="Times New Roman"/>
                  </w:rPr>
                </w:rPrChange>
              </w:rPr>
              <w:t>Lower</w:t>
            </w:r>
          </w:p>
        </w:tc>
        <w:tc>
          <w:tcPr>
            <w:tcW w:w="0" w:type="auto"/>
            <w:tcBorders>
              <w:bottom w:val="single" w:sz="0" w:space="0" w:color="auto"/>
            </w:tcBorders>
            <w:vAlign w:val="bottom"/>
          </w:tcPr>
          <w:p w14:paraId="3CBCFD1E" w14:textId="77777777" w:rsidR="00AA62AB" w:rsidRPr="00C40751" w:rsidRDefault="00AA62AB" w:rsidP="00C40751">
            <w:pPr>
              <w:pStyle w:val="FigureorTabletext"/>
              <w:spacing w:line="240" w:lineRule="auto"/>
              <w:jc w:val="center"/>
              <w:rPr>
                <w:rFonts w:ascii="Times New Roman" w:hAnsi="Times New Roman"/>
                <w:b/>
                <w:bCs w:val="0"/>
                <w:rPrChange w:id="1439" w:author="Daniel Noble" w:date="2023-09-04T11:10:00Z">
                  <w:rPr>
                    <w:rFonts w:ascii="Times New Roman" w:hAnsi="Times New Roman"/>
                  </w:rPr>
                </w:rPrChange>
              </w:rPr>
              <w:pPrChange w:id="1440" w:author="Daniel Noble" w:date="2023-09-04T11:10:00Z">
                <w:pPr>
                  <w:pStyle w:val="FigureorTabletext"/>
                  <w:spacing w:line="480" w:lineRule="auto"/>
                </w:pPr>
              </w:pPrChange>
            </w:pPr>
            <w:r w:rsidRPr="00C40751">
              <w:rPr>
                <w:rFonts w:ascii="Times New Roman" w:hAnsi="Times New Roman"/>
                <w:b/>
                <w:bCs w:val="0"/>
                <w:rPrChange w:id="1441" w:author="Daniel Noble" w:date="2023-09-04T11:10:00Z">
                  <w:rPr>
                    <w:rFonts w:ascii="Times New Roman" w:hAnsi="Times New Roman"/>
                  </w:rPr>
                </w:rPrChange>
              </w:rPr>
              <w:t>Upper</w:t>
            </w:r>
          </w:p>
        </w:tc>
      </w:tr>
      <w:tr w:rsidR="00AA62AB" w:rsidRPr="00AA62AB" w14:paraId="5F62566D" w14:textId="77777777" w:rsidTr="000D60D5">
        <w:trPr>
          <w:trHeight w:val="390"/>
          <w:jc w:val="center"/>
        </w:trPr>
        <w:tc>
          <w:tcPr>
            <w:tcW w:w="0" w:type="auto"/>
          </w:tcPr>
          <w:p w14:paraId="7E5599F5" w14:textId="77777777" w:rsidR="00AA62AB" w:rsidRPr="00AA62AB" w:rsidRDefault="00AA62AB">
            <w:pPr>
              <w:pStyle w:val="FigureorTabletext"/>
              <w:spacing w:line="240" w:lineRule="auto"/>
              <w:rPr>
                <w:rFonts w:ascii="Times New Roman" w:hAnsi="Times New Roman"/>
                <w:i/>
                <w:iCs/>
              </w:rPr>
              <w:pPrChange w:id="1442"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3500470A" w14:textId="77777777" w:rsidR="00AA62AB" w:rsidRPr="00AA62AB" w:rsidRDefault="00AA62AB" w:rsidP="00C40751">
            <w:pPr>
              <w:pStyle w:val="FigureorTabletext"/>
              <w:spacing w:line="240" w:lineRule="auto"/>
              <w:jc w:val="center"/>
              <w:rPr>
                <w:rFonts w:ascii="Times New Roman" w:hAnsi="Times New Roman"/>
                <w:b/>
              </w:rPr>
              <w:pPrChange w:id="1443" w:author="Daniel Noble" w:date="2023-09-04T11:10:00Z">
                <w:pPr>
                  <w:pStyle w:val="FigureorTabletext"/>
                  <w:spacing w:line="480" w:lineRule="auto"/>
                </w:pPr>
              </w:pPrChange>
            </w:pPr>
          </w:p>
        </w:tc>
        <w:tc>
          <w:tcPr>
            <w:tcW w:w="0" w:type="auto"/>
          </w:tcPr>
          <w:p w14:paraId="66B207FF" w14:textId="77777777" w:rsidR="00AA62AB" w:rsidRPr="00AA62AB" w:rsidRDefault="00AA62AB" w:rsidP="00C40751">
            <w:pPr>
              <w:pStyle w:val="FigureorTabletext"/>
              <w:spacing w:line="240" w:lineRule="auto"/>
              <w:jc w:val="center"/>
              <w:rPr>
                <w:rFonts w:ascii="Times New Roman" w:hAnsi="Times New Roman"/>
                <w:b/>
              </w:rPr>
              <w:pPrChange w:id="1444" w:author="Daniel Noble" w:date="2023-09-04T11:10:00Z">
                <w:pPr>
                  <w:pStyle w:val="FigureorTabletext"/>
                  <w:spacing w:line="480" w:lineRule="auto"/>
                </w:pPr>
              </w:pPrChange>
            </w:pPr>
          </w:p>
        </w:tc>
        <w:tc>
          <w:tcPr>
            <w:tcW w:w="0" w:type="auto"/>
          </w:tcPr>
          <w:p w14:paraId="56E9B8C6" w14:textId="77777777" w:rsidR="00AA62AB" w:rsidRPr="00AA62AB" w:rsidRDefault="00AA62AB" w:rsidP="00C40751">
            <w:pPr>
              <w:pStyle w:val="FigureorTabletext"/>
              <w:spacing w:line="240" w:lineRule="auto"/>
              <w:jc w:val="center"/>
              <w:rPr>
                <w:rFonts w:ascii="Times New Roman" w:hAnsi="Times New Roman"/>
                <w:b/>
              </w:rPr>
              <w:pPrChange w:id="1445" w:author="Daniel Noble" w:date="2023-09-04T11:10:00Z">
                <w:pPr>
                  <w:pStyle w:val="FigureorTabletext"/>
                  <w:spacing w:line="480" w:lineRule="auto"/>
                </w:pPr>
              </w:pPrChange>
            </w:pPr>
          </w:p>
        </w:tc>
      </w:tr>
      <w:tr w:rsidR="00C40751" w:rsidRPr="00AA62AB" w14:paraId="720F934A" w14:textId="77777777" w:rsidTr="000B4904">
        <w:tblPrEx>
          <w:tblW w:w="0" w:type="auto"/>
          <w:jc w:val="center"/>
          <w:tblLook w:val="07E0" w:firstRow="1" w:lastRow="1" w:firstColumn="1" w:lastColumn="1" w:noHBand="1" w:noVBand="1"/>
          <w:tblPrExChange w:id="1446" w:author="Daniel Noble" w:date="2023-09-04T11:06:00Z">
            <w:tblPrEx>
              <w:tblW w:w="0" w:type="auto"/>
              <w:jc w:val="center"/>
              <w:tblLook w:val="07E0" w:firstRow="1" w:lastRow="1" w:firstColumn="1" w:lastColumn="1" w:noHBand="1" w:noVBand="1"/>
            </w:tblPrEx>
          </w:tblPrExChange>
        </w:tblPrEx>
        <w:trPr>
          <w:trHeight w:val="374"/>
          <w:jc w:val="center"/>
          <w:trPrChange w:id="1447" w:author="Daniel Noble" w:date="2023-09-04T11:06:00Z">
            <w:trPr>
              <w:trHeight w:val="374"/>
              <w:jc w:val="center"/>
            </w:trPr>
          </w:trPrChange>
        </w:trPr>
        <w:tc>
          <w:tcPr>
            <w:tcW w:w="0" w:type="auto"/>
            <w:tcPrChange w:id="1448" w:author="Daniel Noble" w:date="2023-09-04T11:06:00Z">
              <w:tcPr>
                <w:tcW w:w="0" w:type="auto"/>
                <w:gridSpan w:val="4"/>
              </w:tcPr>
            </w:tcPrChange>
          </w:tcPr>
          <w:p w14:paraId="5A9A6CE9" w14:textId="77777777" w:rsidR="00C40751" w:rsidRPr="00AA62AB" w:rsidRDefault="00C40751" w:rsidP="00C40751">
            <w:pPr>
              <w:pStyle w:val="FigureorTabletext"/>
              <w:spacing w:line="240" w:lineRule="auto"/>
              <w:rPr>
                <w:rFonts w:ascii="Times New Roman" w:hAnsi="Times New Roman"/>
              </w:rPr>
              <w:pPrChange w:id="1449" w:author="Daniel Noble" w:date="2023-07-12T13:16:00Z">
                <w:pPr>
                  <w:pStyle w:val="FigureorTabletext"/>
                  <w:spacing w:line="480" w:lineRule="auto"/>
                </w:pPr>
              </w:pPrChange>
            </w:pPr>
            <w:r w:rsidRPr="00AA62AB">
              <w:rPr>
                <w:rFonts w:ascii="Times New Roman" w:hAnsi="Times New Roman"/>
              </w:rPr>
              <w:t>Intercept</w:t>
            </w:r>
          </w:p>
        </w:tc>
        <w:tc>
          <w:tcPr>
            <w:tcW w:w="0" w:type="auto"/>
            <w:vAlign w:val="center"/>
            <w:tcPrChange w:id="1450" w:author="Daniel Noble" w:date="2023-09-04T11:06:00Z">
              <w:tcPr>
                <w:tcW w:w="0" w:type="auto"/>
                <w:gridSpan w:val="4"/>
              </w:tcPr>
            </w:tcPrChange>
          </w:tcPr>
          <w:p w14:paraId="71511443" w14:textId="44A7E748" w:rsidR="00C40751" w:rsidRPr="00C40751" w:rsidRDefault="00C40751" w:rsidP="00C40751">
            <w:pPr>
              <w:pStyle w:val="FigureorTabletext"/>
              <w:spacing w:line="240" w:lineRule="auto"/>
              <w:jc w:val="center"/>
              <w:rPr>
                <w:rFonts w:ascii="Times New Roman" w:hAnsi="Times New Roman"/>
                <w:b/>
                <w:bCs w:val="0"/>
              </w:rPr>
              <w:pPrChange w:id="1451" w:author="Daniel Noble" w:date="2023-09-04T11:10:00Z">
                <w:pPr>
                  <w:pStyle w:val="FigureorTabletext"/>
                  <w:spacing w:line="480" w:lineRule="auto"/>
                </w:pPr>
              </w:pPrChange>
            </w:pPr>
            <w:ins w:id="1452" w:author="Daniel Noble" w:date="2023-09-04T11:06:00Z">
              <w:r w:rsidRPr="00C40751">
                <w:rPr>
                  <w:rFonts w:ascii="Times New Roman" w:eastAsia="Helvetica" w:hAnsi="Times New Roman"/>
                  <w:b/>
                  <w:bCs w:val="0"/>
                  <w:color w:val="000000"/>
                  <w:rPrChange w:id="1453" w:author="Daniel Noble" w:date="2023-09-04T11:10:00Z">
                    <w:rPr>
                      <w:rFonts w:ascii="Helvetica" w:eastAsia="Helvetica" w:hAnsi="Helvetica" w:cs="Helvetica"/>
                      <w:color w:val="000000"/>
                      <w:sz w:val="22"/>
                      <w:szCs w:val="22"/>
                    </w:rPr>
                  </w:rPrChange>
                </w:rPr>
                <w:t>-1.004</w:t>
              </w:r>
            </w:ins>
            <w:del w:id="1454" w:author="Daniel Noble" w:date="2023-09-04T11:06:00Z">
              <w:r w:rsidRPr="00C40751" w:rsidDel="000B4904">
                <w:rPr>
                  <w:rFonts w:ascii="Times New Roman" w:hAnsi="Times New Roman"/>
                  <w:b/>
                  <w:bCs w:val="0"/>
                </w:rPr>
                <w:delText>-0.995</w:delText>
              </w:r>
            </w:del>
          </w:p>
        </w:tc>
        <w:tc>
          <w:tcPr>
            <w:tcW w:w="0" w:type="auto"/>
            <w:vAlign w:val="center"/>
            <w:tcPrChange w:id="1455" w:author="Daniel Noble" w:date="2023-09-04T11:06:00Z">
              <w:tcPr>
                <w:tcW w:w="0" w:type="auto"/>
                <w:gridSpan w:val="4"/>
              </w:tcPr>
            </w:tcPrChange>
          </w:tcPr>
          <w:p w14:paraId="4E834493" w14:textId="2E0C7F46" w:rsidR="00C40751" w:rsidRPr="00C40751" w:rsidRDefault="00C40751" w:rsidP="00C40751">
            <w:pPr>
              <w:pStyle w:val="FigureorTabletext"/>
              <w:spacing w:line="240" w:lineRule="auto"/>
              <w:jc w:val="center"/>
              <w:rPr>
                <w:rFonts w:ascii="Times New Roman" w:hAnsi="Times New Roman"/>
                <w:b/>
                <w:bCs w:val="0"/>
              </w:rPr>
              <w:pPrChange w:id="1456" w:author="Daniel Noble" w:date="2023-09-04T11:10:00Z">
                <w:pPr>
                  <w:pStyle w:val="FigureorTabletext"/>
                  <w:spacing w:line="480" w:lineRule="auto"/>
                </w:pPr>
              </w:pPrChange>
            </w:pPr>
            <w:ins w:id="1457" w:author="Daniel Noble" w:date="2023-09-04T11:06:00Z">
              <w:r w:rsidRPr="00C40751">
                <w:rPr>
                  <w:rFonts w:ascii="Times New Roman" w:eastAsia="Helvetica" w:hAnsi="Times New Roman"/>
                  <w:b/>
                  <w:bCs w:val="0"/>
                  <w:color w:val="000000"/>
                  <w:rPrChange w:id="1458" w:author="Daniel Noble" w:date="2023-09-04T11:10:00Z">
                    <w:rPr>
                      <w:rFonts w:ascii="Helvetica" w:eastAsia="Helvetica" w:hAnsi="Helvetica" w:cs="Helvetica"/>
                      <w:color w:val="000000"/>
                      <w:sz w:val="22"/>
                      <w:szCs w:val="22"/>
                    </w:rPr>
                  </w:rPrChange>
                </w:rPr>
                <w:t>-1.043</w:t>
              </w:r>
            </w:ins>
            <w:del w:id="1459" w:author="Daniel Noble" w:date="2023-09-04T11:06:00Z">
              <w:r w:rsidRPr="00C40751" w:rsidDel="000B4904">
                <w:rPr>
                  <w:rFonts w:ascii="Times New Roman" w:hAnsi="Times New Roman"/>
                  <w:b/>
                  <w:bCs w:val="0"/>
                </w:rPr>
                <w:delText>-1.014</w:delText>
              </w:r>
            </w:del>
          </w:p>
        </w:tc>
        <w:tc>
          <w:tcPr>
            <w:tcW w:w="0" w:type="auto"/>
            <w:vAlign w:val="center"/>
            <w:tcPrChange w:id="1460" w:author="Daniel Noble" w:date="2023-09-04T11:06:00Z">
              <w:tcPr>
                <w:tcW w:w="0" w:type="auto"/>
              </w:tcPr>
            </w:tcPrChange>
          </w:tcPr>
          <w:p w14:paraId="1CEAAD85" w14:textId="077F6F40" w:rsidR="00C40751" w:rsidRPr="00C40751" w:rsidRDefault="00C40751" w:rsidP="00C40751">
            <w:pPr>
              <w:pStyle w:val="FigureorTabletext"/>
              <w:spacing w:line="240" w:lineRule="auto"/>
              <w:jc w:val="center"/>
              <w:rPr>
                <w:rFonts w:ascii="Times New Roman" w:hAnsi="Times New Roman"/>
                <w:b/>
                <w:bCs w:val="0"/>
              </w:rPr>
              <w:pPrChange w:id="1461" w:author="Daniel Noble" w:date="2023-09-04T11:10:00Z">
                <w:pPr>
                  <w:pStyle w:val="FigureorTabletext"/>
                  <w:spacing w:line="480" w:lineRule="auto"/>
                </w:pPr>
              </w:pPrChange>
            </w:pPr>
            <w:ins w:id="1462" w:author="Daniel Noble" w:date="2023-09-04T11:06:00Z">
              <w:r w:rsidRPr="00C40751">
                <w:rPr>
                  <w:rFonts w:ascii="Times New Roman" w:eastAsia="Helvetica" w:hAnsi="Times New Roman"/>
                  <w:b/>
                  <w:bCs w:val="0"/>
                  <w:color w:val="000000"/>
                  <w:rPrChange w:id="1463" w:author="Daniel Noble" w:date="2023-09-04T11:10:00Z">
                    <w:rPr>
                      <w:rFonts w:ascii="Helvetica" w:eastAsia="Helvetica" w:hAnsi="Helvetica" w:cs="Helvetica"/>
                      <w:color w:val="000000"/>
                      <w:sz w:val="22"/>
                      <w:szCs w:val="22"/>
                    </w:rPr>
                  </w:rPrChange>
                </w:rPr>
                <w:t>-0.968</w:t>
              </w:r>
            </w:ins>
            <w:del w:id="1464" w:author="Daniel Noble" w:date="2023-09-04T11:06:00Z">
              <w:r w:rsidRPr="00C40751" w:rsidDel="000B4904">
                <w:rPr>
                  <w:rFonts w:ascii="Times New Roman" w:hAnsi="Times New Roman"/>
                  <w:b/>
                  <w:bCs w:val="0"/>
                </w:rPr>
                <w:delText>-0.977</w:delText>
              </w:r>
            </w:del>
          </w:p>
        </w:tc>
      </w:tr>
      <w:tr w:rsidR="00C40751" w:rsidRPr="00AA62AB" w14:paraId="52C37D8C" w14:textId="77777777" w:rsidTr="006F49CB">
        <w:tblPrEx>
          <w:tblW w:w="0" w:type="auto"/>
          <w:jc w:val="center"/>
          <w:tblLook w:val="07E0" w:firstRow="1" w:lastRow="1" w:firstColumn="1" w:lastColumn="1" w:noHBand="1" w:noVBand="1"/>
          <w:tblPrExChange w:id="1465" w:author="Daniel Noble" w:date="2023-09-04T11:06:00Z">
            <w:tblPrEx>
              <w:tblW w:w="0" w:type="auto"/>
              <w:jc w:val="center"/>
              <w:tblLook w:val="07E0" w:firstRow="1" w:lastRow="1" w:firstColumn="1" w:lastColumn="1" w:noHBand="1" w:noVBand="1"/>
            </w:tblPrEx>
          </w:tblPrExChange>
        </w:tblPrEx>
        <w:trPr>
          <w:trHeight w:val="374"/>
          <w:jc w:val="center"/>
          <w:trPrChange w:id="1466" w:author="Daniel Noble" w:date="2023-09-04T11:06:00Z">
            <w:trPr>
              <w:trHeight w:val="374"/>
              <w:jc w:val="center"/>
            </w:trPr>
          </w:trPrChange>
        </w:trPr>
        <w:tc>
          <w:tcPr>
            <w:tcW w:w="0" w:type="auto"/>
            <w:tcPrChange w:id="1467" w:author="Daniel Noble" w:date="2023-09-04T11:06:00Z">
              <w:tcPr>
                <w:tcW w:w="0" w:type="auto"/>
                <w:gridSpan w:val="3"/>
              </w:tcPr>
            </w:tcPrChange>
          </w:tcPr>
          <w:p w14:paraId="5A928521" w14:textId="77777777" w:rsidR="00C40751" w:rsidRPr="00AA62AB" w:rsidRDefault="00C40751" w:rsidP="00C40751">
            <w:pPr>
              <w:pStyle w:val="FigureorTabletext"/>
              <w:spacing w:line="240" w:lineRule="auto"/>
              <w:rPr>
                <w:rFonts w:ascii="Times New Roman" w:hAnsi="Times New Roman"/>
              </w:rPr>
              <w:pPrChange w:id="1468" w:author="Daniel Noble" w:date="2023-07-12T13:16:00Z">
                <w:pPr>
                  <w:pStyle w:val="FigureorTabletext"/>
                  <w:spacing w:line="480" w:lineRule="auto"/>
                </w:pPr>
              </w:pPrChange>
            </w:pPr>
            <w:r w:rsidRPr="00AA62AB">
              <w:rPr>
                <w:rFonts w:ascii="Times New Roman" w:hAnsi="Times New Roman"/>
              </w:rPr>
              <w:t>Treatment</w:t>
            </w:r>
          </w:p>
        </w:tc>
        <w:tc>
          <w:tcPr>
            <w:tcW w:w="0" w:type="auto"/>
            <w:vAlign w:val="center"/>
            <w:tcPrChange w:id="1469" w:author="Daniel Noble" w:date="2023-09-04T11:06:00Z">
              <w:tcPr>
                <w:tcW w:w="0" w:type="auto"/>
                <w:gridSpan w:val="4"/>
              </w:tcPr>
            </w:tcPrChange>
          </w:tcPr>
          <w:p w14:paraId="420A1795" w14:textId="624D14FA" w:rsidR="00C40751" w:rsidRPr="00C40751" w:rsidRDefault="00C40751" w:rsidP="00C40751">
            <w:pPr>
              <w:pStyle w:val="FigureorTabletext"/>
              <w:spacing w:line="240" w:lineRule="auto"/>
              <w:jc w:val="center"/>
              <w:rPr>
                <w:rFonts w:ascii="Times New Roman" w:hAnsi="Times New Roman"/>
                <w:b/>
                <w:bCs w:val="0"/>
              </w:rPr>
              <w:pPrChange w:id="1470" w:author="Daniel Noble" w:date="2023-09-04T11:10:00Z">
                <w:pPr>
                  <w:pStyle w:val="FigureorTabletext"/>
                  <w:spacing w:line="480" w:lineRule="auto"/>
                </w:pPr>
              </w:pPrChange>
            </w:pPr>
            <w:ins w:id="1471" w:author="Daniel Noble" w:date="2023-09-04T11:06:00Z">
              <w:r w:rsidRPr="00C40751">
                <w:rPr>
                  <w:rFonts w:ascii="Times New Roman" w:eastAsia="Helvetica" w:hAnsi="Times New Roman"/>
                  <w:b/>
                  <w:bCs w:val="0"/>
                  <w:color w:val="000000"/>
                  <w:rPrChange w:id="1472" w:author="Daniel Noble" w:date="2023-09-04T11:10:00Z">
                    <w:rPr>
                      <w:rFonts w:ascii="Helvetica" w:eastAsia="Helvetica" w:hAnsi="Helvetica" w:cs="Helvetica"/>
                      <w:color w:val="000000"/>
                      <w:sz w:val="22"/>
                      <w:szCs w:val="22"/>
                    </w:rPr>
                  </w:rPrChange>
                </w:rPr>
                <w:t>-0.073</w:t>
              </w:r>
            </w:ins>
            <w:del w:id="1473" w:author="Daniel Noble" w:date="2023-09-04T11:06:00Z">
              <w:r w:rsidRPr="00C40751" w:rsidDel="006F49CB">
                <w:rPr>
                  <w:rFonts w:ascii="Times New Roman" w:hAnsi="Times New Roman"/>
                  <w:b/>
                  <w:bCs w:val="0"/>
                </w:rPr>
                <w:delText>-0.072</w:delText>
              </w:r>
            </w:del>
          </w:p>
        </w:tc>
        <w:tc>
          <w:tcPr>
            <w:tcW w:w="0" w:type="auto"/>
            <w:vAlign w:val="center"/>
            <w:tcPrChange w:id="1474" w:author="Daniel Noble" w:date="2023-09-04T11:06:00Z">
              <w:tcPr>
                <w:tcW w:w="0" w:type="auto"/>
                <w:gridSpan w:val="4"/>
              </w:tcPr>
            </w:tcPrChange>
          </w:tcPr>
          <w:p w14:paraId="18378BBE" w14:textId="77596045" w:rsidR="00C40751" w:rsidRPr="00C40751" w:rsidRDefault="00C40751" w:rsidP="00C40751">
            <w:pPr>
              <w:pStyle w:val="FigureorTabletext"/>
              <w:spacing w:line="240" w:lineRule="auto"/>
              <w:jc w:val="center"/>
              <w:rPr>
                <w:rFonts w:ascii="Times New Roman" w:hAnsi="Times New Roman"/>
                <w:b/>
                <w:bCs w:val="0"/>
              </w:rPr>
              <w:pPrChange w:id="1475" w:author="Daniel Noble" w:date="2023-09-04T11:10:00Z">
                <w:pPr>
                  <w:pStyle w:val="FigureorTabletext"/>
                  <w:spacing w:line="480" w:lineRule="auto"/>
                </w:pPr>
              </w:pPrChange>
            </w:pPr>
            <w:ins w:id="1476" w:author="Daniel Noble" w:date="2023-09-04T11:06:00Z">
              <w:r w:rsidRPr="00C40751">
                <w:rPr>
                  <w:rFonts w:ascii="Times New Roman" w:eastAsia="Helvetica" w:hAnsi="Times New Roman"/>
                  <w:b/>
                  <w:bCs w:val="0"/>
                  <w:color w:val="000000"/>
                  <w:rPrChange w:id="1477" w:author="Daniel Noble" w:date="2023-09-04T11:10:00Z">
                    <w:rPr>
                      <w:rFonts w:ascii="Helvetica" w:eastAsia="Helvetica" w:hAnsi="Helvetica" w:cs="Helvetica"/>
                      <w:color w:val="000000"/>
                      <w:sz w:val="22"/>
                      <w:szCs w:val="22"/>
                    </w:rPr>
                  </w:rPrChange>
                </w:rPr>
                <w:t>-0.100</w:t>
              </w:r>
            </w:ins>
            <w:del w:id="1478" w:author="Daniel Noble" w:date="2023-09-04T11:06:00Z">
              <w:r w:rsidRPr="00C40751" w:rsidDel="006F49CB">
                <w:rPr>
                  <w:rFonts w:ascii="Times New Roman" w:hAnsi="Times New Roman"/>
                  <w:b/>
                  <w:bCs w:val="0"/>
                </w:rPr>
                <w:delText>-0.101</w:delText>
              </w:r>
            </w:del>
          </w:p>
        </w:tc>
        <w:tc>
          <w:tcPr>
            <w:tcW w:w="0" w:type="auto"/>
            <w:vAlign w:val="center"/>
            <w:tcPrChange w:id="1479" w:author="Daniel Noble" w:date="2023-09-04T11:06:00Z">
              <w:tcPr>
                <w:tcW w:w="0" w:type="auto"/>
                <w:gridSpan w:val="2"/>
              </w:tcPr>
            </w:tcPrChange>
          </w:tcPr>
          <w:p w14:paraId="25F8BEFC" w14:textId="38B678C4" w:rsidR="00C40751" w:rsidRPr="00C40751" w:rsidRDefault="00C40751" w:rsidP="00C40751">
            <w:pPr>
              <w:pStyle w:val="FigureorTabletext"/>
              <w:spacing w:line="240" w:lineRule="auto"/>
              <w:jc w:val="center"/>
              <w:rPr>
                <w:rFonts w:ascii="Times New Roman" w:hAnsi="Times New Roman"/>
                <w:b/>
                <w:bCs w:val="0"/>
              </w:rPr>
              <w:pPrChange w:id="1480" w:author="Daniel Noble" w:date="2023-09-04T11:10:00Z">
                <w:pPr>
                  <w:pStyle w:val="FigureorTabletext"/>
                  <w:spacing w:line="480" w:lineRule="auto"/>
                </w:pPr>
              </w:pPrChange>
            </w:pPr>
            <w:ins w:id="1481" w:author="Daniel Noble" w:date="2023-09-04T11:06:00Z">
              <w:r w:rsidRPr="00C40751">
                <w:rPr>
                  <w:rFonts w:ascii="Times New Roman" w:eastAsia="Helvetica" w:hAnsi="Times New Roman"/>
                  <w:b/>
                  <w:bCs w:val="0"/>
                  <w:color w:val="000000"/>
                  <w:rPrChange w:id="1482" w:author="Daniel Noble" w:date="2023-09-04T11:10:00Z">
                    <w:rPr>
                      <w:rFonts w:ascii="Helvetica" w:eastAsia="Helvetica" w:hAnsi="Helvetica" w:cs="Helvetica"/>
                      <w:color w:val="000000"/>
                      <w:sz w:val="22"/>
                      <w:szCs w:val="22"/>
                    </w:rPr>
                  </w:rPrChange>
                </w:rPr>
                <w:t>-0.046</w:t>
              </w:r>
            </w:ins>
            <w:del w:id="1483" w:author="Daniel Noble" w:date="2023-09-04T11:06:00Z">
              <w:r w:rsidRPr="00C40751" w:rsidDel="006F49CB">
                <w:rPr>
                  <w:rFonts w:ascii="Times New Roman" w:hAnsi="Times New Roman"/>
                  <w:b/>
                  <w:bCs w:val="0"/>
                </w:rPr>
                <w:delText>-0.045</w:delText>
              </w:r>
            </w:del>
          </w:p>
        </w:tc>
      </w:tr>
      <w:tr w:rsidR="00C40751" w:rsidRPr="00AA62AB" w14:paraId="0706EFE9" w14:textId="77777777" w:rsidTr="00292A5E">
        <w:tblPrEx>
          <w:tblW w:w="0" w:type="auto"/>
          <w:jc w:val="center"/>
          <w:tblLook w:val="07E0" w:firstRow="1" w:lastRow="1" w:firstColumn="1" w:lastColumn="1" w:noHBand="1" w:noVBand="1"/>
          <w:tblPrExChange w:id="1484" w:author="Daniel Noble" w:date="2023-09-04T11:06:00Z">
            <w:tblPrEx>
              <w:tblW w:w="0" w:type="auto"/>
              <w:jc w:val="center"/>
              <w:tblLook w:val="07E0" w:firstRow="1" w:lastRow="1" w:firstColumn="1" w:lastColumn="1" w:noHBand="1" w:noVBand="1"/>
            </w:tblPrEx>
          </w:tblPrExChange>
        </w:tblPrEx>
        <w:trPr>
          <w:trHeight w:val="374"/>
          <w:jc w:val="center"/>
          <w:trPrChange w:id="1485" w:author="Daniel Noble" w:date="2023-09-04T11:06:00Z">
            <w:trPr>
              <w:trHeight w:val="374"/>
              <w:jc w:val="center"/>
            </w:trPr>
          </w:trPrChange>
        </w:trPr>
        <w:tc>
          <w:tcPr>
            <w:tcW w:w="0" w:type="auto"/>
            <w:tcPrChange w:id="1486" w:author="Daniel Noble" w:date="2023-09-04T11:06:00Z">
              <w:tcPr>
                <w:tcW w:w="0" w:type="auto"/>
                <w:gridSpan w:val="3"/>
              </w:tcPr>
            </w:tcPrChange>
          </w:tcPr>
          <w:p w14:paraId="30B43FF3" w14:textId="77777777" w:rsidR="00C40751" w:rsidRPr="00AA62AB" w:rsidRDefault="00C40751" w:rsidP="00C40751">
            <w:pPr>
              <w:pStyle w:val="FigureorTabletext"/>
              <w:spacing w:line="240" w:lineRule="auto"/>
              <w:rPr>
                <w:rFonts w:ascii="Times New Roman" w:hAnsi="Times New Roman"/>
              </w:rPr>
              <w:pPrChange w:id="1487" w:author="Daniel Noble" w:date="2023-07-12T13:16:00Z">
                <w:pPr>
                  <w:pStyle w:val="FigureorTabletext"/>
                  <w:spacing w:line="480" w:lineRule="auto"/>
                </w:pPr>
              </w:pPrChange>
            </w:pPr>
            <w:r w:rsidRPr="00AA62AB">
              <w:rPr>
                <w:rFonts w:ascii="Times New Roman" w:hAnsi="Times New Roman"/>
              </w:rPr>
              <w:t>Age</w:t>
            </w:r>
          </w:p>
        </w:tc>
        <w:tc>
          <w:tcPr>
            <w:tcW w:w="0" w:type="auto"/>
            <w:vAlign w:val="center"/>
            <w:tcPrChange w:id="1488" w:author="Daniel Noble" w:date="2023-09-04T11:06:00Z">
              <w:tcPr>
                <w:tcW w:w="0" w:type="auto"/>
                <w:gridSpan w:val="4"/>
              </w:tcPr>
            </w:tcPrChange>
          </w:tcPr>
          <w:p w14:paraId="0E0609D3" w14:textId="47A23C77" w:rsidR="00C40751" w:rsidRPr="00C40751" w:rsidRDefault="00C40751" w:rsidP="00C40751">
            <w:pPr>
              <w:pStyle w:val="FigureorTabletext"/>
              <w:spacing w:line="240" w:lineRule="auto"/>
              <w:jc w:val="center"/>
              <w:rPr>
                <w:rFonts w:ascii="Times New Roman" w:hAnsi="Times New Roman"/>
                <w:b/>
                <w:bCs w:val="0"/>
              </w:rPr>
              <w:pPrChange w:id="1489" w:author="Daniel Noble" w:date="2023-09-04T11:10:00Z">
                <w:pPr>
                  <w:pStyle w:val="FigureorTabletext"/>
                  <w:spacing w:line="480" w:lineRule="auto"/>
                </w:pPr>
              </w:pPrChange>
            </w:pPr>
            <w:ins w:id="1490" w:author="Daniel Noble" w:date="2023-09-04T11:06:00Z">
              <w:r w:rsidRPr="00C40751">
                <w:rPr>
                  <w:rFonts w:ascii="Times New Roman" w:eastAsia="Helvetica" w:hAnsi="Times New Roman"/>
                  <w:b/>
                  <w:bCs w:val="0"/>
                  <w:color w:val="000000"/>
                  <w:rPrChange w:id="1491" w:author="Daniel Noble" w:date="2023-09-04T11:10:00Z">
                    <w:rPr>
                      <w:rFonts w:ascii="Helvetica" w:eastAsia="Helvetica" w:hAnsi="Helvetica" w:cs="Helvetica"/>
                      <w:color w:val="000000"/>
                      <w:sz w:val="22"/>
                      <w:szCs w:val="22"/>
                    </w:rPr>
                  </w:rPrChange>
                </w:rPr>
                <w:t>0.503</w:t>
              </w:r>
            </w:ins>
            <w:del w:id="1492" w:author="Daniel Noble" w:date="2023-09-04T11:06:00Z">
              <w:r w:rsidRPr="00C40751" w:rsidDel="00292A5E">
                <w:rPr>
                  <w:rFonts w:ascii="Times New Roman" w:hAnsi="Times New Roman"/>
                  <w:b/>
                  <w:bCs w:val="0"/>
                </w:rPr>
                <w:delText>0.507</w:delText>
              </w:r>
            </w:del>
          </w:p>
        </w:tc>
        <w:tc>
          <w:tcPr>
            <w:tcW w:w="0" w:type="auto"/>
            <w:vAlign w:val="center"/>
            <w:tcPrChange w:id="1493" w:author="Daniel Noble" w:date="2023-09-04T11:06:00Z">
              <w:tcPr>
                <w:tcW w:w="0" w:type="auto"/>
                <w:gridSpan w:val="4"/>
              </w:tcPr>
            </w:tcPrChange>
          </w:tcPr>
          <w:p w14:paraId="18B38E24" w14:textId="49C58B44" w:rsidR="00C40751" w:rsidRPr="00C40751" w:rsidRDefault="00C40751" w:rsidP="00C40751">
            <w:pPr>
              <w:pStyle w:val="FigureorTabletext"/>
              <w:spacing w:line="240" w:lineRule="auto"/>
              <w:jc w:val="center"/>
              <w:rPr>
                <w:rFonts w:ascii="Times New Roman" w:hAnsi="Times New Roman"/>
                <w:b/>
                <w:bCs w:val="0"/>
              </w:rPr>
              <w:pPrChange w:id="1494" w:author="Daniel Noble" w:date="2023-09-04T11:10:00Z">
                <w:pPr>
                  <w:pStyle w:val="FigureorTabletext"/>
                  <w:spacing w:line="480" w:lineRule="auto"/>
                </w:pPr>
              </w:pPrChange>
            </w:pPr>
            <w:ins w:id="1495" w:author="Daniel Noble" w:date="2023-09-04T11:06:00Z">
              <w:r w:rsidRPr="00C40751">
                <w:rPr>
                  <w:rFonts w:ascii="Times New Roman" w:eastAsia="Helvetica" w:hAnsi="Times New Roman"/>
                  <w:b/>
                  <w:bCs w:val="0"/>
                  <w:color w:val="000000"/>
                  <w:rPrChange w:id="1496" w:author="Daniel Noble" w:date="2023-09-04T11:10:00Z">
                    <w:rPr>
                      <w:rFonts w:ascii="Helvetica" w:eastAsia="Helvetica" w:hAnsi="Helvetica" w:cs="Helvetica"/>
                      <w:color w:val="000000"/>
                      <w:sz w:val="22"/>
                      <w:szCs w:val="22"/>
                    </w:rPr>
                  </w:rPrChange>
                </w:rPr>
                <w:t>0.465</w:t>
              </w:r>
            </w:ins>
            <w:del w:id="1497" w:author="Daniel Noble" w:date="2023-09-04T11:06:00Z">
              <w:r w:rsidRPr="00C40751" w:rsidDel="00292A5E">
                <w:rPr>
                  <w:rFonts w:ascii="Times New Roman" w:hAnsi="Times New Roman"/>
                  <w:b/>
                  <w:bCs w:val="0"/>
                </w:rPr>
                <w:delText>0.482</w:delText>
              </w:r>
            </w:del>
          </w:p>
        </w:tc>
        <w:tc>
          <w:tcPr>
            <w:tcW w:w="0" w:type="auto"/>
            <w:vAlign w:val="center"/>
            <w:tcPrChange w:id="1498" w:author="Daniel Noble" w:date="2023-09-04T11:06:00Z">
              <w:tcPr>
                <w:tcW w:w="0" w:type="auto"/>
                <w:gridSpan w:val="2"/>
              </w:tcPr>
            </w:tcPrChange>
          </w:tcPr>
          <w:p w14:paraId="3B60AE2E" w14:textId="56876D3C" w:rsidR="00C40751" w:rsidRPr="00C40751" w:rsidRDefault="00C40751" w:rsidP="00C40751">
            <w:pPr>
              <w:pStyle w:val="FigureorTabletext"/>
              <w:spacing w:line="240" w:lineRule="auto"/>
              <w:jc w:val="center"/>
              <w:rPr>
                <w:rFonts w:ascii="Times New Roman" w:hAnsi="Times New Roman"/>
                <w:b/>
                <w:bCs w:val="0"/>
              </w:rPr>
              <w:pPrChange w:id="1499" w:author="Daniel Noble" w:date="2023-09-04T11:10:00Z">
                <w:pPr>
                  <w:pStyle w:val="FigureorTabletext"/>
                  <w:spacing w:line="480" w:lineRule="auto"/>
                </w:pPr>
              </w:pPrChange>
            </w:pPr>
            <w:ins w:id="1500" w:author="Daniel Noble" w:date="2023-09-04T11:06:00Z">
              <w:r w:rsidRPr="00C40751">
                <w:rPr>
                  <w:rFonts w:ascii="Times New Roman" w:eastAsia="Helvetica" w:hAnsi="Times New Roman"/>
                  <w:b/>
                  <w:bCs w:val="0"/>
                  <w:color w:val="000000"/>
                  <w:rPrChange w:id="1501" w:author="Daniel Noble" w:date="2023-09-04T11:10:00Z">
                    <w:rPr>
                      <w:rFonts w:ascii="Helvetica" w:eastAsia="Helvetica" w:hAnsi="Helvetica" w:cs="Helvetica"/>
                      <w:color w:val="000000"/>
                      <w:sz w:val="22"/>
                      <w:szCs w:val="22"/>
                    </w:rPr>
                  </w:rPrChange>
                </w:rPr>
                <w:t>0.539</w:t>
              </w:r>
            </w:ins>
            <w:del w:id="1502" w:author="Daniel Noble" w:date="2023-09-04T11:06:00Z">
              <w:r w:rsidRPr="00C40751" w:rsidDel="00292A5E">
                <w:rPr>
                  <w:rFonts w:ascii="Times New Roman" w:hAnsi="Times New Roman"/>
                  <w:b/>
                  <w:bCs w:val="0"/>
                </w:rPr>
                <w:delText>0.531</w:delText>
              </w:r>
            </w:del>
          </w:p>
        </w:tc>
      </w:tr>
      <w:tr w:rsidR="00AA62AB" w:rsidRPr="00AA62AB" w14:paraId="767B7314" w14:textId="77777777" w:rsidTr="000D60D5">
        <w:trPr>
          <w:trHeight w:val="374"/>
          <w:jc w:val="center"/>
        </w:trPr>
        <w:tc>
          <w:tcPr>
            <w:tcW w:w="0" w:type="auto"/>
          </w:tcPr>
          <w:p w14:paraId="302E5EEA" w14:textId="77777777" w:rsidR="00AA62AB" w:rsidRPr="00AA62AB" w:rsidRDefault="00AA62AB">
            <w:pPr>
              <w:pStyle w:val="FigureorTabletext"/>
              <w:spacing w:line="240" w:lineRule="auto"/>
              <w:rPr>
                <w:rFonts w:ascii="Times New Roman" w:hAnsi="Times New Roman"/>
              </w:rPr>
              <w:pPrChange w:id="1503"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7DFC035B" w14:textId="77777777" w:rsidR="00AA62AB" w:rsidRPr="00C40751" w:rsidRDefault="00AA62AB" w:rsidP="00C40751">
            <w:pPr>
              <w:pStyle w:val="FigureorTabletext"/>
              <w:spacing w:line="240" w:lineRule="auto"/>
              <w:jc w:val="center"/>
              <w:rPr>
                <w:rFonts w:ascii="Times New Roman" w:hAnsi="Times New Roman"/>
                <w:b/>
              </w:rPr>
              <w:pPrChange w:id="1504" w:author="Daniel Noble" w:date="2023-09-04T11:10:00Z">
                <w:pPr>
                  <w:pStyle w:val="FigureorTabletext"/>
                  <w:spacing w:line="480" w:lineRule="auto"/>
                </w:pPr>
              </w:pPrChange>
            </w:pPr>
            <w:r w:rsidRPr="00C40751">
              <w:rPr>
                <w:rFonts w:ascii="Times New Roman" w:hAnsi="Times New Roman"/>
                <w:b/>
              </w:rPr>
              <w:t>-0.186</w:t>
            </w:r>
          </w:p>
        </w:tc>
        <w:tc>
          <w:tcPr>
            <w:tcW w:w="0" w:type="auto"/>
          </w:tcPr>
          <w:p w14:paraId="4819BDC8" w14:textId="77777777" w:rsidR="00AA62AB" w:rsidRPr="00C40751" w:rsidRDefault="00AA62AB" w:rsidP="00C40751">
            <w:pPr>
              <w:pStyle w:val="FigureorTabletext"/>
              <w:spacing w:line="240" w:lineRule="auto"/>
              <w:jc w:val="center"/>
              <w:rPr>
                <w:rFonts w:ascii="Times New Roman" w:hAnsi="Times New Roman"/>
                <w:b/>
              </w:rPr>
              <w:pPrChange w:id="1505" w:author="Daniel Noble" w:date="2023-09-04T11:10:00Z">
                <w:pPr>
                  <w:pStyle w:val="FigureorTabletext"/>
                  <w:spacing w:line="480" w:lineRule="auto"/>
                </w:pPr>
              </w:pPrChange>
            </w:pPr>
            <w:r w:rsidRPr="00C40751">
              <w:rPr>
                <w:rFonts w:ascii="Times New Roman" w:hAnsi="Times New Roman"/>
                <w:b/>
              </w:rPr>
              <w:t>-0.199</w:t>
            </w:r>
          </w:p>
        </w:tc>
        <w:tc>
          <w:tcPr>
            <w:tcW w:w="0" w:type="auto"/>
          </w:tcPr>
          <w:p w14:paraId="1E928816" w14:textId="77777777" w:rsidR="00AA62AB" w:rsidRPr="00C40751" w:rsidRDefault="00AA62AB" w:rsidP="00C40751">
            <w:pPr>
              <w:pStyle w:val="FigureorTabletext"/>
              <w:spacing w:line="240" w:lineRule="auto"/>
              <w:jc w:val="center"/>
              <w:rPr>
                <w:rFonts w:ascii="Times New Roman" w:hAnsi="Times New Roman"/>
                <w:b/>
              </w:rPr>
              <w:pPrChange w:id="1506" w:author="Daniel Noble" w:date="2023-09-04T11:10:00Z">
                <w:pPr>
                  <w:pStyle w:val="FigureorTabletext"/>
                  <w:spacing w:line="480" w:lineRule="auto"/>
                </w:pPr>
              </w:pPrChange>
            </w:pPr>
            <w:r w:rsidRPr="00C40751">
              <w:rPr>
                <w:rFonts w:ascii="Times New Roman" w:hAnsi="Times New Roman"/>
                <w:b/>
              </w:rPr>
              <w:t>-0.173</w:t>
            </w:r>
          </w:p>
        </w:tc>
      </w:tr>
      <w:tr w:rsidR="00C40751" w:rsidRPr="00AA62AB" w14:paraId="40A41BB1" w14:textId="77777777" w:rsidTr="003827F1">
        <w:tblPrEx>
          <w:tblW w:w="0" w:type="auto"/>
          <w:jc w:val="center"/>
          <w:tblLook w:val="07E0" w:firstRow="1" w:lastRow="1" w:firstColumn="1" w:lastColumn="1" w:noHBand="1" w:noVBand="1"/>
          <w:tblPrExChange w:id="1507" w:author="Daniel Noble" w:date="2023-09-04T11:06:00Z">
            <w:tblPrEx>
              <w:tblW w:w="0" w:type="auto"/>
              <w:jc w:val="center"/>
              <w:tblLook w:val="07E0" w:firstRow="1" w:lastRow="1" w:firstColumn="1" w:lastColumn="1" w:noHBand="1" w:noVBand="1"/>
            </w:tblPrEx>
          </w:tblPrExChange>
        </w:tblPrEx>
        <w:trPr>
          <w:trHeight w:val="193"/>
          <w:jc w:val="center"/>
          <w:trPrChange w:id="1508" w:author="Daniel Noble" w:date="2023-09-04T11:06:00Z">
            <w:trPr>
              <w:trHeight w:val="193"/>
              <w:jc w:val="center"/>
            </w:trPr>
          </w:trPrChange>
        </w:trPr>
        <w:tc>
          <w:tcPr>
            <w:tcW w:w="0" w:type="auto"/>
            <w:tcPrChange w:id="1509" w:author="Daniel Noble" w:date="2023-09-04T11:06:00Z">
              <w:tcPr>
                <w:tcW w:w="0" w:type="auto"/>
              </w:tcPr>
            </w:tcPrChange>
          </w:tcPr>
          <w:p w14:paraId="78FAC438" w14:textId="08D01160" w:rsidR="00C40751" w:rsidRPr="00AA62AB" w:rsidRDefault="00C40751" w:rsidP="00C40751">
            <w:pPr>
              <w:pStyle w:val="FigureorTabletext"/>
              <w:spacing w:line="240" w:lineRule="auto"/>
              <w:rPr>
                <w:rFonts w:ascii="Times New Roman" w:hAnsi="Times New Roman"/>
              </w:rPr>
              <w:pPrChange w:id="1510"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vAlign w:val="center"/>
            <w:tcPrChange w:id="1511" w:author="Daniel Noble" w:date="2023-09-04T11:06:00Z">
              <w:tcPr>
                <w:tcW w:w="0" w:type="auto"/>
                <w:gridSpan w:val="4"/>
              </w:tcPr>
            </w:tcPrChange>
          </w:tcPr>
          <w:p w14:paraId="47467F38" w14:textId="33377321" w:rsidR="00C40751" w:rsidRPr="00C40751" w:rsidRDefault="00C40751" w:rsidP="00C40751">
            <w:pPr>
              <w:pStyle w:val="FigureorTabletext"/>
              <w:spacing w:line="240" w:lineRule="auto"/>
              <w:jc w:val="center"/>
              <w:rPr>
                <w:rFonts w:ascii="Times New Roman" w:hAnsi="Times New Roman"/>
                <w:b/>
                <w:bCs w:val="0"/>
              </w:rPr>
              <w:pPrChange w:id="1512" w:author="Daniel Noble" w:date="2023-09-04T11:10:00Z">
                <w:pPr>
                  <w:pStyle w:val="FigureorTabletext"/>
                  <w:spacing w:line="480" w:lineRule="auto"/>
                </w:pPr>
              </w:pPrChange>
            </w:pPr>
            <w:ins w:id="1513" w:author="Daniel Noble" w:date="2023-09-04T11:06:00Z">
              <w:r w:rsidRPr="00C40751">
                <w:rPr>
                  <w:rFonts w:ascii="Times New Roman" w:eastAsia="Helvetica" w:hAnsi="Times New Roman"/>
                  <w:b/>
                  <w:bCs w:val="0"/>
                  <w:color w:val="000000"/>
                  <w:rPrChange w:id="1514" w:author="Daniel Noble" w:date="2023-09-04T11:10:00Z">
                    <w:rPr>
                      <w:rFonts w:ascii="Helvetica" w:eastAsia="Helvetica" w:hAnsi="Helvetica" w:cs="Helvetica"/>
                      <w:color w:val="000000"/>
                      <w:sz w:val="22"/>
                      <w:szCs w:val="22"/>
                    </w:rPr>
                  </w:rPrChange>
                </w:rPr>
                <w:t>-0.178</w:t>
              </w:r>
            </w:ins>
            <w:del w:id="1515" w:author="Daniel Noble" w:date="2023-09-04T11:06:00Z">
              <w:r w:rsidRPr="00C40751" w:rsidDel="003827F1">
                <w:rPr>
                  <w:rFonts w:ascii="Times New Roman" w:hAnsi="Times New Roman"/>
                  <w:b/>
                  <w:bCs w:val="0"/>
                  <w:rPrChange w:id="1516" w:author="Daniel Noble" w:date="2023-09-04T11:10:00Z">
                    <w:rPr>
                      <w:rFonts w:ascii="Times New Roman" w:hAnsi="Times New Roman"/>
                    </w:rPr>
                  </w:rPrChange>
                </w:rPr>
                <w:delText>-0.005</w:delText>
              </w:r>
            </w:del>
          </w:p>
        </w:tc>
        <w:tc>
          <w:tcPr>
            <w:tcW w:w="0" w:type="auto"/>
            <w:vAlign w:val="center"/>
            <w:tcPrChange w:id="1517" w:author="Daniel Noble" w:date="2023-09-04T11:06:00Z">
              <w:tcPr>
                <w:tcW w:w="0" w:type="auto"/>
                <w:gridSpan w:val="4"/>
              </w:tcPr>
            </w:tcPrChange>
          </w:tcPr>
          <w:p w14:paraId="768B7051" w14:textId="07584AA6" w:rsidR="00C40751" w:rsidRPr="00C40751" w:rsidRDefault="00C40751" w:rsidP="00C40751">
            <w:pPr>
              <w:pStyle w:val="FigureorTabletext"/>
              <w:spacing w:line="240" w:lineRule="auto"/>
              <w:jc w:val="center"/>
              <w:rPr>
                <w:rFonts w:ascii="Times New Roman" w:hAnsi="Times New Roman"/>
                <w:b/>
                <w:bCs w:val="0"/>
              </w:rPr>
              <w:pPrChange w:id="1518" w:author="Daniel Noble" w:date="2023-09-04T11:10:00Z">
                <w:pPr>
                  <w:pStyle w:val="FigureorTabletext"/>
                  <w:spacing w:line="480" w:lineRule="auto"/>
                </w:pPr>
              </w:pPrChange>
            </w:pPr>
            <w:ins w:id="1519" w:author="Daniel Noble" w:date="2023-09-04T11:06:00Z">
              <w:r w:rsidRPr="00C40751">
                <w:rPr>
                  <w:rFonts w:ascii="Times New Roman" w:eastAsia="Helvetica" w:hAnsi="Times New Roman"/>
                  <w:b/>
                  <w:bCs w:val="0"/>
                  <w:color w:val="000000"/>
                  <w:rPrChange w:id="1520" w:author="Daniel Noble" w:date="2023-09-04T11:10:00Z">
                    <w:rPr>
                      <w:rFonts w:ascii="Helvetica" w:eastAsia="Helvetica" w:hAnsi="Helvetica" w:cs="Helvetica"/>
                      <w:color w:val="000000"/>
                      <w:sz w:val="22"/>
                      <w:szCs w:val="22"/>
                    </w:rPr>
                  </w:rPrChange>
                </w:rPr>
                <w:t>-0.211</w:t>
              </w:r>
            </w:ins>
            <w:del w:id="1521" w:author="Daniel Noble" w:date="2023-09-04T11:06:00Z">
              <w:r w:rsidRPr="00C40751" w:rsidDel="003827F1">
                <w:rPr>
                  <w:rFonts w:ascii="Times New Roman" w:hAnsi="Times New Roman"/>
                  <w:b/>
                  <w:bCs w:val="0"/>
                  <w:rPrChange w:id="1522" w:author="Daniel Noble" w:date="2023-09-04T11:10:00Z">
                    <w:rPr>
                      <w:rFonts w:ascii="Times New Roman" w:hAnsi="Times New Roman"/>
                    </w:rPr>
                  </w:rPrChange>
                </w:rPr>
                <w:delText>-0.028</w:delText>
              </w:r>
            </w:del>
          </w:p>
        </w:tc>
        <w:tc>
          <w:tcPr>
            <w:tcW w:w="0" w:type="auto"/>
            <w:vAlign w:val="center"/>
            <w:tcPrChange w:id="1523" w:author="Daniel Noble" w:date="2023-09-04T11:06:00Z">
              <w:tcPr>
                <w:tcW w:w="0" w:type="auto"/>
                <w:gridSpan w:val="4"/>
              </w:tcPr>
            </w:tcPrChange>
          </w:tcPr>
          <w:p w14:paraId="5E60BF9F" w14:textId="36187A00" w:rsidR="00C40751" w:rsidRPr="00C40751" w:rsidRDefault="00C40751" w:rsidP="00C40751">
            <w:pPr>
              <w:pStyle w:val="FigureorTabletext"/>
              <w:spacing w:line="240" w:lineRule="auto"/>
              <w:jc w:val="center"/>
              <w:rPr>
                <w:rFonts w:ascii="Times New Roman" w:hAnsi="Times New Roman"/>
                <w:b/>
                <w:bCs w:val="0"/>
              </w:rPr>
              <w:pPrChange w:id="1524" w:author="Daniel Noble" w:date="2023-09-04T11:10:00Z">
                <w:pPr>
                  <w:pStyle w:val="FigureorTabletext"/>
                  <w:spacing w:line="480" w:lineRule="auto"/>
                </w:pPr>
              </w:pPrChange>
            </w:pPr>
            <w:ins w:id="1525" w:author="Daniel Noble" w:date="2023-09-04T11:06:00Z">
              <w:r w:rsidRPr="00C40751">
                <w:rPr>
                  <w:rFonts w:ascii="Times New Roman" w:eastAsia="Helvetica" w:hAnsi="Times New Roman"/>
                  <w:b/>
                  <w:bCs w:val="0"/>
                  <w:color w:val="000000"/>
                  <w:rPrChange w:id="1526" w:author="Daniel Noble" w:date="2023-09-04T11:10:00Z">
                    <w:rPr>
                      <w:rFonts w:ascii="Helvetica" w:eastAsia="Helvetica" w:hAnsi="Helvetica" w:cs="Helvetica"/>
                      <w:color w:val="000000"/>
                      <w:sz w:val="22"/>
                      <w:szCs w:val="22"/>
                    </w:rPr>
                  </w:rPrChange>
                </w:rPr>
                <w:t>-0.147</w:t>
              </w:r>
            </w:ins>
            <w:del w:id="1527" w:author="Daniel Noble" w:date="2023-09-04T11:06:00Z">
              <w:r w:rsidRPr="00C40751" w:rsidDel="003827F1">
                <w:rPr>
                  <w:rFonts w:ascii="Times New Roman" w:hAnsi="Times New Roman"/>
                  <w:b/>
                  <w:bCs w:val="0"/>
                  <w:rPrChange w:id="1528" w:author="Daniel Noble" w:date="2023-09-04T11:10:00Z">
                    <w:rPr>
                      <w:rFonts w:ascii="Times New Roman" w:hAnsi="Times New Roman"/>
                    </w:rPr>
                  </w:rPrChange>
                </w:rPr>
                <w:delText>0.018</w:delText>
              </w:r>
            </w:del>
          </w:p>
        </w:tc>
      </w:tr>
      <w:tr w:rsidR="00855D11" w:rsidRPr="00AA62AB" w14:paraId="5C54A710" w14:textId="77777777" w:rsidTr="000D60D5">
        <w:trPr>
          <w:trHeight w:val="193"/>
          <w:jc w:val="center"/>
          <w:ins w:id="1529" w:author="Daniel Noble" w:date="2023-09-04T11:16:00Z"/>
        </w:trPr>
        <w:tc>
          <w:tcPr>
            <w:tcW w:w="0" w:type="auto"/>
          </w:tcPr>
          <w:p w14:paraId="493AA1A5" w14:textId="793CD8BF" w:rsidR="00855D11" w:rsidRPr="00AA62AB" w:rsidRDefault="00855D11">
            <w:pPr>
              <w:pStyle w:val="FigureorTabletext"/>
              <w:spacing w:line="240" w:lineRule="auto"/>
              <w:rPr>
                <w:ins w:id="1530" w:author="Daniel Noble" w:date="2023-09-04T11:16:00Z"/>
                <w:rFonts w:ascii="Times New Roman" w:hAnsi="Times New Roman"/>
                <w:i/>
                <w:iCs/>
              </w:rPr>
            </w:pPr>
            <w:ins w:id="1531" w:author="Daniel Noble" w:date="2023-09-04T11:16:00Z">
              <w:r w:rsidRPr="00AA62AB">
                <w:rPr>
                  <w:rFonts w:ascii="Times New Roman" w:hAnsi="Times New Roman"/>
                </w:rPr>
                <w:t xml:space="preserve">Treatment </w:t>
              </w:r>
            </w:ins>
            <m:oMath>
              <m:r>
                <w:ins w:id="1532" w:author="Daniel Noble" w:date="2023-09-04T11:16:00Z">
                  <w:rPr>
                    <w:rFonts w:ascii="Cambria Math" w:hAnsi="Cambria Math"/>
                  </w:rPr>
                  <m:t>×</m:t>
                </w:ins>
              </m:r>
            </m:oMath>
            <w:ins w:id="1533" w:author="Daniel Noble" w:date="2023-09-04T11:16:00Z">
              <w:r w:rsidRPr="00AA62AB">
                <w:rPr>
                  <w:rFonts w:ascii="Times New Roman" w:eastAsiaTheme="minorEastAsia" w:hAnsi="Times New Roman"/>
                </w:rPr>
                <w:t xml:space="preserve"> </w:t>
              </w:r>
              <w:r w:rsidRPr="00AA62AB">
                <w:rPr>
                  <w:rFonts w:ascii="Times New Roman" w:hAnsi="Times New Roman"/>
                </w:rPr>
                <w:t>Age</w:t>
              </w:r>
              <w:r w:rsidRPr="00AA62AB">
                <w:rPr>
                  <w:rFonts w:ascii="Times New Roman" w:hAnsi="Times New Roman"/>
                  <w:vertAlign w:val="superscript"/>
                </w:rPr>
                <w:t>2</w:t>
              </w:r>
            </w:ins>
          </w:p>
        </w:tc>
        <w:tc>
          <w:tcPr>
            <w:tcW w:w="0" w:type="auto"/>
          </w:tcPr>
          <w:p w14:paraId="69580DA2" w14:textId="77777777" w:rsidR="00855D11" w:rsidRPr="00C40751" w:rsidRDefault="00855D11" w:rsidP="00C40751">
            <w:pPr>
              <w:pStyle w:val="FigureorTabletext"/>
              <w:spacing w:line="240" w:lineRule="auto"/>
              <w:jc w:val="center"/>
              <w:rPr>
                <w:ins w:id="1534" w:author="Daniel Noble" w:date="2023-09-04T11:16:00Z"/>
                <w:rFonts w:ascii="Times New Roman" w:hAnsi="Times New Roman"/>
                <w:b/>
              </w:rPr>
            </w:pPr>
          </w:p>
        </w:tc>
        <w:tc>
          <w:tcPr>
            <w:tcW w:w="0" w:type="auto"/>
          </w:tcPr>
          <w:p w14:paraId="720FDFC2" w14:textId="77777777" w:rsidR="00855D11" w:rsidRPr="00C40751" w:rsidRDefault="00855D11" w:rsidP="00C40751">
            <w:pPr>
              <w:pStyle w:val="FigureorTabletext"/>
              <w:spacing w:line="240" w:lineRule="auto"/>
              <w:jc w:val="center"/>
              <w:rPr>
                <w:ins w:id="1535" w:author="Daniel Noble" w:date="2023-09-04T11:16:00Z"/>
                <w:rFonts w:ascii="Times New Roman" w:hAnsi="Times New Roman"/>
                <w:b/>
              </w:rPr>
            </w:pPr>
          </w:p>
        </w:tc>
        <w:tc>
          <w:tcPr>
            <w:tcW w:w="0" w:type="auto"/>
          </w:tcPr>
          <w:p w14:paraId="6608027F" w14:textId="77777777" w:rsidR="00855D11" w:rsidRPr="00C40751" w:rsidRDefault="00855D11" w:rsidP="00C40751">
            <w:pPr>
              <w:pStyle w:val="FigureorTabletext"/>
              <w:spacing w:line="240" w:lineRule="auto"/>
              <w:jc w:val="center"/>
              <w:rPr>
                <w:ins w:id="1536" w:author="Daniel Noble" w:date="2023-09-04T11:16:00Z"/>
                <w:rFonts w:ascii="Times New Roman" w:hAnsi="Times New Roman"/>
                <w:b/>
              </w:rPr>
            </w:pPr>
          </w:p>
        </w:tc>
      </w:tr>
      <w:tr w:rsidR="00EE15CA" w:rsidRPr="00AA62AB" w14:paraId="20414249" w14:textId="77777777" w:rsidTr="000D60D5">
        <w:trPr>
          <w:trHeight w:val="193"/>
          <w:jc w:val="center"/>
          <w:ins w:id="1537" w:author="Daniel Noble" w:date="2023-09-04T11:12:00Z"/>
        </w:trPr>
        <w:tc>
          <w:tcPr>
            <w:tcW w:w="0" w:type="auto"/>
          </w:tcPr>
          <w:p w14:paraId="61D718BC" w14:textId="77777777" w:rsidR="00EE15CA" w:rsidRPr="00AA62AB" w:rsidRDefault="00EE15CA">
            <w:pPr>
              <w:pStyle w:val="FigureorTabletext"/>
              <w:spacing w:line="240" w:lineRule="auto"/>
              <w:rPr>
                <w:ins w:id="1538" w:author="Daniel Noble" w:date="2023-09-04T11:12:00Z"/>
                <w:rFonts w:ascii="Times New Roman" w:hAnsi="Times New Roman"/>
                <w:i/>
                <w:iCs/>
              </w:rPr>
            </w:pPr>
          </w:p>
        </w:tc>
        <w:tc>
          <w:tcPr>
            <w:tcW w:w="0" w:type="auto"/>
          </w:tcPr>
          <w:p w14:paraId="13DCDEA8" w14:textId="77777777" w:rsidR="00EE15CA" w:rsidRPr="00C40751" w:rsidRDefault="00EE15CA" w:rsidP="00C40751">
            <w:pPr>
              <w:pStyle w:val="FigureorTabletext"/>
              <w:spacing w:line="240" w:lineRule="auto"/>
              <w:jc w:val="center"/>
              <w:rPr>
                <w:ins w:id="1539" w:author="Daniel Noble" w:date="2023-09-04T11:12:00Z"/>
                <w:rFonts w:ascii="Times New Roman" w:hAnsi="Times New Roman"/>
                <w:b/>
              </w:rPr>
            </w:pPr>
          </w:p>
        </w:tc>
        <w:tc>
          <w:tcPr>
            <w:tcW w:w="0" w:type="auto"/>
          </w:tcPr>
          <w:p w14:paraId="1B569E43" w14:textId="77777777" w:rsidR="00EE15CA" w:rsidRPr="00C40751" w:rsidRDefault="00EE15CA" w:rsidP="00C40751">
            <w:pPr>
              <w:pStyle w:val="FigureorTabletext"/>
              <w:spacing w:line="240" w:lineRule="auto"/>
              <w:jc w:val="center"/>
              <w:rPr>
                <w:ins w:id="1540" w:author="Daniel Noble" w:date="2023-09-04T11:12:00Z"/>
                <w:rFonts w:ascii="Times New Roman" w:hAnsi="Times New Roman"/>
                <w:b/>
              </w:rPr>
            </w:pPr>
          </w:p>
        </w:tc>
        <w:tc>
          <w:tcPr>
            <w:tcW w:w="0" w:type="auto"/>
          </w:tcPr>
          <w:p w14:paraId="650231E6" w14:textId="77777777" w:rsidR="00EE15CA" w:rsidRPr="00C40751" w:rsidRDefault="00EE15CA" w:rsidP="00C40751">
            <w:pPr>
              <w:pStyle w:val="FigureorTabletext"/>
              <w:spacing w:line="240" w:lineRule="auto"/>
              <w:jc w:val="center"/>
              <w:rPr>
                <w:ins w:id="1541" w:author="Daniel Noble" w:date="2023-09-04T11:12:00Z"/>
                <w:rFonts w:ascii="Times New Roman" w:hAnsi="Times New Roman"/>
                <w:b/>
              </w:rPr>
            </w:pPr>
          </w:p>
        </w:tc>
      </w:tr>
      <w:tr w:rsidR="00AA62AB" w:rsidRPr="00AA62AB" w14:paraId="5D81839E" w14:textId="77777777" w:rsidTr="000D60D5">
        <w:trPr>
          <w:trHeight w:val="193"/>
          <w:jc w:val="center"/>
        </w:trPr>
        <w:tc>
          <w:tcPr>
            <w:tcW w:w="0" w:type="auto"/>
          </w:tcPr>
          <w:p w14:paraId="72C72279" w14:textId="77777777" w:rsidR="00AA62AB" w:rsidRPr="00AA62AB" w:rsidRDefault="00AA62AB">
            <w:pPr>
              <w:pStyle w:val="FigureorTabletext"/>
              <w:spacing w:line="240" w:lineRule="auto"/>
              <w:rPr>
                <w:rFonts w:ascii="Times New Roman" w:hAnsi="Times New Roman"/>
                <w:i/>
                <w:iCs/>
              </w:rPr>
              <w:pPrChange w:id="1542"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C827F9B" w14:textId="77777777" w:rsidR="00AA62AB" w:rsidRPr="00C40751" w:rsidRDefault="00AA62AB" w:rsidP="00C40751">
            <w:pPr>
              <w:pStyle w:val="FigureorTabletext"/>
              <w:spacing w:line="240" w:lineRule="auto"/>
              <w:jc w:val="center"/>
              <w:rPr>
                <w:rFonts w:ascii="Times New Roman" w:hAnsi="Times New Roman"/>
                <w:b/>
              </w:rPr>
              <w:pPrChange w:id="1543" w:author="Daniel Noble" w:date="2023-09-04T11:10:00Z">
                <w:pPr>
                  <w:pStyle w:val="FigureorTabletext"/>
                  <w:spacing w:line="480" w:lineRule="auto"/>
                </w:pPr>
              </w:pPrChange>
            </w:pPr>
          </w:p>
        </w:tc>
        <w:tc>
          <w:tcPr>
            <w:tcW w:w="0" w:type="auto"/>
          </w:tcPr>
          <w:p w14:paraId="15663CB2" w14:textId="77777777" w:rsidR="00AA62AB" w:rsidRPr="00C40751" w:rsidRDefault="00AA62AB" w:rsidP="00C40751">
            <w:pPr>
              <w:pStyle w:val="FigureorTabletext"/>
              <w:spacing w:line="240" w:lineRule="auto"/>
              <w:jc w:val="center"/>
              <w:rPr>
                <w:rFonts w:ascii="Times New Roman" w:hAnsi="Times New Roman"/>
                <w:b/>
              </w:rPr>
              <w:pPrChange w:id="1544" w:author="Daniel Noble" w:date="2023-09-04T11:10:00Z">
                <w:pPr>
                  <w:pStyle w:val="FigureorTabletext"/>
                  <w:spacing w:line="480" w:lineRule="auto"/>
                </w:pPr>
              </w:pPrChange>
            </w:pPr>
          </w:p>
        </w:tc>
        <w:tc>
          <w:tcPr>
            <w:tcW w:w="0" w:type="auto"/>
          </w:tcPr>
          <w:p w14:paraId="0E3334E9" w14:textId="77777777" w:rsidR="00AA62AB" w:rsidRPr="00C40751" w:rsidRDefault="00AA62AB" w:rsidP="00C40751">
            <w:pPr>
              <w:pStyle w:val="FigureorTabletext"/>
              <w:spacing w:line="240" w:lineRule="auto"/>
              <w:jc w:val="center"/>
              <w:rPr>
                <w:rFonts w:ascii="Times New Roman" w:hAnsi="Times New Roman"/>
                <w:b/>
              </w:rPr>
              <w:pPrChange w:id="1545" w:author="Daniel Noble" w:date="2023-09-04T11:10:00Z">
                <w:pPr>
                  <w:pStyle w:val="FigureorTabletext"/>
                  <w:spacing w:line="480" w:lineRule="auto"/>
                </w:pPr>
              </w:pPrChange>
            </w:pPr>
          </w:p>
        </w:tc>
      </w:tr>
      <w:tr w:rsidR="00AA62AB" w:rsidRPr="00AA62AB" w14:paraId="01DF69D6" w14:textId="77777777" w:rsidTr="000D60D5">
        <w:trPr>
          <w:trHeight w:val="374"/>
          <w:jc w:val="center"/>
        </w:trPr>
        <w:tc>
          <w:tcPr>
            <w:tcW w:w="0" w:type="auto"/>
          </w:tcPr>
          <w:p w14:paraId="4CA32E59" w14:textId="77777777" w:rsidR="00AA62AB" w:rsidRPr="00AA62AB" w:rsidRDefault="00AA62AB">
            <w:pPr>
              <w:pStyle w:val="FigureorTabletext"/>
              <w:spacing w:line="240" w:lineRule="auto"/>
              <w:rPr>
                <w:rFonts w:ascii="Times New Roman" w:hAnsi="Times New Roman"/>
              </w:rPr>
              <w:pPrChange w:id="1546"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2B35E007" w14:textId="77777777" w:rsidR="00AA62AB" w:rsidRPr="00C40751" w:rsidRDefault="00AA62AB" w:rsidP="00C40751">
            <w:pPr>
              <w:pStyle w:val="FigureorTabletext"/>
              <w:spacing w:line="240" w:lineRule="auto"/>
              <w:jc w:val="center"/>
              <w:rPr>
                <w:rFonts w:ascii="Times New Roman" w:hAnsi="Times New Roman"/>
                <w:b/>
              </w:rPr>
              <w:pPrChange w:id="1547" w:author="Daniel Noble" w:date="2023-09-04T11:10:00Z">
                <w:pPr>
                  <w:pStyle w:val="FigureorTabletext"/>
                  <w:spacing w:line="480" w:lineRule="auto"/>
                </w:pPr>
              </w:pPrChange>
            </w:pPr>
          </w:p>
        </w:tc>
        <w:tc>
          <w:tcPr>
            <w:tcW w:w="0" w:type="auto"/>
          </w:tcPr>
          <w:p w14:paraId="4CE04243" w14:textId="77777777" w:rsidR="00AA62AB" w:rsidRPr="00C40751" w:rsidRDefault="00AA62AB" w:rsidP="00C40751">
            <w:pPr>
              <w:pStyle w:val="FigureorTabletext"/>
              <w:spacing w:line="240" w:lineRule="auto"/>
              <w:jc w:val="center"/>
              <w:rPr>
                <w:rFonts w:ascii="Times New Roman" w:hAnsi="Times New Roman"/>
                <w:b/>
              </w:rPr>
              <w:pPrChange w:id="1548" w:author="Daniel Noble" w:date="2023-09-04T11:10:00Z">
                <w:pPr>
                  <w:pStyle w:val="FigureorTabletext"/>
                  <w:spacing w:line="480" w:lineRule="auto"/>
                </w:pPr>
              </w:pPrChange>
            </w:pPr>
          </w:p>
        </w:tc>
        <w:tc>
          <w:tcPr>
            <w:tcW w:w="0" w:type="auto"/>
          </w:tcPr>
          <w:p w14:paraId="525AD663" w14:textId="77777777" w:rsidR="00AA62AB" w:rsidRPr="00C40751" w:rsidRDefault="00AA62AB" w:rsidP="00C40751">
            <w:pPr>
              <w:pStyle w:val="FigureorTabletext"/>
              <w:spacing w:line="240" w:lineRule="auto"/>
              <w:jc w:val="center"/>
              <w:rPr>
                <w:rFonts w:ascii="Times New Roman" w:hAnsi="Times New Roman"/>
                <w:b/>
              </w:rPr>
              <w:pPrChange w:id="1549" w:author="Daniel Noble" w:date="2023-09-04T11:10:00Z">
                <w:pPr>
                  <w:pStyle w:val="FigureorTabletext"/>
                  <w:spacing w:line="480" w:lineRule="auto"/>
                </w:pPr>
              </w:pPrChange>
            </w:pPr>
          </w:p>
        </w:tc>
      </w:tr>
      <w:tr w:rsidR="00C40751" w:rsidRPr="00AA62AB" w14:paraId="4D6770FF" w14:textId="77777777" w:rsidTr="00AF2B93">
        <w:tblPrEx>
          <w:tblW w:w="0" w:type="auto"/>
          <w:jc w:val="center"/>
          <w:tblLook w:val="07E0" w:firstRow="1" w:lastRow="1" w:firstColumn="1" w:lastColumn="1" w:noHBand="1" w:noVBand="1"/>
          <w:tblPrExChange w:id="1550" w:author="Daniel Noble" w:date="2023-09-04T11:07:00Z">
            <w:tblPrEx>
              <w:tblW w:w="0" w:type="auto"/>
              <w:jc w:val="center"/>
              <w:tblLook w:val="07E0" w:firstRow="1" w:lastRow="1" w:firstColumn="1" w:lastColumn="1" w:noHBand="1" w:noVBand="1"/>
            </w:tblPrEx>
          </w:tblPrExChange>
        </w:tblPrEx>
        <w:trPr>
          <w:trHeight w:val="374"/>
          <w:jc w:val="center"/>
          <w:trPrChange w:id="1551" w:author="Daniel Noble" w:date="2023-09-04T11:07:00Z">
            <w:trPr>
              <w:trHeight w:val="374"/>
              <w:jc w:val="center"/>
            </w:trPr>
          </w:trPrChange>
        </w:trPr>
        <w:tc>
          <w:tcPr>
            <w:tcW w:w="0" w:type="auto"/>
            <w:tcPrChange w:id="1552" w:author="Daniel Noble" w:date="2023-09-04T11:07:00Z">
              <w:tcPr>
                <w:tcW w:w="0" w:type="auto"/>
              </w:tcPr>
            </w:tcPrChange>
          </w:tcPr>
          <w:p w14:paraId="72EBF05C" w14:textId="77777777" w:rsidR="00C40751" w:rsidRPr="00AA62AB" w:rsidRDefault="00C40751" w:rsidP="00C40751">
            <w:pPr>
              <w:pStyle w:val="FigureorTabletext"/>
              <w:spacing w:line="240" w:lineRule="auto"/>
              <w:rPr>
                <w:rFonts w:ascii="Times New Roman" w:hAnsi="Times New Roman"/>
              </w:rPr>
              <w:pPrChange w:id="1553"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vAlign w:val="center"/>
            <w:tcPrChange w:id="1554" w:author="Daniel Noble" w:date="2023-09-04T11:07:00Z">
              <w:tcPr>
                <w:tcW w:w="0" w:type="auto"/>
                <w:gridSpan w:val="4"/>
              </w:tcPr>
            </w:tcPrChange>
          </w:tcPr>
          <w:p w14:paraId="6070ED69" w14:textId="013C29DB" w:rsidR="00C40751" w:rsidRPr="00C40751" w:rsidRDefault="00C40751" w:rsidP="00C40751">
            <w:pPr>
              <w:pStyle w:val="FigureorTabletext"/>
              <w:spacing w:line="240" w:lineRule="auto"/>
              <w:jc w:val="center"/>
              <w:rPr>
                <w:rFonts w:ascii="Times New Roman" w:hAnsi="Times New Roman"/>
                <w:b/>
                <w:bCs w:val="0"/>
              </w:rPr>
              <w:pPrChange w:id="1555" w:author="Daniel Noble" w:date="2023-09-04T11:10:00Z">
                <w:pPr>
                  <w:pStyle w:val="FigureorTabletext"/>
                  <w:spacing w:line="480" w:lineRule="auto"/>
                </w:pPr>
              </w:pPrChange>
            </w:pPr>
            <w:ins w:id="1556" w:author="Daniel Noble" w:date="2023-09-04T11:07:00Z">
              <w:r w:rsidRPr="00C40751">
                <w:rPr>
                  <w:rFonts w:ascii="Times New Roman" w:eastAsia="Helvetica" w:hAnsi="Times New Roman"/>
                  <w:b/>
                  <w:bCs w:val="0"/>
                  <w:color w:val="000000"/>
                  <w:rPrChange w:id="1557" w:author="Daniel Noble" w:date="2023-09-04T11:10:00Z">
                    <w:rPr>
                      <w:rFonts w:ascii="Helvetica" w:eastAsia="Helvetica" w:hAnsi="Helvetica" w:cs="Helvetica"/>
                      <w:color w:val="000000"/>
                      <w:sz w:val="22"/>
                      <w:szCs w:val="22"/>
                    </w:rPr>
                  </w:rPrChange>
                </w:rPr>
                <w:t>0.017</w:t>
              </w:r>
            </w:ins>
            <w:del w:id="1558" w:author="Daniel Noble" w:date="2023-09-04T11:07:00Z">
              <w:r w:rsidRPr="00C40751" w:rsidDel="00AF2B93">
                <w:rPr>
                  <w:rFonts w:ascii="Times New Roman" w:hAnsi="Times New Roman"/>
                  <w:b/>
                  <w:bCs w:val="0"/>
                </w:rPr>
                <w:delText>0.024</w:delText>
              </w:r>
            </w:del>
          </w:p>
        </w:tc>
        <w:tc>
          <w:tcPr>
            <w:tcW w:w="0" w:type="auto"/>
            <w:vAlign w:val="center"/>
            <w:tcPrChange w:id="1559" w:author="Daniel Noble" w:date="2023-09-04T11:07:00Z">
              <w:tcPr>
                <w:tcW w:w="0" w:type="auto"/>
                <w:gridSpan w:val="4"/>
              </w:tcPr>
            </w:tcPrChange>
          </w:tcPr>
          <w:p w14:paraId="6750CCF4" w14:textId="3432FFD3" w:rsidR="00C40751" w:rsidRPr="00C40751" w:rsidRDefault="00C40751" w:rsidP="00C40751">
            <w:pPr>
              <w:pStyle w:val="FigureorTabletext"/>
              <w:spacing w:line="240" w:lineRule="auto"/>
              <w:jc w:val="center"/>
              <w:rPr>
                <w:rFonts w:ascii="Times New Roman" w:hAnsi="Times New Roman"/>
                <w:b/>
                <w:bCs w:val="0"/>
              </w:rPr>
              <w:pPrChange w:id="1560" w:author="Daniel Noble" w:date="2023-09-04T11:10:00Z">
                <w:pPr>
                  <w:pStyle w:val="FigureorTabletext"/>
                  <w:spacing w:line="480" w:lineRule="auto"/>
                </w:pPr>
              </w:pPrChange>
            </w:pPr>
            <w:ins w:id="1561" w:author="Daniel Noble" w:date="2023-09-04T11:07:00Z">
              <w:r w:rsidRPr="00C40751">
                <w:rPr>
                  <w:rFonts w:ascii="Times New Roman" w:eastAsia="Helvetica" w:hAnsi="Times New Roman"/>
                  <w:b/>
                  <w:bCs w:val="0"/>
                  <w:color w:val="000000"/>
                  <w:rPrChange w:id="1562" w:author="Daniel Noble" w:date="2023-09-04T11:10:00Z">
                    <w:rPr>
                      <w:rFonts w:ascii="Helvetica" w:eastAsia="Helvetica" w:hAnsi="Helvetica" w:cs="Helvetica"/>
                      <w:color w:val="000000"/>
                      <w:sz w:val="22"/>
                      <w:szCs w:val="22"/>
                    </w:rPr>
                  </w:rPrChange>
                </w:rPr>
                <w:t>0.001</w:t>
              </w:r>
            </w:ins>
            <w:del w:id="1563" w:author="Daniel Noble" w:date="2023-09-04T11:07:00Z">
              <w:r w:rsidRPr="00C40751" w:rsidDel="00AF2B93">
                <w:rPr>
                  <w:rFonts w:ascii="Times New Roman" w:hAnsi="Times New Roman"/>
                  <w:b/>
                  <w:bCs w:val="0"/>
                </w:rPr>
                <w:delText>0.001</w:delText>
              </w:r>
            </w:del>
          </w:p>
        </w:tc>
        <w:tc>
          <w:tcPr>
            <w:tcW w:w="0" w:type="auto"/>
            <w:vAlign w:val="center"/>
            <w:tcPrChange w:id="1564" w:author="Daniel Noble" w:date="2023-09-04T11:07:00Z">
              <w:tcPr>
                <w:tcW w:w="0" w:type="auto"/>
                <w:gridSpan w:val="4"/>
              </w:tcPr>
            </w:tcPrChange>
          </w:tcPr>
          <w:p w14:paraId="21D3977E" w14:textId="773C4441" w:rsidR="00C40751" w:rsidRPr="00C40751" w:rsidRDefault="00C40751" w:rsidP="00C40751">
            <w:pPr>
              <w:pStyle w:val="FigureorTabletext"/>
              <w:spacing w:line="240" w:lineRule="auto"/>
              <w:jc w:val="center"/>
              <w:rPr>
                <w:rFonts w:ascii="Times New Roman" w:hAnsi="Times New Roman"/>
                <w:b/>
                <w:bCs w:val="0"/>
              </w:rPr>
              <w:pPrChange w:id="1565" w:author="Daniel Noble" w:date="2023-09-04T11:10:00Z">
                <w:pPr>
                  <w:pStyle w:val="FigureorTabletext"/>
                  <w:spacing w:line="480" w:lineRule="auto"/>
                </w:pPr>
              </w:pPrChange>
            </w:pPr>
            <w:ins w:id="1566" w:author="Daniel Noble" w:date="2023-09-04T11:07:00Z">
              <w:r w:rsidRPr="00C40751">
                <w:rPr>
                  <w:rFonts w:ascii="Times New Roman" w:eastAsia="Helvetica" w:hAnsi="Times New Roman"/>
                  <w:b/>
                  <w:bCs w:val="0"/>
                  <w:color w:val="000000"/>
                  <w:rPrChange w:id="1567" w:author="Daniel Noble" w:date="2023-09-04T11:10:00Z">
                    <w:rPr>
                      <w:rFonts w:ascii="Helvetica" w:eastAsia="Helvetica" w:hAnsi="Helvetica" w:cs="Helvetica"/>
                      <w:color w:val="000000"/>
                      <w:sz w:val="22"/>
                      <w:szCs w:val="22"/>
                    </w:rPr>
                  </w:rPrChange>
                </w:rPr>
                <w:t>0.049</w:t>
              </w:r>
            </w:ins>
            <w:del w:id="1568" w:author="Daniel Noble" w:date="2023-09-04T11:07:00Z">
              <w:r w:rsidRPr="00C40751" w:rsidDel="00AF2B93">
                <w:rPr>
                  <w:rFonts w:ascii="Times New Roman" w:hAnsi="Times New Roman"/>
                  <w:b/>
                  <w:bCs w:val="0"/>
                </w:rPr>
                <w:delText>0.064</w:delText>
              </w:r>
            </w:del>
          </w:p>
        </w:tc>
      </w:tr>
      <w:tr w:rsidR="00C40751" w:rsidRPr="00AA62AB" w14:paraId="5C0C7D51" w14:textId="77777777" w:rsidTr="00902D6F">
        <w:tblPrEx>
          <w:tblW w:w="0" w:type="auto"/>
          <w:jc w:val="center"/>
          <w:tblLook w:val="07E0" w:firstRow="1" w:lastRow="1" w:firstColumn="1" w:lastColumn="1" w:noHBand="1" w:noVBand="1"/>
          <w:tblPrExChange w:id="1569" w:author="Daniel Noble" w:date="2023-09-04T11:07:00Z">
            <w:tblPrEx>
              <w:tblW w:w="0" w:type="auto"/>
              <w:jc w:val="center"/>
              <w:tblLook w:val="07E0" w:firstRow="1" w:lastRow="1" w:firstColumn="1" w:lastColumn="1" w:noHBand="1" w:noVBand="1"/>
            </w:tblPrEx>
          </w:tblPrExChange>
        </w:tblPrEx>
        <w:trPr>
          <w:trHeight w:val="374"/>
          <w:jc w:val="center"/>
          <w:trPrChange w:id="1570" w:author="Daniel Noble" w:date="2023-09-04T11:07:00Z">
            <w:trPr>
              <w:trHeight w:val="374"/>
              <w:jc w:val="center"/>
            </w:trPr>
          </w:trPrChange>
        </w:trPr>
        <w:tc>
          <w:tcPr>
            <w:tcW w:w="0" w:type="auto"/>
            <w:tcPrChange w:id="1571" w:author="Daniel Noble" w:date="2023-09-04T11:07:00Z">
              <w:tcPr>
                <w:tcW w:w="0" w:type="auto"/>
              </w:tcPr>
            </w:tcPrChange>
          </w:tcPr>
          <w:p w14:paraId="1466D7A2" w14:textId="77777777" w:rsidR="00C40751" w:rsidRPr="00AA62AB" w:rsidRDefault="00C40751" w:rsidP="00C40751">
            <w:pPr>
              <w:pStyle w:val="FigureorTabletext"/>
              <w:spacing w:line="240" w:lineRule="auto"/>
              <w:rPr>
                <w:rFonts w:ascii="Times New Roman" w:hAnsi="Times New Roman"/>
              </w:rPr>
              <w:pPrChange w:id="1572"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vAlign w:val="center"/>
            <w:tcPrChange w:id="1573" w:author="Daniel Noble" w:date="2023-09-04T11:07:00Z">
              <w:tcPr>
                <w:tcW w:w="0" w:type="auto"/>
                <w:gridSpan w:val="4"/>
              </w:tcPr>
            </w:tcPrChange>
          </w:tcPr>
          <w:p w14:paraId="486B1208" w14:textId="37DF2DBC" w:rsidR="00C40751" w:rsidRPr="00C40751" w:rsidRDefault="00C40751" w:rsidP="00C40751">
            <w:pPr>
              <w:pStyle w:val="FigureorTabletext"/>
              <w:spacing w:line="240" w:lineRule="auto"/>
              <w:jc w:val="center"/>
              <w:rPr>
                <w:rFonts w:ascii="Times New Roman" w:hAnsi="Times New Roman"/>
                <w:b/>
                <w:bCs w:val="0"/>
              </w:rPr>
              <w:pPrChange w:id="1574" w:author="Daniel Noble" w:date="2023-09-04T11:10:00Z">
                <w:pPr>
                  <w:pStyle w:val="FigureorTabletext"/>
                  <w:spacing w:line="480" w:lineRule="auto"/>
                </w:pPr>
              </w:pPrChange>
            </w:pPr>
            <w:ins w:id="1575" w:author="Daniel Noble" w:date="2023-09-04T11:07:00Z">
              <w:r w:rsidRPr="00C40751">
                <w:rPr>
                  <w:rFonts w:ascii="Times New Roman" w:eastAsia="Helvetica" w:hAnsi="Times New Roman"/>
                  <w:b/>
                  <w:bCs w:val="0"/>
                  <w:color w:val="000000"/>
                  <w:rPrChange w:id="1576" w:author="Daniel Noble" w:date="2023-09-04T11:10:00Z">
                    <w:rPr>
                      <w:rFonts w:ascii="Helvetica" w:eastAsia="Helvetica" w:hAnsi="Helvetica" w:cs="Helvetica"/>
                      <w:color w:val="000000"/>
                      <w:sz w:val="22"/>
                      <w:szCs w:val="22"/>
                    </w:rPr>
                  </w:rPrChange>
                </w:rPr>
                <w:t>0.072</w:t>
              </w:r>
            </w:ins>
            <w:del w:id="1577" w:author="Daniel Noble" w:date="2023-09-04T11:07:00Z">
              <w:r w:rsidRPr="00C40751" w:rsidDel="00902D6F">
                <w:rPr>
                  <w:rFonts w:ascii="Times New Roman" w:hAnsi="Times New Roman"/>
                  <w:b/>
                  <w:bCs w:val="0"/>
                </w:rPr>
                <w:delText>0.069</w:delText>
              </w:r>
            </w:del>
          </w:p>
        </w:tc>
        <w:tc>
          <w:tcPr>
            <w:tcW w:w="0" w:type="auto"/>
            <w:vAlign w:val="center"/>
            <w:tcPrChange w:id="1578" w:author="Daniel Noble" w:date="2023-09-04T11:07:00Z">
              <w:tcPr>
                <w:tcW w:w="0" w:type="auto"/>
                <w:gridSpan w:val="4"/>
              </w:tcPr>
            </w:tcPrChange>
          </w:tcPr>
          <w:p w14:paraId="4E9F8EE1" w14:textId="422E9778" w:rsidR="00C40751" w:rsidRPr="00C40751" w:rsidRDefault="00C40751" w:rsidP="00C40751">
            <w:pPr>
              <w:pStyle w:val="FigureorTabletext"/>
              <w:spacing w:line="240" w:lineRule="auto"/>
              <w:jc w:val="center"/>
              <w:rPr>
                <w:rFonts w:ascii="Times New Roman" w:hAnsi="Times New Roman"/>
                <w:b/>
                <w:bCs w:val="0"/>
              </w:rPr>
              <w:pPrChange w:id="1579" w:author="Daniel Noble" w:date="2023-09-04T11:10:00Z">
                <w:pPr>
                  <w:pStyle w:val="FigureorTabletext"/>
                  <w:spacing w:line="480" w:lineRule="auto"/>
                </w:pPr>
              </w:pPrChange>
            </w:pPr>
            <w:ins w:id="1580" w:author="Daniel Noble" w:date="2023-09-04T11:07:00Z">
              <w:r w:rsidRPr="00C40751">
                <w:rPr>
                  <w:rFonts w:ascii="Times New Roman" w:eastAsia="Helvetica" w:hAnsi="Times New Roman"/>
                  <w:b/>
                  <w:bCs w:val="0"/>
                  <w:color w:val="000000"/>
                  <w:rPrChange w:id="1581" w:author="Daniel Noble" w:date="2023-09-04T11:10:00Z">
                    <w:rPr>
                      <w:rFonts w:ascii="Helvetica" w:eastAsia="Helvetica" w:hAnsi="Helvetica" w:cs="Helvetica"/>
                      <w:color w:val="000000"/>
                      <w:sz w:val="22"/>
                      <w:szCs w:val="22"/>
                    </w:rPr>
                  </w:rPrChange>
                </w:rPr>
                <w:t>0.046</w:t>
              </w:r>
            </w:ins>
            <w:del w:id="1582" w:author="Daniel Noble" w:date="2023-09-04T11:07:00Z">
              <w:r w:rsidRPr="00C40751" w:rsidDel="00902D6F">
                <w:rPr>
                  <w:rFonts w:ascii="Times New Roman" w:hAnsi="Times New Roman"/>
                  <w:b/>
                  <w:bCs w:val="0"/>
                </w:rPr>
                <w:delText>0.04</w:delText>
              </w:r>
            </w:del>
          </w:p>
        </w:tc>
        <w:tc>
          <w:tcPr>
            <w:tcW w:w="0" w:type="auto"/>
            <w:vAlign w:val="center"/>
            <w:tcPrChange w:id="1583" w:author="Daniel Noble" w:date="2023-09-04T11:07:00Z">
              <w:tcPr>
                <w:tcW w:w="0" w:type="auto"/>
                <w:gridSpan w:val="4"/>
              </w:tcPr>
            </w:tcPrChange>
          </w:tcPr>
          <w:p w14:paraId="5A391CA3" w14:textId="0DC206B7" w:rsidR="00C40751" w:rsidRPr="00C40751" w:rsidRDefault="00C40751" w:rsidP="00C40751">
            <w:pPr>
              <w:pStyle w:val="FigureorTabletext"/>
              <w:spacing w:line="240" w:lineRule="auto"/>
              <w:jc w:val="center"/>
              <w:rPr>
                <w:rFonts w:ascii="Times New Roman" w:hAnsi="Times New Roman"/>
                <w:b/>
                <w:bCs w:val="0"/>
              </w:rPr>
              <w:pPrChange w:id="1584" w:author="Daniel Noble" w:date="2023-09-04T11:10:00Z">
                <w:pPr>
                  <w:pStyle w:val="FigureorTabletext"/>
                  <w:spacing w:line="480" w:lineRule="auto"/>
                </w:pPr>
              </w:pPrChange>
            </w:pPr>
            <w:ins w:id="1585" w:author="Daniel Noble" w:date="2023-09-04T11:07:00Z">
              <w:r w:rsidRPr="00C40751">
                <w:rPr>
                  <w:rFonts w:ascii="Times New Roman" w:eastAsia="Helvetica" w:hAnsi="Times New Roman"/>
                  <w:b/>
                  <w:bCs w:val="0"/>
                  <w:color w:val="000000"/>
                  <w:rPrChange w:id="1586" w:author="Daniel Noble" w:date="2023-09-04T11:10:00Z">
                    <w:rPr>
                      <w:rFonts w:ascii="Helvetica" w:eastAsia="Helvetica" w:hAnsi="Helvetica" w:cs="Helvetica"/>
                      <w:color w:val="000000"/>
                      <w:sz w:val="22"/>
                      <w:szCs w:val="22"/>
                    </w:rPr>
                  </w:rPrChange>
                </w:rPr>
                <w:t>0.100</w:t>
              </w:r>
            </w:ins>
            <w:del w:id="1587" w:author="Daniel Noble" w:date="2023-09-04T11:07:00Z">
              <w:r w:rsidRPr="00C40751" w:rsidDel="00902D6F">
                <w:rPr>
                  <w:rFonts w:ascii="Times New Roman" w:hAnsi="Times New Roman"/>
                  <w:b/>
                  <w:bCs w:val="0"/>
                </w:rPr>
                <w:delText>0.099</w:delText>
              </w:r>
            </w:del>
          </w:p>
        </w:tc>
      </w:tr>
      <w:tr w:rsidR="00C40751" w:rsidRPr="00AA62AB" w14:paraId="39A16F05" w14:textId="77777777" w:rsidTr="007775EA">
        <w:tblPrEx>
          <w:tblW w:w="0" w:type="auto"/>
          <w:jc w:val="center"/>
          <w:tblLook w:val="07E0" w:firstRow="1" w:lastRow="1" w:firstColumn="1" w:lastColumn="1" w:noHBand="1" w:noVBand="1"/>
          <w:tblPrExChange w:id="1588" w:author="Daniel Noble" w:date="2023-09-04T11:07:00Z">
            <w:tblPrEx>
              <w:tblW w:w="0" w:type="auto"/>
              <w:jc w:val="center"/>
              <w:tblLook w:val="07E0" w:firstRow="1" w:lastRow="1" w:firstColumn="1" w:lastColumn="1" w:noHBand="1" w:noVBand="1"/>
            </w:tblPrEx>
          </w:tblPrExChange>
        </w:tblPrEx>
        <w:trPr>
          <w:trHeight w:val="374"/>
          <w:jc w:val="center"/>
          <w:trPrChange w:id="1589" w:author="Daniel Noble" w:date="2023-09-04T11:07:00Z">
            <w:trPr>
              <w:trHeight w:val="374"/>
              <w:jc w:val="center"/>
            </w:trPr>
          </w:trPrChange>
        </w:trPr>
        <w:tc>
          <w:tcPr>
            <w:tcW w:w="0" w:type="auto"/>
            <w:tcPrChange w:id="1590" w:author="Daniel Noble" w:date="2023-09-04T11:07:00Z">
              <w:tcPr>
                <w:tcW w:w="0" w:type="auto"/>
              </w:tcPr>
            </w:tcPrChange>
          </w:tcPr>
          <w:p w14:paraId="6630800A" w14:textId="77777777" w:rsidR="00C40751" w:rsidRPr="00AA62AB" w:rsidRDefault="00C40751" w:rsidP="00C40751">
            <w:pPr>
              <w:pStyle w:val="FigureorTabletext"/>
              <w:spacing w:line="240" w:lineRule="auto"/>
              <w:rPr>
                <w:rFonts w:ascii="Times New Roman" w:hAnsi="Times New Roman"/>
              </w:rPr>
              <w:pPrChange w:id="1591"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vAlign w:val="center"/>
            <w:tcPrChange w:id="1592" w:author="Daniel Noble" w:date="2023-09-04T11:07:00Z">
              <w:tcPr>
                <w:tcW w:w="0" w:type="auto"/>
                <w:gridSpan w:val="4"/>
              </w:tcPr>
            </w:tcPrChange>
          </w:tcPr>
          <w:p w14:paraId="6DACE3E2" w14:textId="4715D8C5" w:rsidR="00C40751" w:rsidRPr="00C40751" w:rsidRDefault="00C40751" w:rsidP="00C40751">
            <w:pPr>
              <w:pStyle w:val="FigureorTabletext"/>
              <w:spacing w:line="240" w:lineRule="auto"/>
              <w:jc w:val="center"/>
              <w:rPr>
                <w:rFonts w:ascii="Times New Roman" w:hAnsi="Times New Roman"/>
                <w:b/>
                <w:bCs w:val="0"/>
              </w:rPr>
              <w:pPrChange w:id="1593" w:author="Daniel Noble" w:date="2023-09-04T11:10:00Z">
                <w:pPr>
                  <w:pStyle w:val="FigureorTabletext"/>
                  <w:spacing w:line="480" w:lineRule="auto"/>
                </w:pPr>
              </w:pPrChange>
            </w:pPr>
            <w:ins w:id="1594" w:author="Daniel Noble" w:date="2023-09-04T11:07:00Z">
              <w:r w:rsidRPr="00C40751">
                <w:rPr>
                  <w:rFonts w:ascii="Times New Roman" w:eastAsia="Helvetica" w:hAnsi="Times New Roman"/>
                  <w:b/>
                  <w:bCs w:val="0"/>
                  <w:color w:val="000000"/>
                  <w:rPrChange w:id="1595" w:author="Daniel Noble" w:date="2023-09-04T11:10:00Z">
                    <w:rPr>
                      <w:rFonts w:ascii="Helvetica" w:eastAsia="Helvetica" w:hAnsi="Helvetica" w:cs="Helvetica"/>
                      <w:color w:val="000000"/>
                      <w:sz w:val="22"/>
                      <w:szCs w:val="22"/>
                    </w:rPr>
                  </w:rPrChange>
                </w:rPr>
                <w:t>0.015</w:t>
              </w:r>
            </w:ins>
            <w:del w:id="1596" w:author="Daniel Noble" w:date="2023-09-04T11:07:00Z">
              <w:r w:rsidRPr="00C40751" w:rsidDel="007775EA">
                <w:rPr>
                  <w:rFonts w:ascii="Times New Roman" w:hAnsi="Times New Roman"/>
                  <w:b/>
                  <w:bCs w:val="0"/>
                </w:rPr>
                <w:delText>0.016</w:delText>
              </w:r>
            </w:del>
          </w:p>
        </w:tc>
        <w:tc>
          <w:tcPr>
            <w:tcW w:w="0" w:type="auto"/>
            <w:vAlign w:val="center"/>
            <w:tcPrChange w:id="1597" w:author="Daniel Noble" w:date="2023-09-04T11:07:00Z">
              <w:tcPr>
                <w:tcW w:w="0" w:type="auto"/>
                <w:gridSpan w:val="4"/>
              </w:tcPr>
            </w:tcPrChange>
          </w:tcPr>
          <w:p w14:paraId="1CAF56A8" w14:textId="5DEB8EEC" w:rsidR="00C40751" w:rsidRPr="00C40751" w:rsidRDefault="00C40751" w:rsidP="00C40751">
            <w:pPr>
              <w:pStyle w:val="FigureorTabletext"/>
              <w:spacing w:line="240" w:lineRule="auto"/>
              <w:jc w:val="center"/>
              <w:rPr>
                <w:rFonts w:ascii="Times New Roman" w:hAnsi="Times New Roman"/>
                <w:b/>
                <w:bCs w:val="0"/>
              </w:rPr>
              <w:pPrChange w:id="1598" w:author="Daniel Noble" w:date="2023-09-04T11:10:00Z">
                <w:pPr>
                  <w:pStyle w:val="FigureorTabletext"/>
                  <w:spacing w:line="480" w:lineRule="auto"/>
                </w:pPr>
              </w:pPrChange>
            </w:pPr>
            <w:ins w:id="1599" w:author="Daniel Noble" w:date="2023-09-04T11:07:00Z">
              <w:r w:rsidRPr="00C40751">
                <w:rPr>
                  <w:rFonts w:ascii="Times New Roman" w:eastAsia="Helvetica" w:hAnsi="Times New Roman"/>
                  <w:b/>
                  <w:bCs w:val="0"/>
                  <w:color w:val="000000"/>
                  <w:rPrChange w:id="1600" w:author="Daniel Noble" w:date="2023-09-04T11:10:00Z">
                    <w:rPr>
                      <w:rFonts w:ascii="Helvetica" w:eastAsia="Helvetica" w:hAnsi="Helvetica" w:cs="Helvetica"/>
                      <w:color w:val="000000"/>
                      <w:sz w:val="22"/>
                      <w:szCs w:val="22"/>
                    </w:rPr>
                  </w:rPrChange>
                </w:rPr>
                <w:t>0.000</w:t>
              </w:r>
            </w:ins>
            <w:del w:id="1601" w:author="Daniel Noble" w:date="2023-09-04T11:07:00Z">
              <w:r w:rsidRPr="00C40751" w:rsidDel="007775EA">
                <w:rPr>
                  <w:rFonts w:ascii="Times New Roman" w:hAnsi="Times New Roman"/>
                  <w:b/>
                  <w:bCs w:val="0"/>
                </w:rPr>
                <w:delText>0.001</w:delText>
              </w:r>
            </w:del>
          </w:p>
        </w:tc>
        <w:tc>
          <w:tcPr>
            <w:tcW w:w="0" w:type="auto"/>
            <w:vAlign w:val="center"/>
            <w:tcPrChange w:id="1602" w:author="Daniel Noble" w:date="2023-09-04T11:07:00Z">
              <w:tcPr>
                <w:tcW w:w="0" w:type="auto"/>
                <w:gridSpan w:val="4"/>
              </w:tcPr>
            </w:tcPrChange>
          </w:tcPr>
          <w:p w14:paraId="0D9C20C2" w14:textId="4002FF40" w:rsidR="00C40751" w:rsidRPr="00C40751" w:rsidRDefault="00C40751" w:rsidP="00C40751">
            <w:pPr>
              <w:pStyle w:val="FigureorTabletext"/>
              <w:spacing w:line="240" w:lineRule="auto"/>
              <w:jc w:val="center"/>
              <w:rPr>
                <w:rFonts w:ascii="Times New Roman" w:hAnsi="Times New Roman"/>
                <w:b/>
                <w:bCs w:val="0"/>
              </w:rPr>
              <w:pPrChange w:id="1603" w:author="Daniel Noble" w:date="2023-09-04T11:10:00Z">
                <w:pPr>
                  <w:pStyle w:val="FigureorTabletext"/>
                  <w:spacing w:line="480" w:lineRule="auto"/>
                </w:pPr>
              </w:pPrChange>
            </w:pPr>
            <w:ins w:id="1604" w:author="Daniel Noble" w:date="2023-09-04T11:07:00Z">
              <w:r w:rsidRPr="00C40751">
                <w:rPr>
                  <w:rFonts w:ascii="Times New Roman" w:eastAsia="Helvetica" w:hAnsi="Times New Roman"/>
                  <w:b/>
                  <w:bCs w:val="0"/>
                  <w:color w:val="000000"/>
                  <w:rPrChange w:id="1605" w:author="Daniel Noble" w:date="2023-09-04T11:10:00Z">
                    <w:rPr>
                      <w:rFonts w:ascii="Helvetica" w:eastAsia="Helvetica" w:hAnsi="Helvetica" w:cs="Helvetica"/>
                      <w:color w:val="000000"/>
                      <w:sz w:val="22"/>
                      <w:szCs w:val="22"/>
                    </w:rPr>
                  </w:rPrChange>
                </w:rPr>
                <w:t>0.042</w:t>
              </w:r>
            </w:ins>
            <w:del w:id="1606" w:author="Daniel Noble" w:date="2023-09-04T11:07:00Z">
              <w:r w:rsidRPr="00C40751" w:rsidDel="007775EA">
                <w:rPr>
                  <w:rFonts w:ascii="Times New Roman" w:hAnsi="Times New Roman"/>
                  <w:b/>
                  <w:bCs w:val="0"/>
                </w:rPr>
                <w:delText>0.044</w:delText>
              </w:r>
            </w:del>
          </w:p>
        </w:tc>
      </w:tr>
      <w:tr w:rsidR="00C40751" w:rsidRPr="00AA62AB" w14:paraId="388D63B9" w14:textId="77777777" w:rsidTr="00AB24ED">
        <w:tblPrEx>
          <w:tblW w:w="0" w:type="auto"/>
          <w:jc w:val="center"/>
          <w:tblLook w:val="07E0" w:firstRow="1" w:lastRow="1" w:firstColumn="1" w:lastColumn="1" w:noHBand="1" w:noVBand="1"/>
          <w:tblPrExChange w:id="1607" w:author="Daniel Noble" w:date="2023-09-04T11:08:00Z">
            <w:tblPrEx>
              <w:tblW w:w="0" w:type="auto"/>
              <w:jc w:val="center"/>
              <w:tblLook w:val="07E0" w:firstRow="1" w:lastRow="1" w:firstColumn="1" w:lastColumn="1" w:noHBand="1" w:noVBand="1"/>
            </w:tblPrEx>
          </w:tblPrExChange>
        </w:tblPrEx>
        <w:trPr>
          <w:trHeight w:val="390"/>
          <w:jc w:val="center"/>
          <w:trPrChange w:id="1608" w:author="Daniel Noble" w:date="2023-09-04T11:08:00Z">
            <w:trPr>
              <w:trHeight w:val="390"/>
              <w:jc w:val="center"/>
            </w:trPr>
          </w:trPrChange>
        </w:trPr>
        <w:tc>
          <w:tcPr>
            <w:tcW w:w="0" w:type="auto"/>
            <w:tcPrChange w:id="1609" w:author="Daniel Noble" w:date="2023-09-04T11:08:00Z">
              <w:tcPr>
                <w:tcW w:w="0" w:type="auto"/>
              </w:tcPr>
            </w:tcPrChange>
          </w:tcPr>
          <w:p w14:paraId="012CE3AB" w14:textId="77777777" w:rsidR="00C40751" w:rsidRPr="00AA62AB" w:rsidRDefault="00C40751" w:rsidP="00C40751">
            <w:pPr>
              <w:pStyle w:val="FigureorTabletext"/>
              <w:spacing w:line="240" w:lineRule="auto"/>
              <w:rPr>
                <w:rFonts w:ascii="Times New Roman" w:hAnsi="Times New Roman"/>
              </w:rPr>
              <w:pPrChange w:id="1610"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vAlign w:val="center"/>
            <w:tcPrChange w:id="1611" w:author="Daniel Noble" w:date="2023-09-04T11:08:00Z">
              <w:tcPr>
                <w:tcW w:w="0" w:type="auto"/>
                <w:gridSpan w:val="4"/>
              </w:tcPr>
            </w:tcPrChange>
          </w:tcPr>
          <w:p w14:paraId="3226CA39" w14:textId="22988F06" w:rsidR="00C40751" w:rsidRPr="00C40751" w:rsidRDefault="00C40751" w:rsidP="00C40751">
            <w:pPr>
              <w:pStyle w:val="FigureorTabletext"/>
              <w:spacing w:line="240" w:lineRule="auto"/>
              <w:jc w:val="center"/>
              <w:rPr>
                <w:rFonts w:ascii="Times New Roman" w:hAnsi="Times New Roman"/>
              </w:rPr>
              <w:pPrChange w:id="1612" w:author="Daniel Noble" w:date="2023-09-04T11:10:00Z">
                <w:pPr>
                  <w:pStyle w:val="FigureorTabletext"/>
                  <w:spacing w:line="480" w:lineRule="auto"/>
                </w:pPr>
              </w:pPrChange>
            </w:pPr>
            <w:ins w:id="1613" w:author="Daniel Noble" w:date="2023-09-04T11:08:00Z">
              <w:r w:rsidRPr="00C40751">
                <w:rPr>
                  <w:rFonts w:ascii="Times New Roman" w:eastAsia="Helvetica" w:hAnsi="Times New Roman"/>
                  <w:color w:val="000000"/>
                  <w:rPrChange w:id="1614" w:author="Daniel Noble" w:date="2023-09-04T11:10:00Z">
                    <w:rPr>
                      <w:rFonts w:ascii="Helvetica" w:eastAsia="Helvetica" w:hAnsi="Helvetica" w:cs="Helvetica"/>
                      <w:color w:val="000000"/>
                      <w:sz w:val="22"/>
                      <w:szCs w:val="22"/>
                    </w:rPr>
                  </w:rPrChange>
                </w:rPr>
                <w:t>-0.141</w:t>
              </w:r>
            </w:ins>
            <w:del w:id="1615" w:author="Daniel Noble" w:date="2023-09-04T11:08:00Z">
              <w:r w:rsidRPr="00C40751" w:rsidDel="00AB24ED">
                <w:rPr>
                  <w:rFonts w:ascii="Times New Roman" w:hAnsi="Times New Roman"/>
                </w:rPr>
                <w:delText>-0.058</w:delText>
              </w:r>
            </w:del>
          </w:p>
        </w:tc>
        <w:tc>
          <w:tcPr>
            <w:tcW w:w="0" w:type="auto"/>
            <w:vAlign w:val="center"/>
            <w:tcPrChange w:id="1616" w:author="Daniel Noble" w:date="2023-09-04T11:08:00Z">
              <w:tcPr>
                <w:tcW w:w="0" w:type="auto"/>
                <w:gridSpan w:val="4"/>
              </w:tcPr>
            </w:tcPrChange>
          </w:tcPr>
          <w:p w14:paraId="1528C1E8" w14:textId="7554FF15" w:rsidR="00C40751" w:rsidRPr="00C40751" w:rsidRDefault="00C40751" w:rsidP="00C40751">
            <w:pPr>
              <w:pStyle w:val="FigureorTabletext"/>
              <w:spacing w:line="240" w:lineRule="auto"/>
              <w:jc w:val="center"/>
              <w:rPr>
                <w:rFonts w:ascii="Times New Roman" w:hAnsi="Times New Roman"/>
              </w:rPr>
              <w:pPrChange w:id="1617" w:author="Daniel Noble" w:date="2023-09-04T11:10:00Z">
                <w:pPr>
                  <w:pStyle w:val="FigureorTabletext"/>
                  <w:spacing w:line="480" w:lineRule="auto"/>
                </w:pPr>
              </w:pPrChange>
            </w:pPr>
            <w:ins w:id="1618" w:author="Daniel Noble" w:date="2023-09-04T11:08:00Z">
              <w:r w:rsidRPr="00C40751">
                <w:rPr>
                  <w:rFonts w:ascii="Times New Roman" w:eastAsia="Helvetica" w:hAnsi="Times New Roman"/>
                  <w:color w:val="000000"/>
                  <w:rPrChange w:id="1619" w:author="Daniel Noble" w:date="2023-09-04T11:10:00Z">
                    <w:rPr>
                      <w:rFonts w:ascii="Helvetica" w:eastAsia="Helvetica" w:hAnsi="Helvetica" w:cs="Helvetica"/>
                      <w:color w:val="000000"/>
                      <w:sz w:val="22"/>
                      <w:szCs w:val="22"/>
                    </w:rPr>
                  </w:rPrChange>
                </w:rPr>
                <w:t>-0.929</w:t>
              </w:r>
            </w:ins>
            <w:del w:id="1620" w:author="Daniel Noble" w:date="2023-09-04T11:08:00Z">
              <w:r w:rsidRPr="00C40751" w:rsidDel="00AB24ED">
                <w:rPr>
                  <w:rFonts w:ascii="Times New Roman" w:hAnsi="Times New Roman"/>
                </w:rPr>
                <w:delText>-0.845</w:delText>
              </w:r>
            </w:del>
          </w:p>
        </w:tc>
        <w:tc>
          <w:tcPr>
            <w:tcW w:w="0" w:type="auto"/>
            <w:vAlign w:val="center"/>
            <w:tcPrChange w:id="1621" w:author="Daniel Noble" w:date="2023-09-04T11:08:00Z">
              <w:tcPr>
                <w:tcW w:w="0" w:type="auto"/>
                <w:gridSpan w:val="4"/>
              </w:tcPr>
            </w:tcPrChange>
          </w:tcPr>
          <w:p w14:paraId="57A38E0D" w14:textId="7376A85B" w:rsidR="00C40751" w:rsidRPr="00C40751" w:rsidRDefault="00C40751" w:rsidP="00C40751">
            <w:pPr>
              <w:pStyle w:val="FigureorTabletext"/>
              <w:spacing w:line="240" w:lineRule="auto"/>
              <w:jc w:val="center"/>
              <w:rPr>
                <w:rFonts w:ascii="Times New Roman" w:hAnsi="Times New Roman"/>
              </w:rPr>
              <w:pPrChange w:id="1622" w:author="Daniel Noble" w:date="2023-09-04T11:10:00Z">
                <w:pPr>
                  <w:pStyle w:val="FigureorTabletext"/>
                  <w:spacing w:line="480" w:lineRule="auto"/>
                </w:pPr>
              </w:pPrChange>
            </w:pPr>
            <w:ins w:id="1623" w:author="Daniel Noble" w:date="2023-09-04T11:08:00Z">
              <w:r w:rsidRPr="00C40751">
                <w:rPr>
                  <w:rFonts w:ascii="Times New Roman" w:eastAsia="Helvetica" w:hAnsi="Times New Roman"/>
                  <w:color w:val="000000"/>
                  <w:rPrChange w:id="1624" w:author="Daniel Noble" w:date="2023-09-04T11:10:00Z">
                    <w:rPr>
                      <w:rFonts w:ascii="Helvetica" w:eastAsia="Helvetica" w:hAnsi="Helvetica" w:cs="Helvetica"/>
                      <w:color w:val="000000"/>
                      <w:sz w:val="22"/>
                      <w:szCs w:val="22"/>
                    </w:rPr>
                  </w:rPrChange>
                </w:rPr>
                <w:t>0.851</w:t>
              </w:r>
            </w:ins>
            <w:del w:id="1625" w:author="Daniel Noble" w:date="2023-09-04T11:08:00Z">
              <w:r w:rsidRPr="00C40751" w:rsidDel="00AB24ED">
                <w:rPr>
                  <w:rFonts w:ascii="Times New Roman" w:hAnsi="Times New Roman"/>
                </w:rPr>
                <w:delText>0.776</w:delText>
              </w:r>
            </w:del>
          </w:p>
        </w:tc>
      </w:tr>
      <w:tr w:rsidR="00C40751" w:rsidRPr="00AA62AB" w14:paraId="00036D0E" w14:textId="77777777" w:rsidTr="00E33B53">
        <w:tblPrEx>
          <w:tblW w:w="0" w:type="auto"/>
          <w:jc w:val="center"/>
          <w:tblLook w:val="07E0" w:firstRow="1" w:lastRow="1" w:firstColumn="1" w:lastColumn="1" w:noHBand="1" w:noVBand="1"/>
          <w:tblPrExChange w:id="1626" w:author="Daniel Noble" w:date="2023-09-04T11:09:00Z">
            <w:tblPrEx>
              <w:tblW w:w="0" w:type="auto"/>
              <w:jc w:val="center"/>
              <w:tblLook w:val="07E0" w:firstRow="1" w:lastRow="1" w:firstColumn="1" w:lastColumn="1" w:noHBand="1" w:noVBand="1"/>
            </w:tblPrEx>
          </w:tblPrExChange>
        </w:tblPrEx>
        <w:trPr>
          <w:trHeight w:val="374"/>
          <w:jc w:val="center"/>
          <w:trPrChange w:id="1627" w:author="Daniel Noble" w:date="2023-09-04T11:09:00Z">
            <w:trPr>
              <w:trHeight w:val="374"/>
              <w:jc w:val="center"/>
            </w:trPr>
          </w:trPrChange>
        </w:trPr>
        <w:tc>
          <w:tcPr>
            <w:tcW w:w="0" w:type="auto"/>
            <w:tcPrChange w:id="1628" w:author="Daniel Noble" w:date="2023-09-04T11:09:00Z">
              <w:tcPr>
                <w:tcW w:w="0" w:type="auto"/>
              </w:tcPr>
            </w:tcPrChange>
          </w:tcPr>
          <w:p w14:paraId="23378E05" w14:textId="77777777" w:rsidR="00C40751" w:rsidRPr="00AA62AB" w:rsidRDefault="00C40751" w:rsidP="00C40751">
            <w:pPr>
              <w:pStyle w:val="FigureorTabletext"/>
              <w:spacing w:line="240" w:lineRule="auto"/>
              <w:rPr>
                <w:rFonts w:ascii="Times New Roman" w:hAnsi="Times New Roman"/>
              </w:rPr>
              <w:pPrChange w:id="1629"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vAlign w:val="center"/>
            <w:tcPrChange w:id="1630" w:author="Daniel Noble" w:date="2023-09-04T11:09:00Z">
              <w:tcPr>
                <w:tcW w:w="0" w:type="auto"/>
                <w:gridSpan w:val="4"/>
              </w:tcPr>
            </w:tcPrChange>
          </w:tcPr>
          <w:p w14:paraId="2550192E" w14:textId="1BED98F6" w:rsidR="00C40751" w:rsidRPr="00C40751" w:rsidRDefault="00C40751" w:rsidP="00C40751">
            <w:pPr>
              <w:pStyle w:val="FigureorTabletext"/>
              <w:spacing w:line="240" w:lineRule="auto"/>
              <w:jc w:val="center"/>
              <w:rPr>
                <w:rFonts w:ascii="Times New Roman" w:hAnsi="Times New Roman"/>
              </w:rPr>
              <w:pPrChange w:id="1631" w:author="Daniel Noble" w:date="2023-09-04T11:10:00Z">
                <w:pPr>
                  <w:pStyle w:val="FigureorTabletext"/>
                  <w:spacing w:line="480" w:lineRule="auto"/>
                </w:pPr>
              </w:pPrChange>
            </w:pPr>
            <w:ins w:id="1632" w:author="Daniel Noble" w:date="2023-09-04T11:09:00Z">
              <w:r w:rsidRPr="00C40751">
                <w:rPr>
                  <w:rFonts w:ascii="Times New Roman" w:eastAsia="Helvetica" w:hAnsi="Times New Roman"/>
                  <w:color w:val="000000"/>
                  <w:rPrChange w:id="1633" w:author="Daniel Noble" w:date="2023-09-04T11:10:00Z">
                    <w:rPr>
                      <w:rFonts w:ascii="Helvetica" w:eastAsia="Helvetica" w:hAnsi="Helvetica" w:cs="Helvetica"/>
                      <w:color w:val="000000"/>
                      <w:sz w:val="22"/>
                      <w:szCs w:val="22"/>
                    </w:rPr>
                  </w:rPrChange>
                </w:rPr>
                <w:t>0.057</w:t>
              </w:r>
            </w:ins>
            <w:del w:id="1634" w:author="Daniel Noble" w:date="2023-09-04T11:09:00Z">
              <w:r w:rsidRPr="00C40751" w:rsidDel="00E33B53">
                <w:rPr>
                  <w:rFonts w:ascii="Times New Roman" w:hAnsi="Times New Roman"/>
                </w:rPr>
                <w:delText>-0.157</w:delText>
              </w:r>
            </w:del>
          </w:p>
        </w:tc>
        <w:tc>
          <w:tcPr>
            <w:tcW w:w="0" w:type="auto"/>
            <w:vAlign w:val="center"/>
            <w:tcPrChange w:id="1635" w:author="Daniel Noble" w:date="2023-09-04T11:09:00Z">
              <w:tcPr>
                <w:tcW w:w="0" w:type="auto"/>
                <w:gridSpan w:val="4"/>
              </w:tcPr>
            </w:tcPrChange>
          </w:tcPr>
          <w:p w14:paraId="0CE2B881" w14:textId="1694F52B" w:rsidR="00C40751" w:rsidRPr="00C40751" w:rsidRDefault="00C40751" w:rsidP="00C40751">
            <w:pPr>
              <w:pStyle w:val="FigureorTabletext"/>
              <w:spacing w:line="240" w:lineRule="auto"/>
              <w:jc w:val="center"/>
              <w:rPr>
                <w:rFonts w:ascii="Times New Roman" w:hAnsi="Times New Roman"/>
              </w:rPr>
              <w:pPrChange w:id="1636" w:author="Daniel Noble" w:date="2023-09-04T11:10:00Z">
                <w:pPr>
                  <w:pStyle w:val="FigureorTabletext"/>
                  <w:spacing w:line="480" w:lineRule="auto"/>
                </w:pPr>
              </w:pPrChange>
            </w:pPr>
            <w:ins w:id="1637" w:author="Daniel Noble" w:date="2023-09-04T11:09:00Z">
              <w:r w:rsidRPr="00C40751">
                <w:rPr>
                  <w:rFonts w:ascii="Times New Roman" w:eastAsia="Helvetica" w:hAnsi="Times New Roman"/>
                  <w:color w:val="000000"/>
                  <w:rPrChange w:id="1638" w:author="Daniel Noble" w:date="2023-09-04T11:10:00Z">
                    <w:rPr>
                      <w:rFonts w:ascii="Helvetica" w:eastAsia="Helvetica" w:hAnsi="Helvetica" w:cs="Helvetica"/>
                      <w:color w:val="000000"/>
                      <w:sz w:val="22"/>
                      <w:szCs w:val="22"/>
                    </w:rPr>
                  </w:rPrChange>
                </w:rPr>
                <w:t>-0.838</w:t>
              </w:r>
            </w:ins>
            <w:del w:id="1639" w:author="Daniel Noble" w:date="2023-09-04T11:09:00Z">
              <w:r w:rsidRPr="00C40751" w:rsidDel="00E33B53">
                <w:rPr>
                  <w:rFonts w:ascii="Times New Roman" w:hAnsi="Times New Roman"/>
                </w:rPr>
                <w:delText>-0.921</w:delText>
              </w:r>
            </w:del>
          </w:p>
        </w:tc>
        <w:tc>
          <w:tcPr>
            <w:tcW w:w="0" w:type="auto"/>
            <w:vAlign w:val="center"/>
            <w:tcPrChange w:id="1640" w:author="Daniel Noble" w:date="2023-09-04T11:09:00Z">
              <w:tcPr>
                <w:tcW w:w="0" w:type="auto"/>
                <w:gridSpan w:val="4"/>
              </w:tcPr>
            </w:tcPrChange>
          </w:tcPr>
          <w:p w14:paraId="70CCE894" w14:textId="4A521C7B" w:rsidR="00C40751" w:rsidRPr="00C40751" w:rsidRDefault="00C40751" w:rsidP="00C40751">
            <w:pPr>
              <w:pStyle w:val="FigureorTabletext"/>
              <w:spacing w:line="240" w:lineRule="auto"/>
              <w:jc w:val="center"/>
              <w:rPr>
                <w:rFonts w:ascii="Times New Roman" w:hAnsi="Times New Roman"/>
              </w:rPr>
              <w:pPrChange w:id="1641" w:author="Daniel Noble" w:date="2023-09-04T11:10:00Z">
                <w:pPr>
                  <w:pStyle w:val="FigureorTabletext"/>
                  <w:spacing w:line="480" w:lineRule="auto"/>
                </w:pPr>
              </w:pPrChange>
            </w:pPr>
            <w:ins w:id="1642" w:author="Daniel Noble" w:date="2023-09-04T11:09:00Z">
              <w:r w:rsidRPr="00C40751">
                <w:rPr>
                  <w:rFonts w:ascii="Times New Roman" w:eastAsia="Helvetica" w:hAnsi="Times New Roman"/>
                  <w:color w:val="000000"/>
                  <w:rPrChange w:id="1643" w:author="Daniel Noble" w:date="2023-09-04T11:10:00Z">
                    <w:rPr>
                      <w:rFonts w:ascii="Helvetica" w:eastAsia="Helvetica" w:hAnsi="Helvetica" w:cs="Helvetica"/>
                      <w:color w:val="000000"/>
                      <w:sz w:val="22"/>
                      <w:szCs w:val="22"/>
                    </w:rPr>
                  </w:rPrChange>
                </w:rPr>
                <w:t>0.878</w:t>
              </w:r>
            </w:ins>
            <w:del w:id="1644" w:author="Daniel Noble" w:date="2023-09-04T11:09:00Z">
              <w:r w:rsidRPr="00C40751" w:rsidDel="00E33B53">
                <w:rPr>
                  <w:rFonts w:ascii="Times New Roman" w:hAnsi="Times New Roman"/>
                </w:rPr>
                <w:delText>0.849</w:delText>
              </w:r>
            </w:del>
          </w:p>
        </w:tc>
      </w:tr>
      <w:tr w:rsidR="00C40751" w:rsidRPr="00AA62AB" w14:paraId="63F9F27E" w14:textId="77777777" w:rsidTr="00113162">
        <w:tblPrEx>
          <w:tblW w:w="0" w:type="auto"/>
          <w:jc w:val="center"/>
          <w:tblLook w:val="07E0" w:firstRow="1" w:lastRow="1" w:firstColumn="1" w:lastColumn="1" w:noHBand="1" w:noVBand="1"/>
          <w:tblPrExChange w:id="1645" w:author="Daniel Noble" w:date="2023-09-04T11:09:00Z">
            <w:tblPrEx>
              <w:tblW w:w="0" w:type="auto"/>
              <w:jc w:val="center"/>
              <w:tblLook w:val="07E0" w:firstRow="1" w:lastRow="1" w:firstColumn="1" w:lastColumn="1" w:noHBand="1" w:noVBand="1"/>
            </w:tblPrEx>
          </w:tblPrExChange>
        </w:tblPrEx>
        <w:trPr>
          <w:trHeight w:val="374"/>
          <w:jc w:val="center"/>
          <w:trPrChange w:id="1646" w:author="Daniel Noble" w:date="2023-09-04T11:09:00Z">
            <w:trPr>
              <w:trHeight w:val="374"/>
              <w:jc w:val="center"/>
            </w:trPr>
          </w:trPrChange>
        </w:trPr>
        <w:tc>
          <w:tcPr>
            <w:tcW w:w="0" w:type="auto"/>
            <w:tcPrChange w:id="1647" w:author="Daniel Noble" w:date="2023-09-04T11:09:00Z">
              <w:tcPr>
                <w:tcW w:w="0" w:type="auto"/>
              </w:tcPr>
            </w:tcPrChange>
          </w:tcPr>
          <w:p w14:paraId="1E7B6C28" w14:textId="77777777" w:rsidR="00C40751" w:rsidRPr="00AA62AB" w:rsidRDefault="00C40751" w:rsidP="00C40751">
            <w:pPr>
              <w:pStyle w:val="FigureorTabletext"/>
              <w:spacing w:line="240" w:lineRule="auto"/>
              <w:rPr>
                <w:rFonts w:ascii="Times New Roman" w:hAnsi="Times New Roman"/>
              </w:rPr>
              <w:pPrChange w:id="1648"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vAlign w:val="center"/>
            <w:tcPrChange w:id="1649" w:author="Daniel Noble" w:date="2023-09-04T11:09:00Z">
              <w:tcPr>
                <w:tcW w:w="0" w:type="auto"/>
                <w:gridSpan w:val="4"/>
              </w:tcPr>
            </w:tcPrChange>
          </w:tcPr>
          <w:p w14:paraId="7FF10B9A" w14:textId="1CD35C61" w:rsidR="00C40751" w:rsidRPr="00C40751" w:rsidRDefault="00C40751" w:rsidP="00C40751">
            <w:pPr>
              <w:pStyle w:val="FigureorTabletext"/>
              <w:spacing w:line="240" w:lineRule="auto"/>
              <w:jc w:val="center"/>
              <w:rPr>
                <w:rFonts w:ascii="Times New Roman" w:hAnsi="Times New Roman"/>
              </w:rPr>
              <w:pPrChange w:id="1650" w:author="Daniel Noble" w:date="2023-09-04T11:10:00Z">
                <w:pPr>
                  <w:pStyle w:val="FigureorTabletext"/>
                  <w:spacing w:line="480" w:lineRule="auto"/>
                </w:pPr>
              </w:pPrChange>
            </w:pPr>
            <w:ins w:id="1651" w:author="Daniel Noble" w:date="2023-09-04T11:09:00Z">
              <w:r w:rsidRPr="00C40751">
                <w:rPr>
                  <w:rFonts w:ascii="Times New Roman" w:eastAsia="Helvetica" w:hAnsi="Times New Roman"/>
                  <w:color w:val="000000"/>
                  <w:rPrChange w:id="1652" w:author="Daniel Noble" w:date="2023-09-04T11:10:00Z">
                    <w:rPr>
                      <w:rFonts w:ascii="Helvetica" w:eastAsia="Helvetica" w:hAnsi="Helvetica" w:cs="Helvetica"/>
                      <w:color w:val="000000"/>
                      <w:sz w:val="22"/>
                      <w:szCs w:val="22"/>
                    </w:rPr>
                  </w:rPrChange>
                </w:rPr>
                <w:t>0.035</w:t>
              </w:r>
            </w:ins>
            <w:del w:id="1653" w:author="Daniel Noble" w:date="2023-09-04T11:09:00Z">
              <w:r w:rsidRPr="00C40751" w:rsidDel="00113162">
                <w:rPr>
                  <w:rFonts w:ascii="Times New Roman" w:hAnsi="Times New Roman"/>
                </w:rPr>
                <w:delText>-0.06</w:delText>
              </w:r>
            </w:del>
          </w:p>
        </w:tc>
        <w:tc>
          <w:tcPr>
            <w:tcW w:w="0" w:type="auto"/>
            <w:vAlign w:val="center"/>
            <w:tcPrChange w:id="1654" w:author="Daniel Noble" w:date="2023-09-04T11:09:00Z">
              <w:tcPr>
                <w:tcW w:w="0" w:type="auto"/>
                <w:gridSpan w:val="4"/>
              </w:tcPr>
            </w:tcPrChange>
          </w:tcPr>
          <w:p w14:paraId="5D570F23" w14:textId="53E1F777" w:rsidR="00C40751" w:rsidRPr="00C40751" w:rsidRDefault="00C40751" w:rsidP="00C40751">
            <w:pPr>
              <w:pStyle w:val="FigureorTabletext"/>
              <w:spacing w:line="240" w:lineRule="auto"/>
              <w:jc w:val="center"/>
              <w:rPr>
                <w:rFonts w:ascii="Times New Roman" w:hAnsi="Times New Roman"/>
              </w:rPr>
              <w:pPrChange w:id="1655" w:author="Daniel Noble" w:date="2023-09-04T11:10:00Z">
                <w:pPr>
                  <w:pStyle w:val="FigureorTabletext"/>
                  <w:spacing w:line="480" w:lineRule="auto"/>
                </w:pPr>
              </w:pPrChange>
            </w:pPr>
            <w:ins w:id="1656" w:author="Daniel Noble" w:date="2023-09-04T11:09:00Z">
              <w:r w:rsidRPr="00C40751">
                <w:rPr>
                  <w:rFonts w:ascii="Times New Roman" w:eastAsia="Helvetica" w:hAnsi="Times New Roman"/>
                  <w:color w:val="000000"/>
                  <w:rPrChange w:id="1657" w:author="Daniel Noble" w:date="2023-09-04T11:10:00Z">
                    <w:rPr>
                      <w:rFonts w:ascii="Helvetica" w:eastAsia="Helvetica" w:hAnsi="Helvetica" w:cs="Helvetica"/>
                      <w:color w:val="000000"/>
                      <w:sz w:val="22"/>
                      <w:szCs w:val="22"/>
                    </w:rPr>
                  </w:rPrChange>
                </w:rPr>
                <w:t>-0.155</w:t>
              </w:r>
            </w:ins>
            <w:del w:id="1658" w:author="Daniel Noble" w:date="2023-09-04T11:09:00Z">
              <w:r w:rsidRPr="00C40751" w:rsidDel="00113162">
                <w:rPr>
                  <w:rFonts w:ascii="Times New Roman" w:hAnsi="Times New Roman"/>
                </w:rPr>
                <w:delText>-0.877</w:delText>
              </w:r>
            </w:del>
          </w:p>
        </w:tc>
        <w:tc>
          <w:tcPr>
            <w:tcW w:w="0" w:type="auto"/>
            <w:vAlign w:val="center"/>
            <w:tcPrChange w:id="1659" w:author="Daniel Noble" w:date="2023-09-04T11:09:00Z">
              <w:tcPr>
                <w:tcW w:w="0" w:type="auto"/>
                <w:gridSpan w:val="4"/>
              </w:tcPr>
            </w:tcPrChange>
          </w:tcPr>
          <w:p w14:paraId="6FECA16E" w14:textId="7D2B783E" w:rsidR="00C40751" w:rsidRPr="00C40751" w:rsidRDefault="00C40751" w:rsidP="00C40751">
            <w:pPr>
              <w:pStyle w:val="FigureorTabletext"/>
              <w:spacing w:line="240" w:lineRule="auto"/>
              <w:jc w:val="center"/>
              <w:rPr>
                <w:rFonts w:ascii="Times New Roman" w:hAnsi="Times New Roman"/>
              </w:rPr>
              <w:pPrChange w:id="1660" w:author="Daniel Noble" w:date="2023-09-04T11:10:00Z">
                <w:pPr>
                  <w:pStyle w:val="FigureorTabletext"/>
                  <w:spacing w:line="480" w:lineRule="auto"/>
                </w:pPr>
              </w:pPrChange>
            </w:pPr>
            <w:ins w:id="1661" w:author="Daniel Noble" w:date="2023-09-04T11:09:00Z">
              <w:r w:rsidRPr="00C40751">
                <w:rPr>
                  <w:rFonts w:ascii="Times New Roman" w:eastAsia="Helvetica" w:hAnsi="Times New Roman"/>
                  <w:color w:val="000000"/>
                  <w:rPrChange w:id="1662" w:author="Daniel Noble" w:date="2023-09-04T11:10:00Z">
                    <w:rPr>
                      <w:rFonts w:ascii="Helvetica" w:eastAsia="Helvetica" w:hAnsi="Helvetica" w:cs="Helvetica"/>
                      <w:color w:val="000000"/>
                      <w:sz w:val="22"/>
                      <w:szCs w:val="22"/>
                    </w:rPr>
                  </w:rPrChange>
                </w:rPr>
                <w:t>0.243</w:t>
              </w:r>
            </w:ins>
            <w:del w:id="1663" w:author="Daniel Noble" w:date="2023-09-04T11:09:00Z">
              <w:r w:rsidRPr="00C40751" w:rsidDel="00113162">
                <w:rPr>
                  <w:rFonts w:ascii="Times New Roman" w:hAnsi="Times New Roman"/>
                </w:rPr>
                <w:delText>0.815</w:delText>
              </w:r>
            </w:del>
          </w:p>
        </w:tc>
      </w:tr>
      <w:tr w:rsidR="00AA62AB" w:rsidRPr="00AA62AB" w:rsidDel="00C40751" w14:paraId="6502E4F3" w14:textId="1499B41E" w:rsidTr="000D60D5">
        <w:trPr>
          <w:trHeight w:val="374"/>
          <w:jc w:val="center"/>
          <w:del w:id="1664" w:author="Daniel Noble" w:date="2023-09-04T11:08:00Z"/>
        </w:trPr>
        <w:tc>
          <w:tcPr>
            <w:tcW w:w="0" w:type="auto"/>
          </w:tcPr>
          <w:p w14:paraId="06D8BD98" w14:textId="2A63CB67" w:rsidR="00AA62AB" w:rsidRPr="00AA62AB" w:rsidDel="00C40751" w:rsidRDefault="00AA62AB">
            <w:pPr>
              <w:pStyle w:val="FigureorTabletext"/>
              <w:spacing w:line="240" w:lineRule="auto"/>
              <w:rPr>
                <w:del w:id="1665" w:author="Daniel Noble" w:date="2023-09-04T11:08:00Z"/>
                <w:rFonts w:ascii="Times New Roman" w:hAnsi="Times New Roman"/>
              </w:rPr>
              <w:pPrChange w:id="1666" w:author="Daniel Noble" w:date="2023-07-12T13:16:00Z">
                <w:pPr>
                  <w:pStyle w:val="FigureorTabletext"/>
                  <w:spacing w:line="480" w:lineRule="auto"/>
                </w:pPr>
              </w:pPrChange>
            </w:pPr>
            <w:del w:id="1667" w:author="Daniel Noble" w:date="2023-09-04T11:08:00Z">
              <w:r w:rsidRPr="00AA62AB" w:rsidDel="00C40751">
                <w:rPr>
                  <w:rFonts w:ascii="Times New Roman" w:hAnsi="Times New Roman"/>
                </w:rPr>
                <w:delText>Permanent Environment Variance</w:delText>
              </w:r>
            </w:del>
          </w:p>
        </w:tc>
        <w:tc>
          <w:tcPr>
            <w:tcW w:w="0" w:type="auto"/>
          </w:tcPr>
          <w:p w14:paraId="43EE2053" w14:textId="11839C9E" w:rsidR="00AA62AB" w:rsidRPr="00C40751" w:rsidDel="00C40751" w:rsidRDefault="00AA62AB" w:rsidP="00C40751">
            <w:pPr>
              <w:pStyle w:val="FigureorTabletext"/>
              <w:spacing w:line="240" w:lineRule="auto"/>
              <w:jc w:val="center"/>
              <w:rPr>
                <w:del w:id="1668" w:author="Daniel Noble" w:date="2023-09-04T11:08:00Z"/>
                <w:rFonts w:ascii="Times New Roman" w:hAnsi="Times New Roman"/>
                <w:b/>
              </w:rPr>
              <w:pPrChange w:id="1669" w:author="Daniel Noble" w:date="2023-09-04T11:10:00Z">
                <w:pPr>
                  <w:pStyle w:val="FigureorTabletext"/>
                  <w:spacing w:line="480" w:lineRule="auto"/>
                </w:pPr>
              </w:pPrChange>
            </w:pPr>
            <w:del w:id="1670" w:author="Daniel Noble" w:date="2023-09-04T11:08:00Z">
              <w:r w:rsidRPr="00C40751" w:rsidDel="00C40751">
                <w:rPr>
                  <w:rFonts w:ascii="Times New Roman" w:hAnsi="Times New Roman"/>
                  <w:b/>
                </w:rPr>
                <w:delText>0.055</w:delText>
              </w:r>
            </w:del>
          </w:p>
        </w:tc>
        <w:tc>
          <w:tcPr>
            <w:tcW w:w="0" w:type="auto"/>
          </w:tcPr>
          <w:p w14:paraId="215ADB28" w14:textId="2CE47683" w:rsidR="00AA62AB" w:rsidRPr="00C40751" w:rsidDel="00C40751" w:rsidRDefault="00AA62AB" w:rsidP="00C40751">
            <w:pPr>
              <w:pStyle w:val="FigureorTabletext"/>
              <w:spacing w:line="240" w:lineRule="auto"/>
              <w:jc w:val="center"/>
              <w:rPr>
                <w:del w:id="1671" w:author="Daniel Noble" w:date="2023-09-04T11:08:00Z"/>
                <w:rFonts w:ascii="Times New Roman" w:hAnsi="Times New Roman"/>
                <w:b/>
              </w:rPr>
              <w:pPrChange w:id="1672" w:author="Daniel Noble" w:date="2023-09-04T11:10:00Z">
                <w:pPr>
                  <w:pStyle w:val="FigureorTabletext"/>
                  <w:spacing w:line="480" w:lineRule="auto"/>
                </w:pPr>
              </w:pPrChange>
            </w:pPr>
            <w:del w:id="1673" w:author="Daniel Noble" w:date="2023-09-04T11:08:00Z">
              <w:r w:rsidRPr="00C40751" w:rsidDel="00C40751">
                <w:rPr>
                  <w:rFonts w:ascii="Times New Roman" w:hAnsi="Times New Roman"/>
                  <w:b/>
                </w:rPr>
                <w:delText>0.017</w:delText>
              </w:r>
            </w:del>
          </w:p>
        </w:tc>
        <w:tc>
          <w:tcPr>
            <w:tcW w:w="0" w:type="auto"/>
          </w:tcPr>
          <w:p w14:paraId="3596608E" w14:textId="3C1534DC" w:rsidR="00AA62AB" w:rsidRPr="00C40751" w:rsidDel="00C40751" w:rsidRDefault="00AA62AB" w:rsidP="00C40751">
            <w:pPr>
              <w:pStyle w:val="FigureorTabletext"/>
              <w:spacing w:line="240" w:lineRule="auto"/>
              <w:jc w:val="center"/>
              <w:rPr>
                <w:del w:id="1674" w:author="Daniel Noble" w:date="2023-09-04T11:08:00Z"/>
                <w:rFonts w:ascii="Times New Roman" w:hAnsi="Times New Roman"/>
                <w:b/>
              </w:rPr>
              <w:pPrChange w:id="1675" w:author="Daniel Noble" w:date="2023-09-04T11:10:00Z">
                <w:pPr>
                  <w:pStyle w:val="FigureorTabletext"/>
                  <w:spacing w:line="480" w:lineRule="auto"/>
                </w:pPr>
              </w:pPrChange>
            </w:pPr>
            <w:del w:id="1676" w:author="Daniel Noble" w:date="2023-09-04T11:08:00Z">
              <w:r w:rsidRPr="00C40751" w:rsidDel="00C40751">
                <w:rPr>
                  <w:rFonts w:ascii="Times New Roman" w:hAnsi="Times New Roman"/>
                  <w:b/>
                </w:rPr>
                <w:delText>0.08</w:delText>
              </w:r>
            </w:del>
          </w:p>
        </w:tc>
      </w:tr>
      <w:tr w:rsidR="00AA62AB" w:rsidRPr="00AA62AB" w14:paraId="437B0278" w14:textId="77777777" w:rsidTr="000D60D5">
        <w:trPr>
          <w:trHeight w:val="374"/>
          <w:jc w:val="center"/>
        </w:trPr>
        <w:tc>
          <w:tcPr>
            <w:tcW w:w="0" w:type="auto"/>
          </w:tcPr>
          <w:p w14:paraId="3B16356A" w14:textId="77777777" w:rsidR="00AA62AB" w:rsidRPr="00AA62AB" w:rsidRDefault="00AA62AB" w:rsidP="00C40751">
            <w:pPr>
              <w:pStyle w:val="FigureorTabletext"/>
              <w:spacing w:line="240" w:lineRule="auto"/>
              <w:jc w:val="center"/>
              <w:rPr>
                <w:rFonts w:ascii="Times New Roman" w:hAnsi="Times New Roman"/>
              </w:rPr>
              <w:pPrChange w:id="1677" w:author="Daniel Noble" w:date="2023-09-04T11:10:00Z">
                <w:pPr>
                  <w:pStyle w:val="FigureorTabletext"/>
                  <w:spacing w:line="480" w:lineRule="auto"/>
                </w:pPr>
              </w:pPrChange>
            </w:pPr>
            <w:r w:rsidRPr="00AA62AB">
              <w:rPr>
                <w:rFonts w:ascii="Times New Roman" w:hAnsi="Times New Roman"/>
              </w:rPr>
              <w:t>Additive Genetic Variance</w:t>
            </w:r>
          </w:p>
        </w:tc>
        <w:tc>
          <w:tcPr>
            <w:tcW w:w="0" w:type="auto"/>
          </w:tcPr>
          <w:p w14:paraId="5E0BF601" w14:textId="77777777" w:rsidR="00AA62AB" w:rsidRPr="00C40751" w:rsidRDefault="00AA62AB" w:rsidP="00C40751">
            <w:pPr>
              <w:pStyle w:val="FigureorTabletext"/>
              <w:spacing w:line="240" w:lineRule="auto"/>
              <w:jc w:val="center"/>
              <w:rPr>
                <w:rFonts w:ascii="Times New Roman" w:hAnsi="Times New Roman"/>
                <w:b/>
              </w:rPr>
              <w:pPrChange w:id="1678" w:author="Daniel Noble" w:date="2023-09-04T11:10:00Z">
                <w:pPr>
                  <w:pStyle w:val="FigureorTabletext"/>
                  <w:spacing w:line="480" w:lineRule="auto"/>
                </w:pPr>
              </w:pPrChange>
            </w:pPr>
          </w:p>
        </w:tc>
        <w:tc>
          <w:tcPr>
            <w:tcW w:w="0" w:type="auto"/>
          </w:tcPr>
          <w:p w14:paraId="0BE95DAE" w14:textId="77777777" w:rsidR="00AA62AB" w:rsidRPr="00C40751" w:rsidRDefault="00AA62AB" w:rsidP="00C40751">
            <w:pPr>
              <w:pStyle w:val="FigureorTabletext"/>
              <w:spacing w:line="240" w:lineRule="auto"/>
              <w:jc w:val="center"/>
              <w:rPr>
                <w:rFonts w:ascii="Times New Roman" w:hAnsi="Times New Roman"/>
                <w:b/>
              </w:rPr>
              <w:pPrChange w:id="1679" w:author="Daniel Noble" w:date="2023-09-04T11:10:00Z">
                <w:pPr>
                  <w:pStyle w:val="FigureorTabletext"/>
                  <w:spacing w:line="480" w:lineRule="auto"/>
                </w:pPr>
              </w:pPrChange>
            </w:pPr>
          </w:p>
        </w:tc>
        <w:tc>
          <w:tcPr>
            <w:tcW w:w="0" w:type="auto"/>
          </w:tcPr>
          <w:p w14:paraId="12BBA379" w14:textId="77777777" w:rsidR="00AA62AB" w:rsidRPr="00C40751" w:rsidRDefault="00AA62AB" w:rsidP="00C40751">
            <w:pPr>
              <w:pStyle w:val="FigureorTabletext"/>
              <w:spacing w:line="240" w:lineRule="auto"/>
              <w:jc w:val="center"/>
              <w:rPr>
                <w:rFonts w:ascii="Times New Roman" w:hAnsi="Times New Roman"/>
                <w:b/>
              </w:rPr>
              <w:pPrChange w:id="1680" w:author="Daniel Noble" w:date="2023-09-04T11:10:00Z">
                <w:pPr>
                  <w:pStyle w:val="FigureorTabletext"/>
                  <w:spacing w:line="480" w:lineRule="auto"/>
                </w:pPr>
              </w:pPrChange>
            </w:pPr>
          </w:p>
        </w:tc>
      </w:tr>
      <w:tr w:rsidR="00C40751" w:rsidRPr="00AA62AB" w14:paraId="38B93936" w14:textId="77777777" w:rsidTr="00D2393E">
        <w:tblPrEx>
          <w:tblW w:w="0" w:type="auto"/>
          <w:jc w:val="center"/>
          <w:tblLook w:val="07E0" w:firstRow="1" w:lastRow="1" w:firstColumn="1" w:lastColumn="1" w:noHBand="1" w:noVBand="1"/>
          <w:tblPrExChange w:id="1681" w:author="Daniel Noble" w:date="2023-09-04T11:08:00Z">
            <w:tblPrEx>
              <w:tblW w:w="0" w:type="auto"/>
              <w:jc w:val="center"/>
              <w:tblLook w:val="07E0" w:firstRow="1" w:lastRow="1" w:firstColumn="1" w:lastColumn="1" w:noHBand="1" w:noVBand="1"/>
            </w:tblPrEx>
          </w:tblPrExChange>
        </w:tblPrEx>
        <w:trPr>
          <w:trHeight w:val="390"/>
          <w:jc w:val="center"/>
          <w:trPrChange w:id="1682" w:author="Daniel Noble" w:date="2023-09-04T11:08:00Z">
            <w:trPr>
              <w:trHeight w:val="390"/>
              <w:jc w:val="center"/>
            </w:trPr>
          </w:trPrChange>
        </w:trPr>
        <w:tc>
          <w:tcPr>
            <w:tcW w:w="0" w:type="auto"/>
            <w:tcPrChange w:id="1683" w:author="Daniel Noble" w:date="2023-09-04T11:08:00Z">
              <w:tcPr>
                <w:tcW w:w="0" w:type="auto"/>
              </w:tcPr>
            </w:tcPrChange>
          </w:tcPr>
          <w:p w14:paraId="611A8132" w14:textId="77777777" w:rsidR="00C40751" w:rsidRPr="00AA62AB" w:rsidRDefault="00C40751" w:rsidP="00C40751">
            <w:pPr>
              <w:pStyle w:val="FigureorTabletext"/>
              <w:spacing w:line="240" w:lineRule="auto"/>
              <w:rPr>
                <w:rFonts w:ascii="Times New Roman" w:hAnsi="Times New Roman"/>
              </w:rPr>
              <w:pPrChange w:id="1684"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vAlign w:val="center"/>
            <w:tcPrChange w:id="1685" w:author="Daniel Noble" w:date="2023-09-04T11:08:00Z">
              <w:tcPr>
                <w:tcW w:w="0" w:type="auto"/>
                <w:gridSpan w:val="4"/>
              </w:tcPr>
            </w:tcPrChange>
          </w:tcPr>
          <w:p w14:paraId="50DB3F91" w14:textId="14525B5C" w:rsidR="00C40751" w:rsidRPr="00C40751" w:rsidRDefault="00C40751" w:rsidP="00C40751">
            <w:pPr>
              <w:pStyle w:val="FigureorTabletext"/>
              <w:spacing w:line="240" w:lineRule="auto"/>
              <w:jc w:val="center"/>
              <w:rPr>
                <w:rFonts w:ascii="Times New Roman" w:hAnsi="Times New Roman"/>
                <w:b/>
                <w:bCs w:val="0"/>
              </w:rPr>
              <w:pPrChange w:id="1686" w:author="Daniel Noble" w:date="2023-09-04T11:10:00Z">
                <w:pPr>
                  <w:pStyle w:val="FigureorTabletext"/>
                  <w:spacing w:line="480" w:lineRule="auto"/>
                </w:pPr>
              </w:pPrChange>
            </w:pPr>
            <w:ins w:id="1687" w:author="Daniel Noble" w:date="2023-09-04T11:08:00Z">
              <w:r w:rsidRPr="00C40751">
                <w:rPr>
                  <w:rFonts w:ascii="Times New Roman" w:eastAsia="Helvetica" w:hAnsi="Times New Roman"/>
                  <w:b/>
                  <w:bCs w:val="0"/>
                  <w:color w:val="000000"/>
                  <w:rPrChange w:id="1688" w:author="Daniel Noble" w:date="2023-09-04T11:10:00Z">
                    <w:rPr>
                      <w:rFonts w:ascii="Helvetica" w:eastAsia="Helvetica" w:hAnsi="Helvetica" w:cs="Helvetica"/>
                      <w:color w:val="000000"/>
                      <w:sz w:val="22"/>
                      <w:szCs w:val="22"/>
                    </w:rPr>
                  </w:rPrChange>
                </w:rPr>
                <w:t>0.115</w:t>
              </w:r>
            </w:ins>
            <w:del w:id="1689" w:author="Daniel Noble" w:date="2023-09-04T11:08:00Z">
              <w:r w:rsidRPr="00C40751" w:rsidDel="00D2393E">
                <w:rPr>
                  <w:rFonts w:ascii="Times New Roman" w:hAnsi="Times New Roman"/>
                  <w:b/>
                  <w:bCs w:val="0"/>
                </w:rPr>
                <w:delText>0.109</w:delText>
              </w:r>
            </w:del>
          </w:p>
        </w:tc>
        <w:tc>
          <w:tcPr>
            <w:tcW w:w="0" w:type="auto"/>
            <w:vAlign w:val="center"/>
            <w:tcPrChange w:id="1690" w:author="Daniel Noble" w:date="2023-09-04T11:08:00Z">
              <w:tcPr>
                <w:tcW w:w="0" w:type="auto"/>
                <w:gridSpan w:val="4"/>
              </w:tcPr>
            </w:tcPrChange>
          </w:tcPr>
          <w:p w14:paraId="062286CE" w14:textId="0965045A" w:rsidR="00C40751" w:rsidRPr="00C40751" w:rsidRDefault="00C40751" w:rsidP="00C40751">
            <w:pPr>
              <w:pStyle w:val="FigureorTabletext"/>
              <w:spacing w:line="240" w:lineRule="auto"/>
              <w:jc w:val="center"/>
              <w:rPr>
                <w:rFonts w:ascii="Times New Roman" w:hAnsi="Times New Roman"/>
                <w:b/>
                <w:bCs w:val="0"/>
              </w:rPr>
              <w:pPrChange w:id="1691" w:author="Daniel Noble" w:date="2023-09-04T11:10:00Z">
                <w:pPr>
                  <w:pStyle w:val="FigureorTabletext"/>
                  <w:spacing w:line="480" w:lineRule="auto"/>
                </w:pPr>
              </w:pPrChange>
            </w:pPr>
            <w:ins w:id="1692" w:author="Daniel Noble" w:date="2023-09-04T11:08:00Z">
              <w:r w:rsidRPr="00C40751">
                <w:rPr>
                  <w:rFonts w:ascii="Times New Roman" w:eastAsia="Helvetica" w:hAnsi="Times New Roman"/>
                  <w:b/>
                  <w:bCs w:val="0"/>
                  <w:color w:val="000000"/>
                  <w:rPrChange w:id="1693" w:author="Daniel Noble" w:date="2023-09-04T11:10:00Z">
                    <w:rPr>
                      <w:rFonts w:ascii="Helvetica" w:eastAsia="Helvetica" w:hAnsi="Helvetica" w:cs="Helvetica"/>
                      <w:color w:val="000000"/>
                      <w:sz w:val="22"/>
                      <w:szCs w:val="22"/>
                    </w:rPr>
                  </w:rPrChange>
                </w:rPr>
                <w:t>0.098</w:t>
              </w:r>
            </w:ins>
            <w:del w:id="1694" w:author="Daniel Noble" w:date="2023-09-04T11:08:00Z">
              <w:r w:rsidRPr="00C40751" w:rsidDel="00D2393E">
                <w:rPr>
                  <w:rFonts w:ascii="Times New Roman" w:hAnsi="Times New Roman"/>
                  <w:b/>
                  <w:bCs w:val="0"/>
                </w:rPr>
                <w:delText>0.08</w:delText>
              </w:r>
            </w:del>
          </w:p>
        </w:tc>
        <w:tc>
          <w:tcPr>
            <w:tcW w:w="0" w:type="auto"/>
            <w:vAlign w:val="center"/>
            <w:tcPrChange w:id="1695" w:author="Daniel Noble" w:date="2023-09-04T11:08:00Z">
              <w:tcPr>
                <w:tcW w:w="0" w:type="auto"/>
                <w:gridSpan w:val="4"/>
              </w:tcPr>
            </w:tcPrChange>
          </w:tcPr>
          <w:p w14:paraId="759A3A3D" w14:textId="45A20D2D" w:rsidR="00C40751" w:rsidRPr="00C40751" w:rsidRDefault="00C40751" w:rsidP="00C40751">
            <w:pPr>
              <w:pStyle w:val="FigureorTabletext"/>
              <w:spacing w:line="240" w:lineRule="auto"/>
              <w:jc w:val="center"/>
              <w:rPr>
                <w:rFonts w:ascii="Times New Roman" w:hAnsi="Times New Roman"/>
                <w:b/>
                <w:bCs w:val="0"/>
              </w:rPr>
              <w:pPrChange w:id="1696" w:author="Daniel Noble" w:date="2023-09-04T11:10:00Z">
                <w:pPr>
                  <w:pStyle w:val="FigureorTabletext"/>
                  <w:spacing w:line="480" w:lineRule="auto"/>
                </w:pPr>
              </w:pPrChange>
            </w:pPr>
            <w:ins w:id="1697" w:author="Daniel Noble" w:date="2023-09-04T11:08:00Z">
              <w:r w:rsidRPr="00C40751">
                <w:rPr>
                  <w:rFonts w:ascii="Times New Roman" w:eastAsia="Helvetica" w:hAnsi="Times New Roman"/>
                  <w:b/>
                  <w:bCs w:val="0"/>
                  <w:color w:val="000000"/>
                  <w:rPrChange w:id="1698" w:author="Daniel Noble" w:date="2023-09-04T11:10:00Z">
                    <w:rPr>
                      <w:rFonts w:ascii="Helvetica" w:eastAsia="Helvetica" w:hAnsi="Helvetica" w:cs="Helvetica"/>
                      <w:color w:val="000000"/>
                      <w:sz w:val="22"/>
                      <w:szCs w:val="22"/>
                    </w:rPr>
                  </w:rPrChange>
                </w:rPr>
                <w:t>0.133</w:t>
              </w:r>
            </w:ins>
            <w:del w:id="1699" w:author="Daniel Noble" w:date="2023-09-04T11:08:00Z">
              <w:r w:rsidRPr="00C40751" w:rsidDel="00D2393E">
                <w:rPr>
                  <w:rFonts w:ascii="Times New Roman" w:hAnsi="Times New Roman"/>
                  <w:b/>
                  <w:bCs w:val="0"/>
                </w:rPr>
                <w:delText>0.137</w:delText>
              </w:r>
            </w:del>
          </w:p>
        </w:tc>
      </w:tr>
      <w:tr w:rsidR="00C40751" w:rsidRPr="00AA62AB" w14:paraId="3AC45AEB" w14:textId="77777777" w:rsidTr="00E92E98">
        <w:tblPrEx>
          <w:tblW w:w="0" w:type="auto"/>
          <w:jc w:val="center"/>
          <w:tblLook w:val="07E0" w:firstRow="1" w:lastRow="1" w:firstColumn="1" w:lastColumn="1" w:noHBand="1" w:noVBand="1"/>
          <w:tblPrExChange w:id="1700" w:author="Daniel Noble" w:date="2023-09-04T11:08:00Z">
            <w:tblPrEx>
              <w:tblW w:w="0" w:type="auto"/>
              <w:jc w:val="center"/>
              <w:tblLook w:val="07E0" w:firstRow="1" w:lastRow="1" w:firstColumn="1" w:lastColumn="1" w:noHBand="1" w:noVBand="1"/>
            </w:tblPrEx>
          </w:tblPrExChange>
        </w:tblPrEx>
        <w:trPr>
          <w:trHeight w:val="374"/>
          <w:jc w:val="center"/>
          <w:trPrChange w:id="1701" w:author="Daniel Noble" w:date="2023-09-04T11:08:00Z">
            <w:trPr>
              <w:trHeight w:val="374"/>
              <w:jc w:val="center"/>
            </w:trPr>
          </w:trPrChange>
        </w:trPr>
        <w:tc>
          <w:tcPr>
            <w:tcW w:w="0" w:type="auto"/>
            <w:tcPrChange w:id="1702" w:author="Daniel Noble" w:date="2023-09-04T11:08:00Z">
              <w:tcPr>
                <w:tcW w:w="0" w:type="auto"/>
              </w:tcPr>
            </w:tcPrChange>
          </w:tcPr>
          <w:p w14:paraId="34D49A9E" w14:textId="77777777" w:rsidR="00C40751" w:rsidRPr="00AA62AB" w:rsidRDefault="00C40751" w:rsidP="00C40751">
            <w:pPr>
              <w:pStyle w:val="FigureorTabletext"/>
              <w:spacing w:line="240" w:lineRule="auto"/>
              <w:rPr>
                <w:rFonts w:ascii="Times New Roman" w:hAnsi="Times New Roman"/>
              </w:rPr>
              <w:pPrChange w:id="1703" w:author="Daniel Noble" w:date="2023-07-12T13:16:00Z">
                <w:pPr>
                  <w:pStyle w:val="FigureorTabletext"/>
                  <w:spacing w:line="480" w:lineRule="auto"/>
                </w:pPr>
              </w:pPrChange>
            </w:pPr>
            <w:r w:rsidRPr="00AA62AB">
              <w:rPr>
                <w:rFonts w:ascii="Times New Roman" w:hAnsi="Times New Roman"/>
              </w:rPr>
              <w:t xml:space="preserve">    Slope</w:t>
            </w:r>
          </w:p>
        </w:tc>
        <w:tc>
          <w:tcPr>
            <w:tcW w:w="0" w:type="auto"/>
            <w:vAlign w:val="center"/>
            <w:tcPrChange w:id="1704" w:author="Daniel Noble" w:date="2023-09-04T11:08:00Z">
              <w:tcPr>
                <w:tcW w:w="0" w:type="auto"/>
                <w:gridSpan w:val="4"/>
              </w:tcPr>
            </w:tcPrChange>
          </w:tcPr>
          <w:p w14:paraId="5B3C7C9C" w14:textId="5013EF98" w:rsidR="00C40751" w:rsidRPr="00C40751" w:rsidRDefault="00C40751" w:rsidP="00C40751">
            <w:pPr>
              <w:pStyle w:val="FigureorTabletext"/>
              <w:spacing w:line="240" w:lineRule="auto"/>
              <w:jc w:val="center"/>
              <w:rPr>
                <w:rFonts w:ascii="Times New Roman" w:hAnsi="Times New Roman"/>
                <w:b/>
                <w:bCs w:val="0"/>
              </w:rPr>
              <w:pPrChange w:id="1705" w:author="Daniel Noble" w:date="2023-09-04T11:10:00Z">
                <w:pPr>
                  <w:pStyle w:val="FigureorTabletext"/>
                  <w:spacing w:line="480" w:lineRule="auto"/>
                </w:pPr>
              </w:pPrChange>
            </w:pPr>
            <w:ins w:id="1706" w:author="Daniel Noble" w:date="2023-09-04T11:08:00Z">
              <w:r w:rsidRPr="00C40751">
                <w:rPr>
                  <w:rFonts w:ascii="Times New Roman" w:eastAsia="Helvetica" w:hAnsi="Times New Roman"/>
                  <w:b/>
                  <w:bCs w:val="0"/>
                  <w:color w:val="000000"/>
                  <w:rPrChange w:id="1707" w:author="Daniel Noble" w:date="2023-09-04T11:10:00Z">
                    <w:rPr>
                      <w:rFonts w:ascii="Helvetica" w:eastAsia="Helvetica" w:hAnsi="Helvetica" w:cs="Helvetica"/>
                      <w:color w:val="000000"/>
                      <w:sz w:val="22"/>
                      <w:szCs w:val="22"/>
                    </w:rPr>
                  </w:rPrChange>
                </w:rPr>
                <w:t>0.117</w:t>
              </w:r>
            </w:ins>
            <w:del w:id="1708" w:author="Daniel Noble" w:date="2023-09-04T11:08:00Z">
              <w:r w:rsidRPr="00C40751" w:rsidDel="00E92E98">
                <w:rPr>
                  <w:rFonts w:ascii="Times New Roman" w:hAnsi="Times New Roman"/>
                  <w:b/>
                  <w:bCs w:val="0"/>
                </w:rPr>
                <w:delText>0.116</w:delText>
              </w:r>
            </w:del>
          </w:p>
        </w:tc>
        <w:tc>
          <w:tcPr>
            <w:tcW w:w="0" w:type="auto"/>
            <w:vAlign w:val="center"/>
            <w:tcPrChange w:id="1709" w:author="Daniel Noble" w:date="2023-09-04T11:08:00Z">
              <w:tcPr>
                <w:tcW w:w="0" w:type="auto"/>
                <w:gridSpan w:val="4"/>
              </w:tcPr>
            </w:tcPrChange>
          </w:tcPr>
          <w:p w14:paraId="3A854503" w14:textId="2922B392" w:rsidR="00C40751" w:rsidRPr="00C40751" w:rsidRDefault="00C40751" w:rsidP="00C40751">
            <w:pPr>
              <w:pStyle w:val="FigureorTabletext"/>
              <w:spacing w:line="240" w:lineRule="auto"/>
              <w:jc w:val="center"/>
              <w:rPr>
                <w:rFonts w:ascii="Times New Roman" w:hAnsi="Times New Roman"/>
                <w:b/>
                <w:bCs w:val="0"/>
              </w:rPr>
              <w:pPrChange w:id="1710" w:author="Daniel Noble" w:date="2023-09-04T11:10:00Z">
                <w:pPr>
                  <w:pStyle w:val="FigureorTabletext"/>
                  <w:spacing w:line="480" w:lineRule="auto"/>
                </w:pPr>
              </w:pPrChange>
            </w:pPr>
            <w:ins w:id="1711" w:author="Daniel Noble" w:date="2023-09-04T11:08:00Z">
              <w:r w:rsidRPr="00C40751">
                <w:rPr>
                  <w:rFonts w:ascii="Times New Roman" w:eastAsia="Helvetica" w:hAnsi="Times New Roman"/>
                  <w:b/>
                  <w:bCs w:val="0"/>
                  <w:color w:val="000000"/>
                  <w:rPrChange w:id="1712" w:author="Daniel Noble" w:date="2023-09-04T11:10:00Z">
                    <w:rPr>
                      <w:rFonts w:ascii="Helvetica" w:eastAsia="Helvetica" w:hAnsi="Helvetica" w:cs="Helvetica"/>
                      <w:color w:val="000000"/>
                      <w:sz w:val="22"/>
                      <w:szCs w:val="22"/>
                    </w:rPr>
                  </w:rPrChange>
                </w:rPr>
                <w:t>0.101</w:t>
              </w:r>
            </w:ins>
            <w:del w:id="1713" w:author="Daniel Noble" w:date="2023-09-04T11:08:00Z">
              <w:r w:rsidRPr="00C40751" w:rsidDel="00E92E98">
                <w:rPr>
                  <w:rFonts w:ascii="Times New Roman" w:hAnsi="Times New Roman"/>
                  <w:b/>
                  <w:bCs w:val="0"/>
                </w:rPr>
                <w:delText>0.1</w:delText>
              </w:r>
            </w:del>
          </w:p>
        </w:tc>
        <w:tc>
          <w:tcPr>
            <w:tcW w:w="0" w:type="auto"/>
            <w:vAlign w:val="center"/>
            <w:tcPrChange w:id="1714" w:author="Daniel Noble" w:date="2023-09-04T11:08:00Z">
              <w:tcPr>
                <w:tcW w:w="0" w:type="auto"/>
                <w:gridSpan w:val="4"/>
              </w:tcPr>
            </w:tcPrChange>
          </w:tcPr>
          <w:p w14:paraId="25B563DA" w14:textId="1412FA54" w:rsidR="00C40751" w:rsidRPr="00C40751" w:rsidRDefault="00C40751" w:rsidP="00C40751">
            <w:pPr>
              <w:pStyle w:val="FigureorTabletext"/>
              <w:spacing w:line="240" w:lineRule="auto"/>
              <w:jc w:val="center"/>
              <w:rPr>
                <w:rFonts w:ascii="Times New Roman" w:hAnsi="Times New Roman"/>
                <w:b/>
                <w:bCs w:val="0"/>
              </w:rPr>
              <w:pPrChange w:id="1715" w:author="Daniel Noble" w:date="2023-09-04T11:10:00Z">
                <w:pPr>
                  <w:pStyle w:val="FigureorTabletext"/>
                  <w:spacing w:line="480" w:lineRule="auto"/>
                </w:pPr>
              </w:pPrChange>
            </w:pPr>
            <w:ins w:id="1716" w:author="Daniel Noble" w:date="2023-09-04T11:08:00Z">
              <w:r w:rsidRPr="00C40751">
                <w:rPr>
                  <w:rFonts w:ascii="Times New Roman" w:eastAsia="Helvetica" w:hAnsi="Times New Roman"/>
                  <w:b/>
                  <w:bCs w:val="0"/>
                  <w:color w:val="000000"/>
                  <w:rPrChange w:id="1717" w:author="Daniel Noble" w:date="2023-09-04T11:10:00Z">
                    <w:rPr>
                      <w:rFonts w:ascii="Helvetica" w:eastAsia="Helvetica" w:hAnsi="Helvetica" w:cs="Helvetica"/>
                      <w:color w:val="000000"/>
                      <w:sz w:val="22"/>
                      <w:szCs w:val="22"/>
                    </w:rPr>
                  </w:rPrChange>
                </w:rPr>
                <w:t>0.135</w:t>
              </w:r>
            </w:ins>
            <w:del w:id="1718" w:author="Daniel Noble" w:date="2023-09-04T11:08:00Z">
              <w:r w:rsidRPr="00C40751" w:rsidDel="00E92E98">
                <w:rPr>
                  <w:rFonts w:ascii="Times New Roman" w:hAnsi="Times New Roman"/>
                  <w:b/>
                  <w:bCs w:val="0"/>
                </w:rPr>
                <w:delText>0.135</w:delText>
              </w:r>
            </w:del>
          </w:p>
        </w:tc>
      </w:tr>
      <w:tr w:rsidR="00C40751" w:rsidRPr="00AA62AB" w14:paraId="26E7E0C4" w14:textId="77777777" w:rsidTr="009853DC">
        <w:tblPrEx>
          <w:tblW w:w="0" w:type="auto"/>
          <w:jc w:val="center"/>
          <w:tblLook w:val="07E0" w:firstRow="1" w:lastRow="1" w:firstColumn="1" w:lastColumn="1" w:noHBand="1" w:noVBand="1"/>
          <w:tblPrExChange w:id="1719" w:author="Daniel Noble" w:date="2023-09-04T11:08:00Z">
            <w:tblPrEx>
              <w:tblW w:w="0" w:type="auto"/>
              <w:jc w:val="center"/>
              <w:tblLook w:val="07E0" w:firstRow="1" w:lastRow="1" w:firstColumn="1" w:lastColumn="1" w:noHBand="1" w:noVBand="1"/>
            </w:tblPrEx>
          </w:tblPrExChange>
        </w:tblPrEx>
        <w:trPr>
          <w:trHeight w:val="374"/>
          <w:jc w:val="center"/>
          <w:trPrChange w:id="1720" w:author="Daniel Noble" w:date="2023-09-04T11:08:00Z">
            <w:trPr>
              <w:trHeight w:val="374"/>
              <w:jc w:val="center"/>
            </w:trPr>
          </w:trPrChange>
        </w:trPr>
        <w:tc>
          <w:tcPr>
            <w:tcW w:w="0" w:type="auto"/>
            <w:tcPrChange w:id="1721" w:author="Daniel Noble" w:date="2023-09-04T11:08:00Z">
              <w:tcPr>
                <w:tcW w:w="0" w:type="auto"/>
              </w:tcPr>
            </w:tcPrChange>
          </w:tcPr>
          <w:p w14:paraId="19E0B01B" w14:textId="77777777" w:rsidR="00C40751" w:rsidRPr="00AA62AB" w:rsidRDefault="00C40751" w:rsidP="00C40751">
            <w:pPr>
              <w:pStyle w:val="FigureorTabletext"/>
              <w:spacing w:line="240" w:lineRule="auto"/>
              <w:rPr>
                <w:rFonts w:ascii="Times New Roman" w:hAnsi="Times New Roman"/>
              </w:rPr>
              <w:pPrChange w:id="1722" w:author="Daniel Noble" w:date="2023-07-12T13:16:00Z">
                <w:pPr>
                  <w:pStyle w:val="FigureorTabletext"/>
                  <w:spacing w:line="480" w:lineRule="auto"/>
                </w:pPr>
              </w:pPrChange>
            </w:pPr>
            <w:r w:rsidRPr="00AA62AB">
              <w:rPr>
                <w:rFonts w:ascii="Times New Roman" w:hAnsi="Times New Roman"/>
              </w:rPr>
              <w:t xml:space="preserve">    Quadratic</w:t>
            </w:r>
          </w:p>
        </w:tc>
        <w:tc>
          <w:tcPr>
            <w:tcW w:w="0" w:type="auto"/>
            <w:vAlign w:val="center"/>
            <w:tcPrChange w:id="1723" w:author="Daniel Noble" w:date="2023-09-04T11:08:00Z">
              <w:tcPr>
                <w:tcW w:w="0" w:type="auto"/>
                <w:gridSpan w:val="4"/>
              </w:tcPr>
            </w:tcPrChange>
          </w:tcPr>
          <w:p w14:paraId="5BD0C144" w14:textId="7E040F60" w:rsidR="00C40751" w:rsidRPr="00C40751" w:rsidRDefault="00C40751" w:rsidP="00C40751">
            <w:pPr>
              <w:pStyle w:val="FigureorTabletext"/>
              <w:spacing w:line="240" w:lineRule="auto"/>
              <w:jc w:val="center"/>
              <w:rPr>
                <w:rFonts w:ascii="Times New Roman" w:hAnsi="Times New Roman"/>
                <w:b/>
                <w:bCs w:val="0"/>
              </w:rPr>
              <w:pPrChange w:id="1724" w:author="Daniel Noble" w:date="2023-09-04T11:10:00Z">
                <w:pPr>
                  <w:pStyle w:val="FigureorTabletext"/>
                  <w:spacing w:line="480" w:lineRule="auto"/>
                </w:pPr>
              </w:pPrChange>
            </w:pPr>
            <w:ins w:id="1725" w:author="Daniel Noble" w:date="2023-09-04T11:08:00Z">
              <w:r w:rsidRPr="00C40751">
                <w:rPr>
                  <w:rFonts w:ascii="Times New Roman" w:eastAsia="Helvetica" w:hAnsi="Times New Roman"/>
                  <w:b/>
                  <w:bCs w:val="0"/>
                  <w:color w:val="000000"/>
                  <w:rPrChange w:id="1726" w:author="Daniel Noble" w:date="2023-09-04T11:10:00Z">
                    <w:rPr>
                      <w:rFonts w:ascii="Helvetica" w:eastAsia="Helvetica" w:hAnsi="Helvetica" w:cs="Helvetica"/>
                      <w:color w:val="000000"/>
                      <w:sz w:val="22"/>
                      <w:szCs w:val="22"/>
                    </w:rPr>
                  </w:rPrChange>
                </w:rPr>
                <w:t>0.017</w:t>
              </w:r>
            </w:ins>
            <w:del w:id="1727" w:author="Daniel Noble" w:date="2023-09-04T11:08:00Z">
              <w:r w:rsidRPr="00C40751" w:rsidDel="009853DC">
                <w:rPr>
                  <w:rFonts w:ascii="Times New Roman" w:hAnsi="Times New Roman"/>
                  <w:b/>
                  <w:bCs w:val="0"/>
                </w:rPr>
                <w:delText>0.117</w:delText>
              </w:r>
            </w:del>
          </w:p>
        </w:tc>
        <w:tc>
          <w:tcPr>
            <w:tcW w:w="0" w:type="auto"/>
            <w:vAlign w:val="center"/>
            <w:tcPrChange w:id="1728" w:author="Daniel Noble" w:date="2023-09-04T11:08:00Z">
              <w:tcPr>
                <w:tcW w:w="0" w:type="auto"/>
                <w:gridSpan w:val="4"/>
              </w:tcPr>
            </w:tcPrChange>
          </w:tcPr>
          <w:p w14:paraId="72933627" w14:textId="25A432B1" w:rsidR="00C40751" w:rsidRPr="00C40751" w:rsidRDefault="00C40751" w:rsidP="00C40751">
            <w:pPr>
              <w:pStyle w:val="FigureorTabletext"/>
              <w:spacing w:line="240" w:lineRule="auto"/>
              <w:jc w:val="center"/>
              <w:rPr>
                <w:rFonts w:ascii="Times New Roman" w:hAnsi="Times New Roman"/>
                <w:b/>
                <w:bCs w:val="0"/>
              </w:rPr>
              <w:pPrChange w:id="1729" w:author="Daniel Noble" w:date="2023-09-04T11:10:00Z">
                <w:pPr>
                  <w:pStyle w:val="FigureorTabletext"/>
                  <w:spacing w:line="480" w:lineRule="auto"/>
                </w:pPr>
              </w:pPrChange>
            </w:pPr>
            <w:ins w:id="1730" w:author="Daniel Noble" w:date="2023-09-04T11:08:00Z">
              <w:r w:rsidRPr="00C40751">
                <w:rPr>
                  <w:rFonts w:ascii="Times New Roman" w:eastAsia="Helvetica" w:hAnsi="Times New Roman"/>
                  <w:b/>
                  <w:bCs w:val="0"/>
                  <w:color w:val="000000"/>
                  <w:rPrChange w:id="1731" w:author="Daniel Noble" w:date="2023-09-04T11:10:00Z">
                    <w:rPr>
                      <w:rFonts w:ascii="Helvetica" w:eastAsia="Helvetica" w:hAnsi="Helvetica" w:cs="Helvetica"/>
                      <w:color w:val="000000"/>
                      <w:sz w:val="22"/>
                      <w:szCs w:val="22"/>
                    </w:rPr>
                  </w:rPrChange>
                </w:rPr>
                <w:t>-0.839</w:t>
              </w:r>
            </w:ins>
            <w:del w:id="1732" w:author="Daniel Noble" w:date="2023-09-04T11:08:00Z">
              <w:r w:rsidRPr="00C40751" w:rsidDel="009853DC">
                <w:rPr>
                  <w:rFonts w:ascii="Times New Roman" w:hAnsi="Times New Roman"/>
                  <w:b/>
                  <w:bCs w:val="0"/>
                </w:rPr>
                <w:delText>0.101</w:delText>
              </w:r>
            </w:del>
          </w:p>
        </w:tc>
        <w:tc>
          <w:tcPr>
            <w:tcW w:w="0" w:type="auto"/>
            <w:vAlign w:val="center"/>
            <w:tcPrChange w:id="1733" w:author="Daniel Noble" w:date="2023-09-04T11:08:00Z">
              <w:tcPr>
                <w:tcW w:w="0" w:type="auto"/>
                <w:gridSpan w:val="4"/>
              </w:tcPr>
            </w:tcPrChange>
          </w:tcPr>
          <w:p w14:paraId="149157F4" w14:textId="6050D3FB" w:rsidR="00C40751" w:rsidRPr="00C40751" w:rsidRDefault="00C40751" w:rsidP="00C40751">
            <w:pPr>
              <w:pStyle w:val="FigureorTabletext"/>
              <w:spacing w:line="240" w:lineRule="auto"/>
              <w:jc w:val="center"/>
              <w:rPr>
                <w:rFonts w:ascii="Times New Roman" w:hAnsi="Times New Roman"/>
                <w:b/>
                <w:bCs w:val="0"/>
              </w:rPr>
              <w:pPrChange w:id="1734" w:author="Daniel Noble" w:date="2023-09-04T11:10:00Z">
                <w:pPr>
                  <w:pStyle w:val="FigureorTabletext"/>
                  <w:spacing w:line="480" w:lineRule="auto"/>
                </w:pPr>
              </w:pPrChange>
            </w:pPr>
            <w:ins w:id="1735" w:author="Daniel Noble" w:date="2023-09-04T11:08:00Z">
              <w:r w:rsidRPr="00C40751">
                <w:rPr>
                  <w:rFonts w:ascii="Times New Roman" w:eastAsia="Helvetica" w:hAnsi="Times New Roman"/>
                  <w:b/>
                  <w:bCs w:val="0"/>
                  <w:color w:val="000000"/>
                  <w:rPrChange w:id="1736" w:author="Daniel Noble" w:date="2023-09-04T11:10:00Z">
                    <w:rPr>
                      <w:rFonts w:ascii="Helvetica" w:eastAsia="Helvetica" w:hAnsi="Helvetica" w:cs="Helvetica"/>
                      <w:color w:val="000000"/>
                      <w:sz w:val="22"/>
                      <w:szCs w:val="22"/>
                    </w:rPr>
                  </w:rPrChange>
                </w:rPr>
                <w:t>0.848</w:t>
              </w:r>
            </w:ins>
            <w:del w:id="1737" w:author="Daniel Noble" w:date="2023-09-04T11:08:00Z">
              <w:r w:rsidRPr="00C40751" w:rsidDel="009853DC">
                <w:rPr>
                  <w:rFonts w:ascii="Times New Roman" w:hAnsi="Times New Roman"/>
                  <w:b/>
                  <w:bCs w:val="0"/>
                </w:rPr>
                <w:delText>0.137</w:delText>
              </w:r>
            </w:del>
          </w:p>
        </w:tc>
      </w:tr>
      <w:tr w:rsidR="00C40751" w:rsidRPr="00AA62AB" w14:paraId="270D4BB9" w14:textId="77777777" w:rsidTr="009E1F06">
        <w:tblPrEx>
          <w:tblW w:w="0" w:type="auto"/>
          <w:jc w:val="center"/>
          <w:tblLook w:val="07E0" w:firstRow="1" w:lastRow="1" w:firstColumn="1" w:lastColumn="1" w:noHBand="1" w:noVBand="1"/>
          <w:tblPrExChange w:id="1738" w:author="Daniel Noble" w:date="2023-09-04T11:09:00Z">
            <w:tblPrEx>
              <w:tblW w:w="0" w:type="auto"/>
              <w:jc w:val="center"/>
              <w:tblLook w:val="07E0" w:firstRow="1" w:lastRow="1" w:firstColumn="1" w:lastColumn="1" w:noHBand="1" w:noVBand="1"/>
            </w:tblPrEx>
          </w:tblPrExChange>
        </w:tblPrEx>
        <w:trPr>
          <w:trHeight w:val="374"/>
          <w:jc w:val="center"/>
          <w:trPrChange w:id="1739" w:author="Daniel Noble" w:date="2023-09-04T11:09:00Z">
            <w:trPr>
              <w:trHeight w:val="374"/>
              <w:jc w:val="center"/>
            </w:trPr>
          </w:trPrChange>
        </w:trPr>
        <w:tc>
          <w:tcPr>
            <w:tcW w:w="0" w:type="auto"/>
            <w:tcPrChange w:id="1740" w:author="Daniel Noble" w:date="2023-09-04T11:09:00Z">
              <w:tcPr>
                <w:tcW w:w="0" w:type="auto"/>
              </w:tcPr>
            </w:tcPrChange>
          </w:tcPr>
          <w:p w14:paraId="28A690BA" w14:textId="77777777" w:rsidR="00C40751" w:rsidRPr="00AA62AB" w:rsidRDefault="00C40751" w:rsidP="00C40751">
            <w:pPr>
              <w:pStyle w:val="FigureorTabletext"/>
              <w:spacing w:line="240" w:lineRule="auto"/>
              <w:rPr>
                <w:rFonts w:ascii="Times New Roman" w:hAnsi="Times New Roman"/>
              </w:rPr>
              <w:pPrChange w:id="1741" w:author="Daniel Noble" w:date="2023-07-12T13:16:00Z">
                <w:pPr>
                  <w:pStyle w:val="FigureorTabletext"/>
                  <w:spacing w:line="480" w:lineRule="auto"/>
                </w:pPr>
              </w:pPrChange>
            </w:pPr>
            <w:r w:rsidRPr="00AA62AB">
              <w:rPr>
                <w:rFonts w:ascii="Times New Roman" w:hAnsi="Times New Roman"/>
              </w:rPr>
              <w:t xml:space="preserve">    Cor intercept - slope</w:t>
            </w:r>
          </w:p>
        </w:tc>
        <w:tc>
          <w:tcPr>
            <w:tcW w:w="0" w:type="auto"/>
            <w:vAlign w:val="center"/>
            <w:tcPrChange w:id="1742" w:author="Daniel Noble" w:date="2023-09-04T11:09:00Z">
              <w:tcPr>
                <w:tcW w:w="0" w:type="auto"/>
                <w:gridSpan w:val="4"/>
              </w:tcPr>
            </w:tcPrChange>
          </w:tcPr>
          <w:p w14:paraId="190AFB07" w14:textId="290FC5A1" w:rsidR="00C40751" w:rsidRPr="00C40751" w:rsidRDefault="00C40751" w:rsidP="00C40751">
            <w:pPr>
              <w:pStyle w:val="FigureorTabletext"/>
              <w:spacing w:line="240" w:lineRule="auto"/>
              <w:jc w:val="center"/>
              <w:rPr>
                <w:rFonts w:ascii="Times New Roman" w:hAnsi="Times New Roman"/>
              </w:rPr>
              <w:pPrChange w:id="1743" w:author="Daniel Noble" w:date="2023-09-04T11:10:00Z">
                <w:pPr>
                  <w:pStyle w:val="FigureorTabletext"/>
                  <w:spacing w:line="480" w:lineRule="auto"/>
                </w:pPr>
              </w:pPrChange>
            </w:pPr>
            <w:ins w:id="1744" w:author="Daniel Noble" w:date="2023-09-04T11:09:00Z">
              <w:r w:rsidRPr="00C40751">
                <w:rPr>
                  <w:rFonts w:ascii="Times New Roman" w:eastAsia="Helvetica" w:hAnsi="Times New Roman"/>
                  <w:color w:val="000000"/>
                  <w:rPrChange w:id="1745" w:author="Daniel Noble" w:date="2023-09-04T11:10:00Z">
                    <w:rPr>
                      <w:rFonts w:ascii="Helvetica" w:eastAsia="Helvetica" w:hAnsi="Helvetica" w:cs="Helvetica"/>
                      <w:color w:val="000000"/>
                      <w:sz w:val="22"/>
                      <w:szCs w:val="22"/>
                    </w:rPr>
                  </w:rPrChange>
                </w:rPr>
                <w:t>-0.462</w:t>
              </w:r>
            </w:ins>
            <w:del w:id="1746" w:author="Daniel Noble" w:date="2023-09-04T11:09:00Z">
              <w:r w:rsidRPr="00C40751" w:rsidDel="009E1F06">
                <w:rPr>
                  <w:rFonts w:ascii="Times New Roman" w:hAnsi="Times New Roman"/>
                </w:rPr>
                <w:delText>0.014</w:delText>
              </w:r>
            </w:del>
          </w:p>
        </w:tc>
        <w:tc>
          <w:tcPr>
            <w:tcW w:w="0" w:type="auto"/>
            <w:vAlign w:val="center"/>
            <w:tcPrChange w:id="1747" w:author="Daniel Noble" w:date="2023-09-04T11:09:00Z">
              <w:tcPr>
                <w:tcW w:w="0" w:type="auto"/>
                <w:gridSpan w:val="4"/>
              </w:tcPr>
            </w:tcPrChange>
          </w:tcPr>
          <w:p w14:paraId="554CEBA5" w14:textId="4C2FE3F8" w:rsidR="00C40751" w:rsidRPr="00C40751" w:rsidRDefault="00C40751" w:rsidP="00C40751">
            <w:pPr>
              <w:pStyle w:val="FigureorTabletext"/>
              <w:spacing w:line="240" w:lineRule="auto"/>
              <w:jc w:val="center"/>
              <w:rPr>
                <w:rFonts w:ascii="Times New Roman" w:hAnsi="Times New Roman"/>
              </w:rPr>
              <w:pPrChange w:id="1748" w:author="Daniel Noble" w:date="2023-09-04T11:10:00Z">
                <w:pPr>
                  <w:pStyle w:val="FigureorTabletext"/>
                  <w:spacing w:line="480" w:lineRule="auto"/>
                </w:pPr>
              </w:pPrChange>
            </w:pPr>
            <w:ins w:id="1749" w:author="Daniel Noble" w:date="2023-09-04T11:09:00Z">
              <w:r w:rsidRPr="00C40751">
                <w:rPr>
                  <w:rFonts w:ascii="Times New Roman" w:eastAsia="Helvetica" w:hAnsi="Times New Roman"/>
                  <w:color w:val="000000"/>
                  <w:rPrChange w:id="1750" w:author="Daniel Noble" w:date="2023-09-04T11:10:00Z">
                    <w:rPr>
                      <w:rFonts w:ascii="Helvetica" w:eastAsia="Helvetica" w:hAnsi="Helvetica" w:cs="Helvetica"/>
                      <w:color w:val="000000"/>
                      <w:sz w:val="22"/>
                      <w:szCs w:val="22"/>
                    </w:rPr>
                  </w:rPrChange>
                </w:rPr>
                <w:t>-0.598</w:t>
              </w:r>
            </w:ins>
            <w:del w:id="1751" w:author="Daniel Noble" w:date="2023-09-04T11:09:00Z">
              <w:r w:rsidRPr="00C40751" w:rsidDel="009E1F06">
                <w:rPr>
                  <w:rFonts w:ascii="Times New Roman" w:hAnsi="Times New Roman"/>
                </w:rPr>
                <w:delText>-0.233</w:delText>
              </w:r>
            </w:del>
          </w:p>
        </w:tc>
        <w:tc>
          <w:tcPr>
            <w:tcW w:w="0" w:type="auto"/>
            <w:vAlign w:val="center"/>
            <w:tcPrChange w:id="1752" w:author="Daniel Noble" w:date="2023-09-04T11:09:00Z">
              <w:tcPr>
                <w:tcW w:w="0" w:type="auto"/>
                <w:gridSpan w:val="4"/>
              </w:tcPr>
            </w:tcPrChange>
          </w:tcPr>
          <w:p w14:paraId="02F90A50" w14:textId="74BB54F0" w:rsidR="00C40751" w:rsidRPr="00C40751" w:rsidRDefault="00C40751" w:rsidP="00C40751">
            <w:pPr>
              <w:pStyle w:val="FigureorTabletext"/>
              <w:spacing w:line="240" w:lineRule="auto"/>
              <w:jc w:val="center"/>
              <w:rPr>
                <w:rFonts w:ascii="Times New Roman" w:hAnsi="Times New Roman"/>
              </w:rPr>
              <w:pPrChange w:id="1753" w:author="Daniel Noble" w:date="2023-09-04T11:10:00Z">
                <w:pPr>
                  <w:pStyle w:val="FigureorTabletext"/>
                  <w:spacing w:line="480" w:lineRule="auto"/>
                </w:pPr>
              </w:pPrChange>
            </w:pPr>
            <w:ins w:id="1754" w:author="Daniel Noble" w:date="2023-09-04T11:09:00Z">
              <w:r w:rsidRPr="00C40751">
                <w:rPr>
                  <w:rFonts w:ascii="Times New Roman" w:eastAsia="Helvetica" w:hAnsi="Times New Roman"/>
                  <w:color w:val="000000"/>
                  <w:rPrChange w:id="1755" w:author="Daniel Noble" w:date="2023-09-04T11:10:00Z">
                    <w:rPr>
                      <w:rFonts w:ascii="Helvetica" w:eastAsia="Helvetica" w:hAnsi="Helvetica" w:cs="Helvetica"/>
                      <w:color w:val="000000"/>
                      <w:sz w:val="22"/>
                      <w:szCs w:val="22"/>
                    </w:rPr>
                  </w:rPrChange>
                </w:rPr>
                <w:t>-0.299</w:t>
              </w:r>
            </w:ins>
            <w:del w:id="1756" w:author="Daniel Noble" w:date="2023-09-04T11:09:00Z">
              <w:r w:rsidRPr="00C40751" w:rsidDel="009E1F06">
                <w:rPr>
                  <w:rFonts w:ascii="Times New Roman" w:hAnsi="Times New Roman"/>
                </w:rPr>
                <w:delText>0.242</w:delText>
              </w:r>
            </w:del>
          </w:p>
        </w:tc>
      </w:tr>
      <w:tr w:rsidR="00C40751" w:rsidRPr="00AA62AB" w14:paraId="29451C87" w14:textId="77777777" w:rsidTr="004D3188">
        <w:tblPrEx>
          <w:tblW w:w="0" w:type="auto"/>
          <w:jc w:val="center"/>
          <w:tblLook w:val="07E0" w:firstRow="1" w:lastRow="1" w:firstColumn="1" w:lastColumn="1" w:noHBand="1" w:noVBand="1"/>
          <w:tblPrExChange w:id="1757" w:author="Daniel Noble" w:date="2023-09-04T11:09:00Z">
            <w:tblPrEx>
              <w:tblW w:w="0" w:type="auto"/>
              <w:jc w:val="center"/>
              <w:tblLook w:val="07E0" w:firstRow="1" w:lastRow="1" w:firstColumn="1" w:lastColumn="1" w:noHBand="1" w:noVBand="1"/>
            </w:tblPrEx>
          </w:tblPrExChange>
        </w:tblPrEx>
        <w:trPr>
          <w:trHeight w:val="374"/>
          <w:jc w:val="center"/>
          <w:trPrChange w:id="1758" w:author="Daniel Noble" w:date="2023-09-04T11:09:00Z">
            <w:trPr>
              <w:trHeight w:val="374"/>
              <w:jc w:val="center"/>
            </w:trPr>
          </w:trPrChange>
        </w:trPr>
        <w:tc>
          <w:tcPr>
            <w:tcW w:w="0" w:type="auto"/>
            <w:tcPrChange w:id="1759" w:author="Daniel Noble" w:date="2023-09-04T11:09:00Z">
              <w:tcPr>
                <w:tcW w:w="0" w:type="auto"/>
              </w:tcPr>
            </w:tcPrChange>
          </w:tcPr>
          <w:p w14:paraId="441EB593" w14:textId="77777777" w:rsidR="00C40751" w:rsidRPr="00AA62AB" w:rsidRDefault="00C40751" w:rsidP="00C40751">
            <w:pPr>
              <w:pStyle w:val="FigureorTabletext"/>
              <w:spacing w:line="240" w:lineRule="auto"/>
              <w:rPr>
                <w:rFonts w:ascii="Times New Roman" w:hAnsi="Times New Roman"/>
              </w:rPr>
              <w:pPrChange w:id="1760" w:author="Daniel Noble" w:date="2023-07-12T13:16:00Z">
                <w:pPr>
                  <w:pStyle w:val="FigureorTabletext"/>
                  <w:spacing w:line="480" w:lineRule="auto"/>
                </w:pPr>
              </w:pPrChange>
            </w:pPr>
            <w:r w:rsidRPr="00AA62AB">
              <w:rPr>
                <w:rFonts w:ascii="Times New Roman" w:hAnsi="Times New Roman"/>
              </w:rPr>
              <w:t xml:space="preserve">    Cor intercept - quadratic</w:t>
            </w:r>
          </w:p>
        </w:tc>
        <w:tc>
          <w:tcPr>
            <w:tcW w:w="0" w:type="auto"/>
            <w:vAlign w:val="center"/>
            <w:tcPrChange w:id="1761" w:author="Daniel Noble" w:date="2023-09-04T11:09:00Z">
              <w:tcPr>
                <w:tcW w:w="0" w:type="auto"/>
                <w:gridSpan w:val="4"/>
              </w:tcPr>
            </w:tcPrChange>
          </w:tcPr>
          <w:p w14:paraId="6928B02D" w14:textId="44B9E3FD" w:rsidR="00C40751" w:rsidRPr="00C40751" w:rsidRDefault="00C40751" w:rsidP="00C40751">
            <w:pPr>
              <w:pStyle w:val="FigureorTabletext"/>
              <w:spacing w:line="240" w:lineRule="auto"/>
              <w:jc w:val="center"/>
              <w:rPr>
                <w:rFonts w:ascii="Times New Roman" w:hAnsi="Times New Roman"/>
              </w:rPr>
              <w:pPrChange w:id="1762" w:author="Daniel Noble" w:date="2023-09-04T11:10:00Z">
                <w:pPr>
                  <w:pStyle w:val="FigureorTabletext"/>
                  <w:spacing w:line="480" w:lineRule="auto"/>
                </w:pPr>
              </w:pPrChange>
            </w:pPr>
            <w:ins w:id="1763" w:author="Daniel Noble" w:date="2023-09-04T11:09:00Z">
              <w:r w:rsidRPr="00C40751">
                <w:rPr>
                  <w:rFonts w:ascii="Times New Roman" w:eastAsia="Helvetica" w:hAnsi="Times New Roman"/>
                  <w:color w:val="000000"/>
                  <w:rPrChange w:id="1764" w:author="Daniel Noble" w:date="2023-09-04T11:10:00Z">
                    <w:rPr>
                      <w:rFonts w:ascii="Helvetica" w:eastAsia="Helvetica" w:hAnsi="Helvetica" w:cs="Helvetica"/>
                      <w:color w:val="000000"/>
                      <w:sz w:val="22"/>
                      <w:szCs w:val="22"/>
                    </w:rPr>
                  </w:rPrChange>
                </w:rPr>
                <w:t>0.665</w:t>
              </w:r>
            </w:ins>
            <w:del w:id="1765" w:author="Daniel Noble" w:date="2023-09-04T11:09:00Z">
              <w:r w:rsidRPr="00C40751" w:rsidDel="004D3188">
                <w:rPr>
                  <w:rFonts w:ascii="Times New Roman" w:hAnsi="Times New Roman"/>
                </w:rPr>
                <w:delText>-0.549</w:delText>
              </w:r>
            </w:del>
          </w:p>
        </w:tc>
        <w:tc>
          <w:tcPr>
            <w:tcW w:w="0" w:type="auto"/>
            <w:vAlign w:val="center"/>
            <w:tcPrChange w:id="1766" w:author="Daniel Noble" w:date="2023-09-04T11:09:00Z">
              <w:tcPr>
                <w:tcW w:w="0" w:type="auto"/>
                <w:gridSpan w:val="4"/>
              </w:tcPr>
            </w:tcPrChange>
          </w:tcPr>
          <w:p w14:paraId="58FB9E24" w14:textId="17B74B2A" w:rsidR="00C40751" w:rsidRPr="00C40751" w:rsidRDefault="00C40751" w:rsidP="00C40751">
            <w:pPr>
              <w:pStyle w:val="FigureorTabletext"/>
              <w:spacing w:line="240" w:lineRule="auto"/>
              <w:jc w:val="center"/>
              <w:rPr>
                <w:rFonts w:ascii="Times New Roman" w:hAnsi="Times New Roman"/>
              </w:rPr>
              <w:pPrChange w:id="1767" w:author="Daniel Noble" w:date="2023-09-04T11:10:00Z">
                <w:pPr>
                  <w:pStyle w:val="FigureorTabletext"/>
                  <w:spacing w:line="480" w:lineRule="auto"/>
                </w:pPr>
              </w:pPrChange>
            </w:pPr>
            <w:ins w:id="1768" w:author="Daniel Noble" w:date="2023-09-04T11:09:00Z">
              <w:r w:rsidRPr="00C40751">
                <w:rPr>
                  <w:rFonts w:ascii="Times New Roman" w:eastAsia="Helvetica" w:hAnsi="Times New Roman"/>
                  <w:color w:val="000000"/>
                  <w:rPrChange w:id="1769" w:author="Daniel Noble" w:date="2023-09-04T11:10:00Z">
                    <w:rPr>
                      <w:rFonts w:ascii="Helvetica" w:eastAsia="Helvetica" w:hAnsi="Helvetica" w:cs="Helvetica"/>
                      <w:color w:val="000000"/>
                      <w:sz w:val="22"/>
                      <w:szCs w:val="22"/>
                    </w:rPr>
                  </w:rPrChange>
                </w:rPr>
                <w:t>0.510</w:t>
              </w:r>
            </w:ins>
            <w:del w:id="1770" w:author="Daniel Noble" w:date="2023-09-04T11:09:00Z">
              <w:r w:rsidRPr="00C40751" w:rsidDel="004D3188">
                <w:rPr>
                  <w:rFonts w:ascii="Times New Roman" w:hAnsi="Times New Roman"/>
                </w:rPr>
                <w:delText>-0.742</w:delText>
              </w:r>
            </w:del>
          </w:p>
        </w:tc>
        <w:tc>
          <w:tcPr>
            <w:tcW w:w="0" w:type="auto"/>
            <w:vAlign w:val="center"/>
            <w:tcPrChange w:id="1771" w:author="Daniel Noble" w:date="2023-09-04T11:09:00Z">
              <w:tcPr>
                <w:tcW w:w="0" w:type="auto"/>
                <w:gridSpan w:val="4"/>
              </w:tcPr>
            </w:tcPrChange>
          </w:tcPr>
          <w:p w14:paraId="47EEA537" w14:textId="2831B0CD" w:rsidR="00C40751" w:rsidRPr="00C40751" w:rsidRDefault="00C40751" w:rsidP="00C40751">
            <w:pPr>
              <w:pStyle w:val="FigureorTabletext"/>
              <w:spacing w:line="240" w:lineRule="auto"/>
              <w:jc w:val="center"/>
              <w:rPr>
                <w:rFonts w:ascii="Times New Roman" w:hAnsi="Times New Roman"/>
              </w:rPr>
              <w:pPrChange w:id="1772" w:author="Daniel Noble" w:date="2023-09-04T11:10:00Z">
                <w:pPr>
                  <w:pStyle w:val="FigureorTabletext"/>
                  <w:spacing w:line="480" w:lineRule="auto"/>
                </w:pPr>
              </w:pPrChange>
            </w:pPr>
            <w:ins w:id="1773" w:author="Daniel Noble" w:date="2023-09-04T11:09:00Z">
              <w:r w:rsidRPr="00C40751">
                <w:rPr>
                  <w:rFonts w:ascii="Times New Roman" w:eastAsia="Helvetica" w:hAnsi="Times New Roman"/>
                  <w:color w:val="000000"/>
                  <w:rPrChange w:id="1774" w:author="Daniel Noble" w:date="2023-09-04T11:10:00Z">
                    <w:rPr>
                      <w:rFonts w:ascii="Helvetica" w:eastAsia="Helvetica" w:hAnsi="Helvetica" w:cs="Helvetica"/>
                      <w:color w:val="000000"/>
                      <w:sz w:val="22"/>
                      <w:szCs w:val="22"/>
                    </w:rPr>
                  </w:rPrChange>
                </w:rPr>
                <w:t>0.789</w:t>
              </w:r>
            </w:ins>
            <w:del w:id="1775" w:author="Daniel Noble" w:date="2023-09-04T11:09:00Z">
              <w:r w:rsidRPr="00C40751" w:rsidDel="004D3188">
                <w:rPr>
                  <w:rFonts w:ascii="Times New Roman" w:hAnsi="Times New Roman"/>
                </w:rPr>
                <w:delText>-0.356</w:delText>
              </w:r>
            </w:del>
          </w:p>
        </w:tc>
      </w:tr>
      <w:tr w:rsidR="00C40751" w:rsidRPr="00AA62AB" w14:paraId="768A13CF" w14:textId="77777777" w:rsidTr="00A3186D">
        <w:tblPrEx>
          <w:tblW w:w="0" w:type="auto"/>
          <w:jc w:val="center"/>
          <w:tblLook w:val="07E0" w:firstRow="1" w:lastRow="1" w:firstColumn="1" w:lastColumn="1" w:noHBand="1" w:noVBand="1"/>
          <w:tblPrExChange w:id="1776" w:author="Daniel Noble" w:date="2023-09-04T11:09:00Z">
            <w:tblPrEx>
              <w:tblW w:w="0" w:type="auto"/>
              <w:jc w:val="center"/>
              <w:tblLook w:val="07E0" w:firstRow="1" w:lastRow="1" w:firstColumn="1" w:lastColumn="1" w:noHBand="1" w:noVBand="1"/>
            </w:tblPrEx>
          </w:tblPrExChange>
        </w:tblPrEx>
        <w:trPr>
          <w:trHeight w:val="390"/>
          <w:jc w:val="center"/>
          <w:trPrChange w:id="1777" w:author="Daniel Noble" w:date="2023-09-04T11:09:00Z">
            <w:trPr>
              <w:trHeight w:val="390"/>
              <w:jc w:val="center"/>
            </w:trPr>
          </w:trPrChange>
        </w:trPr>
        <w:tc>
          <w:tcPr>
            <w:tcW w:w="0" w:type="auto"/>
            <w:tcPrChange w:id="1778" w:author="Daniel Noble" w:date="2023-09-04T11:09:00Z">
              <w:tcPr>
                <w:tcW w:w="0" w:type="auto"/>
              </w:tcPr>
            </w:tcPrChange>
          </w:tcPr>
          <w:p w14:paraId="5B642FF2" w14:textId="77777777" w:rsidR="00C40751" w:rsidRPr="00AA62AB" w:rsidRDefault="00C40751" w:rsidP="00C40751">
            <w:pPr>
              <w:pStyle w:val="FigureorTabletext"/>
              <w:spacing w:line="240" w:lineRule="auto"/>
              <w:rPr>
                <w:rFonts w:ascii="Times New Roman" w:hAnsi="Times New Roman"/>
              </w:rPr>
              <w:pPrChange w:id="1779" w:author="Daniel Noble" w:date="2023-07-12T13:16:00Z">
                <w:pPr>
                  <w:pStyle w:val="FigureorTabletext"/>
                  <w:spacing w:line="480" w:lineRule="auto"/>
                </w:pPr>
              </w:pPrChange>
            </w:pPr>
            <w:r w:rsidRPr="00AA62AB">
              <w:rPr>
                <w:rFonts w:ascii="Times New Roman" w:hAnsi="Times New Roman"/>
              </w:rPr>
              <w:t xml:space="preserve">    Cor slope - quadratic</w:t>
            </w:r>
          </w:p>
        </w:tc>
        <w:tc>
          <w:tcPr>
            <w:tcW w:w="0" w:type="auto"/>
            <w:vAlign w:val="center"/>
            <w:tcPrChange w:id="1780" w:author="Daniel Noble" w:date="2023-09-04T11:09:00Z">
              <w:tcPr>
                <w:tcW w:w="0" w:type="auto"/>
                <w:gridSpan w:val="4"/>
              </w:tcPr>
            </w:tcPrChange>
          </w:tcPr>
          <w:p w14:paraId="2D904D01" w14:textId="6D92F909" w:rsidR="00C40751" w:rsidRPr="00C40751" w:rsidRDefault="00C40751" w:rsidP="00C40751">
            <w:pPr>
              <w:pStyle w:val="FigureorTabletext"/>
              <w:spacing w:line="240" w:lineRule="auto"/>
              <w:jc w:val="center"/>
              <w:rPr>
                <w:rFonts w:ascii="Times New Roman" w:hAnsi="Times New Roman"/>
                <w:b/>
              </w:rPr>
              <w:pPrChange w:id="1781" w:author="Daniel Noble" w:date="2023-09-04T11:10:00Z">
                <w:pPr>
                  <w:pStyle w:val="FigureorTabletext"/>
                  <w:spacing w:line="480" w:lineRule="auto"/>
                </w:pPr>
              </w:pPrChange>
            </w:pPr>
            <w:ins w:id="1782" w:author="Daniel Noble" w:date="2023-09-04T11:09:00Z">
              <w:r w:rsidRPr="00C40751">
                <w:rPr>
                  <w:rFonts w:ascii="Times New Roman" w:eastAsia="Helvetica" w:hAnsi="Times New Roman"/>
                  <w:color w:val="000000"/>
                  <w:rPrChange w:id="1783" w:author="Daniel Noble" w:date="2023-09-04T11:10:00Z">
                    <w:rPr>
                      <w:rFonts w:ascii="Helvetica" w:eastAsia="Helvetica" w:hAnsi="Helvetica" w:cs="Helvetica"/>
                      <w:color w:val="000000"/>
                      <w:sz w:val="22"/>
                      <w:szCs w:val="22"/>
                    </w:rPr>
                  </w:rPrChange>
                </w:rPr>
                <w:t>0.665</w:t>
              </w:r>
            </w:ins>
            <w:del w:id="1784" w:author="Daniel Noble" w:date="2023-09-04T11:09:00Z">
              <w:r w:rsidRPr="00C40751" w:rsidDel="00A3186D">
                <w:rPr>
                  <w:rFonts w:ascii="Times New Roman" w:hAnsi="Times New Roman"/>
                  <w:b/>
                </w:rPr>
                <w:delText>0.686</w:delText>
              </w:r>
            </w:del>
          </w:p>
        </w:tc>
        <w:tc>
          <w:tcPr>
            <w:tcW w:w="0" w:type="auto"/>
            <w:vAlign w:val="center"/>
            <w:tcPrChange w:id="1785" w:author="Daniel Noble" w:date="2023-09-04T11:09:00Z">
              <w:tcPr>
                <w:tcW w:w="0" w:type="auto"/>
                <w:gridSpan w:val="4"/>
              </w:tcPr>
            </w:tcPrChange>
          </w:tcPr>
          <w:p w14:paraId="13E6DD08" w14:textId="60FF728D" w:rsidR="00C40751" w:rsidRPr="00C40751" w:rsidRDefault="00C40751" w:rsidP="00C40751">
            <w:pPr>
              <w:pStyle w:val="FigureorTabletext"/>
              <w:spacing w:line="240" w:lineRule="auto"/>
              <w:jc w:val="center"/>
              <w:rPr>
                <w:rFonts w:ascii="Times New Roman" w:hAnsi="Times New Roman"/>
                <w:b/>
              </w:rPr>
              <w:pPrChange w:id="1786" w:author="Daniel Noble" w:date="2023-09-04T11:10:00Z">
                <w:pPr>
                  <w:pStyle w:val="FigureorTabletext"/>
                  <w:spacing w:line="480" w:lineRule="auto"/>
                </w:pPr>
              </w:pPrChange>
            </w:pPr>
            <w:ins w:id="1787" w:author="Daniel Noble" w:date="2023-09-04T11:09:00Z">
              <w:r w:rsidRPr="00C40751">
                <w:rPr>
                  <w:rFonts w:ascii="Times New Roman" w:eastAsia="Helvetica" w:hAnsi="Times New Roman"/>
                  <w:color w:val="000000"/>
                  <w:rPrChange w:id="1788" w:author="Daniel Noble" w:date="2023-09-04T11:10:00Z">
                    <w:rPr>
                      <w:rFonts w:ascii="Helvetica" w:eastAsia="Helvetica" w:hAnsi="Helvetica" w:cs="Helvetica"/>
                      <w:color w:val="000000"/>
                      <w:sz w:val="22"/>
                      <w:szCs w:val="22"/>
                    </w:rPr>
                  </w:rPrChange>
                </w:rPr>
                <w:t>0.510</w:t>
              </w:r>
            </w:ins>
            <w:del w:id="1789" w:author="Daniel Noble" w:date="2023-09-04T11:09:00Z">
              <w:r w:rsidRPr="00C40751" w:rsidDel="00A3186D">
                <w:rPr>
                  <w:rFonts w:ascii="Times New Roman" w:hAnsi="Times New Roman"/>
                  <w:b/>
                </w:rPr>
                <w:delText>0.542</w:delText>
              </w:r>
            </w:del>
          </w:p>
        </w:tc>
        <w:tc>
          <w:tcPr>
            <w:tcW w:w="0" w:type="auto"/>
            <w:vAlign w:val="center"/>
            <w:tcPrChange w:id="1790" w:author="Daniel Noble" w:date="2023-09-04T11:09:00Z">
              <w:tcPr>
                <w:tcW w:w="0" w:type="auto"/>
                <w:gridSpan w:val="4"/>
              </w:tcPr>
            </w:tcPrChange>
          </w:tcPr>
          <w:p w14:paraId="1ABA4231" w14:textId="51B12DF9" w:rsidR="00C40751" w:rsidRPr="00C40751" w:rsidRDefault="00C40751" w:rsidP="00C40751">
            <w:pPr>
              <w:pStyle w:val="FigureorTabletext"/>
              <w:spacing w:line="240" w:lineRule="auto"/>
              <w:jc w:val="center"/>
              <w:rPr>
                <w:rFonts w:ascii="Times New Roman" w:hAnsi="Times New Roman"/>
                <w:b/>
              </w:rPr>
              <w:pPrChange w:id="1791" w:author="Daniel Noble" w:date="2023-09-04T11:10:00Z">
                <w:pPr>
                  <w:pStyle w:val="FigureorTabletext"/>
                  <w:spacing w:line="480" w:lineRule="auto"/>
                </w:pPr>
              </w:pPrChange>
            </w:pPr>
            <w:ins w:id="1792" w:author="Daniel Noble" w:date="2023-09-04T11:09:00Z">
              <w:r w:rsidRPr="00C40751">
                <w:rPr>
                  <w:rFonts w:ascii="Times New Roman" w:eastAsia="Helvetica" w:hAnsi="Times New Roman"/>
                  <w:color w:val="000000"/>
                  <w:rPrChange w:id="1793" w:author="Daniel Noble" w:date="2023-09-04T11:10:00Z">
                    <w:rPr>
                      <w:rFonts w:ascii="Helvetica" w:eastAsia="Helvetica" w:hAnsi="Helvetica" w:cs="Helvetica"/>
                      <w:color w:val="000000"/>
                      <w:sz w:val="22"/>
                      <w:szCs w:val="22"/>
                    </w:rPr>
                  </w:rPrChange>
                </w:rPr>
                <w:t>0.789</w:t>
              </w:r>
            </w:ins>
            <w:del w:id="1794" w:author="Daniel Noble" w:date="2023-09-04T11:09:00Z">
              <w:r w:rsidRPr="00C40751" w:rsidDel="00A3186D">
                <w:rPr>
                  <w:rFonts w:ascii="Times New Roman" w:hAnsi="Times New Roman"/>
                  <w:b/>
                </w:rPr>
                <w:delText>0.804</w:delText>
              </w:r>
            </w:del>
          </w:p>
        </w:tc>
      </w:tr>
      <w:tr w:rsidR="00C40751" w:rsidRPr="00AA62AB" w14:paraId="71C3AF95" w14:textId="77777777" w:rsidTr="009638AF">
        <w:tblPrEx>
          <w:tblW w:w="0" w:type="auto"/>
          <w:jc w:val="center"/>
          <w:tblLook w:val="07E0" w:firstRow="1" w:lastRow="1" w:firstColumn="1" w:lastColumn="1" w:noHBand="1" w:noVBand="1"/>
          <w:tblPrExChange w:id="1795" w:author="Daniel Noble" w:date="2023-09-04T11:06:00Z">
            <w:tblPrEx>
              <w:tblW w:w="0" w:type="auto"/>
              <w:jc w:val="center"/>
              <w:tblLook w:val="07E0" w:firstRow="1" w:lastRow="1" w:firstColumn="1" w:lastColumn="1" w:noHBand="1" w:noVBand="1"/>
            </w:tblPrEx>
          </w:tblPrExChange>
        </w:tblPrEx>
        <w:trPr>
          <w:trHeight w:val="374"/>
          <w:jc w:val="center"/>
          <w:trPrChange w:id="1796" w:author="Daniel Noble" w:date="2023-09-04T11:06:00Z">
            <w:trPr>
              <w:trHeight w:val="374"/>
              <w:jc w:val="center"/>
            </w:trPr>
          </w:trPrChange>
        </w:trPr>
        <w:tc>
          <w:tcPr>
            <w:tcW w:w="0" w:type="auto"/>
            <w:tcPrChange w:id="1797" w:author="Daniel Noble" w:date="2023-09-04T11:06:00Z">
              <w:tcPr>
                <w:tcW w:w="0" w:type="auto"/>
                <w:gridSpan w:val="4"/>
              </w:tcPr>
            </w:tcPrChange>
          </w:tcPr>
          <w:p w14:paraId="2A26ED61" w14:textId="77777777" w:rsidR="00C40751" w:rsidRPr="00AA62AB" w:rsidRDefault="00C40751" w:rsidP="00C40751">
            <w:pPr>
              <w:pStyle w:val="FigureorTabletext"/>
              <w:spacing w:line="240" w:lineRule="auto"/>
              <w:rPr>
                <w:rFonts w:ascii="Times New Roman" w:hAnsi="Times New Roman"/>
                <w:i/>
                <w:iCs/>
              </w:rPr>
              <w:pPrChange w:id="1798" w:author="Daniel Noble" w:date="2023-07-12T13:16:00Z">
                <w:pPr>
                  <w:pStyle w:val="FigureorTabletext"/>
                  <w:spacing w:line="480" w:lineRule="auto"/>
                </w:pPr>
              </w:pPrChange>
            </w:pPr>
            <w:r w:rsidRPr="00AA62AB">
              <w:rPr>
                <w:rFonts w:ascii="Times New Roman" w:hAnsi="Times New Roman"/>
              </w:rPr>
              <w:t>Residual</w:t>
            </w:r>
          </w:p>
        </w:tc>
        <w:tc>
          <w:tcPr>
            <w:tcW w:w="0" w:type="auto"/>
            <w:vAlign w:val="center"/>
            <w:tcPrChange w:id="1799" w:author="Daniel Noble" w:date="2023-09-04T11:06:00Z">
              <w:tcPr>
                <w:tcW w:w="0" w:type="auto"/>
                <w:gridSpan w:val="4"/>
              </w:tcPr>
            </w:tcPrChange>
          </w:tcPr>
          <w:p w14:paraId="326D5B69" w14:textId="7691474C" w:rsidR="00C40751" w:rsidRPr="00C40751" w:rsidRDefault="00C40751" w:rsidP="00C40751">
            <w:pPr>
              <w:pStyle w:val="FigureorTabletext"/>
              <w:spacing w:line="240" w:lineRule="auto"/>
              <w:jc w:val="center"/>
              <w:rPr>
                <w:rFonts w:ascii="Times New Roman" w:hAnsi="Times New Roman"/>
                <w:b/>
                <w:bCs w:val="0"/>
              </w:rPr>
              <w:pPrChange w:id="1800" w:author="Daniel Noble" w:date="2023-09-04T11:10:00Z">
                <w:pPr>
                  <w:pStyle w:val="FigureorTabletext"/>
                  <w:spacing w:line="480" w:lineRule="auto"/>
                </w:pPr>
              </w:pPrChange>
            </w:pPr>
            <w:ins w:id="1801" w:author="Daniel Noble" w:date="2023-09-04T11:06:00Z">
              <w:r w:rsidRPr="00C40751">
                <w:rPr>
                  <w:rFonts w:ascii="Times New Roman" w:eastAsia="Helvetica" w:hAnsi="Times New Roman"/>
                  <w:b/>
                  <w:bCs w:val="0"/>
                  <w:color w:val="000000"/>
                  <w:rPrChange w:id="1802" w:author="Daniel Noble" w:date="2023-09-04T11:10:00Z">
                    <w:rPr>
                      <w:rFonts w:ascii="Helvetica" w:eastAsia="Helvetica" w:hAnsi="Helvetica" w:cs="Helvetica"/>
                      <w:color w:val="000000"/>
                      <w:sz w:val="22"/>
                      <w:szCs w:val="22"/>
                    </w:rPr>
                  </w:rPrChange>
                </w:rPr>
                <w:t>-2.086</w:t>
              </w:r>
            </w:ins>
            <w:del w:id="1803" w:author="Daniel Noble" w:date="2023-09-04T11:06:00Z">
              <w:r w:rsidRPr="00C40751" w:rsidDel="009638AF">
                <w:rPr>
                  <w:rFonts w:ascii="Times New Roman" w:hAnsi="Times New Roman"/>
                  <w:b/>
                  <w:bCs w:val="0"/>
                </w:rPr>
                <w:delText>-2.087</w:delText>
              </w:r>
            </w:del>
          </w:p>
        </w:tc>
        <w:tc>
          <w:tcPr>
            <w:tcW w:w="0" w:type="auto"/>
            <w:vAlign w:val="center"/>
            <w:tcPrChange w:id="1804" w:author="Daniel Noble" w:date="2023-09-04T11:06:00Z">
              <w:tcPr>
                <w:tcW w:w="0" w:type="auto"/>
                <w:gridSpan w:val="4"/>
              </w:tcPr>
            </w:tcPrChange>
          </w:tcPr>
          <w:p w14:paraId="28589553" w14:textId="64219423" w:rsidR="00C40751" w:rsidRPr="00C40751" w:rsidRDefault="00C40751" w:rsidP="00C40751">
            <w:pPr>
              <w:pStyle w:val="FigureorTabletext"/>
              <w:spacing w:line="240" w:lineRule="auto"/>
              <w:jc w:val="center"/>
              <w:rPr>
                <w:rFonts w:ascii="Times New Roman" w:hAnsi="Times New Roman"/>
                <w:b/>
                <w:bCs w:val="0"/>
              </w:rPr>
              <w:pPrChange w:id="1805" w:author="Daniel Noble" w:date="2023-09-04T11:10:00Z">
                <w:pPr>
                  <w:pStyle w:val="FigureorTabletext"/>
                  <w:spacing w:line="480" w:lineRule="auto"/>
                </w:pPr>
              </w:pPrChange>
            </w:pPr>
            <w:ins w:id="1806" w:author="Daniel Noble" w:date="2023-09-04T11:06:00Z">
              <w:r w:rsidRPr="00C40751">
                <w:rPr>
                  <w:rFonts w:ascii="Times New Roman" w:eastAsia="Helvetica" w:hAnsi="Times New Roman"/>
                  <w:b/>
                  <w:bCs w:val="0"/>
                  <w:color w:val="000000"/>
                  <w:rPrChange w:id="1807" w:author="Daniel Noble" w:date="2023-09-04T11:10:00Z">
                    <w:rPr>
                      <w:rFonts w:ascii="Helvetica" w:eastAsia="Helvetica" w:hAnsi="Helvetica" w:cs="Helvetica"/>
                      <w:color w:val="000000"/>
                      <w:sz w:val="22"/>
                      <w:szCs w:val="22"/>
                    </w:rPr>
                  </w:rPrChange>
                </w:rPr>
                <w:t>-2.116</w:t>
              </w:r>
            </w:ins>
            <w:del w:id="1808" w:author="Daniel Noble" w:date="2023-09-04T11:06:00Z">
              <w:r w:rsidRPr="00C40751" w:rsidDel="009638AF">
                <w:rPr>
                  <w:rFonts w:ascii="Times New Roman" w:hAnsi="Times New Roman"/>
                  <w:b/>
                  <w:bCs w:val="0"/>
                </w:rPr>
                <w:delText>-2.118</w:delText>
              </w:r>
            </w:del>
          </w:p>
        </w:tc>
        <w:tc>
          <w:tcPr>
            <w:tcW w:w="0" w:type="auto"/>
            <w:vAlign w:val="center"/>
            <w:tcPrChange w:id="1809" w:author="Daniel Noble" w:date="2023-09-04T11:06:00Z">
              <w:tcPr>
                <w:tcW w:w="0" w:type="auto"/>
              </w:tcPr>
            </w:tcPrChange>
          </w:tcPr>
          <w:p w14:paraId="6965643F" w14:textId="7927743D" w:rsidR="00C40751" w:rsidRPr="00C40751" w:rsidRDefault="00C40751" w:rsidP="00C40751">
            <w:pPr>
              <w:pStyle w:val="FigureorTabletext"/>
              <w:spacing w:line="240" w:lineRule="auto"/>
              <w:jc w:val="center"/>
              <w:rPr>
                <w:rFonts w:ascii="Times New Roman" w:hAnsi="Times New Roman"/>
                <w:b/>
                <w:bCs w:val="0"/>
              </w:rPr>
              <w:pPrChange w:id="1810" w:author="Daniel Noble" w:date="2023-09-04T11:10:00Z">
                <w:pPr>
                  <w:pStyle w:val="FigureorTabletext"/>
                  <w:spacing w:line="480" w:lineRule="auto"/>
                </w:pPr>
              </w:pPrChange>
            </w:pPr>
            <w:ins w:id="1811" w:author="Daniel Noble" w:date="2023-09-04T11:06:00Z">
              <w:r w:rsidRPr="00C40751">
                <w:rPr>
                  <w:rFonts w:ascii="Times New Roman" w:eastAsia="Helvetica" w:hAnsi="Times New Roman"/>
                  <w:b/>
                  <w:bCs w:val="0"/>
                  <w:color w:val="000000"/>
                  <w:rPrChange w:id="1812" w:author="Daniel Noble" w:date="2023-09-04T11:10:00Z">
                    <w:rPr>
                      <w:rFonts w:ascii="Helvetica" w:eastAsia="Helvetica" w:hAnsi="Helvetica" w:cs="Helvetica"/>
                      <w:color w:val="000000"/>
                      <w:sz w:val="22"/>
                      <w:szCs w:val="22"/>
                    </w:rPr>
                  </w:rPrChange>
                </w:rPr>
                <w:t>-2.056</w:t>
              </w:r>
            </w:ins>
            <w:del w:id="1813" w:author="Daniel Noble" w:date="2023-09-04T11:06:00Z">
              <w:r w:rsidRPr="00C40751" w:rsidDel="009638AF">
                <w:rPr>
                  <w:rFonts w:ascii="Times New Roman" w:hAnsi="Times New Roman"/>
                  <w:b/>
                  <w:bCs w:val="0"/>
                </w:rPr>
                <w:delText>-2.057</w:delText>
              </w:r>
            </w:del>
          </w:p>
        </w:tc>
      </w:tr>
      <w:tr w:rsidR="00C40751" w:rsidRPr="00AA62AB" w14:paraId="07E6073F" w14:textId="77777777" w:rsidTr="00344CE8">
        <w:tblPrEx>
          <w:tblW w:w="0" w:type="auto"/>
          <w:jc w:val="center"/>
          <w:tblLook w:val="07E0" w:firstRow="1" w:lastRow="1" w:firstColumn="1" w:lastColumn="1" w:noHBand="1" w:noVBand="1"/>
          <w:tblPrExChange w:id="1814" w:author="Daniel Noble" w:date="2023-09-04T11:07:00Z">
            <w:tblPrEx>
              <w:tblW w:w="0" w:type="auto"/>
              <w:jc w:val="center"/>
              <w:tblLook w:val="07E0" w:firstRow="1" w:lastRow="1" w:firstColumn="1" w:lastColumn="1" w:noHBand="1" w:noVBand="1"/>
            </w:tblPrEx>
          </w:tblPrExChange>
        </w:tblPrEx>
        <w:trPr>
          <w:trHeight w:val="374"/>
          <w:jc w:val="center"/>
          <w:trPrChange w:id="1815" w:author="Daniel Noble" w:date="2023-09-04T11:07:00Z">
            <w:trPr>
              <w:trHeight w:val="374"/>
              <w:jc w:val="center"/>
            </w:trPr>
          </w:trPrChange>
        </w:trPr>
        <w:tc>
          <w:tcPr>
            <w:tcW w:w="0" w:type="auto"/>
            <w:tcBorders>
              <w:bottom w:val="single" w:sz="4" w:space="0" w:color="auto"/>
            </w:tcBorders>
            <w:tcPrChange w:id="1816" w:author="Daniel Noble" w:date="2023-09-04T11:07:00Z">
              <w:tcPr>
                <w:tcW w:w="0" w:type="auto"/>
                <w:gridSpan w:val="4"/>
              </w:tcPr>
            </w:tcPrChange>
          </w:tcPr>
          <w:p w14:paraId="7B33DA24" w14:textId="77777777" w:rsidR="00C40751" w:rsidRPr="00AA62AB" w:rsidRDefault="00C40751" w:rsidP="00C40751">
            <w:pPr>
              <w:pStyle w:val="FigureorTabletext"/>
              <w:spacing w:line="240" w:lineRule="auto"/>
              <w:rPr>
                <w:rFonts w:ascii="Times New Roman" w:hAnsi="Times New Roman"/>
              </w:rPr>
              <w:pPrChange w:id="1817" w:author="Daniel Noble" w:date="2023-07-12T13:16:00Z">
                <w:pPr>
                  <w:pStyle w:val="FigureorTabletext"/>
                  <w:spacing w:line="480" w:lineRule="auto"/>
                </w:pPr>
              </w:pPrChange>
            </w:pPr>
            <w:r w:rsidRPr="00AA62AB">
              <w:rPr>
                <w:rFonts w:ascii="Times New Roman" w:hAnsi="Times New Roman"/>
              </w:rPr>
              <w:t>Residual x Age</w:t>
            </w:r>
          </w:p>
        </w:tc>
        <w:tc>
          <w:tcPr>
            <w:tcW w:w="0" w:type="auto"/>
            <w:tcBorders>
              <w:bottom w:val="single" w:sz="4" w:space="0" w:color="auto"/>
            </w:tcBorders>
            <w:vAlign w:val="center"/>
            <w:tcPrChange w:id="1818" w:author="Daniel Noble" w:date="2023-09-04T11:07:00Z">
              <w:tcPr>
                <w:tcW w:w="0" w:type="auto"/>
                <w:gridSpan w:val="4"/>
              </w:tcPr>
            </w:tcPrChange>
          </w:tcPr>
          <w:p w14:paraId="0F449064" w14:textId="758A1290" w:rsidR="00C40751" w:rsidRPr="00C40751" w:rsidRDefault="00C40751" w:rsidP="00C40751">
            <w:pPr>
              <w:pStyle w:val="FigureorTabletext"/>
              <w:spacing w:line="240" w:lineRule="auto"/>
              <w:jc w:val="center"/>
              <w:rPr>
                <w:rFonts w:ascii="Times New Roman" w:hAnsi="Times New Roman"/>
                <w:b/>
                <w:bCs w:val="0"/>
              </w:rPr>
              <w:pPrChange w:id="1819" w:author="Daniel Noble" w:date="2023-09-04T11:10:00Z">
                <w:pPr>
                  <w:pStyle w:val="FigureorTabletext"/>
                  <w:spacing w:line="480" w:lineRule="auto"/>
                </w:pPr>
              </w:pPrChange>
            </w:pPr>
            <w:ins w:id="1820" w:author="Daniel Noble" w:date="2023-09-04T11:07:00Z">
              <w:r w:rsidRPr="00C40751">
                <w:rPr>
                  <w:rFonts w:ascii="Times New Roman" w:eastAsia="Helvetica" w:hAnsi="Times New Roman"/>
                  <w:b/>
                  <w:bCs w:val="0"/>
                  <w:color w:val="000000"/>
                  <w:rPrChange w:id="1821" w:author="Daniel Noble" w:date="2023-09-04T11:10:00Z">
                    <w:rPr>
                      <w:rFonts w:ascii="Helvetica" w:eastAsia="Helvetica" w:hAnsi="Helvetica" w:cs="Helvetica"/>
                      <w:color w:val="000000"/>
                      <w:sz w:val="22"/>
                      <w:szCs w:val="22"/>
                    </w:rPr>
                  </w:rPrChange>
                </w:rPr>
                <w:t>-0.051</w:t>
              </w:r>
            </w:ins>
            <w:del w:id="1822" w:author="Daniel Noble" w:date="2023-09-04T11:07:00Z">
              <w:r w:rsidRPr="00C40751" w:rsidDel="00344CE8">
                <w:rPr>
                  <w:rFonts w:ascii="Times New Roman" w:hAnsi="Times New Roman"/>
                  <w:b/>
                  <w:bCs w:val="0"/>
                  <w:rPrChange w:id="1823" w:author="Daniel Noble" w:date="2023-09-04T11:10:00Z">
                    <w:rPr>
                      <w:rFonts w:ascii="Times New Roman" w:hAnsi="Times New Roman"/>
                    </w:rPr>
                  </w:rPrChange>
                </w:rPr>
                <w:delText>-0.048</w:delText>
              </w:r>
            </w:del>
          </w:p>
        </w:tc>
        <w:tc>
          <w:tcPr>
            <w:tcW w:w="0" w:type="auto"/>
            <w:tcBorders>
              <w:bottom w:val="single" w:sz="4" w:space="0" w:color="auto"/>
            </w:tcBorders>
            <w:vAlign w:val="center"/>
            <w:tcPrChange w:id="1824" w:author="Daniel Noble" w:date="2023-09-04T11:07:00Z">
              <w:tcPr>
                <w:tcW w:w="0" w:type="auto"/>
                <w:gridSpan w:val="4"/>
              </w:tcPr>
            </w:tcPrChange>
          </w:tcPr>
          <w:p w14:paraId="546402CD" w14:textId="3BB449A8" w:rsidR="00C40751" w:rsidRPr="00C40751" w:rsidRDefault="00C40751" w:rsidP="00C40751">
            <w:pPr>
              <w:pStyle w:val="FigureorTabletext"/>
              <w:spacing w:line="240" w:lineRule="auto"/>
              <w:jc w:val="center"/>
              <w:rPr>
                <w:rFonts w:ascii="Times New Roman" w:hAnsi="Times New Roman"/>
                <w:b/>
                <w:bCs w:val="0"/>
              </w:rPr>
              <w:pPrChange w:id="1825" w:author="Daniel Noble" w:date="2023-09-04T11:10:00Z">
                <w:pPr>
                  <w:pStyle w:val="FigureorTabletext"/>
                  <w:spacing w:line="480" w:lineRule="auto"/>
                </w:pPr>
              </w:pPrChange>
            </w:pPr>
            <w:ins w:id="1826" w:author="Daniel Noble" w:date="2023-09-04T11:07:00Z">
              <w:r w:rsidRPr="00C40751">
                <w:rPr>
                  <w:rFonts w:ascii="Times New Roman" w:eastAsia="Helvetica" w:hAnsi="Times New Roman"/>
                  <w:b/>
                  <w:bCs w:val="0"/>
                  <w:color w:val="000000"/>
                  <w:rPrChange w:id="1827" w:author="Daniel Noble" w:date="2023-09-04T11:10:00Z">
                    <w:rPr>
                      <w:rFonts w:ascii="Helvetica" w:eastAsia="Helvetica" w:hAnsi="Helvetica" w:cs="Helvetica"/>
                      <w:color w:val="000000"/>
                      <w:sz w:val="22"/>
                      <w:szCs w:val="22"/>
                    </w:rPr>
                  </w:rPrChange>
                </w:rPr>
                <w:t>-0.086</w:t>
              </w:r>
            </w:ins>
            <w:del w:id="1828" w:author="Daniel Noble" w:date="2023-09-04T11:07:00Z">
              <w:r w:rsidRPr="00C40751" w:rsidDel="00344CE8">
                <w:rPr>
                  <w:rFonts w:ascii="Times New Roman" w:hAnsi="Times New Roman"/>
                  <w:b/>
                  <w:bCs w:val="0"/>
                  <w:rPrChange w:id="1829" w:author="Daniel Noble" w:date="2023-09-04T11:10:00Z">
                    <w:rPr>
                      <w:rFonts w:ascii="Times New Roman" w:hAnsi="Times New Roman"/>
                    </w:rPr>
                  </w:rPrChange>
                </w:rPr>
                <w:delText>-0.084</w:delText>
              </w:r>
            </w:del>
          </w:p>
        </w:tc>
        <w:tc>
          <w:tcPr>
            <w:tcW w:w="0" w:type="auto"/>
            <w:tcBorders>
              <w:bottom w:val="single" w:sz="4" w:space="0" w:color="auto"/>
            </w:tcBorders>
            <w:vAlign w:val="center"/>
            <w:tcPrChange w:id="1830" w:author="Daniel Noble" w:date="2023-09-04T11:07:00Z">
              <w:tcPr>
                <w:tcW w:w="0" w:type="auto"/>
              </w:tcPr>
            </w:tcPrChange>
          </w:tcPr>
          <w:p w14:paraId="1BCC4E56" w14:textId="0DC22248" w:rsidR="00C40751" w:rsidRPr="00C40751" w:rsidRDefault="00C40751" w:rsidP="00C40751">
            <w:pPr>
              <w:pStyle w:val="FigureorTabletext"/>
              <w:spacing w:line="240" w:lineRule="auto"/>
              <w:jc w:val="center"/>
              <w:rPr>
                <w:rFonts w:ascii="Times New Roman" w:hAnsi="Times New Roman"/>
                <w:b/>
                <w:bCs w:val="0"/>
              </w:rPr>
              <w:pPrChange w:id="1831" w:author="Daniel Noble" w:date="2023-09-04T11:10:00Z">
                <w:pPr>
                  <w:pStyle w:val="FigureorTabletext"/>
                  <w:spacing w:line="480" w:lineRule="auto"/>
                </w:pPr>
              </w:pPrChange>
            </w:pPr>
            <w:ins w:id="1832" w:author="Daniel Noble" w:date="2023-09-04T11:07:00Z">
              <w:r w:rsidRPr="00C40751">
                <w:rPr>
                  <w:rFonts w:ascii="Times New Roman" w:eastAsia="Helvetica" w:hAnsi="Times New Roman"/>
                  <w:b/>
                  <w:bCs w:val="0"/>
                  <w:color w:val="000000"/>
                  <w:rPrChange w:id="1833" w:author="Daniel Noble" w:date="2023-09-04T11:10:00Z">
                    <w:rPr>
                      <w:rFonts w:ascii="Helvetica" w:eastAsia="Helvetica" w:hAnsi="Helvetica" w:cs="Helvetica"/>
                      <w:color w:val="000000"/>
                      <w:sz w:val="22"/>
                      <w:szCs w:val="22"/>
                    </w:rPr>
                  </w:rPrChange>
                </w:rPr>
                <w:t>-0.015</w:t>
              </w:r>
            </w:ins>
            <w:del w:id="1834" w:author="Daniel Noble" w:date="2023-09-04T11:07:00Z">
              <w:r w:rsidRPr="00C40751" w:rsidDel="00344CE8">
                <w:rPr>
                  <w:rFonts w:ascii="Times New Roman" w:hAnsi="Times New Roman"/>
                  <w:b/>
                  <w:bCs w:val="0"/>
                  <w:rPrChange w:id="1835" w:author="Daniel Noble" w:date="2023-09-04T11:10:00Z">
                    <w:rPr>
                      <w:rFonts w:ascii="Times New Roman" w:hAnsi="Times New Roman"/>
                    </w:rPr>
                  </w:rPrChange>
                </w:rPr>
                <w:delText>-0.011</w:delText>
              </w:r>
            </w:del>
          </w:p>
        </w:tc>
      </w:tr>
    </w:tbl>
    <w:p w14:paraId="626DE46B" w14:textId="77777777" w:rsidR="002B204B" w:rsidRPr="00AA62AB" w:rsidRDefault="002B204B">
      <w:pPr>
        <w:pStyle w:val="TableCaption"/>
        <w:contextualSpacing/>
        <w:rPr>
          <w:ins w:id="1836" w:author="Daniel Noble" w:date="2020-09-14T09:11:00Z"/>
          <w:rFonts w:ascii="Times New Roman" w:hAnsi="Times New Roman" w:cs="Times New Roman"/>
          <w:b/>
          <w:bCs/>
          <w:i w:val="0"/>
          <w:iCs/>
        </w:rPr>
        <w:pPrChange w:id="1837"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63"/>
        <w:gridCol w:w="1903"/>
        <w:gridCol w:w="1519"/>
        <w:gridCol w:w="1491"/>
        <w:tblGridChange w:id="1838">
          <w:tblGrid>
            <w:gridCol w:w="4663"/>
            <w:gridCol w:w="1903"/>
            <w:gridCol w:w="1519"/>
            <w:gridCol w:w="1491"/>
          </w:tblGrid>
        </w:tblGridChange>
      </w:tblGrid>
      <w:tr w:rsidR="00AA62AB" w:rsidRPr="00AA62AB" w:rsidDel="00855D11" w14:paraId="4EB52474" w14:textId="5B4973EE" w:rsidTr="000D60D5">
        <w:trPr>
          <w:trHeight w:val="1890"/>
          <w:jc w:val="center"/>
          <w:del w:id="1839" w:author="Daniel Noble" w:date="2023-09-04T11:16:00Z"/>
        </w:trPr>
        <w:tc>
          <w:tcPr>
            <w:tcW w:w="0" w:type="auto"/>
            <w:gridSpan w:val="4"/>
            <w:tcBorders>
              <w:bottom w:val="single" w:sz="0" w:space="0" w:color="auto"/>
            </w:tcBorders>
            <w:vAlign w:val="bottom"/>
          </w:tcPr>
          <w:p w14:paraId="1F63B21F" w14:textId="678B04F1" w:rsidR="00AA62AB" w:rsidRPr="00AA62AB" w:rsidDel="00855D11" w:rsidRDefault="00AA62AB">
            <w:pPr>
              <w:pStyle w:val="FigureorTabletext"/>
              <w:spacing w:line="240" w:lineRule="auto"/>
              <w:rPr>
                <w:del w:id="1840" w:author="Daniel Noble" w:date="2023-09-04T11:16:00Z"/>
                <w:rFonts w:ascii="Times New Roman" w:hAnsi="Times New Roman"/>
              </w:rPr>
              <w:pPrChange w:id="1841" w:author="Daniel Noble" w:date="2023-07-12T13:16:00Z">
                <w:pPr>
                  <w:pStyle w:val="FigureorTabletext"/>
                  <w:spacing w:line="480" w:lineRule="auto"/>
                </w:pPr>
              </w:pPrChange>
            </w:pPr>
            <w:del w:id="1842" w:author="Daniel Noble" w:date="2023-09-04T11:16:00Z">
              <w:r w:rsidRPr="00AA62AB" w:rsidDel="00855D11">
                <w:rPr>
                  <w:rStyle w:val="AppendixFigureTableHeaderChar"/>
                  <w:rFonts w:ascii="Times New Roman" w:hAnsi="Times New Roman"/>
                </w:rPr>
                <w:delText>Table S8</w:delText>
              </w:r>
              <w:r w:rsidRPr="00AA62AB" w:rsidDel="00855D11">
                <w:rPr>
                  <w:rFonts w:ascii="Times New Roman" w:hAnsi="Times New Roman"/>
                  <w:b/>
                </w:rPr>
                <w:delText xml:space="preserve"> </w:delText>
              </w:r>
              <w:r w:rsidRPr="00AA62AB" w:rsidDel="00855D11">
                <w:rPr>
                  <w:rFonts w:ascii="Times New Roman" w:hAnsi="Times New Roman"/>
                </w:rPr>
                <w:delText>Estimates from model with interaction between treatment and quadratic age parameter only. Bolded estimates are significantly different from zero. * indicates that value is above zero prior to rounding. nobs = 2926. Age measured in days was z-transformed (mean = 361.34, SD = 185.16). Cor represents correlation</w:delText>
              </w:r>
            </w:del>
          </w:p>
        </w:tc>
      </w:tr>
      <w:tr w:rsidR="00AA62AB" w:rsidRPr="00AA62AB" w:rsidDel="00855D11" w14:paraId="4629E5E0" w14:textId="3CE832B4" w:rsidTr="000D60D5">
        <w:trPr>
          <w:trHeight w:val="374"/>
          <w:jc w:val="center"/>
          <w:del w:id="1843" w:author="Daniel Noble" w:date="2023-09-04T11:16:00Z"/>
        </w:trPr>
        <w:tc>
          <w:tcPr>
            <w:tcW w:w="0" w:type="auto"/>
            <w:tcBorders>
              <w:bottom w:val="single" w:sz="0" w:space="0" w:color="auto"/>
            </w:tcBorders>
            <w:vAlign w:val="bottom"/>
          </w:tcPr>
          <w:p w14:paraId="16446423" w14:textId="65B9D9EC" w:rsidR="00AA62AB" w:rsidRPr="00AA62AB" w:rsidDel="00855D11" w:rsidRDefault="00AA62AB">
            <w:pPr>
              <w:pStyle w:val="FigureorTabletext"/>
              <w:spacing w:line="240" w:lineRule="auto"/>
              <w:rPr>
                <w:del w:id="1844" w:author="Daniel Noble" w:date="2023-09-04T11:16:00Z"/>
                <w:rFonts w:ascii="Times New Roman" w:hAnsi="Times New Roman"/>
              </w:rPr>
              <w:pPrChange w:id="1845" w:author="Daniel Noble" w:date="2023-07-12T13:16:00Z">
                <w:pPr>
                  <w:pStyle w:val="FigureorTabletext"/>
                  <w:spacing w:line="480" w:lineRule="auto"/>
                </w:pPr>
              </w:pPrChange>
            </w:pPr>
            <w:del w:id="1846"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58C25F11" w14:textId="239A1F68" w:rsidR="00AA62AB" w:rsidRPr="00AA62AB" w:rsidDel="00855D11" w:rsidRDefault="00AA62AB">
            <w:pPr>
              <w:pStyle w:val="FigureorTabletext"/>
              <w:spacing w:line="240" w:lineRule="auto"/>
              <w:rPr>
                <w:del w:id="1847" w:author="Daniel Noble" w:date="2023-09-04T11:16:00Z"/>
                <w:rFonts w:ascii="Times New Roman" w:hAnsi="Times New Roman"/>
              </w:rPr>
              <w:pPrChange w:id="1848" w:author="Daniel Noble" w:date="2023-07-12T13:16:00Z">
                <w:pPr>
                  <w:pStyle w:val="FigureorTabletext"/>
                  <w:spacing w:line="480" w:lineRule="auto"/>
                </w:pPr>
              </w:pPrChange>
            </w:pPr>
            <w:del w:id="1849"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33C5EC8A" w14:textId="077156A0" w:rsidR="00AA62AB" w:rsidRPr="00AA62AB" w:rsidDel="00855D11" w:rsidRDefault="00AA62AB">
            <w:pPr>
              <w:pStyle w:val="FigureorTabletext"/>
              <w:spacing w:line="240" w:lineRule="auto"/>
              <w:rPr>
                <w:del w:id="1850" w:author="Daniel Noble" w:date="2023-09-04T11:16:00Z"/>
                <w:rFonts w:ascii="Times New Roman" w:hAnsi="Times New Roman"/>
              </w:rPr>
              <w:pPrChange w:id="1851" w:author="Daniel Noble" w:date="2023-07-12T13:16:00Z">
                <w:pPr>
                  <w:pStyle w:val="FigureorTabletext"/>
                  <w:spacing w:line="480" w:lineRule="auto"/>
                </w:pPr>
              </w:pPrChange>
            </w:pPr>
            <w:del w:id="1852"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4B102A0C" w14:textId="14F60345" w:rsidR="00AA62AB" w:rsidRPr="00AA62AB" w:rsidDel="00855D11" w:rsidRDefault="00AA62AB">
            <w:pPr>
              <w:pStyle w:val="FigureorTabletext"/>
              <w:spacing w:line="240" w:lineRule="auto"/>
              <w:rPr>
                <w:del w:id="1853" w:author="Daniel Noble" w:date="2023-09-04T11:16:00Z"/>
                <w:rFonts w:ascii="Times New Roman" w:hAnsi="Times New Roman"/>
              </w:rPr>
              <w:pPrChange w:id="1854" w:author="Daniel Noble" w:date="2023-07-12T13:16:00Z">
                <w:pPr>
                  <w:pStyle w:val="FigureorTabletext"/>
                  <w:spacing w:line="480" w:lineRule="auto"/>
                </w:pPr>
              </w:pPrChange>
            </w:pPr>
            <w:del w:id="1855" w:author="Daniel Noble" w:date="2023-09-04T11:16:00Z">
              <w:r w:rsidRPr="00AA62AB" w:rsidDel="00855D11">
                <w:rPr>
                  <w:rFonts w:ascii="Times New Roman" w:hAnsi="Times New Roman"/>
                </w:rPr>
                <w:delText>Upper</w:delText>
              </w:r>
            </w:del>
          </w:p>
        </w:tc>
      </w:tr>
      <w:tr w:rsidR="00AA62AB" w:rsidRPr="00AA62AB" w:rsidDel="00855D11" w14:paraId="19F5461F" w14:textId="72CF6BF3" w:rsidTr="000D60D5">
        <w:trPr>
          <w:trHeight w:val="390"/>
          <w:jc w:val="center"/>
          <w:del w:id="1856" w:author="Daniel Noble" w:date="2023-09-04T11:16:00Z"/>
        </w:trPr>
        <w:tc>
          <w:tcPr>
            <w:tcW w:w="0" w:type="auto"/>
          </w:tcPr>
          <w:p w14:paraId="5064A235" w14:textId="6B8C3AF8" w:rsidR="00AA62AB" w:rsidRPr="00AA62AB" w:rsidDel="00855D11" w:rsidRDefault="00AA62AB">
            <w:pPr>
              <w:pStyle w:val="FigureorTabletext"/>
              <w:spacing w:line="240" w:lineRule="auto"/>
              <w:rPr>
                <w:del w:id="1857" w:author="Daniel Noble" w:date="2023-09-04T11:16:00Z"/>
                <w:rFonts w:ascii="Times New Roman" w:hAnsi="Times New Roman"/>
                <w:i/>
                <w:iCs/>
              </w:rPr>
              <w:pPrChange w:id="1858" w:author="Daniel Noble" w:date="2023-07-12T13:16:00Z">
                <w:pPr>
                  <w:pStyle w:val="FigureorTabletext"/>
                  <w:spacing w:line="480" w:lineRule="auto"/>
                </w:pPr>
              </w:pPrChange>
            </w:pPr>
            <w:del w:id="1859" w:author="Daniel Noble" w:date="2023-09-04T11:16:00Z">
              <w:r w:rsidRPr="00AA62AB" w:rsidDel="00855D11">
                <w:rPr>
                  <w:rFonts w:ascii="Times New Roman" w:hAnsi="Times New Roman"/>
                  <w:i/>
                  <w:iCs/>
                </w:rPr>
                <w:delText>Fixed effects</w:delText>
              </w:r>
            </w:del>
          </w:p>
        </w:tc>
        <w:tc>
          <w:tcPr>
            <w:tcW w:w="0" w:type="auto"/>
          </w:tcPr>
          <w:p w14:paraId="3FAFB14E" w14:textId="7DBF39BF" w:rsidR="00AA62AB" w:rsidRPr="00AA62AB" w:rsidDel="00855D11" w:rsidRDefault="00AA62AB">
            <w:pPr>
              <w:pStyle w:val="FigureorTabletext"/>
              <w:spacing w:line="240" w:lineRule="auto"/>
              <w:rPr>
                <w:del w:id="1860" w:author="Daniel Noble" w:date="2023-09-04T11:16:00Z"/>
                <w:rFonts w:ascii="Times New Roman" w:hAnsi="Times New Roman"/>
                <w:b/>
              </w:rPr>
              <w:pPrChange w:id="1861" w:author="Daniel Noble" w:date="2023-07-12T13:16:00Z">
                <w:pPr>
                  <w:pStyle w:val="FigureorTabletext"/>
                  <w:spacing w:line="480" w:lineRule="auto"/>
                </w:pPr>
              </w:pPrChange>
            </w:pPr>
          </w:p>
        </w:tc>
        <w:tc>
          <w:tcPr>
            <w:tcW w:w="0" w:type="auto"/>
          </w:tcPr>
          <w:p w14:paraId="5231E64F" w14:textId="2C1745C1" w:rsidR="00AA62AB" w:rsidRPr="00AA62AB" w:rsidDel="00855D11" w:rsidRDefault="00AA62AB">
            <w:pPr>
              <w:pStyle w:val="FigureorTabletext"/>
              <w:spacing w:line="240" w:lineRule="auto"/>
              <w:rPr>
                <w:del w:id="1862" w:author="Daniel Noble" w:date="2023-09-04T11:16:00Z"/>
                <w:rFonts w:ascii="Times New Roman" w:hAnsi="Times New Roman"/>
                <w:b/>
              </w:rPr>
              <w:pPrChange w:id="1863" w:author="Daniel Noble" w:date="2023-07-12T13:16:00Z">
                <w:pPr>
                  <w:pStyle w:val="FigureorTabletext"/>
                  <w:spacing w:line="480" w:lineRule="auto"/>
                </w:pPr>
              </w:pPrChange>
            </w:pPr>
          </w:p>
        </w:tc>
        <w:tc>
          <w:tcPr>
            <w:tcW w:w="0" w:type="auto"/>
          </w:tcPr>
          <w:p w14:paraId="5F5D50E5" w14:textId="13DBD036" w:rsidR="00AA62AB" w:rsidRPr="00AA62AB" w:rsidDel="00855D11" w:rsidRDefault="00AA62AB">
            <w:pPr>
              <w:pStyle w:val="FigureorTabletext"/>
              <w:spacing w:line="240" w:lineRule="auto"/>
              <w:rPr>
                <w:del w:id="1864" w:author="Daniel Noble" w:date="2023-09-04T11:16:00Z"/>
                <w:rFonts w:ascii="Times New Roman" w:hAnsi="Times New Roman"/>
                <w:b/>
              </w:rPr>
              <w:pPrChange w:id="1865" w:author="Daniel Noble" w:date="2023-07-12T13:16:00Z">
                <w:pPr>
                  <w:pStyle w:val="FigureorTabletext"/>
                  <w:spacing w:line="480" w:lineRule="auto"/>
                </w:pPr>
              </w:pPrChange>
            </w:pPr>
          </w:p>
        </w:tc>
      </w:tr>
      <w:tr w:rsidR="00EE15CA" w:rsidRPr="00AA62AB" w:rsidDel="00855D11" w14:paraId="6D929374" w14:textId="3EBA7349" w:rsidTr="00394EB9">
        <w:tblPrEx>
          <w:tblW w:w="0" w:type="auto"/>
          <w:jc w:val="center"/>
          <w:tblLook w:val="07E0" w:firstRow="1" w:lastRow="1" w:firstColumn="1" w:lastColumn="1" w:noHBand="1" w:noVBand="1"/>
          <w:tblPrExChange w:id="1866" w:author="Daniel Noble" w:date="2023-09-04T11:11:00Z">
            <w:tblPrEx>
              <w:tblW w:w="0" w:type="auto"/>
              <w:jc w:val="center"/>
              <w:tblLook w:val="07E0" w:firstRow="1" w:lastRow="1" w:firstColumn="1" w:lastColumn="1" w:noHBand="1" w:noVBand="1"/>
            </w:tblPrEx>
          </w:tblPrExChange>
        </w:tblPrEx>
        <w:trPr>
          <w:trHeight w:val="374"/>
          <w:jc w:val="center"/>
          <w:del w:id="1867" w:author="Daniel Noble" w:date="2023-09-04T11:16:00Z"/>
          <w:trPrChange w:id="1868" w:author="Daniel Noble" w:date="2023-09-04T11:11:00Z">
            <w:trPr>
              <w:trHeight w:val="374"/>
              <w:jc w:val="center"/>
            </w:trPr>
          </w:trPrChange>
        </w:trPr>
        <w:tc>
          <w:tcPr>
            <w:tcW w:w="0" w:type="auto"/>
            <w:tcPrChange w:id="1869" w:author="Daniel Noble" w:date="2023-09-04T11:11:00Z">
              <w:tcPr>
                <w:tcW w:w="0" w:type="auto"/>
              </w:tcPr>
            </w:tcPrChange>
          </w:tcPr>
          <w:p w14:paraId="718FE06F" w14:textId="6BAEDC30" w:rsidR="00EE15CA" w:rsidRPr="00AA62AB" w:rsidDel="00855D11" w:rsidRDefault="00EE15CA" w:rsidP="00EE15CA">
            <w:pPr>
              <w:pStyle w:val="FigureorTabletext"/>
              <w:spacing w:line="240" w:lineRule="auto"/>
              <w:rPr>
                <w:del w:id="1870" w:author="Daniel Noble" w:date="2023-09-04T11:16:00Z"/>
                <w:rFonts w:ascii="Times New Roman" w:hAnsi="Times New Roman"/>
              </w:rPr>
              <w:pPrChange w:id="1871" w:author="Daniel Noble" w:date="2023-07-12T13:16:00Z">
                <w:pPr>
                  <w:pStyle w:val="FigureorTabletext"/>
                  <w:spacing w:line="480" w:lineRule="auto"/>
                </w:pPr>
              </w:pPrChange>
            </w:pPr>
            <w:del w:id="1872" w:author="Daniel Noble" w:date="2023-09-04T11:16:00Z">
              <w:r w:rsidRPr="00AA62AB" w:rsidDel="00855D11">
                <w:rPr>
                  <w:rFonts w:ascii="Times New Roman" w:hAnsi="Times New Roman"/>
                </w:rPr>
                <w:delText>Intercept</w:delText>
              </w:r>
            </w:del>
          </w:p>
        </w:tc>
        <w:tc>
          <w:tcPr>
            <w:tcW w:w="0" w:type="auto"/>
            <w:vAlign w:val="center"/>
            <w:tcPrChange w:id="1873" w:author="Daniel Noble" w:date="2023-09-04T11:11:00Z">
              <w:tcPr>
                <w:tcW w:w="0" w:type="auto"/>
              </w:tcPr>
            </w:tcPrChange>
          </w:tcPr>
          <w:p w14:paraId="37A205F9" w14:textId="39E80935" w:rsidR="00EE15CA" w:rsidRPr="00AA62AB" w:rsidDel="00855D11" w:rsidRDefault="00EE15CA" w:rsidP="00EE15CA">
            <w:pPr>
              <w:pStyle w:val="FigureorTabletext"/>
              <w:spacing w:line="240" w:lineRule="auto"/>
              <w:rPr>
                <w:del w:id="1874" w:author="Daniel Noble" w:date="2023-09-04T11:16:00Z"/>
                <w:rFonts w:ascii="Times New Roman" w:hAnsi="Times New Roman"/>
                <w:b/>
              </w:rPr>
              <w:pPrChange w:id="1875" w:author="Daniel Noble" w:date="2023-07-12T13:16:00Z">
                <w:pPr>
                  <w:pStyle w:val="FigureorTabletext"/>
                  <w:spacing w:line="480" w:lineRule="auto"/>
                </w:pPr>
              </w:pPrChange>
            </w:pPr>
            <w:del w:id="1876" w:author="Daniel Noble" w:date="2023-09-04T11:11:00Z">
              <w:r w:rsidRPr="00AA62AB" w:rsidDel="00394EB9">
                <w:rPr>
                  <w:rFonts w:ascii="Times New Roman" w:hAnsi="Times New Roman"/>
                  <w:b/>
                </w:rPr>
                <w:delText>-0.99</w:delText>
              </w:r>
            </w:del>
          </w:p>
        </w:tc>
        <w:tc>
          <w:tcPr>
            <w:tcW w:w="0" w:type="auto"/>
            <w:vAlign w:val="center"/>
            <w:tcPrChange w:id="1877" w:author="Daniel Noble" w:date="2023-09-04T11:11:00Z">
              <w:tcPr>
                <w:tcW w:w="0" w:type="auto"/>
              </w:tcPr>
            </w:tcPrChange>
          </w:tcPr>
          <w:p w14:paraId="5DCC00D7" w14:textId="036C27B7" w:rsidR="00EE15CA" w:rsidRPr="00AA62AB" w:rsidDel="00855D11" w:rsidRDefault="00EE15CA" w:rsidP="00EE15CA">
            <w:pPr>
              <w:pStyle w:val="FigureorTabletext"/>
              <w:spacing w:line="240" w:lineRule="auto"/>
              <w:rPr>
                <w:del w:id="1878" w:author="Daniel Noble" w:date="2023-09-04T11:16:00Z"/>
                <w:rFonts w:ascii="Times New Roman" w:hAnsi="Times New Roman"/>
                <w:b/>
              </w:rPr>
              <w:pPrChange w:id="1879" w:author="Daniel Noble" w:date="2023-07-12T13:16:00Z">
                <w:pPr>
                  <w:pStyle w:val="FigureorTabletext"/>
                  <w:spacing w:line="480" w:lineRule="auto"/>
                </w:pPr>
              </w:pPrChange>
            </w:pPr>
            <w:del w:id="1880" w:author="Daniel Noble" w:date="2023-09-04T11:11:00Z">
              <w:r w:rsidRPr="00AA62AB" w:rsidDel="00394EB9">
                <w:rPr>
                  <w:rFonts w:ascii="Times New Roman" w:hAnsi="Times New Roman"/>
                  <w:b/>
                </w:rPr>
                <w:delText>-1.009</w:delText>
              </w:r>
            </w:del>
          </w:p>
        </w:tc>
        <w:tc>
          <w:tcPr>
            <w:tcW w:w="0" w:type="auto"/>
            <w:vAlign w:val="center"/>
            <w:tcPrChange w:id="1881" w:author="Daniel Noble" w:date="2023-09-04T11:11:00Z">
              <w:tcPr>
                <w:tcW w:w="0" w:type="auto"/>
              </w:tcPr>
            </w:tcPrChange>
          </w:tcPr>
          <w:p w14:paraId="76491AB5" w14:textId="0F620730" w:rsidR="00EE15CA" w:rsidRPr="00AA62AB" w:rsidDel="00855D11" w:rsidRDefault="00EE15CA" w:rsidP="00EE15CA">
            <w:pPr>
              <w:pStyle w:val="FigureorTabletext"/>
              <w:spacing w:line="240" w:lineRule="auto"/>
              <w:rPr>
                <w:del w:id="1882" w:author="Daniel Noble" w:date="2023-09-04T11:16:00Z"/>
                <w:rFonts w:ascii="Times New Roman" w:hAnsi="Times New Roman"/>
                <w:b/>
              </w:rPr>
              <w:pPrChange w:id="1883" w:author="Daniel Noble" w:date="2023-07-12T13:16:00Z">
                <w:pPr>
                  <w:pStyle w:val="FigureorTabletext"/>
                  <w:spacing w:line="480" w:lineRule="auto"/>
                </w:pPr>
              </w:pPrChange>
            </w:pPr>
            <w:del w:id="1884" w:author="Daniel Noble" w:date="2023-09-04T11:11:00Z">
              <w:r w:rsidRPr="00AA62AB" w:rsidDel="00394EB9">
                <w:rPr>
                  <w:rFonts w:ascii="Times New Roman" w:hAnsi="Times New Roman"/>
                  <w:b/>
                </w:rPr>
                <w:delText>-0.97</w:delText>
              </w:r>
            </w:del>
          </w:p>
        </w:tc>
      </w:tr>
      <w:tr w:rsidR="00AA62AB" w:rsidRPr="00AA62AB" w:rsidDel="00855D11" w14:paraId="0CAD629A" w14:textId="2066CA5A" w:rsidTr="000D60D5">
        <w:trPr>
          <w:trHeight w:val="374"/>
          <w:jc w:val="center"/>
          <w:del w:id="1885" w:author="Daniel Noble" w:date="2023-09-04T11:16:00Z"/>
        </w:trPr>
        <w:tc>
          <w:tcPr>
            <w:tcW w:w="0" w:type="auto"/>
          </w:tcPr>
          <w:p w14:paraId="2B2FB32A" w14:textId="2ECCCAAE" w:rsidR="00AA62AB" w:rsidRPr="00AA62AB" w:rsidDel="00855D11" w:rsidRDefault="00AA62AB">
            <w:pPr>
              <w:pStyle w:val="FigureorTabletext"/>
              <w:spacing w:line="240" w:lineRule="auto"/>
              <w:rPr>
                <w:del w:id="1886" w:author="Daniel Noble" w:date="2023-09-04T11:16:00Z"/>
                <w:rFonts w:ascii="Times New Roman" w:hAnsi="Times New Roman"/>
              </w:rPr>
              <w:pPrChange w:id="1887" w:author="Daniel Noble" w:date="2023-07-12T13:16:00Z">
                <w:pPr>
                  <w:pStyle w:val="FigureorTabletext"/>
                  <w:spacing w:line="480" w:lineRule="auto"/>
                </w:pPr>
              </w:pPrChange>
            </w:pPr>
            <w:del w:id="1888" w:author="Daniel Noble" w:date="2023-09-04T11:16:00Z">
              <w:r w:rsidRPr="00AA62AB" w:rsidDel="00855D11">
                <w:rPr>
                  <w:rFonts w:ascii="Times New Roman" w:eastAsia="Calibri" w:hAnsi="Times New Roman"/>
                </w:rPr>
                <w:delText>Age</w:delText>
              </w:r>
            </w:del>
          </w:p>
        </w:tc>
        <w:tc>
          <w:tcPr>
            <w:tcW w:w="0" w:type="auto"/>
          </w:tcPr>
          <w:p w14:paraId="5FF92CFF" w14:textId="6616AE57" w:rsidR="00AA62AB" w:rsidRPr="00AA62AB" w:rsidDel="00855D11" w:rsidRDefault="00AA62AB">
            <w:pPr>
              <w:pStyle w:val="FigureorTabletext"/>
              <w:spacing w:line="240" w:lineRule="auto"/>
              <w:rPr>
                <w:del w:id="1889" w:author="Daniel Noble" w:date="2023-09-04T11:16:00Z"/>
                <w:rFonts w:ascii="Times New Roman" w:hAnsi="Times New Roman"/>
                <w:b/>
              </w:rPr>
              <w:pPrChange w:id="1890" w:author="Daniel Noble" w:date="2023-07-12T13:16:00Z">
                <w:pPr>
                  <w:pStyle w:val="FigureorTabletext"/>
                  <w:spacing w:line="480" w:lineRule="auto"/>
                </w:pPr>
              </w:pPrChange>
            </w:pPr>
            <w:del w:id="1891" w:author="Daniel Noble" w:date="2023-09-04T11:16:00Z">
              <w:r w:rsidRPr="00AA62AB" w:rsidDel="00855D11">
                <w:rPr>
                  <w:rFonts w:ascii="Times New Roman" w:hAnsi="Times New Roman"/>
                  <w:b/>
                </w:rPr>
                <w:delText>0.504</w:delText>
              </w:r>
            </w:del>
          </w:p>
        </w:tc>
        <w:tc>
          <w:tcPr>
            <w:tcW w:w="0" w:type="auto"/>
          </w:tcPr>
          <w:p w14:paraId="75400B33" w14:textId="062DE884" w:rsidR="00AA62AB" w:rsidRPr="00AA62AB" w:rsidDel="00855D11" w:rsidRDefault="00AA62AB">
            <w:pPr>
              <w:pStyle w:val="FigureorTabletext"/>
              <w:spacing w:line="240" w:lineRule="auto"/>
              <w:rPr>
                <w:del w:id="1892" w:author="Daniel Noble" w:date="2023-09-04T11:16:00Z"/>
                <w:rFonts w:ascii="Times New Roman" w:hAnsi="Times New Roman"/>
                <w:b/>
              </w:rPr>
              <w:pPrChange w:id="1893" w:author="Daniel Noble" w:date="2023-07-12T13:16:00Z">
                <w:pPr>
                  <w:pStyle w:val="FigureorTabletext"/>
                  <w:spacing w:line="480" w:lineRule="auto"/>
                </w:pPr>
              </w:pPrChange>
            </w:pPr>
            <w:del w:id="1894" w:author="Daniel Noble" w:date="2023-09-04T11:16:00Z">
              <w:r w:rsidRPr="00AA62AB" w:rsidDel="00855D11">
                <w:rPr>
                  <w:rFonts w:ascii="Times New Roman" w:hAnsi="Times New Roman"/>
                  <w:b/>
                </w:rPr>
                <w:delText>0.482</w:delText>
              </w:r>
            </w:del>
          </w:p>
        </w:tc>
        <w:tc>
          <w:tcPr>
            <w:tcW w:w="0" w:type="auto"/>
          </w:tcPr>
          <w:p w14:paraId="34FA9831" w14:textId="1E7C44C4" w:rsidR="00AA62AB" w:rsidRPr="00AA62AB" w:rsidDel="00855D11" w:rsidRDefault="00AA62AB">
            <w:pPr>
              <w:pStyle w:val="FigureorTabletext"/>
              <w:spacing w:line="240" w:lineRule="auto"/>
              <w:rPr>
                <w:del w:id="1895" w:author="Daniel Noble" w:date="2023-09-04T11:16:00Z"/>
                <w:rFonts w:ascii="Times New Roman" w:hAnsi="Times New Roman"/>
                <w:b/>
              </w:rPr>
              <w:pPrChange w:id="1896" w:author="Daniel Noble" w:date="2023-07-12T13:16:00Z">
                <w:pPr>
                  <w:pStyle w:val="FigureorTabletext"/>
                  <w:spacing w:line="480" w:lineRule="auto"/>
                </w:pPr>
              </w:pPrChange>
            </w:pPr>
            <w:del w:id="1897" w:author="Daniel Noble" w:date="2023-09-04T11:16:00Z">
              <w:r w:rsidRPr="00AA62AB" w:rsidDel="00855D11">
                <w:rPr>
                  <w:rFonts w:ascii="Times New Roman" w:hAnsi="Times New Roman"/>
                  <w:b/>
                </w:rPr>
                <w:delText>0.525</w:delText>
              </w:r>
            </w:del>
          </w:p>
        </w:tc>
      </w:tr>
      <w:tr w:rsidR="00AA62AB" w:rsidRPr="00AA62AB" w:rsidDel="00855D11" w14:paraId="3DAD0A85" w14:textId="2D50CAEF" w:rsidTr="000D60D5">
        <w:trPr>
          <w:trHeight w:val="374"/>
          <w:jc w:val="center"/>
          <w:del w:id="1898" w:author="Daniel Noble" w:date="2023-09-04T11:16:00Z"/>
        </w:trPr>
        <w:tc>
          <w:tcPr>
            <w:tcW w:w="0" w:type="auto"/>
          </w:tcPr>
          <w:p w14:paraId="72AC5667" w14:textId="64814622" w:rsidR="00AA62AB" w:rsidRPr="00AA62AB" w:rsidDel="00855D11" w:rsidRDefault="00AA62AB">
            <w:pPr>
              <w:pStyle w:val="FigureorTabletext"/>
              <w:spacing w:line="240" w:lineRule="auto"/>
              <w:rPr>
                <w:del w:id="1899" w:author="Daniel Noble" w:date="2023-09-04T11:16:00Z"/>
                <w:rFonts w:ascii="Times New Roman" w:hAnsi="Times New Roman"/>
              </w:rPr>
              <w:pPrChange w:id="1900" w:author="Daniel Noble" w:date="2023-07-12T13:16:00Z">
                <w:pPr>
                  <w:pStyle w:val="FigureorTabletext"/>
                  <w:spacing w:line="480" w:lineRule="auto"/>
                </w:pPr>
              </w:pPrChange>
            </w:pPr>
            <w:del w:id="1901" w:author="Daniel Noble" w:date="2023-09-04T11:16:00Z">
              <w:r w:rsidRPr="00AA62AB" w:rsidDel="00855D11">
                <w:rPr>
                  <w:rFonts w:ascii="Times New Roman" w:eastAsia="Calibri" w:hAnsi="Times New Roman"/>
                </w:rPr>
                <w:delText>Treatment</w:delText>
              </w:r>
            </w:del>
          </w:p>
        </w:tc>
        <w:tc>
          <w:tcPr>
            <w:tcW w:w="0" w:type="auto"/>
          </w:tcPr>
          <w:p w14:paraId="587BB0EA" w14:textId="2FB5BDD6" w:rsidR="00AA62AB" w:rsidRPr="00AA62AB" w:rsidDel="00855D11" w:rsidRDefault="00AA62AB">
            <w:pPr>
              <w:pStyle w:val="FigureorTabletext"/>
              <w:spacing w:line="240" w:lineRule="auto"/>
              <w:rPr>
                <w:del w:id="1902" w:author="Daniel Noble" w:date="2023-09-04T11:16:00Z"/>
                <w:rFonts w:ascii="Times New Roman" w:hAnsi="Times New Roman"/>
                <w:b/>
              </w:rPr>
              <w:pPrChange w:id="1903" w:author="Daniel Noble" w:date="2023-07-12T13:16:00Z">
                <w:pPr>
                  <w:pStyle w:val="FigureorTabletext"/>
                  <w:spacing w:line="480" w:lineRule="auto"/>
                </w:pPr>
              </w:pPrChange>
            </w:pPr>
            <w:del w:id="1904" w:author="Daniel Noble" w:date="2023-09-04T11:16:00Z">
              <w:r w:rsidRPr="00AA62AB" w:rsidDel="00855D11">
                <w:rPr>
                  <w:rFonts w:ascii="Times New Roman" w:hAnsi="Times New Roman"/>
                  <w:b/>
                </w:rPr>
                <w:delText>-0.083</w:delText>
              </w:r>
            </w:del>
          </w:p>
        </w:tc>
        <w:tc>
          <w:tcPr>
            <w:tcW w:w="0" w:type="auto"/>
          </w:tcPr>
          <w:p w14:paraId="1C3EF8D2" w14:textId="46A896CE" w:rsidR="00AA62AB" w:rsidRPr="00AA62AB" w:rsidDel="00855D11" w:rsidRDefault="00AA62AB">
            <w:pPr>
              <w:pStyle w:val="FigureorTabletext"/>
              <w:spacing w:line="240" w:lineRule="auto"/>
              <w:rPr>
                <w:del w:id="1905" w:author="Daniel Noble" w:date="2023-09-04T11:16:00Z"/>
                <w:rFonts w:ascii="Times New Roman" w:hAnsi="Times New Roman"/>
                <w:b/>
              </w:rPr>
              <w:pPrChange w:id="1906" w:author="Daniel Noble" w:date="2023-07-12T13:16:00Z">
                <w:pPr>
                  <w:pStyle w:val="FigureorTabletext"/>
                  <w:spacing w:line="480" w:lineRule="auto"/>
                </w:pPr>
              </w:pPrChange>
            </w:pPr>
            <w:del w:id="1907" w:author="Daniel Noble" w:date="2023-09-04T11:16:00Z">
              <w:r w:rsidRPr="00AA62AB" w:rsidDel="00855D11">
                <w:rPr>
                  <w:rFonts w:ascii="Times New Roman" w:hAnsi="Times New Roman"/>
                  <w:b/>
                </w:rPr>
                <w:delText>-0.116</w:delText>
              </w:r>
            </w:del>
          </w:p>
        </w:tc>
        <w:tc>
          <w:tcPr>
            <w:tcW w:w="0" w:type="auto"/>
          </w:tcPr>
          <w:p w14:paraId="36DC54C6" w14:textId="549683F2" w:rsidR="00AA62AB" w:rsidRPr="00AA62AB" w:rsidDel="00855D11" w:rsidRDefault="00AA62AB">
            <w:pPr>
              <w:pStyle w:val="FigureorTabletext"/>
              <w:spacing w:line="240" w:lineRule="auto"/>
              <w:rPr>
                <w:del w:id="1908" w:author="Daniel Noble" w:date="2023-09-04T11:16:00Z"/>
                <w:rFonts w:ascii="Times New Roman" w:hAnsi="Times New Roman"/>
                <w:b/>
              </w:rPr>
              <w:pPrChange w:id="1909" w:author="Daniel Noble" w:date="2023-07-12T13:16:00Z">
                <w:pPr>
                  <w:pStyle w:val="FigureorTabletext"/>
                  <w:spacing w:line="480" w:lineRule="auto"/>
                </w:pPr>
              </w:pPrChange>
            </w:pPr>
            <w:del w:id="1910" w:author="Daniel Noble" w:date="2023-09-04T11:16:00Z">
              <w:r w:rsidRPr="00AA62AB" w:rsidDel="00855D11">
                <w:rPr>
                  <w:rFonts w:ascii="Times New Roman" w:hAnsi="Times New Roman"/>
                  <w:b/>
                </w:rPr>
                <w:delText>-0.053</w:delText>
              </w:r>
            </w:del>
          </w:p>
        </w:tc>
      </w:tr>
      <w:tr w:rsidR="00AA62AB" w:rsidRPr="00AA62AB" w:rsidDel="00855D11" w14:paraId="06A50931" w14:textId="2B478AD1" w:rsidTr="000D60D5">
        <w:trPr>
          <w:trHeight w:val="374"/>
          <w:jc w:val="center"/>
          <w:del w:id="1911" w:author="Daniel Noble" w:date="2023-09-04T11:16:00Z"/>
        </w:trPr>
        <w:tc>
          <w:tcPr>
            <w:tcW w:w="0" w:type="auto"/>
          </w:tcPr>
          <w:p w14:paraId="32795AF2" w14:textId="1D474764" w:rsidR="00AA62AB" w:rsidRPr="00AA62AB" w:rsidDel="00855D11" w:rsidRDefault="00AA62AB">
            <w:pPr>
              <w:pStyle w:val="FigureorTabletext"/>
              <w:spacing w:line="240" w:lineRule="auto"/>
              <w:rPr>
                <w:del w:id="1912" w:author="Daniel Noble" w:date="2023-09-04T11:16:00Z"/>
                <w:rFonts w:ascii="Times New Roman" w:hAnsi="Times New Roman"/>
              </w:rPr>
              <w:pPrChange w:id="1913" w:author="Daniel Noble" w:date="2023-07-12T13:16:00Z">
                <w:pPr>
                  <w:pStyle w:val="FigureorTabletext"/>
                  <w:spacing w:line="480" w:lineRule="auto"/>
                </w:pPr>
              </w:pPrChange>
            </w:pPr>
            <w:del w:id="1914" w:author="Daniel Noble" w:date="2023-09-04T11:16:00Z">
              <w:r w:rsidRPr="00AA62AB" w:rsidDel="00855D11">
                <w:rPr>
                  <w:rFonts w:ascii="Times New Roman" w:eastAsia="Calibri" w:hAnsi="Times New Roman"/>
                </w:rPr>
                <w:delText>Age</w:delText>
              </w:r>
              <w:r w:rsidRPr="00AA62AB" w:rsidDel="00855D11">
                <w:rPr>
                  <w:rFonts w:ascii="Times New Roman" w:eastAsia="Calibri" w:hAnsi="Times New Roman"/>
                  <w:vertAlign w:val="superscript"/>
                </w:rPr>
                <w:delText>2</w:delText>
              </w:r>
            </w:del>
          </w:p>
        </w:tc>
        <w:tc>
          <w:tcPr>
            <w:tcW w:w="0" w:type="auto"/>
          </w:tcPr>
          <w:p w14:paraId="74A2CC74" w14:textId="283C63FD" w:rsidR="00AA62AB" w:rsidRPr="00AA62AB" w:rsidDel="00855D11" w:rsidRDefault="00AA62AB">
            <w:pPr>
              <w:pStyle w:val="FigureorTabletext"/>
              <w:spacing w:line="240" w:lineRule="auto"/>
              <w:rPr>
                <w:del w:id="1915" w:author="Daniel Noble" w:date="2023-09-04T11:16:00Z"/>
                <w:rFonts w:ascii="Times New Roman" w:hAnsi="Times New Roman"/>
                <w:b/>
              </w:rPr>
              <w:pPrChange w:id="1916" w:author="Daniel Noble" w:date="2023-07-12T13:16:00Z">
                <w:pPr>
                  <w:pStyle w:val="FigureorTabletext"/>
                  <w:spacing w:line="480" w:lineRule="auto"/>
                </w:pPr>
              </w:pPrChange>
            </w:pPr>
            <w:del w:id="1917" w:author="Daniel Noble" w:date="2023-09-04T11:16:00Z">
              <w:r w:rsidRPr="00AA62AB" w:rsidDel="00855D11">
                <w:rPr>
                  <w:rFonts w:ascii="Times New Roman" w:hAnsi="Times New Roman"/>
                  <w:b/>
                </w:rPr>
                <w:delText>-0.194</w:delText>
              </w:r>
            </w:del>
          </w:p>
        </w:tc>
        <w:tc>
          <w:tcPr>
            <w:tcW w:w="0" w:type="auto"/>
          </w:tcPr>
          <w:p w14:paraId="248A767A" w14:textId="0CF6817B" w:rsidR="00AA62AB" w:rsidRPr="00AA62AB" w:rsidDel="00855D11" w:rsidRDefault="00AA62AB">
            <w:pPr>
              <w:pStyle w:val="FigureorTabletext"/>
              <w:spacing w:line="240" w:lineRule="auto"/>
              <w:rPr>
                <w:del w:id="1918" w:author="Daniel Noble" w:date="2023-09-04T11:16:00Z"/>
                <w:rFonts w:ascii="Times New Roman" w:hAnsi="Times New Roman"/>
                <w:b/>
              </w:rPr>
              <w:pPrChange w:id="1919" w:author="Daniel Noble" w:date="2023-07-12T13:16:00Z">
                <w:pPr>
                  <w:pStyle w:val="FigureorTabletext"/>
                  <w:spacing w:line="480" w:lineRule="auto"/>
                </w:pPr>
              </w:pPrChange>
            </w:pPr>
            <w:del w:id="1920" w:author="Daniel Noble" w:date="2023-09-04T11:16:00Z">
              <w:r w:rsidRPr="00AA62AB" w:rsidDel="00855D11">
                <w:rPr>
                  <w:rFonts w:ascii="Times New Roman" w:hAnsi="Times New Roman"/>
                  <w:b/>
                </w:rPr>
                <w:delText>-0.212</w:delText>
              </w:r>
            </w:del>
          </w:p>
        </w:tc>
        <w:tc>
          <w:tcPr>
            <w:tcW w:w="0" w:type="auto"/>
          </w:tcPr>
          <w:p w14:paraId="6EEFF55E" w14:textId="7E089BA2" w:rsidR="00AA62AB" w:rsidRPr="00AA62AB" w:rsidDel="00855D11" w:rsidRDefault="00AA62AB">
            <w:pPr>
              <w:pStyle w:val="FigureorTabletext"/>
              <w:spacing w:line="240" w:lineRule="auto"/>
              <w:rPr>
                <w:del w:id="1921" w:author="Daniel Noble" w:date="2023-09-04T11:16:00Z"/>
                <w:rFonts w:ascii="Times New Roman" w:hAnsi="Times New Roman"/>
                <w:b/>
              </w:rPr>
              <w:pPrChange w:id="1922" w:author="Daniel Noble" w:date="2023-07-12T13:16:00Z">
                <w:pPr>
                  <w:pStyle w:val="FigureorTabletext"/>
                  <w:spacing w:line="480" w:lineRule="auto"/>
                </w:pPr>
              </w:pPrChange>
            </w:pPr>
            <w:del w:id="1923" w:author="Daniel Noble" w:date="2023-09-04T11:16:00Z">
              <w:r w:rsidRPr="00AA62AB" w:rsidDel="00855D11">
                <w:rPr>
                  <w:rFonts w:ascii="Times New Roman" w:hAnsi="Times New Roman"/>
                  <w:b/>
                </w:rPr>
                <w:delText>-0.177</w:delText>
              </w:r>
            </w:del>
          </w:p>
        </w:tc>
      </w:tr>
      <w:tr w:rsidR="00AA62AB" w:rsidRPr="00AA62AB" w:rsidDel="00855D11" w14:paraId="1446F4C0" w14:textId="5D259D80" w:rsidTr="000D60D5">
        <w:trPr>
          <w:trHeight w:val="193"/>
          <w:jc w:val="center"/>
          <w:del w:id="1924" w:author="Daniel Noble" w:date="2023-09-04T11:16:00Z"/>
        </w:trPr>
        <w:tc>
          <w:tcPr>
            <w:tcW w:w="0" w:type="auto"/>
          </w:tcPr>
          <w:p w14:paraId="045E61F7" w14:textId="70E78559" w:rsidR="00AA62AB" w:rsidRPr="00AA62AB" w:rsidDel="00855D11" w:rsidRDefault="00AA62AB">
            <w:pPr>
              <w:pStyle w:val="FigureorTabletext"/>
              <w:spacing w:line="240" w:lineRule="auto"/>
              <w:rPr>
                <w:del w:id="1925" w:author="Daniel Noble" w:date="2023-09-04T11:16:00Z"/>
                <w:rFonts w:ascii="Times New Roman" w:hAnsi="Times New Roman"/>
              </w:rPr>
              <w:pPrChange w:id="1926" w:author="Daniel Noble" w:date="2023-07-12T13:16:00Z">
                <w:pPr>
                  <w:pStyle w:val="FigureorTabletext"/>
                  <w:spacing w:line="480" w:lineRule="auto"/>
                </w:pPr>
              </w:pPrChange>
            </w:pPr>
            <w:del w:id="1927" w:author="Daniel Noble" w:date="2023-09-04T11:16:00Z">
              <w:r w:rsidRPr="00AA62AB" w:rsidDel="00855D11">
                <w:rPr>
                  <w:rFonts w:ascii="Times New Roman" w:eastAsia="Calibri" w:hAnsi="Times New Roman"/>
                </w:rPr>
                <w:delText>Treatment x Age</w:delText>
              </w:r>
              <w:r w:rsidRPr="00AA62AB" w:rsidDel="00855D11">
                <w:rPr>
                  <w:rFonts w:ascii="Times New Roman" w:eastAsia="Calibri" w:hAnsi="Times New Roman"/>
                  <w:vertAlign w:val="superscript"/>
                </w:rPr>
                <w:delText>2</w:delText>
              </w:r>
            </w:del>
          </w:p>
        </w:tc>
        <w:tc>
          <w:tcPr>
            <w:tcW w:w="0" w:type="auto"/>
          </w:tcPr>
          <w:p w14:paraId="33E0E6F2" w14:textId="270DCB5F" w:rsidR="00AA62AB" w:rsidRPr="00AA62AB" w:rsidDel="00855D11" w:rsidRDefault="00AA62AB">
            <w:pPr>
              <w:pStyle w:val="FigureorTabletext"/>
              <w:spacing w:line="240" w:lineRule="auto"/>
              <w:rPr>
                <w:del w:id="1928" w:author="Daniel Noble" w:date="2023-09-04T11:16:00Z"/>
                <w:rFonts w:ascii="Times New Roman" w:hAnsi="Times New Roman"/>
                <w:b/>
              </w:rPr>
              <w:pPrChange w:id="1929" w:author="Daniel Noble" w:date="2023-07-12T13:16:00Z">
                <w:pPr>
                  <w:pStyle w:val="FigureorTabletext"/>
                  <w:spacing w:line="480" w:lineRule="auto"/>
                </w:pPr>
              </w:pPrChange>
            </w:pPr>
            <w:del w:id="1930" w:author="Daniel Noble" w:date="2023-09-04T11:16:00Z">
              <w:r w:rsidRPr="00AA62AB" w:rsidDel="00855D11">
                <w:rPr>
                  <w:rFonts w:ascii="Times New Roman" w:hAnsi="Times New Roman"/>
                </w:rPr>
                <w:delText>0.017</w:delText>
              </w:r>
            </w:del>
          </w:p>
        </w:tc>
        <w:tc>
          <w:tcPr>
            <w:tcW w:w="0" w:type="auto"/>
          </w:tcPr>
          <w:p w14:paraId="56089DD1" w14:textId="43061C1D" w:rsidR="00AA62AB" w:rsidRPr="00AA62AB" w:rsidDel="00855D11" w:rsidRDefault="00AA62AB">
            <w:pPr>
              <w:pStyle w:val="FigureorTabletext"/>
              <w:spacing w:line="240" w:lineRule="auto"/>
              <w:rPr>
                <w:del w:id="1931" w:author="Daniel Noble" w:date="2023-09-04T11:16:00Z"/>
                <w:rFonts w:ascii="Times New Roman" w:hAnsi="Times New Roman"/>
                <w:b/>
              </w:rPr>
              <w:pPrChange w:id="1932" w:author="Daniel Noble" w:date="2023-07-12T13:16:00Z">
                <w:pPr>
                  <w:pStyle w:val="FigureorTabletext"/>
                  <w:spacing w:line="480" w:lineRule="auto"/>
                </w:pPr>
              </w:pPrChange>
            </w:pPr>
            <w:del w:id="1933" w:author="Daniel Noble" w:date="2023-09-04T11:16:00Z">
              <w:r w:rsidRPr="00AA62AB" w:rsidDel="00855D11">
                <w:rPr>
                  <w:rFonts w:ascii="Times New Roman" w:hAnsi="Times New Roman"/>
                </w:rPr>
                <w:delText>-0.007</w:delText>
              </w:r>
            </w:del>
          </w:p>
        </w:tc>
        <w:tc>
          <w:tcPr>
            <w:tcW w:w="0" w:type="auto"/>
          </w:tcPr>
          <w:p w14:paraId="239B34D7" w14:textId="05245034" w:rsidR="00AA62AB" w:rsidRPr="00AA62AB" w:rsidDel="00855D11" w:rsidRDefault="00AA62AB">
            <w:pPr>
              <w:pStyle w:val="FigureorTabletext"/>
              <w:spacing w:line="240" w:lineRule="auto"/>
              <w:rPr>
                <w:del w:id="1934" w:author="Daniel Noble" w:date="2023-09-04T11:16:00Z"/>
                <w:rFonts w:ascii="Times New Roman" w:hAnsi="Times New Roman"/>
                <w:b/>
              </w:rPr>
              <w:pPrChange w:id="1935" w:author="Daniel Noble" w:date="2023-07-12T13:16:00Z">
                <w:pPr>
                  <w:pStyle w:val="FigureorTabletext"/>
                  <w:spacing w:line="480" w:lineRule="auto"/>
                </w:pPr>
              </w:pPrChange>
            </w:pPr>
            <w:del w:id="1936" w:author="Daniel Noble" w:date="2023-09-04T11:16:00Z">
              <w:r w:rsidRPr="00AA62AB" w:rsidDel="00855D11">
                <w:rPr>
                  <w:rFonts w:ascii="Times New Roman" w:hAnsi="Times New Roman"/>
                </w:rPr>
                <w:delText>0.042</w:delText>
              </w:r>
            </w:del>
          </w:p>
        </w:tc>
      </w:tr>
      <w:tr w:rsidR="00AA62AB" w:rsidRPr="00AA62AB" w:rsidDel="00855D11" w14:paraId="577DDBA0" w14:textId="455FEEA0" w:rsidTr="000D60D5">
        <w:trPr>
          <w:trHeight w:val="193"/>
          <w:jc w:val="center"/>
          <w:del w:id="1937" w:author="Daniel Noble" w:date="2023-09-04T11:16:00Z"/>
        </w:trPr>
        <w:tc>
          <w:tcPr>
            <w:tcW w:w="0" w:type="auto"/>
          </w:tcPr>
          <w:p w14:paraId="012818A9" w14:textId="441E4898" w:rsidR="00AA62AB" w:rsidRPr="00AA62AB" w:rsidDel="00855D11" w:rsidRDefault="00AA62AB">
            <w:pPr>
              <w:pStyle w:val="FigureorTabletext"/>
              <w:spacing w:line="240" w:lineRule="auto"/>
              <w:rPr>
                <w:del w:id="1938" w:author="Daniel Noble" w:date="2023-09-04T11:16:00Z"/>
                <w:rFonts w:ascii="Times New Roman" w:hAnsi="Times New Roman"/>
                <w:i/>
                <w:iCs/>
              </w:rPr>
              <w:pPrChange w:id="1939" w:author="Daniel Noble" w:date="2023-07-12T13:16:00Z">
                <w:pPr>
                  <w:pStyle w:val="FigureorTabletext"/>
                  <w:spacing w:line="480" w:lineRule="auto"/>
                </w:pPr>
              </w:pPrChange>
            </w:pPr>
            <w:del w:id="1940" w:author="Daniel Noble" w:date="2023-09-04T11:16:00Z">
              <w:r w:rsidRPr="00AA62AB" w:rsidDel="00855D11">
                <w:rPr>
                  <w:rFonts w:ascii="Times New Roman" w:hAnsi="Times New Roman"/>
                  <w:i/>
                  <w:iCs/>
                </w:rPr>
                <w:delText>Random effects</w:delText>
              </w:r>
            </w:del>
          </w:p>
        </w:tc>
        <w:tc>
          <w:tcPr>
            <w:tcW w:w="0" w:type="auto"/>
          </w:tcPr>
          <w:p w14:paraId="7A46B3A1" w14:textId="58D3BC65" w:rsidR="00AA62AB" w:rsidRPr="00AA62AB" w:rsidDel="00855D11" w:rsidRDefault="00AA62AB">
            <w:pPr>
              <w:pStyle w:val="FigureorTabletext"/>
              <w:spacing w:line="240" w:lineRule="auto"/>
              <w:rPr>
                <w:del w:id="1941" w:author="Daniel Noble" w:date="2023-09-04T11:16:00Z"/>
                <w:rFonts w:ascii="Times New Roman" w:hAnsi="Times New Roman"/>
                <w:b/>
              </w:rPr>
              <w:pPrChange w:id="1942" w:author="Daniel Noble" w:date="2023-07-12T13:16:00Z">
                <w:pPr>
                  <w:pStyle w:val="FigureorTabletext"/>
                  <w:spacing w:line="480" w:lineRule="auto"/>
                </w:pPr>
              </w:pPrChange>
            </w:pPr>
          </w:p>
        </w:tc>
        <w:tc>
          <w:tcPr>
            <w:tcW w:w="0" w:type="auto"/>
          </w:tcPr>
          <w:p w14:paraId="05661616" w14:textId="4DEF4BFA" w:rsidR="00AA62AB" w:rsidRPr="00AA62AB" w:rsidDel="00855D11" w:rsidRDefault="00AA62AB">
            <w:pPr>
              <w:pStyle w:val="FigureorTabletext"/>
              <w:spacing w:line="240" w:lineRule="auto"/>
              <w:rPr>
                <w:del w:id="1943" w:author="Daniel Noble" w:date="2023-09-04T11:16:00Z"/>
                <w:rFonts w:ascii="Times New Roman" w:hAnsi="Times New Roman"/>
                <w:b/>
              </w:rPr>
              <w:pPrChange w:id="1944" w:author="Daniel Noble" w:date="2023-07-12T13:16:00Z">
                <w:pPr>
                  <w:pStyle w:val="FigureorTabletext"/>
                  <w:spacing w:line="480" w:lineRule="auto"/>
                </w:pPr>
              </w:pPrChange>
            </w:pPr>
          </w:p>
        </w:tc>
        <w:tc>
          <w:tcPr>
            <w:tcW w:w="0" w:type="auto"/>
          </w:tcPr>
          <w:p w14:paraId="386A0CE7" w14:textId="70429520" w:rsidR="00AA62AB" w:rsidRPr="00AA62AB" w:rsidDel="00855D11" w:rsidRDefault="00AA62AB">
            <w:pPr>
              <w:pStyle w:val="FigureorTabletext"/>
              <w:spacing w:line="240" w:lineRule="auto"/>
              <w:rPr>
                <w:del w:id="1945" w:author="Daniel Noble" w:date="2023-09-04T11:16:00Z"/>
                <w:rFonts w:ascii="Times New Roman" w:hAnsi="Times New Roman"/>
                <w:b/>
              </w:rPr>
              <w:pPrChange w:id="1946" w:author="Daniel Noble" w:date="2023-07-12T13:16:00Z">
                <w:pPr>
                  <w:pStyle w:val="FigureorTabletext"/>
                  <w:spacing w:line="480" w:lineRule="auto"/>
                </w:pPr>
              </w:pPrChange>
            </w:pPr>
          </w:p>
        </w:tc>
      </w:tr>
      <w:tr w:rsidR="00AA62AB" w:rsidRPr="00AA62AB" w:rsidDel="00855D11" w14:paraId="262BC8A8" w14:textId="2F19C691" w:rsidTr="000D60D5">
        <w:trPr>
          <w:trHeight w:val="374"/>
          <w:jc w:val="center"/>
          <w:del w:id="1947" w:author="Daniel Noble" w:date="2023-09-04T11:16:00Z"/>
        </w:trPr>
        <w:tc>
          <w:tcPr>
            <w:tcW w:w="0" w:type="auto"/>
          </w:tcPr>
          <w:p w14:paraId="125F5D93" w14:textId="4CC6D093" w:rsidR="00AA62AB" w:rsidRPr="00AA62AB" w:rsidDel="00855D11" w:rsidRDefault="00AA62AB">
            <w:pPr>
              <w:pStyle w:val="FigureorTabletext"/>
              <w:spacing w:line="240" w:lineRule="auto"/>
              <w:rPr>
                <w:del w:id="1948" w:author="Daniel Noble" w:date="2023-09-04T11:16:00Z"/>
                <w:rFonts w:ascii="Times New Roman" w:hAnsi="Times New Roman"/>
              </w:rPr>
              <w:pPrChange w:id="1949" w:author="Daniel Noble" w:date="2023-07-12T13:16:00Z">
                <w:pPr>
                  <w:pStyle w:val="FigureorTabletext"/>
                  <w:spacing w:line="480" w:lineRule="auto"/>
                </w:pPr>
              </w:pPrChange>
            </w:pPr>
            <w:del w:id="1950" w:author="Daniel Noble" w:date="2023-09-04T11:16:00Z">
              <w:r w:rsidRPr="00AA62AB" w:rsidDel="00855D11">
                <w:rPr>
                  <w:rFonts w:ascii="Times New Roman" w:hAnsi="Times New Roman"/>
                </w:rPr>
                <w:delText>Maternal variance</w:delText>
              </w:r>
            </w:del>
          </w:p>
        </w:tc>
        <w:tc>
          <w:tcPr>
            <w:tcW w:w="0" w:type="auto"/>
          </w:tcPr>
          <w:p w14:paraId="6F9578B6" w14:textId="023C6A80" w:rsidR="00AA62AB" w:rsidRPr="00AA62AB" w:rsidDel="00855D11" w:rsidRDefault="00AA62AB">
            <w:pPr>
              <w:pStyle w:val="FigureorTabletext"/>
              <w:spacing w:line="240" w:lineRule="auto"/>
              <w:rPr>
                <w:del w:id="1951" w:author="Daniel Noble" w:date="2023-09-04T11:16:00Z"/>
                <w:rFonts w:ascii="Times New Roman" w:hAnsi="Times New Roman"/>
                <w:b/>
              </w:rPr>
              <w:pPrChange w:id="1952" w:author="Daniel Noble" w:date="2023-07-12T13:16:00Z">
                <w:pPr>
                  <w:pStyle w:val="FigureorTabletext"/>
                  <w:spacing w:line="480" w:lineRule="auto"/>
                </w:pPr>
              </w:pPrChange>
            </w:pPr>
          </w:p>
        </w:tc>
        <w:tc>
          <w:tcPr>
            <w:tcW w:w="0" w:type="auto"/>
          </w:tcPr>
          <w:p w14:paraId="5444D3AE" w14:textId="62CE74D5" w:rsidR="00AA62AB" w:rsidRPr="00AA62AB" w:rsidDel="00855D11" w:rsidRDefault="00AA62AB">
            <w:pPr>
              <w:pStyle w:val="FigureorTabletext"/>
              <w:spacing w:line="240" w:lineRule="auto"/>
              <w:rPr>
                <w:del w:id="1953" w:author="Daniel Noble" w:date="2023-09-04T11:16:00Z"/>
                <w:rFonts w:ascii="Times New Roman" w:hAnsi="Times New Roman"/>
                <w:b/>
              </w:rPr>
              <w:pPrChange w:id="1954" w:author="Daniel Noble" w:date="2023-07-12T13:16:00Z">
                <w:pPr>
                  <w:pStyle w:val="FigureorTabletext"/>
                  <w:spacing w:line="480" w:lineRule="auto"/>
                </w:pPr>
              </w:pPrChange>
            </w:pPr>
          </w:p>
        </w:tc>
        <w:tc>
          <w:tcPr>
            <w:tcW w:w="0" w:type="auto"/>
          </w:tcPr>
          <w:p w14:paraId="6F7993E6" w14:textId="25650266" w:rsidR="00AA62AB" w:rsidRPr="00AA62AB" w:rsidDel="00855D11" w:rsidRDefault="00AA62AB">
            <w:pPr>
              <w:pStyle w:val="FigureorTabletext"/>
              <w:spacing w:line="240" w:lineRule="auto"/>
              <w:rPr>
                <w:del w:id="1955" w:author="Daniel Noble" w:date="2023-09-04T11:16:00Z"/>
                <w:rFonts w:ascii="Times New Roman" w:hAnsi="Times New Roman"/>
                <w:b/>
              </w:rPr>
              <w:pPrChange w:id="1956" w:author="Daniel Noble" w:date="2023-07-12T13:16:00Z">
                <w:pPr>
                  <w:pStyle w:val="FigureorTabletext"/>
                  <w:spacing w:line="480" w:lineRule="auto"/>
                </w:pPr>
              </w:pPrChange>
            </w:pPr>
          </w:p>
        </w:tc>
      </w:tr>
      <w:tr w:rsidR="00AA62AB" w:rsidRPr="00AA62AB" w:rsidDel="00855D11" w14:paraId="042160FE" w14:textId="7842FA30" w:rsidTr="000D60D5">
        <w:trPr>
          <w:trHeight w:val="374"/>
          <w:jc w:val="center"/>
          <w:del w:id="1957" w:author="Daniel Noble" w:date="2023-09-04T11:16:00Z"/>
        </w:trPr>
        <w:tc>
          <w:tcPr>
            <w:tcW w:w="0" w:type="auto"/>
          </w:tcPr>
          <w:p w14:paraId="78BD904C" w14:textId="531BCA42" w:rsidR="00AA62AB" w:rsidRPr="00AA62AB" w:rsidDel="00855D11" w:rsidRDefault="00AA62AB">
            <w:pPr>
              <w:pStyle w:val="FigureorTabletext"/>
              <w:spacing w:line="240" w:lineRule="auto"/>
              <w:rPr>
                <w:del w:id="1958" w:author="Daniel Noble" w:date="2023-09-04T11:16:00Z"/>
                <w:rFonts w:ascii="Times New Roman" w:hAnsi="Times New Roman"/>
              </w:rPr>
              <w:pPrChange w:id="1959" w:author="Daniel Noble" w:date="2023-07-12T13:16:00Z">
                <w:pPr>
                  <w:pStyle w:val="FigureorTabletext"/>
                  <w:spacing w:line="480" w:lineRule="auto"/>
                </w:pPr>
              </w:pPrChange>
            </w:pPr>
            <w:del w:id="1960" w:author="Daniel Noble" w:date="2023-09-04T11:16:00Z">
              <w:r w:rsidRPr="00AA62AB" w:rsidDel="00855D11">
                <w:rPr>
                  <w:rFonts w:ascii="Times New Roman" w:hAnsi="Times New Roman"/>
                </w:rPr>
                <w:delText xml:space="preserve">    Intercept</w:delText>
              </w:r>
            </w:del>
          </w:p>
        </w:tc>
        <w:tc>
          <w:tcPr>
            <w:tcW w:w="0" w:type="auto"/>
          </w:tcPr>
          <w:p w14:paraId="1B55A773" w14:textId="4C3714B2" w:rsidR="00AA62AB" w:rsidRPr="00AA62AB" w:rsidDel="00855D11" w:rsidRDefault="00AA62AB">
            <w:pPr>
              <w:pStyle w:val="FigureorTabletext"/>
              <w:spacing w:line="240" w:lineRule="auto"/>
              <w:rPr>
                <w:del w:id="1961" w:author="Daniel Noble" w:date="2023-09-04T11:16:00Z"/>
                <w:rFonts w:ascii="Times New Roman" w:hAnsi="Times New Roman"/>
                <w:b/>
              </w:rPr>
              <w:pPrChange w:id="1962" w:author="Daniel Noble" w:date="2023-07-12T13:16:00Z">
                <w:pPr>
                  <w:pStyle w:val="FigureorTabletext"/>
                  <w:spacing w:line="480" w:lineRule="auto"/>
                </w:pPr>
              </w:pPrChange>
            </w:pPr>
            <w:del w:id="1963" w:author="Daniel Noble" w:date="2023-09-04T11:16:00Z">
              <w:r w:rsidRPr="00AA62AB" w:rsidDel="00855D11">
                <w:rPr>
                  <w:rFonts w:ascii="Times New Roman" w:hAnsi="Times New Roman"/>
                  <w:b/>
                </w:rPr>
                <w:delText>0.025</w:delText>
              </w:r>
            </w:del>
          </w:p>
        </w:tc>
        <w:tc>
          <w:tcPr>
            <w:tcW w:w="0" w:type="auto"/>
          </w:tcPr>
          <w:p w14:paraId="4005B9B9" w14:textId="41A7DC74" w:rsidR="00AA62AB" w:rsidRPr="00AA62AB" w:rsidDel="00855D11" w:rsidRDefault="00AA62AB">
            <w:pPr>
              <w:pStyle w:val="FigureorTabletext"/>
              <w:spacing w:line="240" w:lineRule="auto"/>
              <w:rPr>
                <w:del w:id="1964" w:author="Daniel Noble" w:date="2023-09-04T11:16:00Z"/>
                <w:rFonts w:ascii="Times New Roman" w:hAnsi="Times New Roman"/>
                <w:b/>
              </w:rPr>
              <w:pPrChange w:id="1965" w:author="Daniel Noble" w:date="2023-07-12T13:16:00Z">
                <w:pPr>
                  <w:pStyle w:val="FigureorTabletext"/>
                  <w:spacing w:line="480" w:lineRule="auto"/>
                </w:pPr>
              </w:pPrChange>
            </w:pPr>
            <w:del w:id="1966" w:author="Daniel Noble" w:date="2023-09-04T11:16:00Z">
              <w:r w:rsidRPr="00AA62AB" w:rsidDel="00855D11">
                <w:rPr>
                  <w:rFonts w:ascii="Times New Roman" w:hAnsi="Times New Roman"/>
                  <w:b/>
                </w:rPr>
                <w:delText>0.001</w:delText>
              </w:r>
            </w:del>
          </w:p>
        </w:tc>
        <w:tc>
          <w:tcPr>
            <w:tcW w:w="0" w:type="auto"/>
          </w:tcPr>
          <w:p w14:paraId="36B2CAF8" w14:textId="0D75B8E6" w:rsidR="00AA62AB" w:rsidRPr="00AA62AB" w:rsidDel="00855D11" w:rsidRDefault="00AA62AB">
            <w:pPr>
              <w:pStyle w:val="FigureorTabletext"/>
              <w:spacing w:line="240" w:lineRule="auto"/>
              <w:rPr>
                <w:del w:id="1967" w:author="Daniel Noble" w:date="2023-09-04T11:16:00Z"/>
                <w:rFonts w:ascii="Times New Roman" w:hAnsi="Times New Roman"/>
                <w:b/>
              </w:rPr>
              <w:pPrChange w:id="1968" w:author="Daniel Noble" w:date="2023-07-12T13:16:00Z">
                <w:pPr>
                  <w:pStyle w:val="FigureorTabletext"/>
                  <w:spacing w:line="480" w:lineRule="auto"/>
                </w:pPr>
              </w:pPrChange>
            </w:pPr>
            <w:del w:id="1969" w:author="Daniel Noble" w:date="2023-09-04T11:16:00Z">
              <w:r w:rsidRPr="00AA62AB" w:rsidDel="00855D11">
                <w:rPr>
                  <w:rFonts w:ascii="Times New Roman" w:hAnsi="Times New Roman"/>
                  <w:b/>
                </w:rPr>
                <w:delText>0.064</w:delText>
              </w:r>
            </w:del>
          </w:p>
        </w:tc>
      </w:tr>
      <w:tr w:rsidR="00AA62AB" w:rsidRPr="00AA62AB" w:rsidDel="00855D11" w14:paraId="04379772" w14:textId="58AB4F7C" w:rsidTr="000D60D5">
        <w:trPr>
          <w:trHeight w:val="374"/>
          <w:jc w:val="center"/>
          <w:del w:id="1970" w:author="Daniel Noble" w:date="2023-09-04T11:16:00Z"/>
        </w:trPr>
        <w:tc>
          <w:tcPr>
            <w:tcW w:w="0" w:type="auto"/>
          </w:tcPr>
          <w:p w14:paraId="0F929C09" w14:textId="5232070E" w:rsidR="00AA62AB" w:rsidRPr="00AA62AB" w:rsidDel="00855D11" w:rsidRDefault="00AA62AB">
            <w:pPr>
              <w:pStyle w:val="FigureorTabletext"/>
              <w:spacing w:line="240" w:lineRule="auto"/>
              <w:rPr>
                <w:del w:id="1971" w:author="Daniel Noble" w:date="2023-09-04T11:16:00Z"/>
                <w:rFonts w:ascii="Times New Roman" w:hAnsi="Times New Roman"/>
              </w:rPr>
              <w:pPrChange w:id="1972" w:author="Daniel Noble" w:date="2023-07-12T13:16:00Z">
                <w:pPr>
                  <w:pStyle w:val="FigureorTabletext"/>
                  <w:spacing w:line="480" w:lineRule="auto"/>
                </w:pPr>
              </w:pPrChange>
            </w:pPr>
            <w:del w:id="1973" w:author="Daniel Noble" w:date="2023-09-04T11:16:00Z">
              <w:r w:rsidRPr="00AA62AB" w:rsidDel="00855D11">
                <w:rPr>
                  <w:rFonts w:ascii="Times New Roman" w:hAnsi="Times New Roman"/>
                </w:rPr>
                <w:delText xml:space="preserve">    Slope</w:delText>
              </w:r>
            </w:del>
          </w:p>
        </w:tc>
        <w:tc>
          <w:tcPr>
            <w:tcW w:w="0" w:type="auto"/>
          </w:tcPr>
          <w:p w14:paraId="0678BBBF" w14:textId="5C1EBAB0" w:rsidR="00AA62AB" w:rsidRPr="00AA62AB" w:rsidDel="00855D11" w:rsidRDefault="00AA62AB">
            <w:pPr>
              <w:pStyle w:val="FigureorTabletext"/>
              <w:spacing w:line="240" w:lineRule="auto"/>
              <w:rPr>
                <w:del w:id="1974" w:author="Daniel Noble" w:date="2023-09-04T11:16:00Z"/>
                <w:rFonts w:ascii="Times New Roman" w:hAnsi="Times New Roman"/>
                <w:b/>
              </w:rPr>
              <w:pPrChange w:id="1975" w:author="Daniel Noble" w:date="2023-07-12T13:16:00Z">
                <w:pPr>
                  <w:pStyle w:val="FigureorTabletext"/>
                  <w:spacing w:line="480" w:lineRule="auto"/>
                </w:pPr>
              </w:pPrChange>
            </w:pPr>
            <w:del w:id="1976" w:author="Daniel Noble" w:date="2023-09-04T11:16:00Z">
              <w:r w:rsidRPr="00AA62AB" w:rsidDel="00855D11">
                <w:rPr>
                  <w:rFonts w:ascii="Times New Roman" w:hAnsi="Times New Roman"/>
                  <w:b/>
                </w:rPr>
                <w:delText>0.069</w:delText>
              </w:r>
            </w:del>
          </w:p>
        </w:tc>
        <w:tc>
          <w:tcPr>
            <w:tcW w:w="0" w:type="auto"/>
          </w:tcPr>
          <w:p w14:paraId="60C743E2" w14:textId="146C41CE" w:rsidR="00AA62AB" w:rsidRPr="00AA62AB" w:rsidDel="00855D11" w:rsidRDefault="00AA62AB">
            <w:pPr>
              <w:pStyle w:val="FigureorTabletext"/>
              <w:spacing w:line="240" w:lineRule="auto"/>
              <w:rPr>
                <w:del w:id="1977" w:author="Daniel Noble" w:date="2023-09-04T11:16:00Z"/>
                <w:rFonts w:ascii="Times New Roman" w:hAnsi="Times New Roman"/>
                <w:b/>
              </w:rPr>
              <w:pPrChange w:id="1978" w:author="Daniel Noble" w:date="2023-07-12T13:16:00Z">
                <w:pPr>
                  <w:pStyle w:val="FigureorTabletext"/>
                  <w:spacing w:line="480" w:lineRule="auto"/>
                </w:pPr>
              </w:pPrChange>
            </w:pPr>
            <w:del w:id="1979" w:author="Daniel Noble" w:date="2023-09-04T11:16:00Z">
              <w:r w:rsidRPr="00AA62AB" w:rsidDel="00855D11">
                <w:rPr>
                  <w:rFonts w:ascii="Times New Roman" w:hAnsi="Times New Roman"/>
                  <w:b/>
                </w:rPr>
                <w:delText>0.041</w:delText>
              </w:r>
            </w:del>
          </w:p>
        </w:tc>
        <w:tc>
          <w:tcPr>
            <w:tcW w:w="0" w:type="auto"/>
          </w:tcPr>
          <w:p w14:paraId="57842977" w14:textId="65B4804F" w:rsidR="00AA62AB" w:rsidRPr="00AA62AB" w:rsidDel="00855D11" w:rsidRDefault="00AA62AB">
            <w:pPr>
              <w:pStyle w:val="FigureorTabletext"/>
              <w:spacing w:line="240" w:lineRule="auto"/>
              <w:rPr>
                <w:del w:id="1980" w:author="Daniel Noble" w:date="2023-09-04T11:16:00Z"/>
                <w:rFonts w:ascii="Times New Roman" w:hAnsi="Times New Roman"/>
                <w:b/>
              </w:rPr>
              <w:pPrChange w:id="1981" w:author="Daniel Noble" w:date="2023-07-12T13:16:00Z">
                <w:pPr>
                  <w:pStyle w:val="FigureorTabletext"/>
                  <w:spacing w:line="480" w:lineRule="auto"/>
                </w:pPr>
              </w:pPrChange>
            </w:pPr>
            <w:del w:id="1982" w:author="Daniel Noble" w:date="2023-09-04T11:16:00Z">
              <w:r w:rsidRPr="00AA62AB" w:rsidDel="00855D11">
                <w:rPr>
                  <w:rFonts w:ascii="Times New Roman" w:hAnsi="Times New Roman"/>
                  <w:b/>
                </w:rPr>
                <w:delText>0.098</w:delText>
              </w:r>
            </w:del>
          </w:p>
        </w:tc>
      </w:tr>
      <w:tr w:rsidR="00AA62AB" w:rsidRPr="00AA62AB" w:rsidDel="00855D11" w14:paraId="05C30476" w14:textId="31B5BF93" w:rsidTr="000D60D5">
        <w:trPr>
          <w:trHeight w:val="374"/>
          <w:jc w:val="center"/>
          <w:del w:id="1983" w:author="Daniel Noble" w:date="2023-09-04T11:16:00Z"/>
        </w:trPr>
        <w:tc>
          <w:tcPr>
            <w:tcW w:w="0" w:type="auto"/>
          </w:tcPr>
          <w:p w14:paraId="63B9A264" w14:textId="27A26012" w:rsidR="00AA62AB" w:rsidRPr="00AA62AB" w:rsidDel="00855D11" w:rsidRDefault="00AA62AB">
            <w:pPr>
              <w:pStyle w:val="FigureorTabletext"/>
              <w:spacing w:line="240" w:lineRule="auto"/>
              <w:rPr>
                <w:del w:id="1984" w:author="Daniel Noble" w:date="2023-09-04T11:16:00Z"/>
                <w:rFonts w:ascii="Times New Roman" w:hAnsi="Times New Roman"/>
              </w:rPr>
              <w:pPrChange w:id="1985" w:author="Daniel Noble" w:date="2023-07-12T13:16:00Z">
                <w:pPr>
                  <w:pStyle w:val="FigureorTabletext"/>
                  <w:spacing w:line="480" w:lineRule="auto"/>
                </w:pPr>
              </w:pPrChange>
            </w:pPr>
            <w:del w:id="1986" w:author="Daniel Noble" w:date="2023-09-04T11:16:00Z">
              <w:r w:rsidRPr="00AA62AB" w:rsidDel="00855D11">
                <w:rPr>
                  <w:rFonts w:ascii="Times New Roman" w:hAnsi="Times New Roman"/>
                </w:rPr>
                <w:delText xml:space="preserve">    Quadratic</w:delText>
              </w:r>
            </w:del>
          </w:p>
        </w:tc>
        <w:tc>
          <w:tcPr>
            <w:tcW w:w="0" w:type="auto"/>
          </w:tcPr>
          <w:p w14:paraId="6397B616" w14:textId="5C59E8C1" w:rsidR="00AA62AB" w:rsidRPr="00AA62AB" w:rsidDel="00855D11" w:rsidRDefault="00AA62AB">
            <w:pPr>
              <w:pStyle w:val="FigureorTabletext"/>
              <w:spacing w:line="240" w:lineRule="auto"/>
              <w:rPr>
                <w:del w:id="1987" w:author="Daniel Noble" w:date="2023-09-04T11:16:00Z"/>
                <w:rFonts w:ascii="Times New Roman" w:hAnsi="Times New Roman"/>
                <w:b/>
              </w:rPr>
              <w:pPrChange w:id="1988" w:author="Daniel Noble" w:date="2023-07-12T13:16:00Z">
                <w:pPr>
                  <w:pStyle w:val="FigureorTabletext"/>
                  <w:spacing w:line="480" w:lineRule="auto"/>
                </w:pPr>
              </w:pPrChange>
            </w:pPr>
            <w:del w:id="1989" w:author="Daniel Noble" w:date="2023-09-04T11:16:00Z">
              <w:r w:rsidRPr="00AA62AB" w:rsidDel="00855D11">
                <w:rPr>
                  <w:rFonts w:ascii="Times New Roman" w:hAnsi="Times New Roman"/>
                  <w:b/>
                </w:rPr>
                <w:delText>0.016</w:delText>
              </w:r>
            </w:del>
          </w:p>
        </w:tc>
        <w:tc>
          <w:tcPr>
            <w:tcW w:w="0" w:type="auto"/>
          </w:tcPr>
          <w:p w14:paraId="4E314913" w14:textId="2C26E584" w:rsidR="00AA62AB" w:rsidRPr="00AA62AB" w:rsidDel="00855D11" w:rsidRDefault="00AA62AB">
            <w:pPr>
              <w:pStyle w:val="FigureorTabletext"/>
              <w:spacing w:line="240" w:lineRule="auto"/>
              <w:rPr>
                <w:del w:id="1990" w:author="Daniel Noble" w:date="2023-09-04T11:16:00Z"/>
                <w:rFonts w:ascii="Times New Roman" w:hAnsi="Times New Roman"/>
                <w:b/>
              </w:rPr>
              <w:pPrChange w:id="1991" w:author="Daniel Noble" w:date="2023-07-12T13:16:00Z">
                <w:pPr>
                  <w:pStyle w:val="FigureorTabletext"/>
                  <w:spacing w:line="480" w:lineRule="auto"/>
                </w:pPr>
              </w:pPrChange>
            </w:pPr>
            <w:del w:id="1992" w:author="Daniel Noble" w:date="2023-09-04T11:16:00Z">
              <w:r w:rsidRPr="00AA62AB" w:rsidDel="00855D11">
                <w:rPr>
                  <w:rFonts w:ascii="Times New Roman" w:hAnsi="Times New Roman"/>
                  <w:b/>
                </w:rPr>
                <w:delText>0.001</w:delText>
              </w:r>
            </w:del>
          </w:p>
        </w:tc>
        <w:tc>
          <w:tcPr>
            <w:tcW w:w="0" w:type="auto"/>
          </w:tcPr>
          <w:p w14:paraId="53CD4AFF" w14:textId="0681841B" w:rsidR="00AA62AB" w:rsidRPr="00AA62AB" w:rsidDel="00855D11" w:rsidRDefault="00AA62AB">
            <w:pPr>
              <w:pStyle w:val="FigureorTabletext"/>
              <w:spacing w:line="240" w:lineRule="auto"/>
              <w:rPr>
                <w:del w:id="1993" w:author="Daniel Noble" w:date="2023-09-04T11:16:00Z"/>
                <w:rFonts w:ascii="Times New Roman" w:hAnsi="Times New Roman"/>
                <w:b/>
              </w:rPr>
              <w:pPrChange w:id="1994" w:author="Daniel Noble" w:date="2023-07-12T13:16:00Z">
                <w:pPr>
                  <w:pStyle w:val="FigureorTabletext"/>
                  <w:spacing w:line="480" w:lineRule="auto"/>
                </w:pPr>
              </w:pPrChange>
            </w:pPr>
            <w:del w:id="1995" w:author="Daniel Noble" w:date="2023-09-04T11:16:00Z">
              <w:r w:rsidRPr="00AA62AB" w:rsidDel="00855D11">
                <w:rPr>
                  <w:rFonts w:ascii="Times New Roman" w:hAnsi="Times New Roman"/>
                  <w:b/>
                </w:rPr>
                <w:delText>0.047</w:delText>
              </w:r>
            </w:del>
          </w:p>
        </w:tc>
      </w:tr>
      <w:tr w:rsidR="00AA62AB" w:rsidRPr="00AA62AB" w:rsidDel="00855D11" w14:paraId="05B2C180" w14:textId="3AFC355D" w:rsidTr="000D60D5">
        <w:trPr>
          <w:trHeight w:val="390"/>
          <w:jc w:val="center"/>
          <w:del w:id="1996" w:author="Daniel Noble" w:date="2023-09-04T11:16:00Z"/>
        </w:trPr>
        <w:tc>
          <w:tcPr>
            <w:tcW w:w="0" w:type="auto"/>
          </w:tcPr>
          <w:p w14:paraId="258EE4F5" w14:textId="586E0C42" w:rsidR="00AA62AB" w:rsidRPr="00AA62AB" w:rsidDel="00855D11" w:rsidRDefault="00AA62AB">
            <w:pPr>
              <w:pStyle w:val="FigureorTabletext"/>
              <w:spacing w:line="240" w:lineRule="auto"/>
              <w:rPr>
                <w:del w:id="1997" w:author="Daniel Noble" w:date="2023-09-04T11:16:00Z"/>
                <w:rFonts w:ascii="Times New Roman" w:hAnsi="Times New Roman"/>
              </w:rPr>
              <w:pPrChange w:id="1998" w:author="Daniel Noble" w:date="2023-07-12T13:16:00Z">
                <w:pPr>
                  <w:pStyle w:val="FigureorTabletext"/>
                  <w:spacing w:line="480" w:lineRule="auto"/>
                </w:pPr>
              </w:pPrChange>
            </w:pPr>
            <w:del w:id="1999" w:author="Daniel Noble" w:date="2023-09-04T11:16:00Z">
              <w:r w:rsidRPr="00AA62AB" w:rsidDel="00855D11">
                <w:rPr>
                  <w:rFonts w:ascii="Times New Roman" w:hAnsi="Times New Roman"/>
                </w:rPr>
                <w:delText xml:space="preserve">    Cor intercept - slope</w:delText>
              </w:r>
            </w:del>
          </w:p>
        </w:tc>
        <w:tc>
          <w:tcPr>
            <w:tcW w:w="0" w:type="auto"/>
          </w:tcPr>
          <w:p w14:paraId="75F2466B" w14:textId="757804CF" w:rsidR="00AA62AB" w:rsidRPr="00AA62AB" w:rsidDel="00855D11" w:rsidRDefault="00AA62AB">
            <w:pPr>
              <w:pStyle w:val="FigureorTabletext"/>
              <w:spacing w:line="240" w:lineRule="auto"/>
              <w:rPr>
                <w:del w:id="2000" w:author="Daniel Noble" w:date="2023-09-04T11:16:00Z"/>
                <w:rFonts w:ascii="Times New Roman" w:hAnsi="Times New Roman"/>
              </w:rPr>
              <w:pPrChange w:id="2001" w:author="Daniel Noble" w:date="2023-07-12T13:16:00Z">
                <w:pPr>
                  <w:pStyle w:val="FigureorTabletext"/>
                  <w:spacing w:line="480" w:lineRule="auto"/>
                </w:pPr>
              </w:pPrChange>
            </w:pPr>
            <w:del w:id="2002" w:author="Daniel Noble" w:date="2023-09-04T11:16:00Z">
              <w:r w:rsidRPr="00AA62AB" w:rsidDel="00855D11">
                <w:rPr>
                  <w:rFonts w:ascii="Times New Roman" w:hAnsi="Times New Roman"/>
                </w:rPr>
                <w:delText>-0.091</w:delText>
              </w:r>
            </w:del>
          </w:p>
        </w:tc>
        <w:tc>
          <w:tcPr>
            <w:tcW w:w="0" w:type="auto"/>
          </w:tcPr>
          <w:p w14:paraId="6A8478A5" w14:textId="5274F3B4" w:rsidR="00AA62AB" w:rsidRPr="00AA62AB" w:rsidDel="00855D11" w:rsidRDefault="00AA62AB">
            <w:pPr>
              <w:pStyle w:val="FigureorTabletext"/>
              <w:spacing w:line="240" w:lineRule="auto"/>
              <w:rPr>
                <w:del w:id="2003" w:author="Daniel Noble" w:date="2023-09-04T11:16:00Z"/>
                <w:rFonts w:ascii="Times New Roman" w:hAnsi="Times New Roman"/>
              </w:rPr>
              <w:pPrChange w:id="2004" w:author="Daniel Noble" w:date="2023-07-12T13:16:00Z">
                <w:pPr>
                  <w:pStyle w:val="FigureorTabletext"/>
                  <w:spacing w:line="480" w:lineRule="auto"/>
                </w:pPr>
              </w:pPrChange>
            </w:pPr>
            <w:del w:id="2005" w:author="Daniel Noble" w:date="2023-09-04T11:16:00Z">
              <w:r w:rsidRPr="00AA62AB" w:rsidDel="00855D11">
                <w:rPr>
                  <w:rFonts w:ascii="Times New Roman" w:hAnsi="Times New Roman"/>
                </w:rPr>
                <w:delText>-0.868</w:delText>
              </w:r>
            </w:del>
          </w:p>
        </w:tc>
        <w:tc>
          <w:tcPr>
            <w:tcW w:w="0" w:type="auto"/>
          </w:tcPr>
          <w:p w14:paraId="771542DB" w14:textId="477A542E" w:rsidR="00AA62AB" w:rsidRPr="00AA62AB" w:rsidDel="00855D11" w:rsidRDefault="00AA62AB">
            <w:pPr>
              <w:pStyle w:val="FigureorTabletext"/>
              <w:spacing w:line="240" w:lineRule="auto"/>
              <w:rPr>
                <w:del w:id="2006" w:author="Daniel Noble" w:date="2023-09-04T11:16:00Z"/>
                <w:rFonts w:ascii="Times New Roman" w:hAnsi="Times New Roman"/>
              </w:rPr>
              <w:pPrChange w:id="2007" w:author="Daniel Noble" w:date="2023-07-12T13:16:00Z">
                <w:pPr>
                  <w:pStyle w:val="FigureorTabletext"/>
                  <w:spacing w:line="480" w:lineRule="auto"/>
                </w:pPr>
              </w:pPrChange>
            </w:pPr>
            <w:del w:id="2008" w:author="Daniel Noble" w:date="2023-09-04T11:16:00Z">
              <w:r w:rsidRPr="00AA62AB" w:rsidDel="00855D11">
                <w:rPr>
                  <w:rFonts w:ascii="Times New Roman" w:hAnsi="Times New Roman"/>
                </w:rPr>
                <w:delText>0.765</w:delText>
              </w:r>
            </w:del>
          </w:p>
        </w:tc>
      </w:tr>
      <w:tr w:rsidR="00AA62AB" w:rsidRPr="00AA62AB" w:rsidDel="00855D11" w14:paraId="4197AD16" w14:textId="09FBFAEA" w:rsidTr="000D60D5">
        <w:trPr>
          <w:trHeight w:val="374"/>
          <w:jc w:val="center"/>
          <w:del w:id="2009" w:author="Daniel Noble" w:date="2023-09-04T11:16:00Z"/>
        </w:trPr>
        <w:tc>
          <w:tcPr>
            <w:tcW w:w="0" w:type="auto"/>
          </w:tcPr>
          <w:p w14:paraId="35B5FB61" w14:textId="7AD119D2" w:rsidR="00AA62AB" w:rsidRPr="00AA62AB" w:rsidDel="00855D11" w:rsidRDefault="00AA62AB">
            <w:pPr>
              <w:pStyle w:val="FigureorTabletext"/>
              <w:spacing w:line="240" w:lineRule="auto"/>
              <w:rPr>
                <w:del w:id="2010" w:author="Daniel Noble" w:date="2023-09-04T11:16:00Z"/>
                <w:rFonts w:ascii="Times New Roman" w:hAnsi="Times New Roman"/>
              </w:rPr>
              <w:pPrChange w:id="2011" w:author="Daniel Noble" w:date="2023-07-12T13:16:00Z">
                <w:pPr>
                  <w:pStyle w:val="FigureorTabletext"/>
                  <w:spacing w:line="480" w:lineRule="auto"/>
                </w:pPr>
              </w:pPrChange>
            </w:pPr>
            <w:del w:id="2012" w:author="Daniel Noble" w:date="2023-09-04T11:16:00Z">
              <w:r w:rsidRPr="00AA62AB" w:rsidDel="00855D11">
                <w:rPr>
                  <w:rFonts w:ascii="Times New Roman" w:hAnsi="Times New Roman"/>
                </w:rPr>
                <w:delText xml:space="preserve">    Cor intercept - quadratic</w:delText>
              </w:r>
            </w:del>
          </w:p>
        </w:tc>
        <w:tc>
          <w:tcPr>
            <w:tcW w:w="0" w:type="auto"/>
          </w:tcPr>
          <w:p w14:paraId="217994B4" w14:textId="089C2DD1" w:rsidR="00AA62AB" w:rsidRPr="00AA62AB" w:rsidDel="00855D11" w:rsidRDefault="00AA62AB">
            <w:pPr>
              <w:pStyle w:val="FigureorTabletext"/>
              <w:spacing w:line="240" w:lineRule="auto"/>
              <w:rPr>
                <w:del w:id="2013" w:author="Daniel Noble" w:date="2023-09-04T11:16:00Z"/>
                <w:rFonts w:ascii="Times New Roman" w:hAnsi="Times New Roman"/>
              </w:rPr>
              <w:pPrChange w:id="2014" w:author="Daniel Noble" w:date="2023-07-12T13:16:00Z">
                <w:pPr>
                  <w:pStyle w:val="FigureorTabletext"/>
                  <w:spacing w:line="480" w:lineRule="auto"/>
                </w:pPr>
              </w:pPrChange>
            </w:pPr>
            <w:del w:id="2015" w:author="Daniel Noble" w:date="2023-09-04T11:16:00Z">
              <w:r w:rsidRPr="00AA62AB" w:rsidDel="00855D11">
                <w:rPr>
                  <w:rFonts w:ascii="Times New Roman" w:hAnsi="Times New Roman"/>
                </w:rPr>
                <w:delText>-0.175</w:delText>
              </w:r>
            </w:del>
          </w:p>
        </w:tc>
        <w:tc>
          <w:tcPr>
            <w:tcW w:w="0" w:type="auto"/>
          </w:tcPr>
          <w:p w14:paraId="504A7669" w14:textId="2717B6ED" w:rsidR="00AA62AB" w:rsidRPr="00AA62AB" w:rsidDel="00855D11" w:rsidRDefault="00AA62AB">
            <w:pPr>
              <w:pStyle w:val="FigureorTabletext"/>
              <w:spacing w:line="240" w:lineRule="auto"/>
              <w:rPr>
                <w:del w:id="2016" w:author="Daniel Noble" w:date="2023-09-04T11:16:00Z"/>
                <w:rFonts w:ascii="Times New Roman" w:hAnsi="Times New Roman"/>
              </w:rPr>
              <w:pPrChange w:id="2017" w:author="Daniel Noble" w:date="2023-07-12T13:16:00Z">
                <w:pPr>
                  <w:pStyle w:val="FigureorTabletext"/>
                  <w:spacing w:line="480" w:lineRule="auto"/>
                </w:pPr>
              </w:pPrChange>
            </w:pPr>
            <w:del w:id="2018" w:author="Daniel Noble" w:date="2023-09-04T11:16:00Z">
              <w:r w:rsidRPr="00AA62AB" w:rsidDel="00855D11">
                <w:rPr>
                  <w:rFonts w:ascii="Times New Roman" w:hAnsi="Times New Roman"/>
                </w:rPr>
                <w:delText>-0.929</w:delText>
              </w:r>
            </w:del>
          </w:p>
        </w:tc>
        <w:tc>
          <w:tcPr>
            <w:tcW w:w="0" w:type="auto"/>
          </w:tcPr>
          <w:p w14:paraId="53AD7CC0" w14:textId="2405B4F6" w:rsidR="00AA62AB" w:rsidRPr="00AA62AB" w:rsidDel="00855D11" w:rsidRDefault="00AA62AB">
            <w:pPr>
              <w:pStyle w:val="FigureorTabletext"/>
              <w:spacing w:line="240" w:lineRule="auto"/>
              <w:rPr>
                <w:del w:id="2019" w:author="Daniel Noble" w:date="2023-09-04T11:16:00Z"/>
                <w:rFonts w:ascii="Times New Roman" w:hAnsi="Times New Roman"/>
              </w:rPr>
              <w:pPrChange w:id="2020" w:author="Daniel Noble" w:date="2023-07-12T13:16:00Z">
                <w:pPr>
                  <w:pStyle w:val="FigureorTabletext"/>
                  <w:spacing w:line="480" w:lineRule="auto"/>
                </w:pPr>
              </w:pPrChange>
            </w:pPr>
            <w:del w:id="2021" w:author="Daniel Noble" w:date="2023-09-04T11:16:00Z">
              <w:r w:rsidRPr="00AA62AB" w:rsidDel="00855D11">
                <w:rPr>
                  <w:rFonts w:ascii="Times New Roman" w:hAnsi="Times New Roman"/>
                </w:rPr>
                <w:delText>0.826</w:delText>
              </w:r>
            </w:del>
          </w:p>
        </w:tc>
      </w:tr>
      <w:tr w:rsidR="00AA62AB" w:rsidRPr="00AA62AB" w:rsidDel="00855D11" w14:paraId="06AE57D2" w14:textId="07BF1790" w:rsidTr="000D60D5">
        <w:trPr>
          <w:trHeight w:val="374"/>
          <w:jc w:val="center"/>
          <w:del w:id="2022" w:author="Daniel Noble" w:date="2023-09-04T11:16:00Z"/>
        </w:trPr>
        <w:tc>
          <w:tcPr>
            <w:tcW w:w="0" w:type="auto"/>
          </w:tcPr>
          <w:p w14:paraId="72D80EF0" w14:textId="79DAC39C" w:rsidR="00AA62AB" w:rsidRPr="00AA62AB" w:rsidDel="00855D11" w:rsidRDefault="00AA62AB">
            <w:pPr>
              <w:pStyle w:val="FigureorTabletext"/>
              <w:spacing w:line="240" w:lineRule="auto"/>
              <w:rPr>
                <w:del w:id="2023" w:author="Daniel Noble" w:date="2023-09-04T11:16:00Z"/>
                <w:rFonts w:ascii="Times New Roman" w:hAnsi="Times New Roman"/>
              </w:rPr>
              <w:pPrChange w:id="2024" w:author="Daniel Noble" w:date="2023-07-12T13:16:00Z">
                <w:pPr>
                  <w:pStyle w:val="FigureorTabletext"/>
                  <w:spacing w:line="480" w:lineRule="auto"/>
                </w:pPr>
              </w:pPrChange>
            </w:pPr>
            <w:del w:id="2025" w:author="Daniel Noble" w:date="2023-09-04T11:16:00Z">
              <w:r w:rsidRPr="00AA62AB" w:rsidDel="00855D11">
                <w:rPr>
                  <w:rFonts w:ascii="Times New Roman" w:hAnsi="Times New Roman"/>
                </w:rPr>
                <w:delText xml:space="preserve">    Cor slope - quadratic</w:delText>
              </w:r>
            </w:del>
          </w:p>
        </w:tc>
        <w:tc>
          <w:tcPr>
            <w:tcW w:w="0" w:type="auto"/>
          </w:tcPr>
          <w:p w14:paraId="65C2073E" w14:textId="066E4002" w:rsidR="00AA62AB" w:rsidRPr="00AA62AB" w:rsidDel="00855D11" w:rsidRDefault="00AA62AB">
            <w:pPr>
              <w:pStyle w:val="FigureorTabletext"/>
              <w:spacing w:line="240" w:lineRule="auto"/>
              <w:rPr>
                <w:del w:id="2026" w:author="Daniel Noble" w:date="2023-09-04T11:16:00Z"/>
                <w:rFonts w:ascii="Times New Roman" w:hAnsi="Times New Roman"/>
              </w:rPr>
              <w:pPrChange w:id="2027" w:author="Daniel Noble" w:date="2023-07-12T13:16:00Z">
                <w:pPr>
                  <w:pStyle w:val="FigureorTabletext"/>
                  <w:spacing w:line="480" w:lineRule="auto"/>
                </w:pPr>
              </w:pPrChange>
            </w:pPr>
            <w:del w:id="2028" w:author="Daniel Noble" w:date="2023-09-04T11:16:00Z">
              <w:r w:rsidRPr="00AA62AB" w:rsidDel="00855D11">
                <w:rPr>
                  <w:rFonts w:ascii="Times New Roman" w:hAnsi="Times New Roman"/>
                </w:rPr>
                <w:delText>-0.047</w:delText>
              </w:r>
            </w:del>
          </w:p>
        </w:tc>
        <w:tc>
          <w:tcPr>
            <w:tcW w:w="0" w:type="auto"/>
          </w:tcPr>
          <w:p w14:paraId="5F9CD1AE" w14:textId="106CA7BF" w:rsidR="00AA62AB" w:rsidRPr="00AA62AB" w:rsidDel="00855D11" w:rsidRDefault="00AA62AB">
            <w:pPr>
              <w:pStyle w:val="FigureorTabletext"/>
              <w:spacing w:line="240" w:lineRule="auto"/>
              <w:rPr>
                <w:del w:id="2029" w:author="Daniel Noble" w:date="2023-09-04T11:16:00Z"/>
                <w:rFonts w:ascii="Times New Roman" w:hAnsi="Times New Roman"/>
              </w:rPr>
              <w:pPrChange w:id="2030" w:author="Daniel Noble" w:date="2023-07-12T13:16:00Z">
                <w:pPr>
                  <w:pStyle w:val="FigureorTabletext"/>
                  <w:spacing w:line="480" w:lineRule="auto"/>
                </w:pPr>
              </w:pPrChange>
            </w:pPr>
            <w:del w:id="2031" w:author="Daniel Noble" w:date="2023-09-04T11:16:00Z">
              <w:r w:rsidRPr="00AA62AB" w:rsidDel="00855D11">
                <w:rPr>
                  <w:rFonts w:ascii="Times New Roman" w:hAnsi="Times New Roman"/>
                </w:rPr>
                <w:delText>-0.902</w:delText>
              </w:r>
            </w:del>
          </w:p>
        </w:tc>
        <w:tc>
          <w:tcPr>
            <w:tcW w:w="0" w:type="auto"/>
          </w:tcPr>
          <w:p w14:paraId="1E24D93A" w14:textId="4F338D43" w:rsidR="00AA62AB" w:rsidRPr="00AA62AB" w:rsidDel="00855D11" w:rsidRDefault="00AA62AB">
            <w:pPr>
              <w:pStyle w:val="FigureorTabletext"/>
              <w:spacing w:line="240" w:lineRule="auto"/>
              <w:rPr>
                <w:del w:id="2032" w:author="Daniel Noble" w:date="2023-09-04T11:16:00Z"/>
                <w:rFonts w:ascii="Times New Roman" w:hAnsi="Times New Roman"/>
              </w:rPr>
              <w:pPrChange w:id="2033" w:author="Daniel Noble" w:date="2023-07-12T13:16:00Z">
                <w:pPr>
                  <w:pStyle w:val="FigureorTabletext"/>
                  <w:spacing w:line="480" w:lineRule="auto"/>
                </w:pPr>
              </w:pPrChange>
            </w:pPr>
            <w:del w:id="2034" w:author="Daniel Noble" w:date="2023-09-04T11:16:00Z">
              <w:r w:rsidRPr="00AA62AB" w:rsidDel="00855D11">
                <w:rPr>
                  <w:rFonts w:ascii="Times New Roman" w:hAnsi="Times New Roman"/>
                </w:rPr>
                <w:delText>0.835</w:delText>
              </w:r>
            </w:del>
          </w:p>
        </w:tc>
      </w:tr>
      <w:tr w:rsidR="00AA62AB" w:rsidRPr="00AA62AB" w:rsidDel="00855D11" w14:paraId="6973A1D0" w14:textId="53244CC2" w:rsidTr="000D60D5">
        <w:trPr>
          <w:trHeight w:val="374"/>
          <w:jc w:val="center"/>
          <w:del w:id="2035" w:author="Daniel Noble" w:date="2023-09-04T11:16:00Z"/>
        </w:trPr>
        <w:tc>
          <w:tcPr>
            <w:tcW w:w="0" w:type="auto"/>
          </w:tcPr>
          <w:p w14:paraId="696BCD48" w14:textId="601E6631" w:rsidR="00AA62AB" w:rsidRPr="00AA62AB" w:rsidDel="00855D11" w:rsidRDefault="00AA62AB">
            <w:pPr>
              <w:pStyle w:val="FigureorTabletext"/>
              <w:spacing w:line="240" w:lineRule="auto"/>
              <w:rPr>
                <w:del w:id="2036" w:author="Daniel Noble" w:date="2023-09-04T11:16:00Z"/>
                <w:rFonts w:ascii="Times New Roman" w:hAnsi="Times New Roman"/>
              </w:rPr>
              <w:pPrChange w:id="2037" w:author="Daniel Noble" w:date="2023-07-12T13:16:00Z">
                <w:pPr>
                  <w:pStyle w:val="FigureorTabletext"/>
                  <w:spacing w:line="480" w:lineRule="auto"/>
                </w:pPr>
              </w:pPrChange>
            </w:pPr>
            <w:del w:id="2038" w:author="Daniel Noble" w:date="2023-09-04T11:16:00Z">
              <w:r w:rsidRPr="00AA62AB" w:rsidDel="00855D11">
                <w:rPr>
                  <w:rFonts w:ascii="Times New Roman" w:hAnsi="Times New Roman"/>
                </w:rPr>
                <w:delText>Permanent Environment Variance</w:delText>
              </w:r>
            </w:del>
          </w:p>
        </w:tc>
        <w:tc>
          <w:tcPr>
            <w:tcW w:w="0" w:type="auto"/>
          </w:tcPr>
          <w:p w14:paraId="67AF339F" w14:textId="73B98A93" w:rsidR="00AA62AB" w:rsidRPr="00AA62AB" w:rsidDel="00855D11" w:rsidRDefault="00AA62AB">
            <w:pPr>
              <w:pStyle w:val="FigureorTabletext"/>
              <w:spacing w:line="240" w:lineRule="auto"/>
              <w:rPr>
                <w:del w:id="2039" w:author="Daniel Noble" w:date="2023-09-04T11:16:00Z"/>
                <w:rFonts w:ascii="Times New Roman" w:hAnsi="Times New Roman"/>
                <w:b/>
              </w:rPr>
              <w:pPrChange w:id="2040" w:author="Daniel Noble" w:date="2023-07-12T13:16:00Z">
                <w:pPr>
                  <w:pStyle w:val="FigureorTabletext"/>
                  <w:spacing w:line="480" w:lineRule="auto"/>
                </w:pPr>
              </w:pPrChange>
            </w:pPr>
            <w:del w:id="2041" w:author="Daniel Noble" w:date="2023-09-04T11:16:00Z">
              <w:r w:rsidRPr="00AA62AB" w:rsidDel="00855D11">
                <w:rPr>
                  <w:rFonts w:ascii="Times New Roman" w:hAnsi="Times New Roman"/>
                  <w:b/>
                </w:rPr>
                <w:delText>0.056</w:delText>
              </w:r>
            </w:del>
          </w:p>
        </w:tc>
        <w:tc>
          <w:tcPr>
            <w:tcW w:w="0" w:type="auto"/>
          </w:tcPr>
          <w:p w14:paraId="475C4D41" w14:textId="7703F63A" w:rsidR="00AA62AB" w:rsidRPr="00AA62AB" w:rsidDel="00855D11" w:rsidRDefault="00AA62AB">
            <w:pPr>
              <w:pStyle w:val="FigureorTabletext"/>
              <w:spacing w:line="240" w:lineRule="auto"/>
              <w:rPr>
                <w:del w:id="2042" w:author="Daniel Noble" w:date="2023-09-04T11:16:00Z"/>
                <w:rFonts w:ascii="Times New Roman" w:hAnsi="Times New Roman"/>
                <w:b/>
              </w:rPr>
              <w:pPrChange w:id="2043" w:author="Daniel Noble" w:date="2023-07-12T13:16:00Z">
                <w:pPr>
                  <w:pStyle w:val="FigureorTabletext"/>
                  <w:spacing w:line="480" w:lineRule="auto"/>
                </w:pPr>
              </w:pPrChange>
            </w:pPr>
            <w:del w:id="2044" w:author="Daniel Noble" w:date="2023-09-04T11:16:00Z">
              <w:r w:rsidRPr="00AA62AB" w:rsidDel="00855D11">
                <w:rPr>
                  <w:rFonts w:ascii="Times New Roman" w:hAnsi="Times New Roman"/>
                  <w:b/>
                </w:rPr>
                <w:delText>0.02</w:delText>
              </w:r>
            </w:del>
          </w:p>
        </w:tc>
        <w:tc>
          <w:tcPr>
            <w:tcW w:w="0" w:type="auto"/>
          </w:tcPr>
          <w:p w14:paraId="3B0C7F12" w14:textId="0FE80569" w:rsidR="00AA62AB" w:rsidRPr="00AA62AB" w:rsidDel="00855D11" w:rsidRDefault="00AA62AB">
            <w:pPr>
              <w:pStyle w:val="FigureorTabletext"/>
              <w:spacing w:line="240" w:lineRule="auto"/>
              <w:rPr>
                <w:del w:id="2045" w:author="Daniel Noble" w:date="2023-09-04T11:16:00Z"/>
                <w:rFonts w:ascii="Times New Roman" w:hAnsi="Times New Roman"/>
                <w:b/>
              </w:rPr>
              <w:pPrChange w:id="2046" w:author="Daniel Noble" w:date="2023-07-12T13:16:00Z">
                <w:pPr>
                  <w:pStyle w:val="FigureorTabletext"/>
                  <w:spacing w:line="480" w:lineRule="auto"/>
                </w:pPr>
              </w:pPrChange>
            </w:pPr>
            <w:del w:id="2047" w:author="Daniel Noble" w:date="2023-09-04T11:16:00Z">
              <w:r w:rsidRPr="00AA62AB" w:rsidDel="00855D11">
                <w:rPr>
                  <w:rFonts w:ascii="Times New Roman" w:hAnsi="Times New Roman"/>
                  <w:b/>
                </w:rPr>
                <w:delText>0.081</w:delText>
              </w:r>
            </w:del>
          </w:p>
        </w:tc>
      </w:tr>
      <w:tr w:rsidR="00AA62AB" w:rsidRPr="00AA62AB" w:rsidDel="00855D11" w14:paraId="16E13FBE" w14:textId="689B20CB" w:rsidTr="000D60D5">
        <w:trPr>
          <w:trHeight w:val="374"/>
          <w:jc w:val="center"/>
          <w:del w:id="2048" w:author="Daniel Noble" w:date="2023-09-04T11:16:00Z"/>
        </w:trPr>
        <w:tc>
          <w:tcPr>
            <w:tcW w:w="0" w:type="auto"/>
          </w:tcPr>
          <w:p w14:paraId="1413A552" w14:textId="7B30AEFF" w:rsidR="00AA62AB" w:rsidRPr="00AA62AB" w:rsidDel="00855D11" w:rsidRDefault="00AA62AB">
            <w:pPr>
              <w:pStyle w:val="FigureorTabletext"/>
              <w:spacing w:line="240" w:lineRule="auto"/>
              <w:rPr>
                <w:del w:id="2049" w:author="Daniel Noble" w:date="2023-09-04T11:16:00Z"/>
                <w:rFonts w:ascii="Times New Roman" w:hAnsi="Times New Roman"/>
              </w:rPr>
              <w:pPrChange w:id="2050" w:author="Daniel Noble" w:date="2023-07-12T13:16:00Z">
                <w:pPr>
                  <w:pStyle w:val="FigureorTabletext"/>
                  <w:spacing w:line="480" w:lineRule="auto"/>
                </w:pPr>
              </w:pPrChange>
            </w:pPr>
            <w:del w:id="2051" w:author="Daniel Noble" w:date="2023-09-04T11:16:00Z">
              <w:r w:rsidRPr="00AA62AB" w:rsidDel="00855D11">
                <w:rPr>
                  <w:rFonts w:ascii="Times New Roman" w:hAnsi="Times New Roman"/>
                </w:rPr>
                <w:delText>Additive Genetic Variance</w:delText>
              </w:r>
            </w:del>
          </w:p>
        </w:tc>
        <w:tc>
          <w:tcPr>
            <w:tcW w:w="0" w:type="auto"/>
          </w:tcPr>
          <w:p w14:paraId="50B9FED3" w14:textId="15B6778F" w:rsidR="00AA62AB" w:rsidRPr="00AA62AB" w:rsidDel="00855D11" w:rsidRDefault="00AA62AB">
            <w:pPr>
              <w:pStyle w:val="FigureorTabletext"/>
              <w:spacing w:line="240" w:lineRule="auto"/>
              <w:rPr>
                <w:del w:id="2052" w:author="Daniel Noble" w:date="2023-09-04T11:16:00Z"/>
                <w:rFonts w:ascii="Times New Roman" w:hAnsi="Times New Roman"/>
                <w:b/>
              </w:rPr>
              <w:pPrChange w:id="2053" w:author="Daniel Noble" w:date="2023-07-12T13:16:00Z">
                <w:pPr>
                  <w:pStyle w:val="FigureorTabletext"/>
                  <w:spacing w:line="480" w:lineRule="auto"/>
                </w:pPr>
              </w:pPrChange>
            </w:pPr>
          </w:p>
        </w:tc>
        <w:tc>
          <w:tcPr>
            <w:tcW w:w="0" w:type="auto"/>
          </w:tcPr>
          <w:p w14:paraId="0A71BBCC" w14:textId="14155349" w:rsidR="00AA62AB" w:rsidRPr="00AA62AB" w:rsidDel="00855D11" w:rsidRDefault="00AA62AB">
            <w:pPr>
              <w:pStyle w:val="FigureorTabletext"/>
              <w:spacing w:line="240" w:lineRule="auto"/>
              <w:rPr>
                <w:del w:id="2054" w:author="Daniel Noble" w:date="2023-09-04T11:16:00Z"/>
                <w:rFonts w:ascii="Times New Roman" w:hAnsi="Times New Roman"/>
                <w:b/>
              </w:rPr>
              <w:pPrChange w:id="2055" w:author="Daniel Noble" w:date="2023-07-12T13:16:00Z">
                <w:pPr>
                  <w:pStyle w:val="FigureorTabletext"/>
                  <w:spacing w:line="480" w:lineRule="auto"/>
                </w:pPr>
              </w:pPrChange>
            </w:pPr>
          </w:p>
        </w:tc>
        <w:tc>
          <w:tcPr>
            <w:tcW w:w="0" w:type="auto"/>
          </w:tcPr>
          <w:p w14:paraId="483E3E1A" w14:textId="1128E30D" w:rsidR="00AA62AB" w:rsidRPr="00AA62AB" w:rsidDel="00855D11" w:rsidRDefault="00AA62AB">
            <w:pPr>
              <w:pStyle w:val="FigureorTabletext"/>
              <w:spacing w:line="240" w:lineRule="auto"/>
              <w:rPr>
                <w:del w:id="2056" w:author="Daniel Noble" w:date="2023-09-04T11:16:00Z"/>
                <w:rFonts w:ascii="Times New Roman" w:hAnsi="Times New Roman"/>
                <w:b/>
              </w:rPr>
              <w:pPrChange w:id="2057" w:author="Daniel Noble" w:date="2023-07-12T13:16:00Z">
                <w:pPr>
                  <w:pStyle w:val="FigureorTabletext"/>
                  <w:spacing w:line="480" w:lineRule="auto"/>
                </w:pPr>
              </w:pPrChange>
            </w:pPr>
          </w:p>
        </w:tc>
      </w:tr>
      <w:tr w:rsidR="00AA62AB" w:rsidRPr="00AA62AB" w:rsidDel="00855D11" w14:paraId="2DD95E83" w14:textId="051F9F4B" w:rsidTr="000D60D5">
        <w:trPr>
          <w:trHeight w:val="390"/>
          <w:jc w:val="center"/>
          <w:del w:id="2058" w:author="Daniel Noble" w:date="2023-09-04T11:16:00Z"/>
        </w:trPr>
        <w:tc>
          <w:tcPr>
            <w:tcW w:w="0" w:type="auto"/>
          </w:tcPr>
          <w:p w14:paraId="5A571CC3" w14:textId="716DFBAA" w:rsidR="00AA62AB" w:rsidRPr="00AA62AB" w:rsidDel="00855D11" w:rsidRDefault="00AA62AB">
            <w:pPr>
              <w:pStyle w:val="FigureorTabletext"/>
              <w:spacing w:line="240" w:lineRule="auto"/>
              <w:rPr>
                <w:del w:id="2059" w:author="Daniel Noble" w:date="2023-09-04T11:16:00Z"/>
                <w:rFonts w:ascii="Times New Roman" w:hAnsi="Times New Roman"/>
              </w:rPr>
              <w:pPrChange w:id="2060" w:author="Daniel Noble" w:date="2023-07-12T13:16:00Z">
                <w:pPr>
                  <w:pStyle w:val="FigureorTabletext"/>
                  <w:spacing w:line="480" w:lineRule="auto"/>
                </w:pPr>
              </w:pPrChange>
            </w:pPr>
            <w:del w:id="2061" w:author="Daniel Noble" w:date="2023-09-04T11:16:00Z">
              <w:r w:rsidRPr="00AA62AB" w:rsidDel="00855D11">
                <w:rPr>
                  <w:rFonts w:ascii="Times New Roman" w:hAnsi="Times New Roman"/>
                </w:rPr>
                <w:delText xml:space="preserve">    Intercept</w:delText>
              </w:r>
            </w:del>
          </w:p>
        </w:tc>
        <w:tc>
          <w:tcPr>
            <w:tcW w:w="0" w:type="auto"/>
          </w:tcPr>
          <w:p w14:paraId="5AF73C48" w14:textId="35BF0C0C" w:rsidR="00AA62AB" w:rsidRPr="00AA62AB" w:rsidDel="00855D11" w:rsidRDefault="00AA62AB">
            <w:pPr>
              <w:pStyle w:val="FigureorTabletext"/>
              <w:spacing w:line="240" w:lineRule="auto"/>
              <w:rPr>
                <w:del w:id="2062" w:author="Daniel Noble" w:date="2023-09-04T11:16:00Z"/>
                <w:rFonts w:ascii="Times New Roman" w:hAnsi="Times New Roman"/>
                <w:b/>
              </w:rPr>
              <w:pPrChange w:id="2063" w:author="Daniel Noble" w:date="2023-07-12T13:16:00Z">
                <w:pPr>
                  <w:pStyle w:val="FigureorTabletext"/>
                  <w:spacing w:line="480" w:lineRule="auto"/>
                </w:pPr>
              </w:pPrChange>
            </w:pPr>
            <w:del w:id="2064" w:author="Daniel Noble" w:date="2023-09-04T11:16:00Z">
              <w:r w:rsidRPr="00AA62AB" w:rsidDel="00855D11">
                <w:rPr>
                  <w:rFonts w:ascii="Times New Roman" w:hAnsi="Times New Roman"/>
                  <w:b/>
                </w:rPr>
                <w:delText>0.109</w:delText>
              </w:r>
            </w:del>
          </w:p>
        </w:tc>
        <w:tc>
          <w:tcPr>
            <w:tcW w:w="0" w:type="auto"/>
          </w:tcPr>
          <w:p w14:paraId="59D06F05" w14:textId="4E1559A4" w:rsidR="00AA62AB" w:rsidRPr="00AA62AB" w:rsidDel="00855D11" w:rsidRDefault="00AA62AB">
            <w:pPr>
              <w:pStyle w:val="FigureorTabletext"/>
              <w:spacing w:line="240" w:lineRule="auto"/>
              <w:rPr>
                <w:del w:id="2065" w:author="Daniel Noble" w:date="2023-09-04T11:16:00Z"/>
                <w:rFonts w:ascii="Times New Roman" w:hAnsi="Times New Roman"/>
                <w:b/>
              </w:rPr>
              <w:pPrChange w:id="2066" w:author="Daniel Noble" w:date="2023-07-12T13:16:00Z">
                <w:pPr>
                  <w:pStyle w:val="FigureorTabletext"/>
                  <w:spacing w:line="480" w:lineRule="auto"/>
                </w:pPr>
              </w:pPrChange>
            </w:pPr>
            <w:del w:id="2067" w:author="Daniel Noble" w:date="2023-09-04T11:16:00Z">
              <w:r w:rsidRPr="00AA62AB" w:rsidDel="00855D11">
                <w:rPr>
                  <w:rFonts w:ascii="Times New Roman" w:hAnsi="Times New Roman"/>
                  <w:b/>
                </w:rPr>
                <w:delText>0.077</w:delText>
              </w:r>
            </w:del>
          </w:p>
        </w:tc>
        <w:tc>
          <w:tcPr>
            <w:tcW w:w="0" w:type="auto"/>
          </w:tcPr>
          <w:p w14:paraId="2C3FFCFE" w14:textId="7D641FA9" w:rsidR="00AA62AB" w:rsidRPr="00AA62AB" w:rsidDel="00855D11" w:rsidRDefault="00AA62AB">
            <w:pPr>
              <w:pStyle w:val="FigureorTabletext"/>
              <w:spacing w:line="240" w:lineRule="auto"/>
              <w:rPr>
                <w:del w:id="2068" w:author="Daniel Noble" w:date="2023-09-04T11:16:00Z"/>
                <w:rFonts w:ascii="Times New Roman" w:hAnsi="Times New Roman"/>
                <w:b/>
              </w:rPr>
              <w:pPrChange w:id="2069" w:author="Daniel Noble" w:date="2023-07-12T13:16:00Z">
                <w:pPr>
                  <w:pStyle w:val="FigureorTabletext"/>
                  <w:spacing w:line="480" w:lineRule="auto"/>
                </w:pPr>
              </w:pPrChange>
            </w:pPr>
            <w:del w:id="2070" w:author="Daniel Noble" w:date="2023-09-04T11:16:00Z">
              <w:r w:rsidRPr="00AA62AB" w:rsidDel="00855D11">
                <w:rPr>
                  <w:rFonts w:ascii="Times New Roman" w:hAnsi="Times New Roman"/>
                  <w:b/>
                </w:rPr>
                <w:delText>0.135</w:delText>
              </w:r>
            </w:del>
          </w:p>
        </w:tc>
      </w:tr>
      <w:tr w:rsidR="00AA62AB" w:rsidRPr="00AA62AB" w:rsidDel="00855D11" w14:paraId="114D4654" w14:textId="74BCAE60" w:rsidTr="000D60D5">
        <w:trPr>
          <w:trHeight w:val="374"/>
          <w:jc w:val="center"/>
          <w:del w:id="2071" w:author="Daniel Noble" w:date="2023-09-04T11:16:00Z"/>
        </w:trPr>
        <w:tc>
          <w:tcPr>
            <w:tcW w:w="0" w:type="auto"/>
          </w:tcPr>
          <w:p w14:paraId="070B90F3" w14:textId="7EE29B30" w:rsidR="00AA62AB" w:rsidRPr="00AA62AB" w:rsidDel="00855D11" w:rsidRDefault="00AA62AB">
            <w:pPr>
              <w:pStyle w:val="FigureorTabletext"/>
              <w:spacing w:line="240" w:lineRule="auto"/>
              <w:rPr>
                <w:del w:id="2072" w:author="Daniel Noble" w:date="2023-09-04T11:16:00Z"/>
                <w:rFonts w:ascii="Times New Roman" w:hAnsi="Times New Roman"/>
              </w:rPr>
              <w:pPrChange w:id="2073" w:author="Daniel Noble" w:date="2023-07-12T13:16:00Z">
                <w:pPr>
                  <w:pStyle w:val="FigureorTabletext"/>
                  <w:spacing w:line="480" w:lineRule="auto"/>
                </w:pPr>
              </w:pPrChange>
            </w:pPr>
            <w:del w:id="2074" w:author="Daniel Noble" w:date="2023-09-04T11:16:00Z">
              <w:r w:rsidRPr="00AA62AB" w:rsidDel="00855D11">
                <w:rPr>
                  <w:rFonts w:ascii="Times New Roman" w:hAnsi="Times New Roman"/>
                </w:rPr>
                <w:delText xml:space="preserve">    Slope</w:delText>
              </w:r>
            </w:del>
          </w:p>
        </w:tc>
        <w:tc>
          <w:tcPr>
            <w:tcW w:w="0" w:type="auto"/>
          </w:tcPr>
          <w:p w14:paraId="61C46715" w14:textId="0083B7B2" w:rsidR="00AA62AB" w:rsidRPr="00AA62AB" w:rsidDel="00855D11" w:rsidRDefault="00AA62AB">
            <w:pPr>
              <w:pStyle w:val="FigureorTabletext"/>
              <w:spacing w:line="240" w:lineRule="auto"/>
              <w:rPr>
                <w:del w:id="2075" w:author="Daniel Noble" w:date="2023-09-04T11:16:00Z"/>
                <w:rFonts w:ascii="Times New Roman" w:hAnsi="Times New Roman"/>
                <w:b/>
              </w:rPr>
              <w:pPrChange w:id="2076" w:author="Daniel Noble" w:date="2023-07-12T13:16:00Z">
                <w:pPr>
                  <w:pStyle w:val="FigureorTabletext"/>
                  <w:spacing w:line="480" w:lineRule="auto"/>
                </w:pPr>
              </w:pPrChange>
            </w:pPr>
            <w:del w:id="2077" w:author="Daniel Noble" w:date="2023-09-04T11:16:00Z">
              <w:r w:rsidRPr="00AA62AB" w:rsidDel="00855D11">
                <w:rPr>
                  <w:rFonts w:ascii="Times New Roman" w:hAnsi="Times New Roman"/>
                  <w:b/>
                </w:rPr>
                <w:delText>0.116</w:delText>
              </w:r>
            </w:del>
          </w:p>
        </w:tc>
        <w:tc>
          <w:tcPr>
            <w:tcW w:w="0" w:type="auto"/>
          </w:tcPr>
          <w:p w14:paraId="46B3824C" w14:textId="7BD5CBE6" w:rsidR="00AA62AB" w:rsidRPr="00AA62AB" w:rsidDel="00855D11" w:rsidRDefault="00AA62AB">
            <w:pPr>
              <w:pStyle w:val="FigureorTabletext"/>
              <w:spacing w:line="240" w:lineRule="auto"/>
              <w:rPr>
                <w:del w:id="2078" w:author="Daniel Noble" w:date="2023-09-04T11:16:00Z"/>
                <w:rFonts w:ascii="Times New Roman" w:hAnsi="Times New Roman"/>
                <w:b/>
              </w:rPr>
              <w:pPrChange w:id="2079" w:author="Daniel Noble" w:date="2023-07-12T13:16:00Z">
                <w:pPr>
                  <w:pStyle w:val="FigureorTabletext"/>
                  <w:spacing w:line="480" w:lineRule="auto"/>
                </w:pPr>
              </w:pPrChange>
            </w:pPr>
            <w:del w:id="2080" w:author="Daniel Noble" w:date="2023-09-04T11:16:00Z">
              <w:r w:rsidRPr="00AA62AB" w:rsidDel="00855D11">
                <w:rPr>
                  <w:rFonts w:ascii="Times New Roman" w:hAnsi="Times New Roman"/>
                  <w:b/>
                </w:rPr>
                <w:delText>0.099</w:delText>
              </w:r>
            </w:del>
          </w:p>
        </w:tc>
        <w:tc>
          <w:tcPr>
            <w:tcW w:w="0" w:type="auto"/>
          </w:tcPr>
          <w:p w14:paraId="6F9A6623" w14:textId="0DAB03C7" w:rsidR="00AA62AB" w:rsidRPr="00AA62AB" w:rsidDel="00855D11" w:rsidRDefault="00AA62AB">
            <w:pPr>
              <w:pStyle w:val="FigureorTabletext"/>
              <w:spacing w:line="240" w:lineRule="auto"/>
              <w:rPr>
                <w:del w:id="2081" w:author="Daniel Noble" w:date="2023-09-04T11:16:00Z"/>
                <w:rFonts w:ascii="Times New Roman" w:hAnsi="Times New Roman"/>
                <w:b/>
              </w:rPr>
              <w:pPrChange w:id="2082" w:author="Daniel Noble" w:date="2023-07-12T13:16:00Z">
                <w:pPr>
                  <w:pStyle w:val="FigureorTabletext"/>
                  <w:spacing w:line="480" w:lineRule="auto"/>
                </w:pPr>
              </w:pPrChange>
            </w:pPr>
            <w:del w:id="2083" w:author="Daniel Noble" w:date="2023-09-04T11:16:00Z">
              <w:r w:rsidRPr="00AA62AB" w:rsidDel="00855D11">
                <w:rPr>
                  <w:rFonts w:ascii="Times New Roman" w:hAnsi="Times New Roman"/>
                  <w:b/>
                </w:rPr>
                <w:delText>0.135</w:delText>
              </w:r>
            </w:del>
          </w:p>
        </w:tc>
      </w:tr>
      <w:tr w:rsidR="00AA62AB" w:rsidRPr="00AA62AB" w:rsidDel="00855D11" w14:paraId="3C9C962A" w14:textId="14F810E2" w:rsidTr="000D60D5">
        <w:trPr>
          <w:trHeight w:val="374"/>
          <w:jc w:val="center"/>
          <w:del w:id="2084" w:author="Daniel Noble" w:date="2023-09-04T11:16:00Z"/>
        </w:trPr>
        <w:tc>
          <w:tcPr>
            <w:tcW w:w="0" w:type="auto"/>
          </w:tcPr>
          <w:p w14:paraId="5C8FB07F" w14:textId="484748EE" w:rsidR="00AA62AB" w:rsidRPr="00AA62AB" w:rsidDel="00855D11" w:rsidRDefault="00AA62AB">
            <w:pPr>
              <w:pStyle w:val="FigureorTabletext"/>
              <w:spacing w:line="240" w:lineRule="auto"/>
              <w:rPr>
                <w:del w:id="2085" w:author="Daniel Noble" w:date="2023-09-04T11:16:00Z"/>
                <w:rFonts w:ascii="Times New Roman" w:hAnsi="Times New Roman"/>
              </w:rPr>
              <w:pPrChange w:id="2086" w:author="Daniel Noble" w:date="2023-07-12T13:16:00Z">
                <w:pPr>
                  <w:pStyle w:val="FigureorTabletext"/>
                  <w:spacing w:line="480" w:lineRule="auto"/>
                </w:pPr>
              </w:pPrChange>
            </w:pPr>
            <w:del w:id="2087" w:author="Daniel Noble" w:date="2023-09-04T11:16:00Z">
              <w:r w:rsidRPr="00AA62AB" w:rsidDel="00855D11">
                <w:rPr>
                  <w:rFonts w:ascii="Times New Roman" w:hAnsi="Times New Roman"/>
                </w:rPr>
                <w:delText xml:space="preserve">    Quadratic</w:delText>
              </w:r>
            </w:del>
          </w:p>
        </w:tc>
        <w:tc>
          <w:tcPr>
            <w:tcW w:w="0" w:type="auto"/>
          </w:tcPr>
          <w:p w14:paraId="0F72E9E2" w14:textId="486FAC22" w:rsidR="00AA62AB" w:rsidRPr="00AA62AB" w:rsidDel="00855D11" w:rsidRDefault="00AA62AB">
            <w:pPr>
              <w:pStyle w:val="FigureorTabletext"/>
              <w:spacing w:line="240" w:lineRule="auto"/>
              <w:rPr>
                <w:del w:id="2088" w:author="Daniel Noble" w:date="2023-09-04T11:16:00Z"/>
                <w:rFonts w:ascii="Times New Roman" w:hAnsi="Times New Roman"/>
                <w:b/>
              </w:rPr>
              <w:pPrChange w:id="2089" w:author="Daniel Noble" w:date="2023-07-12T13:16:00Z">
                <w:pPr>
                  <w:pStyle w:val="FigureorTabletext"/>
                  <w:spacing w:line="480" w:lineRule="auto"/>
                </w:pPr>
              </w:pPrChange>
            </w:pPr>
            <w:del w:id="2090" w:author="Daniel Noble" w:date="2023-09-04T11:16:00Z">
              <w:r w:rsidRPr="00AA62AB" w:rsidDel="00855D11">
                <w:rPr>
                  <w:rFonts w:ascii="Times New Roman" w:hAnsi="Times New Roman"/>
                  <w:b/>
                </w:rPr>
                <w:delText>0.118</w:delText>
              </w:r>
            </w:del>
          </w:p>
        </w:tc>
        <w:tc>
          <w:tcPr>
            <w:tcW w:w="0" w:type="auto"/>
          </w:tcPr>
          <w:p w14:paraId="46832C3D" w14:textId="42A78305" w:rsidR="00AA62AB" w:rsidRPr="00AA62AB" w:rsidDel="00855D11" w:rsidRDefault="00AA62AB">
            <w:pPr>
              <w:pStyle w:val="FigureorTabletext"/>
              <w:spacing w:line="240" w:lineRule="auto"/>
              <w:rPr>
                <w:del w:id="2091" w:author="Daniel Noble" w:date="2023-09-04T11:16:00Z"/>
                <w:rFonts w:ascii="Times New Roman" w:hAnsi="Times New Roman"/>
                <w:b/>
              </w:rPr>
              <w:pPrChange w:id="2092" w:author="Daniel Noble" w:date="2023-07-12T13:16:00Z">
                <w:pPr>
                  <w:pStyle w:val="FigureorTabletext"/>
                  <w:spacing w:line="480" w:lineRule="auto"/>
                </w:pPr>
              </w:pPrChange>
            </w:pPr>
            <w:del w:id="2093" w:author="Daniel Noble" w:date="2023-09-04T11:16:00Z">
              <w:r w:rsidRPr="00AA62AB" w:rsidDel="00855D11">
                <w:rPr>
                  <w:rFonts w:ascii="Times New Roman" w:hAnsi="Times New Roman"/>
                  <w:b/>
                </w:rPr>
                <w:delText>0.102</w:delText>
              </w:r>
            </w:del>
          </w:p>
        </w:tc>
        <w:tc>
          <w:tcPr>
            <w:tcW w:w="0" w:type="auto"/>
          </w:tcPr>
          <w:p w14:paraId="3144EF49" w14:textId="3414972B" w:rsidR="00AA62AB" w:rsidRPr="00AA62AB" w:rsidDel="00855D11" w:rsidRDefault="00AA62AB">
            <w:pPr>
              <w:pStyle w:val="FigureorTabletext"/>
              <w:spacing w:line="240" w:lineRule="auto"/>
              <w:rPr>
                <w:del w:id="2094" w:author="Daniel Noble" w:date="2023-09-04T11:16:00Z"/>
                <w:rFonts w:ascii="Times New Roman" w:hAnsi="Times New Roman"/>
                <w:b/>
              </w:rPr>
              <w:pPrChange w:id="2095" w:author="Daniel Noble" w:date="2023-07-12T13:16:00Z">
                <w:pPr>
                  <w:pStyle w:val="FigureorTabletext"/>
                  <w:spacing w:line="480" w:lineRule="auto"/>
                </w:pPr>
              </w:pPrChange>
            </w:pPr>
            <w:del w:id="2096" w:author="Daniel Noble" w:date="2023-09-04T11:16:00Z">
              <w:r w:rsidRPr="00AA62AB" w:rsidDel="00855D11">
                <w:rPr>
                  <w:rFonts w:ascii="Times New Roman" w:hAnsi="Times New Roman"/>
                  <w:b/>
                </w:rPr>
                <w:delText>0.135</w:delText>
              </w:r>
            </w:del>
          </w:p>
        </w:tc>
      </w:tr>
      <w:tr w:rsidR="00AA62AB" w:rsidRPr="00AA62AB" w:rsidDel="00855D11" w14:paraId="28181C29" w14:textId="306B2360" w:rsidTr="000D60D5">
        <w:trPr>
          <w:trHeight w:val="374"/>
          <w:jc w:val="center"/>
          <w:del w:id="2097" w:author="Daniel Noble" w:date="2023-09-04T11:16:00Z"/>
        </w:trPr>
        <w:tc>
          <w:tcPr>
            <w:tcW w:w="0" w:type="auto"/>
          </w:tcPr>
          <w:p w14:paraId="5E39B082" w14:textId="71E2BD02" w:rsidR="00AA62AB" w:rsidRPr="00AA62AB" w:rsidDel="00855D11" w:rsidRDefault="00AA62AB">
            <w:pPr>
              <w:pStyle w:val="FigureorTabletext"/>
              <w:spacing w:line="240" w:lineRule="auto"/>
              <w:rPr>
                <w:del w:id="2098" w:author="Daniel Noble" w:date="2023-09-04T11:16:00Z"/>
                <w:rFonts w:ascii="Times New Roman" w:hAnsi="Times New Roman"/>
              </w:rPr>
              <w:pPrChange w:id="2099" w:author="Daniel Noble" w:date="2023-07-12T13:16:00Z">
                <w:pPr>
                  <w:pStyle w:val="FigureorTabletext"/>
                  <w:spacing w:line="480" w:lineRule="auto"/>
                </w:pPr>
              </w:pPrChange>
            </w:pPr>
            <w:del w:id="2100" w:author="Daniel Noble" w:date="2023-09-04T11:16:00Z">
              <w:r w:rsidRPr="00AA62AB" w:rsidDel="00855D11">
                <w:rPr>
                  <w:rFonts w:ascii="Times New Roman" w:hAnsi="Times New Roman"/>
                </w:rPr>
                <w:delText xml:space="preserve">    Cor intercept - slope</w:delText>
              </w:r>
            </w:del>
          </w:p>
        </w:tc>
        <w:tc>
          <w:tcPr>
            <w:tcW w:w="0" w:type="auto"/>
          </w:tcPr>
          <w:p w14:paraId="6635509A" w14:textId="3B32E4C3" w:rsidR="00AA62AB" w:rsidRPr="00AA62AB" w:rsidDel="00855D11" w:rsidRDefault="00AA62AB">
            <w:pPr>
              <w:pStyle w:val="FigureorTabletext"/>
              <w:spacing w:line="240" w:lineRule="auto"/>
              <w:rPr>
                <w:del w:id="2101" w:author="Daniel Noble" w:date="2023-09-04T11:16:00Z"/>
                <w:rFonts w:ascii="Times New Roman" w:hAnsi="Times New Roman"/>
              </w:rPr>
              <w:pPrChange w:id="2102" w:author="Daniel Noble" w:date="2023-07-12T13:16:00Z">
                <w:pPr>
                  <w:pStyle w:val="FigureorTabletext"/>
                  <w:spacing w:line="480" w:lineRule="auto"/>
                </w:pPr>
              </w:pPrChange>
            </w:pPr>
            <w:del w:id="2103" w:author="Daniel Noble" w:date="2023-09-04T11:16:00Z">
              <w:r w:rsidRPr="00AA62AB" w:rsidDel="00855D11">
                <w:rPr>
                  <w:rFonts w:ascii="Times New Roman" w:hAnsi="Times New Roman"/>
                </w:rPr>
                <w:delText>0.006</w:delText>
              </w:r>
            </w:del>
          </w:p>
        </w:tc>
        <w:tc>
          <w:tcPr>
            <w:tcW w:w="0" w:type="auto"/>
          </w:tcPr>
          <w:p w14:paraId="26621AEF" w14:textId="63447D49" w:rsidR="00AA62AB" w:rsidRPr="00AA62AB" w:rsidDel="00855D11" w:rsidRDefault="00AA62AB">
            <w:pPr>
              <w:pStyle w:val="FigureorTabletext"/>
              <w:spacing w:line="240" w:lineRule="auto"/>
              <w:rPr>
                <w:del w:id="2104" w:author="Daniel Noble" w:date="2023-09-04T11:16:00Z"/>
                <w:rFonts w:ascii="Times New Roman" w:hAnsi="Times New Roman"/>
              </w:rPr>
              <w:pPrChange w:id="2105" w:author="Daniel Noble" w:date="2023-07-12T13:16:00Z">
                <w:pPr>
                  <w:pStyle w:val="FigureorTabletext"/>
                  <w:spacing w:line="480" w:lineRule="auto"/>
                </w:pPr>
              </w:pPrChange>
            </w:pPr>
            <w:del w:id="2106" w:author="Daniel Noble" w:date="2023-09-04T11:16:00Z">
              <w:r w:rsidRPr="00AA62AB" w:rsidDel="00855D11">
                <w:rPr>
                  <w:rFonts w:ascii="Times New Roman" w:hAnsi="Times New Roman"/>
                </w:rPr>
                <w:delText>-0.233</w:delText>
              </w:r>
            </w:del>
          </w:p>
        </w:tc>
        <w:tc>
          <w:tcPr>
            <w:tcW w:w="0" w:type="auto"/>
          </w:tcPr>
          <w:p w14:paraId="1CB00763" w14:textId="3F11FEDC" w:rsidR="00AA62AB" w:rsidRPr="00AA62AB" w:rsidDel="00855D11" w:rsidRDefault="00AA62AB">
            <w:pPr>
              <w:pStyle w:val="FigureorTabletext"/>
              <w:spacing w:line="240" w:lineRule="auto"/>
              <w:rPr>
                <w:del w:id="2107" w:author="Daniel Noble" w:date="2023-09-04T11:16:00Z"/>
                <w:rFonts w:ascii="Times New Roman" w:hAnsi="Times New Roman"/>
              </w:rPr>
              <w:pPrChange w:id="2108" w:author="Daniel Noble" w:date="2023-07-12T13:16:00Z">
                <w:pPr>
                  <w:pStyle w:val="FigureorTabletext"/>
                  <w:spacing w:line="480" w:lineRule="auto"/>
                </w:pPr>
              </w:pPrChange>
            </w:pPr>
            <w:del w:id="2109" w:author="Daniel Noble" w:date="2023-09-04T11:16:00Z">
              <w:r w:rsidRPr="00AA62AB" w:rsidDel="00855D11">
                <w:rPr>
                  <w:rFonts w:ascii="Times New Roman" w:hAnsi="Times New Roman"/>
                </w:rPr>
                <w:delText>0.249</w:delText>
              </w:r>
            </w:del>
          </w:p>
        </w:tc>
      </w:tr>
      <w:tr w:rsidR="00AA62AB" w:rsidRPr="00AA62AB" w:rsidDel="00855D11" w14:paraId="619FA8DA" w14:textId="613A8494" w:rsidTr="000D60D5">
        <w:trPr>
          <w:trHeight w:val="374"/>
          <w:jc w:val="center"/>
          <w:del w:id="2110" w:author="Daniel Noble" w:date="2023-09-04T11:16:00Z"/>
        </w:trPr>
        <w:tc>
          <w:tcPr>
            <w:tcW w:w="0" w:type="auto"/>
          </w:tcPr>
          <w:p w14:paraId="3FFD1767" w14:textId="38944908" w:rsidR="00AA62AB" w:rsidRPr="00AA62AB" w:rsidDel="00855D11" w:rsidRDefault="00AA62AB">
            <w:pPr>
              <w:pStyle w:val="FigureorTabletext"/>
              <w:spacing w:line="240" w:lineRule="auto"/>
              <w:rPr>
                <w:del w:id="2111" w:author="Daniel Noble" w:date="2023-09-04T11:16:00Z"/>
                <w:rFonts w:ascii="Times New Roman" w:hAnsi="Times New Roman"/>
              </w:rPr>
              <w:pPrChange w:id="2112" w:author="Daniel Noble" w:date="2023-07-12T13:16:00Z">
                <w:pPr>
                  <w:pStyle w:val="FigureorTabletext"/>
                  <w:spacing w:line="480" w:lineRule="auto"/>
                </w:pPr>
              </w:pPrChange>
            </w:pPr>
            <w:del w:id="2113" w:author="Daniel Noble" w:date="2023-09-04T11:16:00Z">
              <w:r w:rsidRPr="00AA62AB" w:rsidDel="00855D11">
                <w:rPr>
                  <w:rFonts w:ascii="Times New Roman" w:hAnsi="Times New Roman"/>
                </w:rPr>
                <w:delText xml:space="preserve">    Cor intercept - quadratic</w:delText>
              </w:r>
            </w:del>
          </w:p>
        </w:tc>
        <w:tc>
          <w:tcPr>
            <w:tcW w:w="0" w:type="auto"/>
          </w:tcPr>
          <w:p w14:paraId="6B77A155" w14:textId="63949017" w:rsidR="00AA62AB" w:rsidRPr="00AA62AB" w:rsidDel="00855D11" w:rsidRDefault="00AA62AB">
            <w:pPr>
              <w:pStyle w:val="FigureorTabletext"/>
              <w:spacing w:line="240" w:lineRule="auto"/>
              <w:rPr>
                <w:del w:id="2114" w:author="Daniel Noble" w:date="2023-09-04T11:16:00Z"/>
                <w:rFonts w:ascii="Times New Roman" w:hAnsi="Times New Roman"/>
              </w:rPr>
              <w:pPrChange w:id="2115" w:author="Daniel Noble" w:date="2023-07-12T13:16:00Z">
                <w:pPr>
                  <w:pStyle w:val="FigureorTabletext"/>
                  <w:spacing w:line="480" w:lineRule="auto"/>
                </w:pPr>
              </w:pPrChange>
            </w:pPr>
            <w:del w:id="2116" w:author="Daniel Noble" w:date="2023-09-04T11:16:00Z">
              <w:r w:rsidRPr="00AA62AB" w:rsidDel="00855D11">
                <w:rPr>
                  <w:rFonts w:ascii="Times New Roman" w:hAnsi="Times New Roman"/>
                </w:rPr>
                <w:delText>-0.559</w:delText>
              </w:r>
            </w:del>
          </w:p>
        </w:tc>
        <w:tc>
          <w:tcPr>
            <w:tcW w:w="0" w:type="auto"/>
          </w:tcPr>
          <w:p w14:paraId="67752EB1" w14:textId="2B76223B" w:rsidR="00AA62AB" w:rsidRPr="00AA62AB" w:rsidDel="00855D11" w:rsidRDefault="00AA62AB">
            <w:pPr>
              <w:pStyle w:val="FigureorTabletext"/>
              <w:spacing w:line="240" w:lineRule="auto"/>
              <w:rPr>
                <w:del w:id="2117" w:author="Daniel Noble" w:date="2023-09-04T11:16:00Z"/>
                <w:rFonts w:ascii="Times New Roman" w:hAnsi="Times New Roman"/>
              </w:rPr>
              <w:pPrChange w:id="2118" w:author="Daniel Noble" w:date="2023-07-12T13:16:00Z">
                <w:pPr>
                  <w:pStyle w:val="FigureorTabletext"/>
                  <w:spacing w:line="480" w:lineRule="auto"/>
                </w:pPr>
              </w:pPrChange>
            </w:pPr>
            <w:del w:id="2119" w:author="Daniel Noble" w:date="2023-09-04T11:16:00Z">
              <w:r w:rsidRPr="00AA62AB" w:rsidDel="00855D11">
                <w:rPr>
                  <w:rFonts w:ascii="Times New Roman" w:hAnsi="Times New Roman"/>
                </w:rPr>
                <w:delText>-0.755</w:delText>
              </w:r>
            </w:del>
          </w:p>
        </w:tc>
        <w:tc>
          <w:tcPr>
            <w:tcW w:w="0" w:type="auto"/>
          </w:tcPr>
          <w:p w14:paraId="158D1D09" w14:textId="5D7B60B9" w:rsidR="00AA62AB" w:rsidRPr="00AA62AB" w:rsidDel="00855D11" w:rsidRDefault="00AA62AB">
            <w:pPr>
              <w:pStyle w:val="FigureorTabletext"/>
              <w:spacing w:line="240" w:lineRule="auto"/>
              <w:rPr>
                <w:del w:id="2120" w:author="Daniel Noble" w:date="2023-09-04T11:16:00Z"/>
                <w:rFonts w:ascii="Times New Roman" w:hAnsi="Times New Roman"/>
              </w:rPr>
              <w:pPrChange w:id="2121" w:author="Daniel Noble" w:date="2023-07-12T13:16:00Z">
                <w:pPr>
                  <w:pStyle w:val="FigureorTabletext"/>
                  <w:spacing w:line="480" w:lineRule="auto"/>
                </w:pPr>
              </w:pPrChange>
            </w:pPr>
            <w:del w:id="2122" w:author="Daniel Noble" w:date="2023-09-04T11:16:00Z">
              <w:r w:rsidRPr="00AA62AB" w:rsidDel="00855D11">
                <w:rPr>
                  <w:rFonts w:ascii="Times New Roman" w:hAnsi="Times New Roman"/>
                </w:rPr>
                <w:delText>-0.352</w:delText>
              </w:r>
            </w:del>
          </w:p>
        </w:tc>
      </w:tr>
      <w:tr w:rsidR="00AA62AB" w:rsidRPr="00AA62AB" w:rsidDel="00855D11" w14:paraId="54C07FF8" w14:textId="096488DC" w:rsidTr="000D60D5">
        <w:trPr>
          <w:trHeight w:val="390"/>
          <w:jc w:val="center"/>
          <w:del w:id="2123" w:author="Daniel Noble" w:date="2023-09-04T11:16:00Z"/>
        </w:trPr>
        <w:tc>
          <w:tcPr>
            <w:tcW w:w="0" w:type="auto"/>
          </w:tcPr>
          <w:p w14:paraId="451D9115" w14:textId="31F987B6" w:rsidR="00AA62AB" w:rsidRPr="00AA62AB" w:rsidDel="00855D11" w:rsidRDefault="00AA62AB">
            <w:pPr>
              <w:pStyle w:val="FigureorTabletext"/>
              <w:spacing w:line="240" w:lineRule="auto"/>
              <w:rPr>
                <w:del w:id="2124" w:author="Daniel Noble" w:date="2023-09-04T11:16:00Z"/>
                <w:rFonts w:ascii="Times New Roman" w:hAnsi="Times New Roman"/>
              </w:rPr>
              <w:pPrChange w:id="2125" w:author="Daniel Noble" w:date="2023-07-12T13:16:00Z">
                <w:pPr>
                  <w:pStyle w:val="FigureorTabletext"/>
                  <w:spacing w:line="480" w:lineRule="auto"/>
                </w:pPr>
              </w:pPrChange>
            </w:pPr>
            <w:del w:id="2126" w:author="Daniel Noble" w:date="2023-09-04T11:16:00Z">
              <w:r w:rsidRPr="00AA62AB" w:rsidDel="00855D11">
                <w:rPr>
                  <w:rFonts w:ascii="Times New Roman" w:hAnsi="Times New Roman"/>
                </w:rPr>
                <w:delText xml:space="preserve">    Cor slope - quadratic</w:delText>
              </w:r>
            </w:del>
          </w:p>
        </w:tc>
        <w:tc>
          <w:tcPr>
            <w:tcW w:w="0" w:type="auto"/>
          </w:tcPr>
          <w:p w14:paraId="1A539CF6" w14:textId="1BDAEBD8" w:rsidR="00AA62AB" w:rsidRPr="00AA62AB" w:rsidDel="00855D11" w:rsidRDefault="00AA62AB">
            <w:pPr>
              <w:pStyle w:val="FigureorTabletext"/>
              <w:spacing w:line="240" w:lineRule="auto"/>
              <w:rPr>
                <w:del w:id="2127" w:author="Daniel Noble" w:date="2023-09-04T11:16:00Z"/>
                <w:rFonts w:ascii="Times New Roman" w:hAnsi="Times New Roman"/>
                <w:b/>
              </w:rPr>
              <w:pPrChange w:id="2128" w:author="Daniel Noble" w:date="2023-07-12T13:16:00Z">
                <w:pPr>
                  <w:pStyle w:val="FigureorTabletext"/>
                  <w:spacing w:line="480" w:lineRule="auto"/>
                </w:pPr>
              </w:pPrChange>
            </w:pPr>
            <w:del w:id="2129" w:author="Daniel Noble" w:date="2023-09-04T11:16:00Z">
              <w:r w:rsidRPr="00AA62AB" w:rsidDel="00855D11">
                <w:rPr>
                  <w:rFonts w:ascii="Times New Roman" w:hAnsi="Times New Roman"/>
                  <w:b/>
                </w:rPr>
                <w:delText>0.687</w:delText>
              </w:r>
            </w:del>
          </w:p>
        </w:tc>
        <w:tc>
          <w:tcPr>
            <w:tcW w:w="0" w:type="auto"/>
          </w:tcPr>
          <w:p w14:paraId="14B9440A" w14:textId="7E35A88F" w:rsidR="00AA62AB" w:rsidRPr="00AA62AB" w:rsidDel="00855D11" w:rsidRDefault="00AA62AB">
            <w:pPr>
              <w:pStyle w:val="FigureorTabletext"/>
              <w:spacing w:line="240" w:lineRule="auto"/>
              <w:rPr>
                <w:del w:id="2130" w:author="Daniel Noble" w:date="2023-09-04T11:16:00Z"/>
                <w:rFonts w:ascii="Times New Roman" w:hAnsi="Times New Roman"/>
                <w:b/>
              </w:rPr>
              <w:pPrChange w:id="2131" w:author="Daniel Noble" w:date="2023-07-12T13:16:00Z">
                <w:pPr>
                  <w:pStyle w:val="FigureorTabletext"/>
                  <w:spacing w:line="480" w:lineRule="auto"/>
                </w:pPr>
              </w:pPrChange>
            </w:pPr>
            <w:del w:id="2132" w:author="Daniel Noble" w:date="2023-09-04T11:16:00Z">
              <w:r w:rsidRPr="00AA62AB" w:rsidDel="00855D11">
                <w:rPr>
                  <w:rFonts w:ascii="Times New Roman" w:hAnsi="Times New Roman"/>
                  <w:b/>
                </w:rPr>
                <w:delText>0.544</w:delText>
              </w:r>
            </w:del>
          </w:p>
        </w:tc>
        <w:tc>
          <w:tcPr>
            <w:tcW w:w="0" w:type="auto"/>
          </w:tcPr>
          <w:p w14:paraId="2273EFBA" w14:textId="1CF54BAA" w:rsidR="00AA62AB" w:rsidRPr="00AA62AB" w:rsidDel="00855D11" w:rsidRDefault="00AA62AB">
            <w:pPr>
              <w:pStyle w:val="FigureorTabletext"/>
              <w:spacing w:line="240" w:lineRule="auto"/>
              <w:rPr>
                <w:del w:id="2133" w:author="Daniel Noble" w:date="2023-09-04T11:16:00Z"/>
                <w:rFonts w:ascii="Times New Roman" w:hAnsi="Times New Roman"/>
                <w:b/>
              </w:rPr>
              <w:pPrChange w:id="2134" w:author="Daniel Noble" w:date="2023-07-12T13:16:00Z">
                <w:pPr>
                  <w:pStyle w:val="FigureorTabletext"/>
                  <w:spacing w:line="480" w:lineRule="auto"/>
                </w:pPr>
              </w:pPrChange>
            </w:pPr>
            <w:del w:id="2135" w:author="Daniel Noble" w:date="2023-09-04T11:16:00Z">
              <w:r w:rsidRPr="00AA62AB" w:rsidDel="00855D11">
                <w:rPr>
                  <w:rFonts w:ascii="Times New Roman" w:hAnsi="Times New Roman"/>
                  <w:b/>
                </w:rPr>
                <w:delText>0.8</w:delText>
              </w:r>
            </w:del>
          </w:p>
        </w:tc>
      </w:tr>
      <w:tr w:rsidR="00AA62AB" w:rsidRPr="00AA62AB" w:rsidDel="00855D11" w14:paraId="4F1015C8" w14:textId="110EABBD" w:rsidTr="009B7891">
        <w:tblPrEx>
          <w:tblW w:w="0" w:type="auto"/>
          <w:jc w:val="center"/>
          <w:tblLook w:val="07E0" w:firstRow="1" w:lastRow="1" w:firstColumn="1" w:lastColumn="1" w:noHBand="1" w:noVBand="1"/>
          <w:tblPrExChange w:id="2136" w:author="Daniel Noble" w:date="2023-07-12T13:38:00Z">
            <w:tblPrEx>
              <w:tblW w:w="0" w:type="auto"/>
              <w:jc w:val="center"/>
              <w:tblLook w:val="07E0" w:firstRow="1" w:lastRow="1" w:firstColumn="1" w:lastColumn="1" w:noHBand="1" w:noVBand="1"/>
            </w:tblPrEx>
          </w:tblPrExChange>
        </w:tblPrEx>
        <w:trPr>
          <w:trHeight w:val="374"/>
          <w:jc w:val="center"/>
          <w:del w:id="2137" w:author="Daniel Noble" w:date="2023-09-04T11:16:00Z"/>
          <w:trPrChange w:id="2138" w:author="Daniel Noble" w:date="2023-07-12T13:38:00Z">
            <w:trPr>
              <w:trHeight w:val="374"/>
              <w:jc w:val="center"/>
            </w:trPr>
          </w:trPrChange>
        </w:trPr>
        <w:tc>
          <w:tcPr>
            <w:tcW w:w="0" w:type="auto"/>
            <w:tcPrChange w:id="2139" w:author="Daniel Noble" w:date="2023-07-12T13:38:00Z">
              <w:tcPr>
                <w:tcW w:w="0" w:type="auto"/>
              </w:tcPr>
            </w:tcPrChange>
          </w:tcPr>
          <w:p w14:paraId="77FA3F48" w14:textId="536BD637" w:rsidR="00AA62AB" w:rsidRPr="00AA62AB" w:rsidDel="00855D11" w:rsidRDefault="00AA62AB">
            <w:pPr>
              <w:pStyle w:val="FigureorTabletext"/>
              <w:spacing w:line="240" w:lineRule="auto"/>
              <w:rPr>
                <w:del w:id="2140" w:author="Daniel Noble" w:date="2023-09-04T11:16:00Z"/>
                <w:rFonts w:ascii="Times New Roman" w:hAnsi="Times New Roman"/>
                <w:i/>
                <w:iCs/>
              </w:rPr>
              <w:pPrChange w:id="2141" w:author="Daniel Noble" w:date="2023-07-12T13:16:00Z">
                <w:pPr>
                  <w:pStyle w:val="FigureorTabletext"/>
                  <w:spacing w:line="480" w:lineRule="auto"/>
                </w:pPr>
              </w:pPrChange>
            </w:pPr>
            <w:del w:id="2142" w:author="Daniel Noble" w:date="2023-09-04T11:16:00Z">
              <w:r w:rsidRPr="00AA62AB" w:rsidDel="00855D11">
                <w:rPr>
                  <w:rFonts w:ascii="Times New Roman" w:hAnsi="Times New Roman"/>
                </w:rPr>
                <w:delText>Residual</w:delText>
              </w:r>
            </w:del>
          </w:p>
        </w:tc>
        <w:tc>
          <w:tcPr>
            <w:tcW w:w="0" w:type="auto"/>
            <w:tcPrChange w:id="2143" w:author="Daniel Noble" w:date="2023-07-12T13:38:00Z">
              <w:tcPr>
                <w:tcW w:w="0" w:type="auto"/>
              </w:tcPr>
            </w:tcPrChange>
          </w:tcPr>
          <w:p w14:paraId="565AA677" w14:textId="5C610E82" w:rsidR="00AA62AB" w:rsidRPr="00AA62AB" w:rsidDel="00855D11" w:rsidRDefault="00AA62AB">
            <w:pPr>
              <w:pStyle w:val="FigureorTabletext"/>
              <w:spacing w:line="240" w:lineRule="auto"/>
              <w:rPr>
                <w:del w:id="2144" w:author="Daniel Noble" w:date="2023-09-04T11:16:00Z"/>
                <w:rFonts w:ascii="Times New Roman" w:hAnsi="Times New Roman"/>
                <w:b/>
              </w:rPr>
              <w:pPrChange w:id="2145" w:author="Daniel Noble" w:date="2023-07-12T13:16:00Z">
                <w:pPr>
                  <w:pStyle w:val="FigureorTabletext"/>
                  <w:spacing w:line="480" w:lineRule="auto"/>
                </w:pPr>
              </w:pPrChange>
            </w:pPr>
            <w:del w:id="2146" w:author="Daniel Noble" w:date="2023-09-04T11:16:00Z">
              <w:r w:rsidRPr="00AA62AB" w:rsidDel="00855D11">
                <w:rPr>
                  <w:rFonts w:ascii="Times New Roman" w:hAnsi="Times New Roman"/>
                  <w:b/>
                </w:rPr>
                <w:delText>-2.087</w:delText>
              </w:r>
            </w:del>
          </w:p>
        </w:tc>
        <w:tc>
          <w:tcPr>
            <w:tcW w:w="0" w:type="auto"/>
            <w:tcPrChange w:id="2147" w:author="Daniel Noble" w:date="2023-07-12T13:38:00Z">
              <w:tcPr>
                <w:tcW w:w="0" w:type="auto"/>
              </w:tcPr>
            </w:tcPrChange>
          </w:tcPr>
          <w:p w14:paraId="6EB10010" w14:textId="6601654F" w:rsidR="00AA62AB" w:rsidRPr="00AA62AB" w:rsidDel="00855D11" w:rsidRDefault="00AA62AB">
            <w:pPr>
              <w:pStyle w:val="FigureorTabletext"/>
              <w:spacing w:line="240" w:lineRule="auto"/>
              <w:rPr>
                <w:del w:id="2148" w:author="Daniel Noble" w:date="2023-09-04T11:16:00Z"/>
                <w:rFonts w:ascii="Times New Roman" w:hAnsi="Times New Roman"/>
                <w:b/>
              </w:rPr>
              <w:pPrChange w:id="2149" w:author="Daniel Noble" w:date="2023-07-12T13:16:00Z">
                <w:pPr>
                  <w:pStyle w:val="FigureorTabletext"/>
                  <w:spacing w:line="480" w:lineRule="auto"/>
                </w:pPr>
              </w:pPrChange>
            </w:pPr>
            <w:del w:id="2150" w:author="Daniel Noble" w:date="2023-09-04T11:16:00Z">
              <w:r w:rsidRPr="00AA62AB" w:rsidDel="00855D11">
                <w:rPr>
                  <w:rFonts w:ascii="Times New Roman" w:hAnsi="Times New Roman"/>
                  <w:b/>
                </w:rPr>
                <w:delText>-2.119</w:delText>
              </w:r>
            </w:del>
          </w:p>
        </w:tc>
        <w:tc>
          <w:tcPr>
            <w:tcW w:w="0" w:type="auto"/>
            <w:tcPrChange w:id="2151" w:author="Daniel Noble" w:date="2023-07-12T13:38:00Z">
              <w:tcPr>
                <w:tcW w:w="0" w:type="auto"/>
              </w:tcPr>
            </w:tcPrChange>
          </w:tcPr>
          <w:p w14:paraId="175C680A" w14:textId="19669FD7" w:rsidR="00AA62AB" w:rsidRPr="00AA62AB" w:rsidDel="00855D11" w:rsidRDefault="00AA62AB">
            <w:pPr>
              <w:pStyle w:val="FigureorTabletext"/>
              <w:spacing w:line="240" w:lineRule="auto"/>
              <w:rPr>
                <w:del w:id="2152" w:author="Daniel Noble" w:date="2023-09-04T11:16:00Z"/>
                <w:rFonts w:ascii="Times New Roman" w:hAnsi="Times New Roman"/>
                <w:b/>
              </w:rPr>
              <w:pPrChange w:id="2153" w:author="Daniel Noble" w:date="2023-07-12T13:16:00Z">
                <w:pPr>
                  <w:pStyle w:val="FigureorTabletext"/>
                  <w:spacing w:line="480" w:lineRule="auto"/>
                </w:pPr>
              </w:pPrChange>
            </w:pPr>
            <w:del w:id="2154" w:author="Daniel Noble" w:date="2023-09-04T11:16:00Z">
              <w:r w:rsidRPr="00AA62AB" w:rsidDel="00855D11">
                <w:rPr>
                  <w:rFonts w:ascii="Times New Roman" w:hAnsi="Times New Roman"/>
                  <w:b/>
                </w:rPr>
                <w:delText>-2.055</w:delText>
              </w:r>
            </w:del>
          </w:p>
        </w:tc>
      </w:tr>
      <w:tr w:rsidR="00AA62AB" w:rsidRPr="00AA62AB" w:rsidDel="00855D11" w14:paraId="42CD089F" w14:textId="7F905163" w:rsidTr="009B7891">
        <w:tblPrEx>
          <w:tblW w:w="0" w:type="auto"/>
          <w:jc w:val="center"/>
          <w:tblLook w:val="07E0" w:firstRow="1" w:lastRow="1" w:firstColumn="1" w:lastColumn="1" w:noHBand="1" w:noVBand="1"/>
          <w:tblPrExChange w:id="2155" w:author="Daniel Noble" w:date="2023-07-12T13:38:00Z">
            <w:tblPrEx>
              <w:tblW w:w="0" w:type="auto"/>
              <w:jc w:val="center"/>
              <w:tblLook w:val="07E0" w:firstRow="1" w:lastRow="1" w:firstColumn="1" w:lastColumn="1" w:noHBand="1" w:noVBand="1"/>
            </w:tblPrEx>
          </w:tblPrExChange>
        </w:tblPrEx>
        <w:trPr>
          <w:trHeight w:val="374"/>
          <w:jc w:val="center"/>
          <w:del w:id="2156" w:author="Daniel Noble" w:date="2023-09-04T11:16:00Z"/>
          <w:trPrChange w:id="2157" w:author="Daniel Noble" w:date="2023-07-12T13:38:00Z">
            <w:trPr>
              <w:trHeight w:val="374"/>
              <w:jc w:val="center"/>
            </w:trPr>
          </w:trPrChange>
        </w:trPr>
        <w:tc>
          <w:tcPr>
            <w:tcW w:w="0" w:type="auto"/>
            <w:tcBorders>
              <w:bottom w:val="single" w:sz="4" w:space="0" w:color="auto"/>
            </w:tcBorders>
            <w:tcPrChange w:id="2158" w:author="Daniel Noble" w:date="2023-07-12T13:38:00Z">
              <w:tcPr>
                <w:tcW w:w="0" w:type="auto"/>
              </w:tcPr>
            </w:tcPrChange>
          </w:tcPr>
          <w:p w14:paraId="372084CE" w14:textId="5CF6E904" w:rsidR="00AA62AB" w:rsidRPr="00AA62AB" w:rsidDel="00855D11" w:rsidRDefault="00AA62AB">
            <w:pPr>
              <w:pStyle w:val="FigureorTabletext"/>
              <w:spacing w:line="240" w:lineRule="auto"/>
              <w:rPr>
                <w:del w:id="2159" w:author="Daniel Noble" w:date="2023-09-04T11:16:00Z"/>
                <w:rFonts w:ascii="Times New Roman" w:hAnsi="Times New Roman"/>
              </w:rPr>
              <w:pPrChange w:id="2160" w:author="Daniel Noble" w:date="2023-07-12T13:16:00Z">
                <w:pPr>
                  <w:pStyle w:val="FigureorTabletext"/>
                  <w:spacing w:line="480" w:lineRule="auto"/>
                </w:pPr>
              </w:pPrChange>
            </w:pPr>
            <w:del w:id="2161"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2162" w:author="Daniel Noble" w:date="2023-07-12T13:38:00Z">
              <w:tcPr>
                <w:tcW w:w="0" w:type="auto"/>
              </w:tcPr>
            </w:tcPrChange>
          </w:tcPr>
          <w:p w14:paraId="7593A2EE" w14:textId="0ED1B132" w:rsidR="00AA62AB" w:rsidRPr="00AA62AB" w:rsidDel="00855D11" w:rsidRDefault="00AA62AB">
            <w:pPr>
              <w:pStyle w:val="FigureorTabletext"/>
              <w:spacing w:line="240" w:lineRule="auto"/>
              <w:rPr>
                <w:del w:id="2163" w:author="Daniel Noble" w:date="2023-09-04T11:16:00Z"/>
                <w:rFonts w:ascii="Times New Roman" w:hAnsi="Times New Roman"/>
                <w:b/>
              </w:rPr>
              <w:pPrChange w:id="2164" w:author="Daniel Noble" w:date="2023-07-12T13:16:00Z">
                <w:pPr>
                  <w:pStyle w:val="FigureorTabletext"/>
                  <w:spacing w:line="480" w:lineRule="auto"/>
                </w:pPr>
              </w:pPrChange>
            </w:pPr>
            <w:del w:id="2165" w:author="Daniel Noble" w:date="2023-09-04T11:16:00Z">
              <w:r w:rsidRPr="00AA62AB" w:rsidDel="00855D11">
                <w:rPr>
                  <w:rFonts w:ascii="Times New Roman" w:hAnsi="Times New Roman"/>
                  <w:b/>
                </w:rPr>
                <w:delText>-0.047</w:delText>
              </w:r>
            </w:del>
          </w:p>
        </w:tc>
        <w:tc>
          <w:tcPr>
            <w:tcW w:w="0" w:type="auto"/>
            <w:tcBorders>
              <w:bottom w:val="single" w:sz="4" w:space="0" w:color="auto"/>
            </w:tcBorders>
            <w:tcPrChange w:id="2166" w:author="Daniel Noble" w:date="2023-07-12T13:38:00Z">
              <w:tcPr>
                <w:tcW w:w="0" w:type="auto"/>
              </w:tcPr>
            </w:tcPrChange>
          </w:tcPr>
          <w:p w14:paraId="3BDE8B55" w14:textId="71BBEF21" w:rsidR="00AA62AB" w:rsidRPr="00AA62AB" w:rsidDel="00855D11" w:rsidRDefault="00AA62AB">
            <w:pPr>
              <w:pStyle w:val="FigureorTabletext"/>
              <w:spacing w:line="240" w:lineRule="auto"/>
              <w:rPr>
                <w:del w:id="2167" w:author="Daniel Noble" w:date="2023-09-04T11:16:00Z"/>
                <w:rFonts w:ascii="Times New Roman" w:hAnsi="Times New Roman"/>
                <w:b/>
              </w:rPr>
              <w:pPrChange w:id="2168" w:author="Daniel Noble" w:date="2023-07-12T13:16:00Z">
                <w:pPr>
                  <w:pStyle w:val="FigureorTabletext"/>
                  <w:spacing w:line="480" w:lineRule="auto"/>
                </w:pPr>
              </w:pPrChange>
            </w:pPr>
            <w:del w:id="2169" w:author="Daniel Noble" w:date="2023-09-04T11:16:00Z">
              <w:r w:rsidRPr="00AA62AB" w:rsidDel="00855D11">
                <w:rPr>
                  <w:rFonts w:ascii="Times New Roman" w:hAnsi="Times New Roman"/>
                  <w:b/>
                </w:rPr>
                <w:delText>-0.084</w:delText>
              </w:r>
            </w:del>
          </w:p>
        </w:tc>
        <w:tc>
          <w:tcPr>
            <w:tcW w:w="0" w:type="auto"/>
            <w:tcBorders>
              <w:bottom w:val="single" w:sz="4" w:space="0" w:color="auto"/>
            </w:tcBorders>
            <w:tcPrChange w:id="2170" w:author="Daniel Noble" w:date="2023-07-12T13:38:00Z">
              <w:tcPr>
                <w:tcW w:w="0" w:type="auto"/>
              </w:tcPr>
            </w:tcPrChange>
          </w:tcPr>
          <w:p w14:paraId="639413EB" w14:textId="72FD6ECB" w:rsidR="00AA62AB" w:rsidRPr="00AA62AB" w:rsidDel="00855D11" w:rsidRDefault="00AA62AB">
            <w:pPr>
              <w:pStyle w:val="FigureorTabletext"/>
              <w:spacing w:line="240" w:lineRule="auto"/>
              <w:rPr>
                <w:del w:id="2171" w:author="Daniel Noble" w:date="2023-09-04T11:16:00Z"/>
                <w:rFonts w:ascii="Times New Roman" w:hAnsi="Times New Roman"/>
                <w:b/>
              </w:rPr>
              <w:pPrChange w:id="2172" w:author="Daniel Noble" w:date="2023-07-12T13:16:00Z">
                <w:pPr>
                  <w:pStyle w:val="FigureorTabletext"/>
                  <w:spacing w:line="480" w:lineRule="auto"/>
                </w:pPr>
              </w:pPrChange>
            </w:pPr>
            <w:del w:id="2173" w:author="Daniel Noble" w:date="2023-09-04T11:16:00Z">
              <w:r w:rsidRPr="00AA62AB" w:rsidDel="00855D11">
                <w:rPr>
                  <w:rFonts w:ascii="Times New Roman" w:hAnsi="Times New Roman"/>
                  <w:b/>
                </w:rPr>
                <w:delText>-0.01</w:delText>
              </w:r>
            </w:del>
          </w:p>
        </w:tc>
      </w:tr>
    </w:tbl>
    <w:p w14:paraId="2B521226" w14:textId="5E8F3587" w:rsidR="00F76718" w:rsidRPr="00AA62AB" w:rsidDel="00855D11" w:rsidRDefault="00F76718">
      <w:pPr>
        <w:pStyle w:val="TableCaption"/>
        <w:contextualSpacing/>
        <w:rPr>
          <w:del w:id="2174" w:author="Daniel Noble" w:date="2023-09-04T11:16:00Z"/>
          <w:rFonts w:ascii="Times New Roman" w:hAnsi="Times New Roman" w:cs="Times New Roman"/>
          <w:i w:val="0"/>
          <w:iCs/>
        </w:rPr>
        <w:pPrChange w:id="2175"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74"/>
        <w:gridCol w:w="1899"/>
        <w:gridCol w:w="1516"/>
        <w:gridCol w:w="1487"/>
        <w:tblGridChange w:id="2176">
          <w:tblGrid>
            <w:gridCol w:w="4674"/>
            <w:gridCol w:w="1899"/>
            <w:gridCol w:w="1516"/>
            <w:gridCol w:w="1487"/>
          </w:tblGrid>
        </w:tblGridChange>
      </w:tblGrid>
      <w:tr w:rsidR="00AA62AB" w:rsidRPr="00AA62AB" w:rsidDel="00855D11" w14:paraId="19282F73" w14:textId="67DAC515" w:rsidTr="000D60D5">
        <w:trPr>
          <w:trHeight w:val="1890"/>
          <w:jc w:val="center"/>
          <w:del w:id="2177" w:author="Daniel Noble" w:date="2023-09-04T11:16:00Z"/>
        </w:trPr>
        <w:tc>
          <w:tcPr>
            <w:tcW w:w="0" w:type="auto"/>
            <w:gridSpan w:val="4"/>
            <w:tcBorders>
              <w:bottom w:val="single" w:sz="0" w:space="0" w:color="auto"/>
            </w:tcBorders>
            <w:vAlign w:val="bottom"/>
          </w:tcPr>
          <w:p w14:paraId="18A5512F" w14:textId="3F602E3E" w:rsidR="00AA62AB" w:rsidRPr="00AA62AB" w:rsidDel="00855D11" w:rsidRDefault="00AA62AB">
            <w:pPr>
              <w:pStyle w:val="FigureorTabletext"/>
              <w:spacing w:line="240" w:lineRule="auto"/>
              <w:rPr>
                <w:del w:id="2178" w:author="Daniel Noble" w:date="2023-09-04T11:16:00Z"/>
                <w:rFonts w:ascii="Times New Roman" w:hAnsi="Times New Roman"/>
              </w:rPr>
              <w:pPrChange w:id="2179" w:author="Daniel Noble" w:date="2023-07-12T13:16:00Z">
                <w:pPr>
                  <w:pStyle w:val="FigureorTabletext"/>
                  <w:spacing w:line="480" w:lineRule="auto"/>
                </w:pPr>
              </w:pPrChange>
            </w:pPr>
            <w:del w:id="2180" w:author="Daniel Noble" w:date="2023-09-04T11:16:00Z">
              <w:r w:rsidRPr="00AA62AB" w:rsidDel="00855D11">
                <w:rPr>
                  <w:rStyle w:val="AppendixFigureTableHeaderChar"/>
                  <w:rFonts w:ascii="Times New Roman" w:hAnsi="Times New Roman"/>
                </w:rPr>
                <w:delText>Table S9</w:delText>
              </w:r>
              <w:r w:rsidRPr="00AA62AB" w:rsidDel="00855D11">
                <w:rPr>
                  <w:rFonts w:ascii="Times New Roman" w:hAnsi="Times New Roman"/>
                </w:rPr>
                <w:delText xml:space="preserve"> Estimates from model with main effects of treatment and age only. Bolded estimates are significantly different from zero. * indicates that value is above zero prior to rounding. n</w:delText>
              </w:r>
              <w:r w:rsidRPr="00AA62AB" w:rsidDel="00855D11">
                <w:rPr>
                  <w:rFonts w:ascii="Times New Roman" w:hAnsi="Times New Roman"/>
                  <w:vertAlign w:val="subscript"/>
                </w:rPr>
                <w:delText>obs</w:delText>
              </w:r>
              <w:r w:rsidRPr="00AA62AB" w:rsidDel="00855D11">
                <w:rPr>
                  <w:rFonts w:ascii="Times New Roman" w:hAnsi="Times New Roman"/>
                </w:rPr>
                <w:delText xml:space="preserve"> = 2926. G is the additive genetic variance, </w:delText>
              </w:r>
              <w:r w:rsidRPr="00AA62AB" w:rsidDel="00855D11">
                <w:rPr>
                  <w:rFonts w:ascii="Times New Roman" w:eastAsiaTheme="minorEastAsia" w:hAnsi="Times New Roman"/>
                </w:rPr>
                <w:delText xml:space="preserve">Age measured in days was z-transformed (mean = 361.34, SD = 185.16). </w:delText>
              </w:r>
            </w:del>
          </w:p>
        </w:tc>
      </w:tr>
      <w:tr w:rsidR="00AA62AB" w:rsidRPr="00AA62AB" w:rsidDel="00855D11" w14:paraId="432369AD" w14:textId="58D0BEF5" w:rsidTr="000D60D5">
        <w:trPr>
          <w:trHeight w:val="374"/>
          <w:jc w:val="center"/>
          <w:del w:id="2181" w:author="Daniel Noble" w:date="2023-09-04T11:16:00Z"/>
        </w:trPr>
        <w:tc>
          <w:tcPr>
            <w:tcW w:w="0" w:type="auto"/>
            <w:tcBorders>
              <w:bottom w:val="single" w:sz="0" w:space="0" w:color="auto"/>
            </w:tcBorders>
            <w:vAlign w:val="bottom"/>
          </w:tcPr>
          <w:p w14:paraId="35B10B2C" w14:textId="5A262FF2" w:rsidR="00AA62AB" w:rsidRPr="00AA62AB" w:rsidDel="00855D11" w:rsidRDefault="00AA62AB">
            <w:pPr>
              <w:pStyle w:val="FigureorTabletext"/>
              <w:spacing w:line="240" w:lineRule="auto"/>
              <w:rPr>
                <w:del w:id="2182" w:author="Daniel Noble" w:date="2023-09-04T11:16:00Z"/>
                <w:rFonts w:ascii="Times New Roman" w:hAnsi="Times New Roman"/>
              </w:rPr>
              <w:pPrChange w:id="2183" w:author="Daniel Noble" w:date="2023-07-12T13:16:00Z">
                <w:pPr>
                  <w:pStyle w:val="FigureorTabletext"/>
                  <w:spacing w:line="480" w:lineRule="auto"/>
                </w:pPr>
              </w:pPrChange>
            </w:pPr>
            <w:del w:id="2184"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640659E5" w14:textId="4F8D12D4" w:rsidR="00AA62AB" w:rsidRPr="00AA62AB" w:rsidDel="00855D11" w:rsidRDefault="00AA62AB">
            <w:pPr>
              <w:pStyle w:val="FigureorTabletext"/>
              <w:spacing w:line="240" w:lineRule="auto"/>
              <w:rPr>
                <w:del w:id="2185" w:author="Daniel Noble" w:date="2023-09-04T11:16:00Z"/>
                <w:rFonts w:ascii="Times New Roman" w:hAnsi="Times New Roman"/>
              </w:rPr>
              <w:pPrChange w:id="2186" w:author="Daniel Noble" w:date="2023-07-12T13:16:00Z">
                <w:pPr>
                  <w:pStyle w:val="FigureorTabletext"/>
                  <w:spacing w:line="480" w:lineRule="auto"/>
                </w:pPr>
              </w:pPrChange>
            </w:pPr>
            <w:del w:id="2187"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62B387E5" w14:textId="24E9BF77" w:rsidR="00AA62AB" w:rsidRPr="00AA62AB" w:rsidDel="00855D11" w:rsidRDefault="00AA62AB">
            <w:pPr>
              <w:pStyle w:val="FigureorTabletext"/>
              <w:spacing w:line="240" w:lineRule="auto"/>
              <w:rPr>
                <w:del w:id="2188" w:author="Daniel Noble" w:date="2023-09-04T11:16:00Z"/>
                <w:rFonts w:ascii="Times New Roman" w:hAnsi="Times New Roman"/>
              </w:rPr>
              <w:pPrChange w:id="2189" w:author="Daniel Noble" w:date="2023-07-12T13:16:00Z">
                <w:pPr>
                  <w:pStyle w:val="FigureorTabletext"/>
                  <w:spacing w:line="480" w:lineRule="auto"/>
                </w:pPr>
              </w:pPrChange>
            </w:pPr>
            <w:del w:id="2190"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1C715700" w14:textId="0D358234" w:rsidR="00AA62AB" w:rsidRPr="00AA62AB" w:rsidDel="00855D11" w:rsidRDefault="00AA62AB">
            <w:pPr>
              <w:pStyle w:val="FigureorTabletext"/>
              <w:spacing w:line="240" w:lineRule="auto"/>
              <w:rPr>
                <w:del w:id="2191" w:author="Daniel Noble" w:date="2023-09-04T11:16:00Z"/>
                <w:rFonts w:ascii="Times New Roman" w:hAnsi="Times New Roman"/>
              </w:rPr>
              <w:pPrChange w:id="2192" w:author="Daniel Noble" w:date="2023-07-12T13:16:00Z">
                <w:pPr>
                  <w:pStyle w:val="FigureorTabletext"/>
                  <w:spacing w:line="480" w:lineRule="auto"/>
                </w:pPr>
              </w:pPrChange>
            </w:pPr>
            <w:del w:id="2193" w:author="Daniel Noble" w:date="2023-09-04T11:16:00Z">
              <w:r w:rsidRPr="00AA62AB" w:rsidDel="00855D11">
                <w:rPr>
                  <w:rFonts w:ascii="Times New Roman" w:hAnsi="Times New Roman"/>
                </w:rPr>
                <w:delText>Upper</w:delText>
              </w:r>
            </w:del>
          </w:p>
        </w:tc>
      </w:tr>
      <w:tr w:rsidR="00AA62AB" w:rsidRPr="00AA62AB" w:rsidDel="00855D11" w14:paraId="6C9A12FC" w14:textId="6DF97704" w:rsidTr="000D60D5">
        <w:trPr>
          <w:trHeight w:val="390"/>
          <w:jc w:val="center"/>
          <w:del w:id="2194" w:author="Daniel Noble" w:date="2023-09-04T11:16:00Z"/>
        </w:trPr>
        <w:tc>
          <w:tcPr>
            <w:tcW w:w="0" w:type="auto"/>
          </w:tcPr>
          <w:p w14:paraId="4099E10C" w14:textId="76291B0E" w:rsidR="00AA62AB" w:rsidRPr="00AA62AB" w:rsidDel="00855D11" w:rsidRDefault="00AA62AB">
            <w:pPr>
              <w:pStyle w:val="FigureorTabletext"/>
              <w:spacing w:line="240" w:lineRule="auto"/>
              <w:rPr>
                <w:del w:id="2195" w:author="Daniel Noble" w:date="2023-09-04T11:16:00Z"/>
                <w:rFonts w:ascii="Times New Roman" w:hAnsi="Times New Roman"/>
                <w:i/>
                <w:iCs/>
              </w:rPr>
              <w:pPrChange w:id="2196" w:author="Daniel Noble" w:date="2023-07-12T13:16:00Z">
                <w:pPr>
                  <w:pStyle w:val="FigureorTabletext"/>
                  <w:spacing w:line="480" w:lineRule="auto"/>
                </w:pPr>
              </w:pPrChange>
            </w:pPr>
            <w:del w:id="2197" w:author="Daniel Noble" w:date="2023-09-04T11:16:00Z">
              <w:r w:rsidRPr="00AA62AB" w:rsidDel="00855D11">
                <w:rPr>
                  <w:rFonts w:ascii="Times New Roman" w:hAnsi="Times New Roman"/>
                  <w:i/>
                  <w:iCs/>
                </w:rPr>
                <w:delText>Fixed effects</w:delText>
              </w:r>
            </w:del>
          </w:p>
        </w:tc>
        <w:tc>
          <w:tcPr>
            <w:tcW w:w="0" w:type="auto"/>
          </w:tcPr>
          <w:p w14:paraId="6A5B62F9" w14:textId="21FFD748" w:rsidR="00AA62AB" w:rsidRPr="00AA62AB" w:rsidDel="00855D11" w:rsidRDefault="00AA62AB">
            <w:pPr>
              <w:pStyle w:val="FigureorTabletext"/>
              <w:spacing w:line="240" w:lineRule="auto"/>
              <w:rPr>
                <w:del w:id="2198" w:author="Daniel Noble" w:date="2023-09-04T11:16:00Z"/>
                <w:rFonts w:ascii="Times New Roman" w:hAnsi="Times New Roman"/>
                <w:b/>
              </w:rPr>
              <w:pPrChange w:id="2199" w:author="Daniel Noble" w:date="2023-07-12T13:16:00Z">
                <w:pPr>
                  <w:pStyle w:val="FigureorTabletext"/>
                  <w:spacing w:line="480" w:lineRule="auto"/>
                </w:pPr>
              </w:pPrChange>
            </w:pPr>
          </w:p>
        </w:tc>
        <w:tc>
          <w:tcPr>
            <w:tcW w:w="0" w:type="auto"/>
          </w:tcPr>
          <w:p w14:paraId="4EF0CD96" w14:textId="6EF2ADE9" w:rsidR="00AA62AB" w:rsidRPr="00AA62AB" w:rsidDel="00855D11" w:rsidRDefault="00AA62AB">
            <w:pPr>
              <w:pStyle w:val="FigureorTabletext"/>
              <w:spacing w:line="240" w:lineRule="auto"/>
              <w:rPr>
                <w:del w:id="2200" w:author="Daniel Noble" w:date="2023-09-04T11:16:00Z"/>
                <w:rFonts w:ascii="Times New Roman" w:hAnsi="Times New Roman"/>
                <w:b/>
              </w:rPr>
              <w:pPrChange w:id="2201" w:author="Daniel Noble" w:date="2023-07-12T13:16:00Z">
                <w:pPr>
                  <w:pStyle w:val="FigureorTabletext"/>
                  <w:spacing w:line="480" w:lineRule="auto"/>
                </w:pPr>
              </w:pPrChange>
            </w:pPr>
          </w:p>
        </w:tc>
        <w:tc>
          <w:tcPr>
            <w:tcW w:w="0" w:type="auto"/>
          </w:tcPr>
          <w:p w14:paraId="070BD940" w14:textId="6F06ABCB" w:rsidR="00AA62AB" w:rsidRPr="00AA62AB" w:rsidDel="00855D11" w:rsidRDefault="00AA62AB">
            <w:pPr>
              <w:pStyle w:val="FigureorTabletext"/>
              <w:spacing w:line="240" w:lineRule="auto"/>
              <w:rPr>
                <w:del w:id="2202" w:author="Daniel Noble" w:date="2023-09-04T11:16:00Z"/>
                <w:rFonts w:ascii="Times New Roman" w:hAnsi="Times New Roman"/>
                <w:b/>
              </w:rPr>
              <w:pPrChange w:id="2203" w:author="Daniel Noble" w:date="2023-07-12T13:16:00Z">
                <w:pPr>
                  <w:pStyle w:val="FigureorTabletext"/>
                  <w:spacing w:line="480" w:lineRule="auto"/>
                </w:pPr>
              </w:pPrChange>
            </w:pPr>
          </w:p>
        </w:tc>
      </w:tr>
      <w:tr w:rsidR="00AA62AB" w:rsidRPr="00AA62AB" w:rsidDel="00855D11" w14:paraId="3C24C7DE" w14:textId="76329196" w:rsidTr="000D60D5">
        <w:trPr>
          <w:trHeight w:val="374"/>
          <w:jc w:val="center"/>
          <w:del w:id="2204" w:author="Daniel Noble" w:date="2023-09-04T11:16:00Z"/>
        </w:trPr>
        <w:tc>
          <w:tcPr>
            <w:tcW w:w="0" w:type="auto"/>
          </w:tcPr>
          <w:p w14:paraId="6DD74A3A" w14:textId="3F7DE5B2" w:rsidR="00AA62AB" w:rsidRPr="00AA62AB" w:rsidDel="00855D11" w:rsidRDefault="00AA62AB">
            <w:pPr>
              <w:pStyle w:val="FigureorTabletext"/>
              <w:spacing w:line="240" w:lineRule="auto"/>
              <w:rPr>
                <w:del w:id="2205" w:author="Daniel Noble" w:date="2023-09-04T11:16:00Z"/>
                <w:rFonts w:ascii="Times New Roman" w:hAnsi="Times New Roman"/>
              </w:rPr>
              <w:pPrChange w:id="2206" w:author="Daniel Noble" w:date="2023-07-12T13:16:00Z">
                <w:pPr>
                  <w:pStyle w:val="FigureorTabletext"/>
                  <w:spacing w:line="480" w:lineRule="auto"/>
                </w:pPr>
              </w:pPrChange>
            </w:pPr>
            <w:del w:id="2207" w:author="Daniel Noble" w:date="2023-09-04T11:16:00Z">
              <w:r w:rsidRPr="00AA62AB" w:rsidDel="00855D11">
                <w:rPr>
                  <w:rFonts w:ascii="Times New Roman" w:hAnsi="Times New Roman"/>
                </w:rPr>
                <w:delText>Intercept</w:delText>
              </w:r>
            </w:del>
          </w:p>
        </w:tc>
        <w:tc>
          <w:tcPr>
            <w:tcW w:w="0" w:type="auto"/>
          </w:tcPr>
          <w:p w14:paraId="7747767F" w14:textId="7E497606" w:rsidR="00AA62AB" w:rsidRPr="00AA62AB" w:rsidDel="00855D11" w:rsidRDefault="00AA62AB">
            <w:pPr>
              <w:pStyle w:val="FigureorTabletext"/>
              <w:spacing w:line="240" w:lineRule="auto"/>
              <w:rPr>
                <w:del w:id="2208" w:author="Daniel Noble" w:date="2023-09-04T11:16:00Z"/>
                <w:rFonts w:ascii="Times New Roman" w:hAnsi="Times New Roman"/>
                <w:b/>
              </w:rPr>
              <w:pPrChange w:id="2209" w:author="Daniel Noble" w:date="2023-07-12T13:16:00Z">
                <w:pPr>
                  <w:pStyle w:val="FigureorTabletext"/>
                  <w:spacing w:line="480" w:lineRule="auto"/>
                </w:pPr>
              </w:pPrChange>
            </w:pPr>
            <w:del w:id="2210" w:author="Daniel Noble" w:date="2023-09-04T11:16:00Z">
              <w:r w:rsidRPr="00AA62AB" w:rsidDel="00855D11">
                <w:rPr>
                  <w:rFonts w:ascii="Times New Roman" w:hAnsi="Times New Roman"/>
                  <w:b/>
                </w:rPr>
                <w:delText>-0.997</w:delText>
              </w:r>
            </w:del>
          </w:p>
        </w:tc>
        <w:tc>
          <w:tcPr>
            <w:tcW w:w="0" w:type="auto"/>
          </w:tcPr>
          <w:p w14:paraId="0B99E7D7" w14:textId="69CD7B2A" w:rsidR="00AA62AB" w:rsidRPr="00AA62AB" w:rsidDel="00855D11" w:rsidRDefault="00AA62AB">
            <w:pPr>
              <w:pStyle w:val="FigureorTabletext"/>
              <w:spacing w:line="240" w:lineRule="auto"/>
              <w:rPr>
                <w:del w:id="2211" w:author="Daniel Noble" w:date="2023-09-04T11:16:00Z"/>
                <w:rFonts w:ascii="Times New Roman" w:hAnsi="Times New Roman"/>
                <w:b/>
              </w:rPr>
              <w:pPrChange w:id="2212" w:author="Daniel Noble" w:date="2023-07-12T13:16:00Z">
                <w:pPr>
                  <w:pStyle w:val="FigureorTabletext"/>
                  <w:spacing w:line="480" w:lineRule="auto"/>
                </w:pPr>
              </w:pPrChange>
            </w:pPr>
            <w:del w:id="2213" w:author="Daniel Noble" w:date="2023-09-04T11:16:00Z">
              <w:r w:rsidRPr="00AA62AB" w:rsidDel="00855D11">
                <w:rPr>
                  <w:rFonts w:ascii="Times New Roman" w:hAnsi="Times New Roman"/>
                  <w:b/>
                </w:rPr>
                <w:delText>-1.015</w:delText>
              </w:r>
            </w:del>
          </w:p>
        </w:tc>
        <w:tc>
          <w:tcPr>
            <w:tcW w:w="0" w:type="auto"/>
          </w:tcPr>
          <w:p w14:paraId="2A5FE6C4" w14:textId="5650D61A" w:rsidR="00AA62AB" w:rsidRPr="00AA62AB" w:rsidDel="00855D11" w:rsidRDefault="00AA62AB">
            <w:pPr>
              <w:pStyle w:val="FigureorTabletext"/>
              <w:spacing w:line="240" w:lineRule="auto"/>
              <w:rPr>
                <w:del w:id="2214" w:author="Daniel Noble" w:date="2023-09-04T11:16:00Z"/>
                <w:rFonts w:ascii="Times New Roman" w:hAnsi="Times New Roman"/>
                <w:b/>
              </w:rPr>
              <w:pPrChange w:id="2215" w:author="Daniel Noble" w:date="2023-07-12T13:16:00Z">
                <w:pPr>
                  <w:pStyle w:val="FigureorTabletext"/>
                  <w:spacing w:line="480" w:lineRule="auto"/>
                </w:pPr>
              </w:pPrChange>
            </w:pPr>
            <w:del w:id="2216" w:author="Daniel Noble" w:date="2023-09-04T11:16:00Z">
              <w:r w:rsidRPr="00AA62AB" w:rsidDel="00855D11">
                <w:rPr>
                  <w:rFonts w:ascii="Times New Roman" w:hAnsi="Times New Roman"/>
                  <w:b/>
                </w:rPr>
                <w:delText>-0.979</w:delText>
              </w:r>
            </w:del>
          </w:p>
        </w:tc>
      </w:tr>
      <w:tr w:rsidR="00AA62AB" w:rsidRPr="00AA62AB" w:rsidDel="00855D11" w14:paraId="3E732E4F" w14:textId="39C8FB15" w:rsidTr="000D60D5">
        <w:trPr>
          <w:trHeight w:val="374"/>
          <w:jc w:val="center"/>
          <w:del w:id="2217" w:author="Daniel Noble" w:date="2023-09-04T11:16:00Z"/>
        </w:trPr>
        <w:tc>
          <w:tcPr>
            <w:tcW w:w="0" w:type="auto"/>
          </w:tcPr>
          <w:p w14:paraId="6A14613E" w14:textId="0CF8E8A3" w:rsidR="00AA62AB" w:rsidRPr="00AA62AB" w:rsidDel="00855D11" w:rsidRDefault="00AA62AB">
            <w:pPr>
              <w:pStyle w:val="FigureorTabletext"/>
              <w:spacing w:line="240" w:lineRule="auto"/>
              <w:rPr>
                <w:del w:id="2218" w:author="Daniel Noble" w:date="2023-09-04T11:16:00Z"/>
                <w:rFonts w:ascii="Times New Roman" w:hAnsi="Times New Roman"/>
              </w:rPr>
              <w:pPrChange w:id="2219" w:author="Daniel Noble" w:date="2023-07-12T13:16:00Z">
                <w:pPr>
                  <w:pStyle w:val="FigureorTabletext"/>
                  <w:spacing w:line="480" w:lineRule="auto"/>
                </w:pPr>
              </w:pPrChange>
            </w:pPr>
            <w:del w:id="2220" w:author="Daniel Noble" w:date="2023-09-04T11:16:00Z">
              <w:r w:rsidRPr="00AA62AB" w:rsidDel="00855D11">
                <w:rPr>
                  <w:rFonts w:ascii="Times New Roman" w:hAnsi="Times New Roman"/>
                </w:rPr>
                <w:delText>Treatment</w:delText>
              </w:r>
            </w:del>
          </w:p>
        </w:tc>
        <w:tc>
          <w:tcPr>
            <w:tcW w:w="0" w:type="auto"/>
          </w:tcPr>
          <w:p w14:paraId="2AE3804F" w14:textId="081F5D30" w:rsidR="00AA62AB" w:rsidRPr="00AA62AB" w:rsidDel="00855D11" w:rsidRDefault="00AA62AB">
            <w:pPr>
              <w:pStyle w:val="FigureorTabletext"/>
              <w:spacing w:line="240" w:lineRule="auto"/>
              <w:rPr>
                <w:del w:id="2221" w:author="Daniel Noble" w:date="2023-09-04T11:16:00Z"/>
                <w:rFonts w:ascii="Times New Roman" w:hAnsi="Times New Roman"/>
                <w:b/>
              </w:rPr>
              <w:pPrChange w:id="2222" w:author="Daniel Noble" w:date="2023-07-12T13:16:00Z">
                <w:pPr>
                  <w:pStyle w:val="FigureorTabletext"/>
                  <w:spacing w:line="480" w:lineRule="auto"/>
                </w:pPr>
              </w:pPrChange>
            </w:pPr>
            <w:del w:id="2223" w:author="Daniel Noble" w:date="2023-09-04T11:16:00Z">
              <w:r w:rsidRPr="00AA62AB" w:rsidDel="00855D11">
                <w:rPr>
                  <w:rFonts w:ascii="Times New Roman" w:hAnsi="Times New Roman"/>
                  <w:b/>
                </w:rPr>
                <w:delText>-0.069</w:delText>
              </w:r>
            </w:del>
          </w:p>
        </w:tc>
        <w:tc>
          <w:tcPr>
            <w:tcW w:w="0" w:type="auto"/>
          </w:tcPr>
          <w:p w14:paraId="74BE290B" w14:textId="5111D59A" w:rsidR="00AA62AB" w:rsidRPr="00AA62AB" w:rsidDel="00855D11" w:rsidRDefault="00AA62AB">
            <w:pPr>
              <w:pStyle w:val="FigureorTabletext"/>
              <w:spacing w:line="240" w:lineRule="auto"/>
              <w:rPr>
                <w:del w:id="2224" w:author="Daniel Noble" w:date="2023-09-04T11:16:00Z"/>
                <w:rFonts w:ascii="Times New Roman" w:hAnsi="Times New Roman"/>
                <w:b/>
              </w:rPr>
              <w:pPrChange w:id="2225" w:author="Daniel Noble" w:date="2023-07-12T13:16:00Z">
                <w:pPr>
                  <w:pStyle w:val="FigureorTabletext"/>
                  <w:spacing w:line="480" w:lineRule="auto"/>
                </w:pPr>
              </w:pPrChange>
            </w:pPr>
            <w:del w:id="2226" w:author="Daniel Noble" w:date="2023-09-04T11:16:00Z">
              <w:r w:rsidRPr="00AA62AB" w:rsidDel="00855D11">
                <w:rPr>
                  <w:rFonts w:ascii="Times New Roman" w:hAnsi="Times New Roman"/>
                  <w:b/>
                </w:rPr>
                <w:delText>-0.095</w:delText>
              </w:r>
            </w:del>
          </w:p>
        </w:tc>
        <w:tc>
          <w:tcPr>
            <w:tcW w:w="0" w:type="auto"/>
          </w:tcPr>
          <w:p w14:paraId="3E397CBD" w14:textId="084E2AB4" w:rsidR="00AA62AB" w:rsidRPr="00AA62AB" w:rsidDel="00855D11" w:rsidRDefault="00AA62AB">
            <w:pPr>
              <w:pStyle w:val="FigureorTabletext"/>
              <w:spacing w:line="240" w:lineRule="auto"/>
              <w:rPr>
                <w:del w:id="2227" w:author="Daniel Noble" w:date="2023-09-04T11:16:00Z"/>
                <w:rFonts w:ascii="Times New Roman" w:hAnsi="Times New Roman"/>
                <w:b/>
              </w:rPr>
              <w:pPrChange w:id="2228" w:author="Daniel Noble" w:date="2023-07-12T13:16:00Z">
                <w:pPr>
                  <w:pStyle w:val="FigureorTabletext"/>
                  <w:spacing w:line="480" w:lineRule="auto"/>
                </w:pPr>
              </w:pPrChange>
            </w:pPr>
            <w:del w:id="2229" w:author="Daniel Noble" w:date="2023-09-04T11:16:00Z">
              <w:r w:rsidRPr="00AA62AB" w:rsidDel="00855D11">
                <w:rPr>
                  <w:rFonts w:ascii="Times New Roman" w:hAnsi="Times New Roman"/>
                  <w:b/>
                </w:rPr>
                <w:delText>-0.046</w:delText>
              </w:r>
            </w:del>
          </w:p>
        </w:tc>
      </w:tr>
      <w:tr w:rsidR="00AA62AB" w:rsidRPr="00AA62AB" w:rsidDel="00855D11" w14:paraId="3C31C3B1" w14:textId="635848C4" w:rsidTr="000D60D5">
        <w:trPr>
          <w:trHeight w:val="374"/>
          <w:jc w:val="center"/>
          <w:del w:id="2230" w:author="Daniel Noble" w:date="2023-09-04T11:16:00Z"/>
        </w:trPr>
        <w:tc>
          <w:tcPr>
            <w:tcW w:w="0" w:type="auto"/>
          </w:tcPr>
          <w:p w14:paraId="63C469C2" w14:textId="51696B5B" w:rsidR="00AA62AB" w:rsidRPr="00AA62AB" w:rsidDel="00855D11" w:rsidRDefault="00AA62AB">
            <w:pPr>
              <w:pStyle w:val="FigureorTabletext"/>
              <w:spacing w:line="240" w:lineRule="auto"/>
              <w:rPr>
                <w:del w:id="2231" w:author="Daniel Noble" w:date="2023-09-04T11:16:00Z"/>
                <w:rFonts w:ascii="Times New Roman" w:hAnsi="Times New Roman"/>
              </w:rPr>
              <w:pPrChange w:id="2232" w:author="Daniel Noble" w:date="2023-07-12T13:16:00Z">
                <w:pPr>
                  <w:pStyle w:val="FigureorTabletext"/>
                  <w:spacing w:line="480" w:lineRule="auto"/>
                </w:pPr>
              </w:pPrChange>
            </w:pPr>
            <w:del w:id="2233" w:author="Daniel Noble" w:date="2023-09-04T11:16:00Z">
              <w:r w:rsidRPr="00AA62AB" w:rsidDel="00855D11">
                <w:rPr>
                  <w:rFonts w:ascii="Times New Roman" w:hAnsi="Times New Roman"/>
                </w:rPr>
                <w:delText>Age</w:delText>
              </w:r>
            </w:del>
          </w:p>
        </w:tc>
        <w:tc>
          <w:tcPr>
            <w:tcW w:w="0" w:type="auto"/>
          </w:tcPr>
          <w:p w14:paraId="011A283F" w14:textId="78A3C515" w:rsidR="00AA62AB" w:rsidRPr="00AA62AB" w:rsidDel="00855D11" w:rsidRDefault="00AA62AB">
            <w:pPr>
              <w:pStyle w:val="FigureorTabletext"/>
              <w:spacing w:line="240" w:lineRule="auto"/>
              <w:rPr>
                <w:del w:id="2234" w:author="Daniel Noble" w:date="2023-09-04T11:16:00Z"/>
                <w:rFonts w:ascii="Times New Roman" w:hAnsi="Times New Roman"/>
                <w:b/>
              </w:rPr>
              <w:pPrChange w:id="2235" w:author="Daniel Noble" w:date="2023-07-12T13:16:00Z">
                <w:pPr>
                  <w:pStyle w:val="FigureorTabletext"/>
                  <w:spacing w:line="480" w:lineRule="auto"/>
                </w:pPr>
              </w:pPrChange>
            </w:pPr>
            <w:del w:id="2236" w:author="Daniel Noble" w:date="2023-09-04T11:16:00Z">
              <w:r w:rsidRPr="00AA62AB" w:rsidDel="00855D11">
                <w:rPr>
                  <w:rFonts w:ascii="Times New Roman" w:hAnsi="Times New Roman"/>
                  <w:b/>
                </w:rPr>
                <w:delText>0.504</w:delText>
              </w:r>
            </w:del>
          </w:p>
        </w:tc>
        <w:tc>
          <w:tcPr>
            <w:tcW w:w="0" w:type="auto"/>
          </w:tcPr>
          <w:p w14:paraId="6386BA86" w14:textId="7213152D" w:rsidR="00AA62AB" w:rsidRPr="00AA62AB" w:rsidDel="00855D11" w:rsidRDefault="00AA62AB">
            <w:pPr>
              <w:pStyle w:val="FigureorTabletext"/>
              <w:spacing w:line="240" w:lineRule="auto"/>
              <w:rPr>
                <w:del w:id="2237" w:author="Daniel Noble" w:date="2023-09-04T11:16:00Z"/>
                <w:rFonts w:ascii="Times New Roman" w:hAnsi="Times New Roman"/>
                <w:b/>
              </w:rPr>
              <w:pPrChange w:id="2238" w:author="Daniel Noble" w:date="2023-07-12T13:16:00Z">
                <w:pPr>
                  <w:pStyle w:val="FigureorTabletext"/>
                  <w:spacing w:line="480" w:lineRule="auto"/>
                </w:pPr>
              </w:pPrChange>
            </w:pPr>
            <w:del w:id="2239" w:author="Daniel Noble" w:date="2023-09-04T11:16:00Z">
              <w:r w:rsidRPr="00AA62AB" w:rsidDel="00855D11">
                <w:rPr>
                  <w:rFonts w:ascii="Times New Roman" w:hAnsi="Times New Roman"/>
                  <w:b/>
                </w:rPr>
                <w:delText>0.481</w:delText>
              </w:r>
            </w:del>
          </w:p>
        </w:tc>
        <w:tc>
          <w:tcPr>
            <w:tcW w:w="0" w:type="auto"/>
          </w:tcPr>
          <w:p w14:paraId="42AE8504" w14:textId="2D8F08FB" w:rsidR="00AA62AB" w:rsidRPr="00AA62AB" w:rsidDel="00855D11" w:rsidRDefault="00AA62AB">
            <w:pPr>
              <w:pStyle w:val="FigureorTabletext"/>
              <w:spacing w:line="240" w:lineRule="auto"/>
              <w:rPr>
                <w:del w:id="2240" w:author="Daniel Noble" w:date="2023-09-04T11:16:00Z"/>
                <w:rFonts w:ascii="Times New Roman" w:hAnsi="Times New Roman"/>
                <w:b/>
              </w:rPr>
              <w:pPrChange w:id="2241" w:author="Daniel Noble" w:date="2023-07-12T13:16:00Z">
                <w:pPr>
                  <w:pStyle w:val="FigureorTabletext"/>
                  <w:spacing w:line="480" w:lineRule="auto"/>
                </w:pPr>
              </w:pPrChange>
            </w:pPr>
            <w:del w:id="2242" w:author="Daniel Noble" w:date="2023-09-04T11:16:00Z">
              <w:r w:rsidRPr="00AA62AB" w:rsidDel="00855D11">
                <w:rPr>
                  <w:rFonts w:ascii="Times New Roman" w:hAnsi="Times New Roman"/>
                  <w:b/>
                </w:rPr>
                <w:delText>0.526</w:delText>
              </w:r>
            </w:del>
          </w:p>
        </w:tc>
      </w:tr>
      <w:tr w:rsidR="00AA62AB" w:rsidRPr="00AA62AB" w:rsidDel="00855D11" w14:paraId="565DAB30" w14:textId="3912B38D" w:rsidTr="000D60D5">
        <w:trPr>
          <w:trHeight w:val="374"/>
          <w:jc w:val="center"/>
          <w:del w:id="2243" w:author="Daniel Noble" w:date="2023-09-04T11:16:00Z"/>
        </w:trPr>
        <w:tc>
          <w:tcPr>
            <w:tcW w:w="0" w:type="auto"/>
          </w:tcPr>
          <w:p w14:paraId="5C2D43F3" w14:textId="178CBA80" w:rsidR="00AA62AB" w:rsidRPr="00AA62AB" w:rsidDel="00855D11" w:rsidRDefault="00AA62AB">
            <w:pPr>
              <w:pStyle w:val="FigureorTabletext"/>
              <w:spacing w:line="240" w:lineRule="auto"/>
              <w:rPr>
                <w:del w:id="2244" w:author="Daniel Noble" w:date="2023-09-04T11:16:00Z"/>
                <w:rFonts w:ascii="Times New Roman" w:hAnsi="Times New Roman"/>
              </w:rPr>
              <w:pPrChange w:id="2245" w:author="Daniel Noble" w:date="2023-07-12T13:16:00Z">
                <w:pPr>
                  <w:pStyle w:val="FigureorTabletext"/>
                  <w:spacing w:line="480" w:lineRule="auto"/>
                </w:pPr>
              </w:pPrChange>
            </w:pPr>
            <w:del w:id="2246" w:author="Daniel Noble" w:date="2023-09-04T11:16:00Z">
              <w:r w:rsidRPr="00AA62AB" w:rsidDel="00855D11">
                <w:rPr>
                  <w:rFonts w:ascii="Times New Roman" w:hAnsi="Times New Roman"/>
                </w:rPr>
                <w:delText>Age</w:delText>
              </w:r>
              <w:r w:rsidRPr="00AA62AB" w:rsidDel="00855D11">
                <w:rPr>
                  <w:rFonts w:ascii="Times New Roman" w:hAnsi="Times New Roman"/>
                  <w:vertAlign w:val="superscript"/>
                </w:rPr>
                <w:delText>2</w:delText>
              </w:r>
            </w:del>
          </w:p>
        </w:tc>
        <w:tc>
          <w:tcPr>
            <w:tcW w:w="0" w:type="auto"/>
          </w:tcPr>
          <w:p w14:paraId="4F94BBA2" w14:textId="5964B658" w:rsidR="00AA62AB" w:rsidRPr="00AA62AB" w:rsidDel="00855D11" w:rsidRDefault="00AA62AB">
            <w:pPr>
              <w:pStyle w:val="FigureorTabletext"/>
              <w:spacing w:line="240" w:lineRule="auto"/>
              <w:rPr>
                <w:del w:id="2247" w:author="Daniel Noble" w:date="2023-09-04T11:16:00Z"/>
                <w:rFonts w:ascii="Times New Roman" w:hAnsi="Times New Roman"/>
                <w:b/>
              </w:rPr>
              <w:pPrChange w:id="2248" w:author="Daniel Noble" w:date="2023-07-12T13:16:00Z">
                <w:pPr>
                  <w:pStyle w:val="FigureorTabletext"/>
                  <w:spacing w:line="480" w:lineRule="auto"/>
                </w:pPr>
              </w:pPrChange>
            </w:pPr>
            <w:del w:id="2249" w:author="Daniel Noble" w:date="2023-09-04T11:16:00Z">
              <w:r w:rsidRPr="00AA62AB" w:rsidDel="00855D11">
                <w:rPr>
                  <w:rFonts w:ascii="Times New Roman" w:hAnsi="Times New Roman"/>
                  <w:b/>
                </w:rPr>
                <w:delText>-0.186</w:delText>
              </w:r>
            </w:del>
          </w:p>
        </w:tc>
        <w:tc>
          <w:tcPr>
            <w:tcW w:w="0" w:type="auto"/>
          </w:tcPr>
          <w:p w14:paraId="17EF2772" w14:textId="295334BD" w:rsidR="00AA62AB" w:rsidRPr="00AA62AB" w:rsidDel="00855D11" w:rsidRDefault="00AA62AB">
            <w:pPr>
              <w:pStyle w:val="FigureorTabletext"/>
              <w:spacing w:line="240" w:lineRule="auto"/>
              <w:rPr>
                <w:del w:id="2250" w:author="Daniel Noble" w:date="2023-09-04T11:16:00Z"/>
                <w:rFonts w:ascii="Times New Roman" w:hAnsi="Times New Roman"/>
                <w:b/>
              </w:rPr>
              <w:pPrChange w:id="2251" w:author="Daniel Noble" w:date="2023-07-12T13:16:00Z">
                <w:pPr>
                  <w:pStyle w:val="FigureorTabletext"/>
                  <w:spacing w:line="480" w:lineRule="auto"/>
                </w:pPr>
              </w:pPrChange>
            </w:pPr>
            <w:del w:id="2252" w:author="Daniel Noble" w:date="2023-09-04T11:16:00Z">
              <w:r w:rsidRPr="00AA62AB" w:rsidDel="00855D11">
                <w:rPr>
                  <w:rFonts w:ascii="Times New Roman" w:hAnsi="Times New Roman"/>
                  <w:b/>
                </w:rPr>
                <w:delText>-0.198</w:delText>
              </w:r>
            </w:del>
          </w:p>
        </w:tc>
        <w:tc>
          <w:tcPr>
            <w:tcW w:w="0" w:type="auto"/>
          </w:tcPr>
          <w:p w14:paraId="4CC901FA" w14:textId="3E721169" w:rsidR="00AA62AB" w:rsidRPr="00AA62AB" w:rsidDel="00855D11" w:rsidRDefault="00AA62AB">
            <w:pPr>
              <w:pStyle w:val="FigureorTabletext"/>
              <w:spacing w:line="240" w:lineRule="auto"/>
              <w:rPr>
                <w:del w:id="2253" w:author="Daniel Noble" w:date="2023-09-04T11:16:00Z"/>
                <w:rFonts w:ascii="Times New Roman" w:hAnsi="Times New Roman"/>
                <w:b/>
              </w:rPr>
              <w:pPrChange w:id="2254" w:author="Daniel Noble" w:date="2023-07-12T13:16:00Z">
                <w:pPr>
                  <w:pStyle w:val="FigureorTabletext"/>
                  <w:spacing w:line="480" w:lineRule="auto"/>
                </w:pPr>
              </w:pPrChange>
            </w:pPr>
            <w:del w:id="2255" w:author="Daniel Noble" w:date="2023-09-04T11:16:00Z">
              <w:r w:rsidRPr="00AA62AB" w:rsidDel="00855D11">
                <w:rPr>
                  <w:rFonts w:ascii="Times New Roman" w:hAnsi="Times New Roman"/>
                  <w:b/>
                </w:rPr>
                <w:delText>-0.172</w:delText>
              </w:r>
            </w:del>
          </w:p>
        </w:tc>
      </w:tr>
      <w:tr w:rsidR="00AA62AB" w:rsidRPr="00AA62AB" w:rsidDel="00855D11" w14:paraId="3A50166C" w14:textId="0F5112FC" w:rsidTr="000D60D5">
        <w:trPr>
          <w:trHeight w:val="193"/>
          <w:jc w:val="center"/>
          <w:del w:id="2256" w:author="Daniel Noble" w:date="2023-09-04T11:16:00Z"/>
        </w:trPr>
        <w:tc>
          <w:tcPr>
            <w:tcW w:w="0" w:type="auto"/>
          </w:tcPr>
          <w:p w14:paraId="627D2255" w14:textId="28DE7B42" w:rsidR="00AA62AB" w:rsidRPr="00AA62AB" w:rsidDel="00855D11" w:rsidRDefault="00AA62AB">
            <w:pPr>
              <w:pStyle w:val="FigureorTabletext"/>
              <w:spacing w:line="240" w:lineRule="auto"/>
              <w:rPr>
                <w:del w:id="2257" w:author="Daniel Noble" w:date="2023-09-04T11:16:00Z"/>
                <w:rFonts w:ascii="Times New Roman" w:hAnsi="Times New Roman"/>
                <w:i/>
                <w:iCs/>
              </w:rPr>
              <w:pPrChange w:id="2258" w:author="Daniel Noble" w:date="2023-07-12T13:16:00Z">
                <w:pPr>
                  <w:pStyle w:val="FigureorTabletext"/>
                  <w:spacing w:line="480" w:lineRule="auto"/>
                </w:pPr>
              </w:pPrChange>
            </w:pPr>
            <w:del w:id="2259" w:author="Daniel Noble" w:date="2023-09-04T11:16:00Z">
              <w:r w:rsidRPr="00AA62AB" w:rsidDel="00855D11">
                <w:rPr>
                  <w:rFonts w:ascii="Times New Roman" w:hAnsi="Times New Roman"/>
                  <w:i/>
                  <w:iCs/>
                </w:rPr>
                <w:delText>Random effects</w:delText>
              </w:r>
            </w:del>
          </w:p>
        </w:tc>
        <w:tc>
          <w:tcPr>
            <w:tcW w:w="0" w:type="auto"/>
          </w:tcPr>
          <w:p w14:paraId="759B052C" w14:textId="7A2B60C0" w:rsidR="00AA62AB" w:rsidRPr="00AA62AB" w:rsidDel="00855D11" w:rsidRDefault="00AA62AB">
            <w:pPr>
              <w:pStyle w:val="FigureorTabletext"/>
              <w:spacing w:line="240" w:lineRule="auto"/>
              <w:rPr>
                <w:del w:id="2260" w:author="Daniel Noble" w:date="2023-09-04T11:16:00Z"/>
                <w:rFonts w:ascii="Times New Roman" w:hAnsi="Times New Roman"/>
                <w:b/>
              </w:rPr>
              <w:pPrChange w:id="2261" w:author="Daniel Noble" w:date="2023-07-12T13:16:00Z">
                <w:pPr>
                  <w:pStyle w:val="FigureorTabletext"/>
                  <w:spacing w:line="480" w:lineRule="auto"/>
                </w:pPr>
              </w:pPrChange>
            </w:pPr>
          </w:p>
        </w:tc>
        <w:tc>
          <w:tcPr>
            <w:tcW w:w="0" w:type="auto"/>
          </w:tcPr>
          <w:p w14:paraId="57225135" w14:textId="6D2B946B" w:rsidR="00AA62AB" w:rsidRPr="00AA62AB" w:rsidDel="00855D11" w:rsidRDefault="00AA62AB">
            <w:pPr>
              <w:pStyle w:val="FigureorTabletext"/>
              <w:spacing w:line="240" w:lineRule="auto"/>
              <w:rPr>
                <w:del w:id="2262" w:author="Daniel Noble" w:date="2023-09-04T11:16:00Z"/>
                <w:rFonts w:ascii="Times New Roman" w:hAnsi="Times New Roman"/>
                <w:b/>
              </w:rPr>
              <w:pPrChange w:id="2263" w:author="Daniel Noble" w:date="2023-07-12T13:16:00Z">
                <w:pPr>
                  <w:pStyle w:val="FigureorTabletext"/>
                  <w:spacing w:line="480" w:lineRule="auto"/>
                </w:pPr>
              </w:pPrChange>
            </w:pPr>
          </w:p>
        </w:tc>
        <w:tc>
          <w:tcPr>
            <w:tcW w:w="0" w:type="auto"/>
          </w:tcPr>
          <w:p w14:paraId="5A925191" w14:textId="3BE9B1A6" w:rsidR="00AA62AB" w:rsidRPr="00AA62AB" w:rsidDel="00855D11" w:rsidRDefault="00AA62AB">
            <w:pPr>
              <w:pStyle w:val="FigureorTabletext"/>
              <w:spacing w:line="240" w:lineRule="auto"/>
              <w:rPr>
                <w:del w:id="2264" w:author="Daniel Noble" w:date="2023-09-04T11:16:00Z"/>
                <w:rFonts w:ascii="Times New Roman" w:hAnsi="Times New Roman"/>
                <w:b/>
              </w:rPr>
              <w:pPrChange w:id="2265" w:author="Daniel Noble" w:date="2023-07-12T13:16:00Z">
                <w:pPr>
                  <w:pStyle w:val="FigureorTabletext"/>
                  <w:spacing w:line="480" w:lineRule="auto"/>
                </w:pPr>
              </w:pPrChange>
            </w:pPr>
          </w:p>
        </w:tc>
      </w:tr>
      <w:tr w:rsidR="00AA62AB" w:rsidRPr="00AA62AB" w:rsidDel="00855D11" w14:paraId="0DB5371C" w14:textId="29926344" w:rsidTr="000D60D5">
        <w:trPr>
          <w:trHeight w:val="374"/>
          <w:jc w:val="center"/>
          <w:del w:id="2266" w:author="Daniel Noble" w:date="2023-09-04T11:16:00Z"/>
        </w:trPr>
        <w:tc>
          <w:tcPr>
            <w:tcW w:w="0" w:type="auto"/>
          </w:tcPr>
          <w:p w14:paraId="2D78F28B" w14:textId="4BC9D4A6" w:rsidR="00AA62AB" w:rsidRPr="00AA62AB" w:rsidDel="00855D11" w:rsidRDefault="00AA62AB">
            <w:pPr>
              <w:pStyle w:val="FigureorTabletext"/>
              <w:spacing w:line="240" w:lineRule="auto"/>
              <w:rPr>
                <w:del w:id="2267" w:author="Daniel Noble" w:date="2023-09-04T11:16:00Z"/>
                <w:rFonts w:ascii="Times New Roman" w:hAnsi="Times New Roman"/>
              </w:rPr>
              <w:pPrChange w:id="2268" w:author="Daniel Noble" w:date="2023-07-12T13:16:00Z">
                <w:pPr>
                  <w:pStyle w:val="FigureorTabletext"/>
                  <w:spacing w:line="480" w:lineRule="auto"/>
                </w:pPr>
              </w:pPrChange>
            </w:pPr>
            <w:del w:id="2269" w:author="Daniel Noble" w:date="2023-09-04T11:16:00Z">
              <w:r w:rsidRPr="00AA62AB" w:rsidDel="00855D11">
                <w:rPr>
                  <w:rFonts w:ascii="Times New Roman" w:hAnsi="Times New Roman"/>
                </w:rPr>
                <w:delText>Maternal variance</w:delText>
              </w:r>
            </w:del>
          </w:p>
        </w:tc>
        <w:tc>
          <w:tcPr>
            <w:tcW w:w="0" w:type="auto"/>
          </w:tcPr>
          <w:p w14:paraId="13FD9903" w14:textId="18EFC75D" w:rsidR="00AA62AB" w:rsidRPr="00AA62AB" w:rsidDel="00855D11" w:rsidRDefault="00AA62AB">
            <w:pPr>
              <w:pStyle w:val="FigureorTabletext"/>
              <w:spacing w:line="240" w:lineRule="auto"/>
              <w:rPr>
                <w:del w:id="2270" w:author="Daniel Noble" w:date="2023-09-04T11:16:00Z"/>
                <w:rFonts w:ascii="Times New Roman" w:hAnsi="Times New Roman"/>
                <w:b/>
              </w:rPr>
              <w:pPrChange w:id="2271" w:author="Daniel Noble" w:date="2023-07-12T13:16:00Z">
                <w:pPr>
                  <w:pStyle w:val="FigureorTabletext"/>
                  <w:spacing w:line="480" w:lineRule="auto"/>
                </w:pPr>
              </w:pPrChange>
            </w:pPr>
          </w:p>
        </w:tc>
        <w:tc>
          <w:tcPr>
            <w:tcW w:w="0" w:type="auto"/>
          </w:tcPr>
          <w:p w14:paraId="02E3CBC1" w14:textId="41BFF335" w:rsidR="00AA62AB" w:rsidRPr="00AA62AB" w:rsidDel="00855D11" w:rsidRDefault="00AA62AB">
            <w:pPr>
              <w:pStyle w:val="FigureorTabletext"/>
              <w:spacing w:line="240" w:lineRule="auto"/>
              <w:rPr>
                <w:del w:id="2272" w:author="Daniel Noble" w:date="2023-09-04T11:16:00Z"/>
                <w:rFonts w:ascii="Times New Roman" w:hAnsi="Times New Roman"/>
                <w:b/>
              </w:rPr>
              <w:pPrChange w:id="2273" w:author="Daniel Noble" w:date="2023-07-12T13:16:00Z">
                <w:pPr>
                  <w:pStyle w:val="FigureorTabletext"/>
                  <w:spacing w:line="480" w:lineRule="auto"/>
                </w:pPr>
              </w:pPrChange>
            </w:pPr>
          </w:p>
        </w:tc>
        <w:tc>
          <w:tcPr>
            <w:tcW w:w="0" w:type="auto"/>
          </w:tcPr>
          <w:p w14:paraId="780C5F69" w14:textId="7BE20979" w:rsidR="00AA62AB" w:rsidRPr="00AA62AB" w:rsidDel="00855D11" w:rsidRDefault="00AA62AB">
            <w:pPr>
              <w:pStyle w:val="FigureorTabletext"/>
              <w:spacing w:line="240" w:lineRule="auto"/>
              <w:rPr>
                <w:del w:id="2274" w:author="Daniel Noble" w:date="2023-09-04T11:16:00Z"/>
                <w:rFonts w:ascii="Times New Roman" w:hAnsi="Times New Roman"/>
                <w:b/>
              </w:rPr>
              <w:pPrChange w:id="2275" w:author="Daniel Noble" w:date="2023-07-12T13:16:00Z">
                <w:pPr>
                  <w:pStyle w:val="FigureorTabletext"/>
                  <w:spacing w:line="480" w:lineRule="auto"/>
                </w:pPr>
              </w:pPrChange>
            </w:pPr>
          </w:p>
        </w:tc>
      </w:tr>
      <w:tr w:rsidR="00AA62AB" w:rsidRPr="00AA62AB" w:rsidDel="00855D11" w14:paraId="03A950C2" w14:textId="6E7BABAD" w:rsidTr="000D60D5">
        <w:trPr>
          <w:trHeight w:val="374"/>
          <w:jc w:val="center"/>
          <w:del w:id="2276" w:author="Daniel Noble" w:date="2023-09-04T11:16:00Z"/>
        </w:trPr>
        <w:tc>
          <w:tcPr>
            <w:tcW w:w="0" w:type="auto"/>
          </w:tcPr>
          <w:p w14:paraId="7C0FF03B" w14:textId="6E3D2E9E" w:rsidR="00AA62AB" w:rsidRPr="00AA62AB" w:rsidDel="00855D11" w:rsidRDefault="00AA62AB">
            <w:pPr>
              <w:pStyle w:val="FigureorTabletext"/>
              <w:spacing w:line="240" w:lineRule="auto"/>
              <w:rPr>
                <w:del w:id="2277" w:author="Daniel Noble" w:date="2023-09-04T11:16:00Z"/>
                <w:rFonts w:ascii="Times New Roman" w:hAnsi="Times New Roman"/>
              </w:rPr>
              <w:pPrChange w:id="2278" w:author="Daniel Noble" w:date="2023-07-12T13:16:00Z">
                <w:pPr>
                  <w:pStyle w:val="FigureorTabletext"/>
                  <w:spacing w:line="480" w:lineRule="auto"/>
                </w:pPr>
              </w:pPrChange>
            </w:pPr>
            <w:del w:id="2279" w:author="Daniel Noble" w:date="2023-09-04T11:16:00Z">
              <w:r w:rsidRPr="00AA62AB" w:rsidDel="00855D11">
                <w:rPr>
                  <w:rFonts w:ascii="Times New Roman" w:hAnsi="Times New Roman"/>
                </w:rPr>
                <w:delText xml:space="preserve">    Intercept</w:delText>
              </w:r>
            </w:del>
          </w:p>
        </w:tc>
        <w:tc>
          <w:tcPr>
            <w:tcW w:w="0" w:type="auto"/>
          </w:tcPr>
          <w:p w14:paraId="0A7FF715" w14:textId="749C9742" w:rsidR="00AA62AB" w:rsidRPr="00AA62AB" w:rsidDel="00855D11" w:rsidRDefault="00AA62AB">
            <w:pPr>
              <w:pStyle w:val="FigureorTabletext"/>
              <w:spacing w:line="240" w:lineRule="auto"/>
              <w:rPr>
                <w:del w:id="2280" w:author="Daniel Noble" w:date="2023-09-04T11:16:00Z"/>
                <w:rFonts w:ascii="Times New Roman" w:hAnsi="Times New Roman"/>
                <w:b/>
              </w:rPr>
              <w:pPrChange w:id="2281" w:author="Daniel Noble" w:date="2023-07-12T13:16:00Z">
                <w:pPr>
                  <w:pStyle w:val="FigureorTabletext"/>
                  <w:spacing w:line="480" w:lineRule="auto"/>
                </w:pPr>
              </w:pPrChange>
            </w:pPr>
            <w:del w:id="2282" w:author="Daniel Noble" w:date="2023-09-04T11:16:00Z">
              <w:r w:rsidRPr="00AA62AB" w:rsidDel="00855D11">
                <w:rPr>
                  <w:rFonts w:ascii="Times New Roman" w:hAnsi="Times New Roman"/>
                  <w:b/>
                </w:rPr>
                <w:delText>0.025</w:delText>
              </w:r>
            </w:del>
          </w:p>
        </w:tc>
        <w:tc>
          <w:tcPr>
            <w:tcW w:w="0" w:type="auto"/>
          </w:tcPr>
          <w:p w14:paraId="6A36869E" w14:textId="29B31004" w:rsidR="00AA62AB" w:rsidRPr="00AA62AB" w:rsidDel="00855D11" w:rsidRDefault="00AA62AB">
            <w:pPr>
              <w:pStyle w:val="FigureorTabletext"/>
              <w:spacing w:line="240" w:lineRule="auto"/>
              <w:rPr>
                <w:del w:id="2283" w:author="Daniel Noble" w:date="2023-09-04T11:16:00Z"/>
                <w:rFonts w:ascii="Times New Roman" w:hAnsi="Times New Roman"/>
                <w:b/>
              </w:rPr>
              <w:pPrChange w:id="2284" w:author="Daniel Noble" w:date="2023-07-12T13:16:00Z">
                <w:pPr>
                  <w:pStyle w:val="FigureorTabletext"/>
                  <w:spacing w:line="480" w:lineRule="auto"/>
                </w:pPr>
              </w:pPrChange>
            </w:pPr>
            <w:del w:id="2285" w:author="Daniel Noble" w:date="2023-09-04T11:16:00Z">
              <w:r w:rsidRPr="00AA62AB" w:rsidDel="00855D11">
                <w:rPr>
                  <w:rFonts w:ascii="Times New Roman" w:hAnsi="Times New Roman"/>
                  <w:b/>
                </w:rPr>
                <w:delText>0.001</w:delText>
              </w:r>
            </w:del>
          </w:p>
        </w:tc>
        <w:tc>
          <w:tcPr>
            <w:tcW w:w="0" w:type="auto"/>
          </w:tcPr>
          <w:p w14:paraId="48D738C2" w14:textId="4D3B1404" w:rsidR="00AA62AB" w:rsidRPr="00AA62AB" w:rsidDel="00855D11" w:rsidRDefault="00AA62AB">
            <w:pPr>
              <w:pStyle w:val="FigureorTabletext"/>
              <w:spacing w:line="240" w:lineRule="auto"/>
              <w:rPr>
                <w:del w:id="2286" w:author="Daniel Noble" w:date="2023-09-04T11:16:00Z"/>
                <w:rFonts w:ascii="Times New Roman" w:hAnsi="Times New Roman"/>
                <w:b/>
              </w:rPr>
              <w:pPrChange w:id="2287" w:author="Daniel Noble" w:date="2023-07-12T13:16:00Z">
                <w:pPr>
                  <w:pStyle w:val="FigureorTabletext"/>
                  <w:spacing w:line="480" w:lineRule="auto"/>
                </w:pPr>
              </w:pPrChange>
            </w:pPr>
            <w:del w:id="2288" w:author="Daniel Noble" w:date="2023-09-04T11:16:00Z">
              <w:r w:rsidRPr="00AA62AB" w:rsidDel="00855D11">
                <w:rPr>
                  <w:rFonts w:ascii="Times New Roman" w:hAnsi="Times New Roman"/>
                  <w:b/>
                </w:rPr>
                <w:delText>0.064</w:delText>
              </w:r>
            </w:del>
          </w:p>
        </w:tc>
      </w:tr>
      <w:tr w:rsidR="00AA62AB" w:rsidRPr="00AA62AB" w:rsidDel="00855D11" w14:paraId="01991277" w14:textId="35CF3B88" w:rsidTr="000D60D5">
        <w:trPr>
          <w:trHeight w:val="374"/>
          <w:jc w:val="center"/>
          <w:del w:id="2289" w:author="Daniel Noble" w:date="2023-09-04T11:16:00Z"/>
        </w:trPr>
        <w:tc>
          <w:tcPr>
            <w:tcW w:w="0" w:type="auto"/>
          </w:tcPr>
          <w:p w14:paraId="118BD3A2" w14:textId="5E9CB8C8" w:rsidR="00AA62AB" w:rsidRPr="00AA62AB" w:rsidDel="00855D11" w:rsidRDefault="00AA62AB">
            <w:pPr>
              <w:pStyle w:val="FigureorTabletext"/>
              <w:spacing w:line="240" w:lineRule="auto"/>
              <w:rPr>
                <w:del w:id="2290" w:author="Daniel Noble" w:date="2023-09-04T11:16:00Z"/>
                <w:rFonts w:ascii="Times New Roman" w:hAnsi="Times New Roman"/>
              </w:rPr>
              <w:pPrChange w:id="2291" w:author="Daniel Noble" w:date="2023-07-12T13:16:00Z">
                <w:pPr>
                  <w:pStyle w:val="FigureorTabletext"/>
                  <w:spacing w:line="480" w:lineRule="auto"/>
                </w:pPr>
              </w:pPrChange>
            </w:pPr>
            <w:del w:id="2292" w:author="Daniel Noble" w:date="2023-09-04T11:16:00Z">
              <w:r w:rsidRPr="00AA62AB" w:rsidDel="00855D11">
                <w:rPr>
                  <w:rFonts w:ascii="Times New Roman" w:hAnsi="Times New Roman"/>
                </w:rPr>
                <w:delText xml:space="preserve">    Slope</w:delText>
              </w:r>
            </w:del>
          </w:p>
        </w:tc>
        <w:tc>
          <w:tcPr>
            <w:tcW w:w="0" w:type="auto"/>
          </w:tcPr>
          <w:p w14:paraId="3C42A752" w14:textId="1BD823A1" w:rsidR="00AA62AB" w:rsidRPr="00AA62AB" w:rsidDel="00855D11" w:rsidRDefault="00AA62AB">
            <w:pPr>
              <w:pStyle w:val="FigureorTabletext"/>
              <w:spacing w:line="240" w:lineRule="auto"/>
              <w:rPr>
                <w:del w:id="2293" w:author="Daniel Noble" w:date="2023-09-04T11:16:00Z"/>
                <w:rFonts w:ascii="Times New Roman" w:hAnsi="Times New Roman"/>
                <w:b/>
              </w:rPr>
              <w:pPrChange w:id="2294" w:author="Daniel Noble" w:date="2023-07-12T13:16:00Z">
                <w:pPr>
                  <w:pStyle w:val="FigureorTabletext"/>
                  <w:spacing w:line="480" w:lineRule="auto"/>
                </w:pPr>
              </w:pPrChange>
            </w:pPr>
            <w:del w:id="2295" w:author="Daniel Noble" w:date="2023-09-04T11:16:00Z">
              <w:r w:rsidRPr="00AA62AB" w:rsidDel="00855D11">
                <w:rPr>
                  <w:rFonts w:ascii="Times New Roman" w:hAnsi="Times New Roman"/>
                  <w:b/>
                </w:rPr>
                <w:delText>0.07</w:delText>
              </w:r>
            </w:del>
          </w:p>
        </w:tc>
        <w:tc>
          <w:tcPr>
            <w:tcW w:w="0" w:type="auto"/>
          </w:tcPr>
          <w:p w14:paraId="6419DAD7" w14:textId="79DC5DFF" w:rsidR="00AA62AB" w:rsidRPr="00AA62AB" w:rsidDel="00855D11" w:rsidRDefault="00AA62AB">
            <w:pPr>
              <w:pStyle w:val="FigureorTabletext"/>
              <w:spacing w:line="240" w:lineRule="auto"/>
              <w:rPr>
                <w:del w:id="2296" w:author="Daniel Noble" w:date="2023-09-04T11:16:00Z"/>
                <w:rFonts w:ascii="Times New Roman" w:hAnsi="Times New Roman"/>
                <w:b/>
              </w:rPr>
              <w:pPrChange w:id="2297" w:author="Daniel Noble" w:date="2023-07-12T13:16:00Z">
                <w:pPr>
                  <w:pStyle w:val="FigureorTabletext"/>
                  <w:spacing w:line="480" w:lineRule="auto"/>
                </w:pPr>
              </w:pPrChange>
            </w:pPr>
            <w:del w:id="2298" w:author="Daniel Noble" w:date="2023-09-04T11:16:00Z">
              <w:r w:rsidRPr="00AA62AB" w:rsidDel="00855D11">
                <w:rPr>
                  <w:rFonts w:ascii="Times New Roman" w:hAnsi="Times New Roman"/>
                  <w:b/>
                </w:rPr>
                <w:delText>0.042</w:delText>
              </w:r>
            </w:del>
          </w:p>
        </w:tc>
        <w:tc>
          <w:tcPr>
            <w:tcW w:w="0" w:type="auto"/>
          </w:tcPr>
          <w:p w14:paraId="4EED5314" w14:textId="5568F015" w:rsidR="00AA62AB" w:rsidRPr="00AA62AB" w:rsidDel="00855D11" w:rsidRDefault="00AA62AB">
            <w:pPr>
              <w:pStyle w:val="FigureorTabletext"/>
              <w:spacing w:line="240" w:lineRule="auto"/>
              <w:rPr>
                <w:del w:id="2299" w:author="Daniel Noble" w:date="2023-09-04T11:16:00Z"/>
                <w:rFonts w:ascii="Times New Roman" w:hAnsi="Times New Roman"/>
                <w:b/>
              </w:rPr>
              <w:pPrChange w:id="2300" w:author="Daniel Noble" w:date="2023-07-12T13:16:00Z">
                <w:pPr>
                  <w:pStyle w:val="FigureorTabletext"/>
                  <w:spacing w:line="480" w:lineRule="auto"/>
                </w:pPr>
              </w:pPrChange>
            </w:pPr>
            <w:del w:id="2301" w:author="Daniel Noble" w:date="2023-09-04T11:16:00Z">
              <w:r w:rsidRPr="00AA62AB" w:rsidDel="00855D11">
                <w:rPr>
                  <w:rFonts w:ascii="Times New Roman" w:hAnsi="Times New Roman"/>
                  <w:b/>
                </w:rPr>
                <w:delText>0.099</w:delText>
              </w:r>
            </w:del>
          </w:p>
        </w:tc>
      </w:tr>
      <w:tr w:rsidR="00AA62AB" w:rsidRPr="00AA62AB" w:rsidDel="00855D11" w14:paraId="53623359" w14:textId="01126919" w:rsidTr="000D60D5">
        <w:trPr>
          <w:trHeight w:val="374"/>
          <w:jc w:val="center"/>
          <w:del w:id="2302" w:author="Daniel Noble" w:date="2023-09-04T11:16:00Z"/>
        </w:trPr>
        <w:tc>
          <w:tcPr>
            <w:tcW w:w="0" w:type="auto"/>
          </w:tcPr>
          <w:p w14:paraId="68661DCB" w14:textId="285D027E" w:rsidR="00AA62AB" w:rsidRPr="00AA62AB" w:rsidDel="00855D11" w:rsidRDefault="00AA62AB">
            <w:pPr>
              <w:pStyle w:val="FigureorTabletext"/>
              <w:spacing w:line="240" w:lineRule="auto"/>
              <w:rPr>
                <w:del w:id="2303" w:author="Daniel Noble" w:date="2023-09-04T11:16:00Z"/>
                <w:rFonts w:ascii="Times New Roman" w:hAnsi="Times New Roman"/>
              </w:rPr>
              <w:pPrChange w:id="2304" w:author="Daniel Noble" w:date="2023-07-12T13:16:00Z">
                <w:pPr>
                  <w:pStyle w:val="FigureorTabletext"/>
                  <w:spacing w:line="480" w:lineRule="auto"/>
                </w:pPr>
              </w:pPrChange>
            </w:pPr>
            <w:del w:id="2305" w:author="Daniel Noble" w:date="2023-09-04T11:16:00Z">
              <w:r w:rsidRPr="00AA62AB" w:rsidDel="00855D11">
                <w:rPr>
                  <w:rFonts w:ascii="Times New Roman" w:hAnsi="Times New Roman"/>
                </w:rPr>
                <w:delText xml:space="preserve">    Quadratic</w:delText>
              </w:r>
            </w:del>
          </w:p>
        </w:tc>
        <w:tc>
          <w:tcPr>
            <w:tcW w:w="0" w:type="auto"/>
          </w:tcPr>
          <w:p w14:paraId="3091E84A" w14:textId="00BACA14" w:rsidR="00AA62AB" w:rsidRPr="00AA62AB" w:rsidDel="00855D11" w:rsidRDefault="00AA62AB">
            <w:pPr>
              <w:pStyle w:val="FigureorTabletext"/>
              <w:spacing w:line="240" w:lineRule="auto"/>
              <w:rPr>
                <w:del w:id="2306" w:author="Daniel Noble" w:date="2023-09-04T11:16:00Z"/>
                <w:rFonts w:ascii="Times New Roman" w:hAnsi="Times New Roman"/>
                <w:b/>
              </w:rPr>
              <w:pPrChange w:id="2307" w:author="Daniel Noble" w:date="2023-07-12T13:16:00Z">
                <w:pPr>
                  <w:pStyle w:val="FigureorTabletext"/>
                  <w:spacing w:line="480" w:lineRule="auto"/>
                </w:pPr>
              </w:pPrChange>
            </w:pPr>
            <w:del w:id="2308" w:author="Daniel Noble" w:date="2023-09-04T11:16:00Z">
              <w:r w:rsidRPr="00AA62AB" w:rsidDel="00855D11">
                <w:rPr>
                  <w:rFonts w:ascii="Times New Roman" w:hAnsi="Times New Roman"/>
                  <w:b/>
                </w:rPr>
                <w:delText>0.017</w:delText>
              </w:r>
            </w:del>
          </w:p>
        </w:tc>
        <w:tc>
          <w:tcPr>
            <w:tcW w:w="0" w:type="auto"/>
          </w:tcPr>
          <w:p w14:paraId="68892144" w14:textId="750503D5" w:rsidR="00AA62AB" w:rsidRPr="00AA62AB" w:rsidDel="00855D11" w:rsidRDefault="00AA62AB">
            <w:pPr>
              <w:pStyle w:val="FigureorTabletext"/>
              <w:spacing w:line="240" w:lineRule="auto"/>
              <w:rPr>
                <w:del w:id="2309" w:author="Daniel Noble" w:date="2023-09-04T11:16:00Z"/>
                <w:rFonts w:ascii="Times New Roman" w:hAnsi="Times New Roman"/>
                <w:b/>
              </w:rPr>
              <w:pPrChange w:id="2310" w:author="Daniel Noble" w:date="2023-07-12T13:16:00Z">
                <w:pPr>
                  <w:pStyle w:val="FigureorTabletext"/>
                  <w:spacing w:line="480" w:lineRule="auto"/>
                </w:pPr>
              </w:pPrChange>
            </w:pPr>
            <w:del w:id="2311" w:author="Daniel Noble" w:date="2023-09-04T11:16:00Z">
              <w:r w:rsidRPr="00AA62AB" w:rsidDel="00855D11">
                <w:rPr>
                  <w:rFonts w:ascii="Times New Roman" w:hAnsi="Times New Roman"/>
                  <w:b/>
                </w:rPr>
                <w:delText>0.001</w:delText>
              </w:r>
            </w:del>
          </w:p>
        </w:tc>
        <w:tc>
          <w:tcPr>
            <w:tcW w:w="0" w:type="auto"/>
          </w:tcPr>
          <w:p w14:paraId="6FCE2B5B" w14:textId="7242A074" w:rsidR="00AA62AB" w:rsidRPr="00AA62AB" w:rsidDel="00855D11" w:rsidRDefault="00AA62AB">
            <w:pPr>
              <w:pStyle w:val="FigureorTabletext"/>
              <w:spacing w:line="240" w:lineRule="auto"/>
              <w:rPr>
                <w:del w:id="2312" w:author="Daniel Noble" w:date="2023-09-04T11:16:00Z"/>
                <w:rFonts w:ascii="Times New Roman" w:hAnsi="Times New Roman"/>
                <w:b/>
              </w:rPr>
              <w:pPrChange w:id="2313" w:author="Daniel Noble" w:date="2023-07-12T13:16:00Z">
                <w:pPr>
                  <w:pStyle w:val="FigureorTabletext"/>
                  <w:spacing w:line="480" w:lineRule="auto"/>
                </w:pPr>
              </w:pPrChange>
            </w:pPr>
            <w:del w:id="2314" w:author="Daniel Noble" w:date="2023-09-04T11:16:00Z">
              <w:r w:rsidRPr="00AA62AB" w:rsidDel="00855D11">
                <w:rPr>
                  <w:rFonts w:ascii="Times New Roman" w:hAnsi="Times New Roman"/>
                  <w:b/>
                </w:rPr>
                <w:delText>0.047</w:delText>
              </w:r>
            </w:del>
          </w:p>
        </w:tc>
      </w:tr>
      <w:tr w:rsidR="00AA62AB" w:rsidRPr="00AA62AB" w:rsidDel="00855D11" w14:paraId="59955295" w14:textId="6EA94EF4" w:rsidTr="000D60D5">
        <w:trPr>
          <w:trHeight w:val="390"/>
          <w:jc w:val="center"/>
          <w:del w:id="2315" w:author="Daniel Noble" w:date="2023-09-04T11:16:00Z"/>
        </w:trPr>
        <w:tc>
          <w:tcPr>
            <w:tcW w:w="0" w:type="auto"/>
          </w:tcPr>
          <w:p w14:paraId="7958CFBF" w14:textId="248E76D1" w:rsidR="00AA62AB" w:rsidRPr="00AA62AB" w:rsidDel="00855D11" w:rsidRDefault="00AA62AB">
            <w:pPr>
              <w:pStyle w:val="FigureorTabletext"/>
              <w:spacing w:line="240" w:lineRule="auto"/>
              <w:rPr>
                <w:del w:id="2316" w:author="Daniel Noble" w:date="2023-09-04T11:16:00Z"/>
                <w:rFonts w:ascii="Times New Roman" w:hAnsi="Times New Roman"/>
              </w:rPr>
              <w:pPrChange w:id="2317" w:author="Daniel Noble" w:date="2023-07-12T13:16:00Z">
                <w:pPr>
                  <w:pStyle w:val="FigureorTabletext"/>
                  <w:spacing w:line="480" w:lineRule="auto"/>
                </w:pPr>
              </w:pPrChange>
            </w:pPr>
            <w:del w:id="2318" w:author="Daniel Noble" w:date="2023-09-04T11:16:00Z">
              <w:r w:rsidRPr="00AA62AB" w:rsidDel="00855D11">
                <w:rPr>
                  <w:rFonts w:ascii="Times New Roman" w:hAnsi="Times New Roman"/>
                </w:rPr>
                <w:delText xml:space="preserve">    Cor intercept - slope</w:delText>
              </w:r>
            </w:del>
          </w:p>
        </w:tc>
        <w:tc>
          <w:tcPr>
            <w:tcW w:w="0" w:type="auto"/>
          </w:tcPr>
          <w:p w14:paraId="5F26BA3C" w14:textId="71DE6967" w:rsidR="00AA62AB" w:rsidRPr="00AA62AB" w:rsidDel="00855D11" w:rsidRDefault="00AA62AB">
            <w:pPr>
              <w:pStyle w:val="FigureorTabletext"/>
              <w:spacing w:line="240" w:lineRule="auto"/>
              <w:rPr>
                <w:del w:id="2319" w:author="Daniel Noble" w:date="2023-09-04T11:16:00Z"/>
                <w:rFonts w:ascii="Times New Roman" w:hAnsi="Times New Roman"/>
              </w:rPr>
              <w:pPrChange w:id="2320" w:author="Daniel Noble" w:date="2023-07-12T13:16:00Z">
                <w:pPr>
                  <w:pStyle w:val="FigureorTabletext"/>
                  <w:spacing w:line="480" w:lineRule="auto"/>
                </w:pPr>
              </w:pPrChange>
            </w:pPr>
            <w:del w:id="2321" w:author="Daniel Noble" w:date="2023-09-04T11:16:00Z">
              <w:r w:rsidRPr="00AA62AB" w:rsidDel="00855D11">
                <w:rPr>
                  <w:rFonts w:ascii="Times New Roman" w:hAnsi="Times New Roman"/>
                </w:rPr>
                <w:delText>-0.057</w:delText>
              </w:r>
            </w:del>
          </w:p>
        </w:tc>
        <w:tc>
          <w:tcPr>
            <w:tcW w:w="0" w:type="auto"/>
          </w:tcPr>
          <w:p w14:paraId="6BC386B5" w14:textId="1A8C3DD0" w:rsidR="00AA62AB" w:rsidRPr="00AA62AB" w:rsidDel="00855D11" w:rsidRDefault="00AA62AB">
            <w:pPr>
              <w:pStyle w:val="FigureorTabletext"/>
              <w:spacing w:line="240" w:lineRule="auto"/>
              <w:rPr>
                <w:del w:id="2322" w:author="Daniel Noble" w:date="2023-09-04T11:16:00Z"/>
                <w:rFonts w:ascii="Times New Roman" w:hAnsi="Times New Roman"/>
              </w:rPr>
              <w:pPrChange w:id="2323" w:author="Daniel Noble" w:date="2023-07-12T13:16:00Z">
                <w:pPr>
                  <w:pStyle w:val="FigureorTabletext"/>
                  <w:spacing w:line="480" w:lineRule="auto"/>
                </w:pPr>
              </w:pPrChange>
            </w:pPr>
            <w:del w:id="2324" w:author="Daniel Noble" w:date="2023-09-04T11:16:00Z">
              <w:r w:rsidRPr="00AA62AB" w:rsidDel="00855D11">
                <w:rPr>
                  <w:rFonts w:ascii="Times New Roman" w:hAnsi="Times New Roman"/>
                </w:rPr>
                <w:delText>-0.871</w:delText>
              </w:r>
            </w:del>
          </w:p>
        </w:tc>
        <w:tc>
          <w:tcPr>
            <w:tcW w:w="0" w:type="auto"/>
          </w:tcPr>
          <w:p w14:paraId="4713B1B5" w14:textId="64175874" w:rsidR="00AA62AB" w:rsidRPr="00AA62AB" w:rsidDel="00855D11" w:rsidRDefault="00AA62AB">
            <w:pPr>
              <w:pStyle w:val="FigureorTabletext"/>
              <w:spacing w:line="240" w:lineRule="auto"/>
              <w:rPr>
                <w:del w:id="2325" w:author="Daniel Noble" w:date="2023-09-04T11:16:00Z"/>
                <w:rFonts w:ascii="Times New Roman" w:hAnsi="Times New Roman"/>
              </w:rPr>
              <w:pPrChange w:id="2326" w:author="Daniel Noble" w:date="2023-07-12T13:16:00Z">
                <w:pPr>
                  <w:pStyle w:val="FigureorTabletext"/>
                  <w:spacing w:line="480" w:lineRule="auto"/>
                </w:pPr>
              </w:pPrChange>
            </w:pPr>
            <w:del w:id="2327" w:author="Daniel Noble" w:date="2023-09-04T11:16:00Z">
              <w:r w:rsidRPr="00AA62AB" w:rsidDel="00855D11">
                <w:rPr>
                  <w:rFonts w:ascii="Times New Roman" w:hAnsi="Times New Roman"/>
                </w:rPr>
                <w:delText>0.811</w:delText>
              </w:r>
            </w:del>
          </w:p>
        </w:tc>
      </w:tr>
      <w:tr w:rsidR="00AA62AB" w:rsidRPr="00AA62AB" w:rsidDel="00855D11" w14:paraId="3F9FC0C1" w14:textId="30CF098A" w:rsidTr="000D60D5">
        <w:trPr>
          <w:trHeight w:val="374"/>
          <w:jc w:val="center"/>
          <w:del w:id="2328" w:author="Daniel Noble" w:date="2023-09-04T11:16:00Z"/>
        </w:trPr>
        <w:tc>
          <w:tcPr>
            <w:tcW w:w="0" w:type="auto"/>
          </w:tcPr>
          <w:p w14:paraId="508DF233" w14:textId="66589496" w:rsidR="00AA62AB" w:rsidRPr="00AA62AB" w:rsidDel="00855D11" w:rsidRDefault="00AA62AB">
            <w:pPr>
              <w:pStyle w:val="FigureorTabletext"/>
              <w:spacing w:line="240" w:lineRule="auto"/>
              <w:rPr>
                <w:del w:id="2329" w:author="Daniel Noble" w:date="2023-09-04T11:16:00Z"/>
                <w:rFonts w:ascii="Times New Roman" w:hAnsi="Times New Roman"/>
              </w:rPr>
              <w:pPrChange w:id="2330" w:author="Daniel Noble" w:date="2023-07-12T13:16:00Z">
                <w:pPr>
                  <w:pStyle w:val="FigureorTabletext"/>
                  <w:spacing w:line="480" w:lineRule="auto"/>
                </w:pPr>
              </w:pPrChange>
            </w:pPr>
            <w:del w:id="2331" w:author="Daniel Noble" w:date="2023-09-04T11:16:00Z">
              <w:r w:rsidRPr="00AA62AB" w:rsidDel="00855D11">
                <w:rPr>
                  <w:rFonts w:ascii="Times New Roman" w:hAnsi="Times New Roman"/>
                </w:rPr>
                <w:delText xml:space="preserve">    Cor intercept - quadratic</w:delText>
              </w:r>
            </w:del>
          </w:p>
        </w:tc>
        <w:tc>
          <w:tcPr>
            <w:tcW w:w="0" w:type="auto"/>
          </w:tcPr>
          <w:p w14:paraId="709160B9" w14:textId="63737853" w:rsidR="00AA62AB" w:rsidRPr="00AA62AB" w:rsidDel="00855D11" w:rsidRDefault="00AA62AB">
            <w:pPr>
              <w:pStyle w:val="FigureorTabletext"/>
              <w:spacing w:line="240" w:lineRule="auto"/>
              <w:rPr>
                <w:del w:id="2332" w:author="Daniel Noble" w:date="2023-09-04T11:16:00Z"/>
                <w:rFonts w:ascii="Times New Roman" w:hAnsi="Times New Roman"/>
              </w:rPr>
              <w:pPrChange w:id="2333" w:author="Daniel Noble" w:date="2023-07-12T13:16:00Z">
                <w:pPr>
                  <w:pStyle w:val="FigureorTabletext"/>
                  <w:spacing w:line="480" w:lineRule="auto"/>
                </w:pPr>
              </w:pPrChange>
            </w:pPr>
            <w:del w:id="2334" w:author="Daniel Noble" w:date="2023-09-04T11:16:00Z">
              <w:r w:rsidRPr="00AA62AB" w:rsidDel="00855D11">
                <w:rPr>
                  <w:rFonts w:ascii="Times New Roman" w:hAnsi="Times New Roman"/>
                </w:rPr>
                <w:delText>-0.163</w:delText>
              </w:r>
            </w:del>
          </w:p>
        </w:tc>
        <w:tc>
          <w:tcPr>
            <w:tcW w:w="0" w:type="auto"/>
          </w:tcPr>
          <w:p w14:paraId="14387D04" w14:textId="12769391" w:rsidR="00AA62AB" w:rsidRPr="00AA62AB" w:rsidDel="00855D11" w:rsidRDefault="00AA62AB">
            <w:pPr>
              <w:pStyle w:val="FigureorTabletext"/>
              <w:spacing w:line="240" w:lineRule="auto"/>
              <w:rPr>
                <w:del w:id="2335" w:author="Daniel Noble" w:date="2023-09-04T11:16:00Z"/>
                <w:rFonts w:ascii="Times New Roman" w:hAnsi="Times New Roman"/>
              </w:rPr>
              <w:pPrChange w:id="2336" w:author="Daniel Noble" w:date="2023-07-12T13:16:00Z">
                <w:pPr>
                  <w:pStyle w:val="FigureorTabletext"/>
                  <w:spacing w:line="480" w:lineRule="auto"/>
                </w:pPr>
              </w:pPrChange>
            </w:pPr>
            <w:del w:id="2337" w:author="Daniel Noble" w:date="2023-09-04T11:16:00Z">
              <w:r w:rsidRPr="00AA62AB" w:rsidDel="00855D11">
                <w:rPr>
                  <w:rFonts w:ascii="Times New Roman" w:hAnsi="Times New Roman"/>
                </w:rPr>
                <w:delText>-0.924</w:delText>
              </w:r>
            </w:del>
          </w:p>
        </w:tc>
        <w:tc>
          <w:tcPr>
            <w:tcW w:w="0" w:type="auto"/>
          </w:tcPr>
          <w:p w14:paraId="5620B3D4" w14:textId="4C9CA767" w:rsidR="00AA62AB" w:rsidRPr="00AA62AB" w:rsidDel="00855D11" w:rsidRDefault="00AA62AB">
            <w:pPr>
              <w:pStyle w:val="FigureorTabletext"/>
              <w:spacing w:line="240" w:lineRule="auto"/>
              <w:rPr>
                <w:del w:id="2338" w:author="Daniel Noble" w:date="2023-09-04T11:16:00Z"/>
                <w:rFonts w:ascii="Times New Roman" w:hAnsi="Times New Roman"/>
              </w:rPr>
              <w:pPrChange w:id="2339" w:author="Daniel Noble" w:date="2023-07-12T13:16:00Z">
                <w:pPr>
                  <w:pStyle w:val="FigureorTabletext"/>
                  <w:spacing w:line="480" w:lineRule="auto"/>
                </w:pPr>
              </w:pPrChange>
            </w:pPr>
            <w:del w:id="2340" w:author="Daniel Noble" w:date="2023-09-04T11:16:00Z">
              <w:r w:rsidRPr="00AA62AB" w:rsidDel="00855D11">
                <w:rPr>
                  <w:rFonts w:ascii="Times New Roman" w:hAnsi="Times New Roman"/>
                </w:rPr>
                <w:delText>0.84</w:delText>
              </w:r>
            </w:del>
          </w:p>
        </w:tc>
      </w:tr>
      <w:tr w:rsidR="00AA62AB" w:rsidRPr="00AA62AB" w:rsidDel="00855D11" w14:paraId="5F372829" w14:textId="0E5F9FEC" w:rsidTr="000D60D5">
        <w:trPr>
          <w:trHeight w:val="374"/>
          <w:jc w:val="center"/>
          <w:del w:id="2341" w:author="Daniel Noble" w:date="2023-09-04T11:16:00Z"/>
        </w:trPr>
        <w:tc>
          <w:tcPr>
            <w:tcW w:w="0" w:type="auto"/>
          </w:tcPr>
          <w:p w14:paraId="6EB285CD" w14:textId="500287A4" w:rsidR="00AA62AB" w:rsidRPr="00AA62AB" w:rsidDel="00855D11" w:rsidRDefault="00AA62AB">
            <w:pPr>
              <w:pStyle w:val="FigureorTabletext"/>
              <w:spacing w:line="240" w:lineRule="auto"/>
              <w:rPr>
                <w:del w:id="2342" w:author="Daniel Noble" w:date="2023-09-04T11:16:00Z"/>
                <w:rFonts w:ascii="Times New Roman" w:hAnsi="Times New Roman"/>
              </w:rPr>
              <w:pPrChange w:id="2343" w:author="Daniel Noble" w:date="2023-07-12T13:16:00Z">
                <w:pPr>
                  <w:pStyle w:val="FigureorTabletext"/>
                  <w:spacing w:line="480" w:lineRule="auto"/>
                </w:pPr>
              </w:pPrChange>
            </w:pPr>
            <w:del w:id="2344" w:author="Daniel Noble" w:date="2023-09-04T11:16:00Z">
              <w:r w:rsidRPr="00AA62AB" w:rsidDel="00855D11">
                <w:rPr>
                  <w:rFonts w:ascii="Times New Roman" w:hAnsi="Times New Roman"/>
                </w:rPr>
                <w:delText xml:space="preserve">    Cor slope - quadratic</w:delText>
              </w:r>
            </w:del>
          </w:p>
        </w:tc>
        <w:tc>
          <w:tcPr>
            <w:tcW w:w="0" w:type="auto"/>
          </w:tcPr>
          <w:p w14:paraId="51C3F392" w14:textId="713F335F" w:rsidR="00AA62AB" w:rsidRPr="00AA62AB" w:rsidDel="00855D11" w:rsidRDefault="00AA62AB">
            <w:pPr>
              <w:pStyle w:val="FigureorTabletext"/>
              <w:spacing w:line="240" w:lineRule="auto"/>
              <w:rPr>
                <w:del w:id="2345" w:author="Daniel Noble" w:date="2023-09-04T11:16:00Z"/>
                <w:rFonts w:ascii="Times New Roman" w:hAnsi="Times New Roman"/>
              </w:rPr>
              <w:pPrChange w:id="2346" w:author="Daniel Noble" w:date="2023-07-12T13:16:00Z">
                <w:pPr>
                  <w:pStyle w:val="FigureorTabletext"/>
                  <w:spacing w:line="480" w:lineRule="auto"/>
                </w:pPr>
              </w:pPrChange>
            </w:pPr>
            <w:del w:id="2347" w:author="Daniel Noble" w:date="2023-09-04T11:16:00Z">
              <w:r w:rsidRPr="00AA62AB" w:rsidDel="00855D11">
                <w:rPr>
                  <w:rFonts w:ascii="Times New Roman" w:hAnsi="Times New Roman"/>
                </w:rPr>
                <w:delText>-0.02</w:delText>
              </w:r>
            </w:del>
          </w:p>
        </w:tc>
        <w:tc>
          <w:tcPr>
            <w:tcW w:w="0" w:type="auto"/>
          </w:tcPr>
          <w:p w14:paraId="656409AB" w14:textId="1FCDAE8F" w:rsidR="00AA62AB" w:rsidRPr="00AA62AB" w:rsidDel="00855D11" w:rsidRDefault="00AA62AB">
            <w:pPr>
              <w:pStyle w:val="FigureorTabletext"/>
              <w:spacing w:line="240" w:lineRule="auto"/>
              <w:rPr>
                <w:del w:id="2348" w:author="Daniel Noble" w:date="2023-09-04T11:16:00Z"/>
                <w:rFonts w:ascii="Times New Roman" w:hAnsi="Times New Roman"/>
              </w:rPr>
              <w:pPrChange w:id="2349" w:author="Daniel Noble" w:date="2023-07-12T13:16:00Z">
                <w:pPr>
                  <w:pStyle w:val="FigureorTabletext"/>
                  <w:spacing w:line="480" w:lineRule="auto"/>
                </w:pPr>
              </w:pPrChange>
            </w:pPr>
            <w:del w:id="2350" w:author="Daniel Noble" w:date="2023-09-04T11:16:00Z">
              <w:r w:rsidRPr="00AA62AB" w:rsidDel="00855D11">
                <w:rPr>
                  <w:rFonts w:ascii="Times New Roman" w:hAnsi="Times New Roman"/>
                </w:rPr>
                <w:delText>-0.865</w:delText>
              </w:r>
            </w:del>
          </w:p>
        </w:tc>
        <w:tc>
          <w:tcPr>
            <w:tcW w:w="0" w:type="auto"/>
          </w:tcPr>
          <w:p w14:paraId="49D3D8F6" w14:textId="2E4B0084" w:rsidR="00AA62AB" w:rsidRPr="00AA62AB" w:rsidDel="00855D11" w:rsidRDefault="00AA62AB">
            <w:pPr>
              <w:pStyle w:val="FigureorTabletext"/>
              <w:spacing w:line="240" w:lineRule="auto"/>
              <w:rPr>
                <w:del w:id="2351" w:author="Daniel Noble" w:date="2023-09-04T11:16:00Z"/>
                <w:rFonts w:ascii="Times New Roman" w:hAnsi="Times New Roman"/>
              </w:rPr>
              <w:pPrChange w:id="2352" w:author="Daniel Noble" w:date="2023-07-12T13:16:00Z">
                <w:pPr>
                  <w:pStyle w:val="FigureorTabletext"/>
                  <w:spacing w:line="480" w:lineRule="auto"/>
                </w:pPr>
              </w:pPrChange>
            </w:pPr>
            <w:del w:id="2353" w:author="Daniel Noble" w:date="2023-09-04T11:16:00Z">
              <w:r w:rsidRPr="00AA62AB" w:rsidDel="00855D11">
                <w:rPr>
                  <w:rFonts w:ascii="Times New Roman" w:hAnsi="Times New Roman"/>
                </w:rPr>
                <w:delText>0.814</w:delText>
              </w:r>
            </w:del>
          </w:p>
        </w:tc>
      </w:tr>
      <w:tr w:rsidR="00AA62AB" w:rsidRPr="00AA62AB" w:rsidDel="00855D11" w14:paraId="7F9703F0" w14:textId="7962E4E9" w:rsidTr="000D60D5">
        <w:trPr>
          <w:trHeight w:val="374"/>
          <w:jc w:val="center"/>
          <w:del w:id="2354" w:author="Daniel Noble" w:date="2023-09-04T11:16:00Z"/>
        </w:trPr>
        <w:tc>
          <w:tcPr>
            <w:tcW w:w="0" w:type="auto"/>
          </w:tcPr>
          <w:p w14:paraId="620CA215" w14:textId="21F21CFF" w:rsidR="00AA62AB" w:rsidRPr="00AA62AB" w:rsidDel="00855D11" w:rsidRDefault="00AA62AB">
            <w:pPr>
              <w:pStyle w:val="FigureorTabletext"/>
              <w:spacing w:line="240" w:lineRule="auto"/>
              <w:rPr>
                <w:del w:id="2355" w:author="Daniel Noble" w:date="2023-09-04T11:16:00Z"/>
                <w:rFonts w:ascii="Times New Roman" w:hAnsi="Times New Roman"/>
              </w:rPr>
              <w:pPrChange w:id="2356" w:author="Daniel Noble" w:date="2023-07-12T13:16:00Z">
                <w:pPr>
                  <w:pStyle w:val="FigureorTabletext"/>
                  <w:spacing w:line="480" w:lineRule="auto"/>
                </w:pPr>
              </w:pPrChange>
            </w:pPr>
            <w:del w:id="2357" w:author="Daniel Noble" w:date="2023-09-04T11:16:00Z">
              <w:r w:rsidRPr="00AA62AB" w:rsidDel="00855D11">
                <w:rPr>
                  <w:rFonts w:ascii="Times New Roman" w:hAnsi="Times New Roman"/>
                </w:rPr>
                <w:delText>Permanent Environment Variance</w:delText>
              </w:r>
            </w:del>
          </w:p>
        </w:tc>
        <w:tc>
          <w:tcPr>
            <w:tcW w:w="0" w:type="auto"/>
          </w:tcPr>
          <w:p w14:paraId="19B2DCC4" w14:textId="57AB0A34" w:rsidR="00AA62AB" w:rsidRPr="00AA62AB" w:rsidDel="00855D11" w:rsidRDefault="00AA62AB">
            <w:pPr>
              <w:pStyle w:val="FigureorTabletext"/>
              <w:spacing w:line="240" w:lineRule="auto"/>
              <w:rPr>
                <w:del w:id="2358" w:author="Daniel Noble" w:date="2023-09-04T11:16:00Z"/>
                <w:rFonts w:ascii="Times New Roman" w:hAnsi="Times New Roman"/>
                <w:b/>
              </w:rPr>
              <w:pPrChange w:id="2359" w:author="Daniel Noble" w:date="2023-07-12T13:16:00Z">
                <w:pPr>
                  <w:pStyle w:val="FigureorTabletext"/>
                  <w:spacing w:line="480" w:lineRule="auto"/>
                </w:pPr>
              </w:pPrChange>
            </w:pPr>
            <w:del w:id="2360" w:author="Daniel Noble" w:date="2023-09-04T11:16:00Z">
              <w:r w:rsidRPr="00AA62AB" w:rsidDel="00855D11">
                <w:rPr>
                  <w:rFonts w:ascii="Times New Roman" w:hAnsi="Times New Roman"/>
                  <w:b/>
                </w:rPr>
                <w:delText>0.055</w:delText>
              </w:r>
            </w:del>
          </w:p>
        </w:tc>
        <w:tc>
          <w:tcPr>
            <w:tcW w:w="0" w:type="auto"/>
          </w:tcPr>
          <w:p w14:paraId="7DCC1C92" w14:textId="140F0136" w:rsidR="00AA62AB" w:rsidRPr="00AA62AB" w:rsidDel="00855D11" w:rsidRDefault="00AA62AB">
            <w:pPr>
              <w:pStyle w:val="FigureorTabletext"/>
              <w:spacing w:line="240" w:lineRule="auto"/>
              <w:rPr>
                <w:del w:id="2361" w:author="Daniel Noble" w:date="2023-09-04T11:16:00Z"/>
                <w:rFonts w:ascii="Times New Roman" w:hAnsi="Times New Roman"/>
                <w:b/>
              </w:rPr>
              <w:pPrChange w:id="2362" w:author="Daniel Noble" w:date="2023-07-12T13:16:00Z">
                <w:pPr>
                  <w:pStyle w:val="FigureorTabletext"/>
                  <w:spacing w:line="480" w:lineRule="auto"/>
                </w:pPr>
              </w:pPrChange>
            </w:pPr>
            <w:del w:id="2363" w:author="Daniel Noble" w:date="2023-09-04T11:16:00Z">
              <w:r w:rsidRPr="00AA62AB" w:rsidDel="00855D11">
                <w:rPr>
                  <w:rFonts w:ascii="Times New Roman" w:hAnsi="Times New Roman"/>
                  <w:b/>
                </w:rPr>
                <w:delText>0.017</w:delText>
              </w:r>
            </w:del>
          </w:p>
        </w:tc>
        <w:tc>
          <w:tcPr>
            <w:tcW w:w="0" w:type="auto"/>
          </w:tcPr>
          <w:p w14:paraId="1A711749" w14:textId="1C335C26" w:rsidR="00AA62AB" w:rsidRPr="00AA62AB" w:rsidDel="00855D11" w:rsidRDefault="00AA62AB">
            <w:pPr>
              <w:pStyle w:val="FigureorTabletext"/>
              <w:spacing w:line="240" w:lineRule="auto"/>
              <w:rPr>
                <w:del w:id="2364" w:author="Daniel Noble" w:date="2023-09-04T11:16:00Z"/>
                <w:rFonts w:ascii="Times New Roman" w:hAnsi="Times New Roman"/>
                <w:b/>
              </w:rPr>
              <w:pPrChange w:id="2365" w:author="Daniel Noble" w:date="2023-07-12T13:16:00Z">
                <w:pPr>
                  <w:pStyle w:val="FigureorTabletext"/>
                  <w:spacing w:line="480" w:lineRule="auto"/>
                </w:pPr>
              </w:pPrChange>
            </w:pPr>
            <w:del w:id="2366" w:author="Daniel Noble" w:date="2023-09-04T11:16:00Z">
              <w:r w:rsidRPr="00AA62AB" w:rsidDel="00855D11">
                <w:rPr>
                  <w:rFonts w:ascii="Times New Roman" w:hAnsi="Times New Roman"/>
                  <w:b/>
                </w:rPr>
                <w:delText>0.081</w:delText>
              </w:r>
            </w:del>
          </w:p>
        </w:tc>
      </w:tr>
      <w:tr w:rsidR="00AA62AB" w:rsidRPr="00AA62AB" w:rsidDel="00855D11" w14:paraId="1A188AE8" w14:textId="659B190A" w:rsidTr="000D60D5">
        <w:trPr>
          <w:trHeight w:val="374"/>
          <w:jc w:val="center"/>
          <w:del w:id="2367" w:author="Daniel Noble" w:date="2023-09-04T11:16:00Z"/>
        </w:trPr>
        <w:tc>
          <w:tcPr>
            <w:tcW w:w="0" w:type="auto"/>
          </w:tcPr>
          <w:p w14:paraId="5F7F05C5" w14:textId="01B565C3" w:rsidR="00AA62AB" w:rsidRPr="00AA62AB" w:rsidDel="00855D11" w:rsidRDefault="00AA62AB">
            <w:pPr>
              <w:pStyle w:val="FigureorTabletext"/>
              <w:spacing w:line="240" w:lineRule="auto"/>
              <w:rPr>
                <w:del w:id="2368" w:author="Daniel Noble" w:date="2023-09-04T11:16:00Z"/>
                <w:rFonts w:ascii="Times New Roman" w:hAnsi="Times New Roman"/>
              </w:rPr>
              <w:pPrChange w:id="2369" w:author="Daniel Noble" w:date="2023-07-12T13:16:00Z">
                <w:pPr>
                  <w:pStyle w:val="FigureorTabletext"/>
                  <w:spacing w:line="480" w:lineRule="auto"/>
                </w:pPr>
              </w:pPrChange>
            </w:pPr>
            <w:del w:id="2370" w:author="Daniel Noble" w:date="2023-09-04T11:16:00Z">
              <w:r w:rsidRPr="00AA62AB" w:rsidDel="00855D11">
                <w:rPr>
                  <w:rFonts w:ascii="Times New Roman" w:hAnsi="Times New Roman"/>
                </w:rPr>
                <w:delText>Additive Genetic Variance</w:delText>
              </w:r>
            </w:del>
          </w:p>
        </w:tc>
        <w:tc>
          <w:tcPr>
            <w:tcW w:w="0" w:type="auto"/>
          </w:tcPr>
          <w:p w14:paraId="270D52E0" w14:textId="270DA722" w:rsidR="00AA62AB" w:rsidRPr="00AA62AB" w:rsidDel="00855D11" w:rsidRDefault="00AA62AB">
            <w:pPr>
              <w:pStyle w:val="FigureorTabletext"/>
              <w:spacing w:line="240" w:lineRule="auto"/>
              <w:rPr>
                <w:del w:id="2371" w:author="Daniel Noble" w:date="2023-09-04T11:16:00Z"/>
                <w:rFonts w:ascii="Times New Roman" w:hAnsi="Times New Roman"/>
                <w:b/>
              </w:rPr>
              <w:pPrChange w:id="2372" w:author="Daniel Noble" w:date="2023-07-12T13:16:00Z">
                <w:pPr>
                  <w:pStyle w:val="FigureorTabletext"/>
                  <w:spacing w:line="480" w:lineRule="auto"/>
                </w:pPr>
              </w:pPrChange>
            </w:pPr>
          </w:p>
        </w:tc>
        <w:tc>
          <w:tcPr>
            <w:tcW w:w="0" w:type="auto"/>
          </w:tcPr>
          <w:p w14:paraId="45311BF7" w14:textId="51D18D28" w:rsidR="00AA62AB" w:rsidRPr="00AA62AB" w:rsidDel="00855D11" w:rsidRDefault="00AA62AB">
            <w:pPr>
              <w:pStyle w:val="FigureorTabletext"/>
              <w:spacing w:line="240" w:lineRule="auto"/>
              <w:rPr>
                <w:del w:id="2373" w:author="Daniel Noble" w:date="2023-09-04T11:16:00Z"/>
                <w:rFonts w:ascii="Times New Roman" w:hAnsi="Times New Roman"/>
                <w:b/>
              </w:rPr>
              <w:pPrChange w:id="2374" w:author="Daniel Noble" w:date="2023-07-12T13:16:00Z">
                <w:pPr>
                  <w:pStyle w:val="FigureorTabletext"/>
                  <w:spacing w:line="480" w:lineRule="auto"/>
                </w:pPr>
              </w:pPrChange>
            </w:pPr>
          </w:p>
        </w:tc>
        <w:tc>
          <w:tcPr>
            <w:tcW w:w="0" w:type="auto"/>
          </w:tcPr>
          <w:p w14:paraId="080A9C3D" w14:textId="6F212526" w:rsidR="00AA62AB" w:rsidRPr="00AA62AB" w:rsidDel="00855D11" w:rsidRDefault="00AA62AB">
            <w:pPr>
              <w:pStyle w:val="FigureorTabletext"/>
              <w:spacing w:line="240" w:lineRule="auto"/>
              <w:rPr>
                <w:del w:id="2375" w:author="Daniel Noble" w:date="2023-09-04T11:16:00Z"/>
                <w:rFonts w:ascii="Times New Roman" w:hAnsi="Times New Roman"/>
                <w:b/>
              </w:rPr>
              <w:pPrChange w:id="2376" w:author="Daniel Noble" w:date="2023-07-12T13:16:00Z">
                <w:pPr>
                  <w:pStyle w:val="FigureorTabletext"/>
                  <w:spacing w:line="480" w:lineRule="auto"/>
                </w:pPr>
              </w:pPrChange>
            </w:pPr>
          </w:p>
        </w:tc>
      </w:tr>
      <w:tr w:rsidR="00AA62AB" w:rsidRPr="00AA62AB" w:rsidDel="00855D11" w14:paraId="5142E0D5" w14:textId="7B0F414A" w:rsidTr="000D60D5">
        <w:trPr>
          <w:trHeight w:val="390"/>
          <w:jc w:val="center"/>
          <w:del w:id="2377" w:author="Daniel Noble" w:date="2023-09-04T11:16:00Z"/>
        </w:trPr>
        <w:tc>
          <w:tcPr>
            <w:tcW w:w="0" w:type="auto"/>
          </w:tcPr>
          <w:p w14:paraId="3A95A958" w14:textId="03647FFD" w:rsidR="00AA62AB" w:rsidRPr="00AA62AB" w:rsidDel="00855D11" w:rsidRDefault="00AA62AB">
            <w:pPr>
              <w:pStyle w:val="FigureorTabletext"/>
              <w:spacing w:line="240" w:lineRule="auto"/>
              <w:rPr>
                <w:del w:id="2378" w:author="Daniel Noble" w:date="2023-09-04T11:16:00Z"/>
                <w:rFonts w:ascii="Times New Roman" w:hAnsi="Times New Roman"/>
              </w:rPr>
              <w:pPrChange w:id="2379" w:author="Daniel Noble" w:date="2023-07-12T13:16:00Z">
                <w:pPr>
                  <w:pStyle w:val="FigureorTabletext"/>
                  <w:spacing w:line="480" w:lineRule="auto"/>
                </w:pPr>
              </w:pPrChange>
            </w:pPr>
            <w:del w:id="2380" w:author="Daniel Noble" w:date="2023-09-04T11:16:00Z">
              <w:r w:rsidRPr="00AA62AB" w:rsidDel="00855D11">
                <w:rPr>
                  <w:rFonts w:ascii="Times New Roman" w:hAnsi="Times New Roman"/>
                </w:rPr>
                <w:delText xml:space="preserve">    Intercept</w:delText>
              </w:r>
            </w:del>
          </w:p>
        </w:tc>
        <w:tc>
          <w:tcPr>
            <w:tcW w:w="0" w:type="auto"/>
          </w:tcPr>
          <w:p w14:paraId="1A8E5E40" w14:textId="1EC1CD42" w:rsidR="00AA62AB" w:rsidRPr="00AA62AB" w:rsidDel="00855D11" w:rsidRDefault="00AA62AB">
            <w:pPr>
              <w:pStyle w:val="FigureorTabletext"/>
              <w:spacing w:line="240" w:lineRule="auto"/>
              <w:rPr>
                <w:del w:id="2381" w:author="Daniel Noble" w:date="2023-09-04T11:16:00Z"/>
                <w:rFonts w:ascii="Times New Roman" w:hAnsi="Times New Roman"/>
                <w:b/>
              </w:rPr>
              <w:pPrChange w:id="2382" w:author="Daniel Noble" w:date="2023-07-12T13:16:00Z">
                <w:pPr>
                  <w:pStyle w:val="FigureorTabletext"/>
                  <w:spacing w:line="480" w:lineRule="auto"/>
                </w:pPr>
              </w:pPrChange>
            </w:pPr>
            <w:del w:id="2383" w:author="Daniel Noble" w:date="2023-09-04T11:16:00Z">
              <w:r w:rsidRPr="00AA62AB" w:rsidDel="00855D11">
                <w:rPr>
                  <w:rFonts w:ascii="Times New Roman" w:hAnsi="Times New Roman"/>
                  <w:b/>
                </w:rPr>
                <w:delText>0.109</w:delText>
              </w:r>
            </w:del>
          </w:p>
        </w:tc>
        <w:tc>
          <w:tcPr>
            <w:tcW w:w="0" w:type="auto"/>
          </w:tcPr>
          <w:p w14:paraId="62C28973" w14:textId="7AAD3EE5" w:rsidR="00AA62AB" w:rsidRPr="00AA62AB" w:rsidDel="00855D11" w:rsidRDefault="00AA62AB">
            <w:pPr>
              <w:pStyle w:val="FigureorTabletext"/>
              <w:spacing w:line="240" w:lineRule="auto"/>
              <w:rPr>
                <w:del w:id="2384" w:author="Daniel Noble" w:date="2023-09-04T11:16:00Z"/>
                <w:rFonts w:ascii="Times New Roman" w:hAnsi="Times New Roman"/>
                <w:b/>
              </w:rPr>
              <w:pPrChange w:id="2385" w:author="Daniel Noble" w:date="2023-07-12T13:16:00Z">
                <w:pPr>
                  <w:pStyle w:val="FigureorTabletext"/>
                  <w:spacing w:line="480" w:lineRule="auto"/>
                </w:pPr>
              </w:pPrChange>
            </w:pPr>
            <w:del w:id="2386" w:author="Daniel Noble" w:date="2023-09-04T11:16:00Z">
              <w:r w:rsidRPr="00AA62AB" w:rsidDel="00855D11">
                <w:rPr>
                  <w:rFonts w:ascii="Times New Roman" w:hAnsi="Times New Roman"/>
                  <w:b/>
                </w:rPr>
                <w:delText>0.077</w:delText>
              </w:r>
            </w:del>
          </w:p>
        </w:tc>
        <w:tc>
          <w:tcPr>
            <w:tcW w:w="0" w:type="auto"/>
          </w:tcPr>
          <w:p w14:paraId="5C1FF690" w14:textId="7B9415A4" w:rsidR="00AA62AB" w:rsidRPr="00AA62AB" w:rsidDel="00855D11" w:rsidRDefault="00AA62AB">
            <w:pPr>
              <w:pStyle w:val="FigureorTabletext"/>
              <w:spacing w:line="240" w:lineRule="auto"/>
              <w:rPr>
                <w:del w:id="2387" w:author="Daniel Noble" w:date="2023-09-04T11:16:00Z"/>
                <w:rFonts w:ascii="Times New Roman" w:hAnsi="Times New Roman"/>
                <w:b/>
              </w:rPr>
              <w:pPrChange w:id="2388" w:author="Daniel Noble" w:date="2023-07-12T13:16:00Z">
                <w:pPr>
                  <w:pStyle w:val="FigureorTabletext"/>
                  <w:spacing w:line="480" w:lineRule="auto"/>
                </w:pPr>
              </w:pPrChange>
            </w:pPr>
            <w:del w:id="2389" w:author="Daniel Noble" w:date="2023-09-04T11:16:00Z">
              <w:r w:rsidRPr="00AA62AB" w:rsidDel="00855D11">
                <w:rPr>
                  <w:rFonts w:ascii="Times New Roman" w:hAnsi="Times New Roman"/>
                  <w:b/>
                </w:rPr>
                <w:delText>0.136</w:delText>
              </w:r>
            </w:del>
          </w:p>
        </w:tc>
      </w:tr>
      <w:tr w:rsidR="00AA62AB" w:rsidRPr="00AA62AB" w:rsidDel="00855D11" w14:paraId="5DE1BB49" w14:textId="5DEBEAA6" w:rsidTr="000D60D5">
        <w:trPr>
          <w:trHeight w:val="374"/>
          <w:jc w:val="center"/>
          <w:del w:id="2390" w:author="Daniel Noble" w:date="2023-09-04T11:16:00Z"/>
        </w:trPr>
        <w:tc>
          <w:tcPr>
            <w:tcW w:w="0" w:type="auto"/>
          </w:tcPr>
          <w:p w14:paraId="0DB82226" w14:textId="67E3B9B8" w:rsidR="00AA62AB" w:rsidRPr="00AA62AB" w:rsidDel="00855D11" w:rsidRDefault="00AA62AB">
            <w:pPr>
              <w:pStyle w:val="FigureorTabletext"/>
              <w:spacing w:line="240" w:lineRule="auto"/>
              <w:rPr>
                <w:del w:id="2391" w:author="Daniel Noble" w:date="2023-09-04T11:16:00Z"/>
                <w:rFonts w:ascii="Times New Roman" w:hAnsi="Times New Roman"/>
              </w:rPr>
              <w:pPrChange w:id="2392" w:author="Daniel Noble" w:date="2023-07-12T13:16:00Z">
                <w:pPr>
                  <w:pStyle w:val="FigureorTabletext"/>
                  <w:spacing w:line="480" w:lineRule="auto"/>
                </w:pPr>
              </w:pPrChange>
            </w:pPr>
            <w:del w:id="2393" w:author="Daniel Noble" w:date="2023-09-04T11:16:00Z">
              <w:r w:rsidRPr="00AA62AB" w:rsidDel="00855D11">
                <w:rPr>
                  <w:rFonts w:ascii="Times New Roman" w:hAnsi="Times New Roman"/>
                </w:rPr>
                <w:delText xml:space="preserve">    Slope</w:delText>
              </w:r>
            </w:del>
          </w:p>
        </w:tc>
        <w:tc>
          <w:tcPr>
            <w:tcW w:w="0" w:type="auto"/>
          </w:tcPr>
          <w:p w14:paraId="6C02CC51" w14:textId="342DC67E" w:rsidR="00AA62AB" w:rsidRPr="00AA62AB" w:rsidDel="00855D11" w:rsidRDefault="00AA62AB">
            <w:pPr>
              <w:pStyle w:val="FigureorTabletext"/>
              <w:spacing w:line="240" w:lineRule="auto"/>
              <w:rPr>
                <w:del w:id="2394" w:author="Daniel Noble" w:date="2023-09-04T11:16:00Z"/>
                <w:rFonts w:ascii="Times New Roman" w:hAnsi="Times New Roman"/>
                <w:b/>
              </w:rPr>
              <w:pPrChange w:id="2395" w:author="Daniel Noble" w:date="2023-07-12T13:16:00Z">
                <w:pPr>
                  <w:pStyle w:val="FigureorTabletext"/>
                  <w:spacing w:line="480" w:lineRule="auto"/>
                </w:pPr>
              </w:pPrChange>
            </w:pPr>
            <w:del w:id="2396" w:author="Daniel Noble" w:date="2023-09-04T11:16:00Z">
              <w:r w:rsidRPr="00AA62AB" w:rsidDel="00855D11">
                <w:rPr>
                  <w:rFonts w:ascii="Times New Roman" w:hAnsi="Times New Roman"/>
                  <w:b/>
                </w:rPr>
                <w:delText>0.115</w:delText>
              </w:r>
            </w:del>
          </w:p>
        </w:tc>
        <w:tc>
          <w:tcPr>
            <w:tcW w:w="0" w:type="auto"/>
          </w:tcPr>
          <w:p w14:paraId="42652853" w14:textId="2843E0F1" w:rsidR="00AA62AB" w:rsidRPr="00AA62AB" w:rsidDel="00855D11" w:rsidRDefault="00AA62AB">
            <w:pPr>
              <w:pStyle w:val="FigureorTabletext"/>
              <w:spacing w:line="240" w:lineRule="auto"/>
              <w:rPr>
                <w:del w:id="2397" w:author="Daniel Noble" w:date="2023-09-04T11:16:00Z"/>
                <w:rFonts w:ascii="Times New Roman" w:hAnsi="Times New Roman"/>
                <w:b/>
              </w:rPr>
              <w:pPrChange w:id="2398" w:author="Daniel Noble" w:date="2023-07-12T13:16:00Z">
                <w:pPr>
                  <w:pStyle w:val="FigureorTabletext"/>
                  <w:spacing w:line="480" w:lineRule="auto"/>
                </w:pPr>
              </w:pPrChange>
            </w:pPr>
            <w:del w:id="2399" w:author="Daniel Noble" w:date="2023-09-04T11:16:00Z">
              <w:r w:rsidRPr="00AA62AB" w:rsidDel="00855D11">
                <w:rPr>
                  <w:rFonts w:ascii="Times New Roman" w:hAnsi="Times New Roman"/>
                  <w:b/>
                </w:rPr>
                <w:delText>0.098</w:delText>
              </w:r>
            </w:del>
          </w:p>
        </w:tc>
        <w:tc>
          <w:tcPr>
            <w:tcW w:w="0" w:type="auto"/>
          </w:tcPr>
          <w:p w14:paraId="3DC8DD62" w14:textId="185A5E9A" w:rsidR="00AA62AB" w:rsidRPr="00AA62AB" w:rsidDel="00855D11" w:rsidRDefault="00AA62AB">
            <w:pPr>
              <w:pStyle w:val="FigureorTabletext"/>
              <w:spacing w:line="240" w:lineRule="auto"/>
              <w:rPr>
                <w:del w:id="2400" w:author="Daniel Noble" w:date="2023-09-04T11:16:00Z"/>
                <w:rFonts w:ascii="Times New Roman" w:hAnsi="Times New Roman"/>
                <w:b/>
              </w:rPr>
              <w:pPrChange w:id="2401" w:author="Daniel Noble" w:date="2023-07-12T13:16:00Z">
                <w:pPr>
                  <w:pStyle w:val="FigureorTabletext"/>
                  <w:spacing w:line="480" w:lineRule="auto"/>
                </w:pPr>
              </w:pPrChange>
            </w:pPr>
            <w:del w:id="2402" w:author="Daniel Noble" w:date="2023-09-04T11:16:00Z">
              <w:r w:rsidRPr="00AA62AB" w:rsidDel="00855D11">
                <w:rPr>
                  <w:rFonts w:ascii="Times New Roman" w:hAnsi="Times New Roman"/>
                  <w:b/>
                </w:rPr>
                <w:delText>0.134</w:delText>
              </w:r>
            </w:del>
          </w:p>
        </w:tc>
      </w:tr>
      <w:tr w:rsidR="00AA62AB" w:rsidRPr="00AA62AB" w:rsidDel="00855D11" w14:paraId="74560186" w14:textId="4128D4D2" w:rsidTr="000D60D5">
        <w:trPr>
          <w:trHeight w:val="374"/>
          <w:jc w:val="center"/>
          <w:del w:id="2403" w:author="Daniel Noble" w:date="2023-09-04T11:16:00Z"/>
        </w:trPr>
        <w:tc>
          <w:tcPr>
            <w:tcW w:w="0" w:type="auto"/>
          </w:tcPr>
          <w:p w14:paraId="37DAD2AF" w14:textId="11C164B8" w:rsidR="00AA62AB" w:rsidRPr="00AA62AB" w:rsidDel="00855D11" w:rsidRDefault="00AA62AB">
            <w:pPr>
              <w:pStyle w:val="FigureorTabletext"/>
              <w:spacing w:line="240" w:lineRule="auto"/>
              <w:rPr>
                <w:del w:id="2404" w:author="Daniel Noble" w:date="2023-09-04T11:16:00Z"/>
                <w:rFonts w:ascii="Times New Roman" w:hAnsi="Times New Roman"/>
              </w:rPr>
              <w:pPrChange w:id="2405" w:author="Daniel Noble" w:date="2023-07-12T13:16:00Z">
                <w:pPr>
                  <w:pStyle w:val="FigureorTabletext"/>
                  <w:spacing w:line="480" w:lineRule="auto"/>
                </w:pPr>
              </w:pPrChange>
            </w:pPr>
            <w:del w:id="2406" w:author="Daniel Noble" w:date="2023-09-04T11:16:00Z">
              <w:r w:rsidRPr="00AA62AB" w:rsidDel="00855D11">
                <w:rPr>
                  <w:rFonts w:ascii="Times New Roman" w:hAnsi="Times New Roman"/>
                </w:rPr>
                <w:delText xml:space="preserve">    Quadratic</w:delText>
              </w:r>
            </w:del>
          </w:p>
        </w:tc>
        <w:tc>
          <w:tcPr>
            <w:tcW w:w="0" w:type="auto"/>
          </w:tcPr>
          <w:p w14:paraId="60D16461" w14:textId="48B87737" w:rsidR="00AA62AB" w:rsidRPr="00AA62AB" w:rsidDel="00855D11" w:rsidRDefault="00AA62AB">
            <w:pPr>
              <w:pStyle w:val="FigureorTabletext"/>
              <w:spacing w:line="240" w:lineRule="auto"/>
              <w:rPr>
                <w:del w:id="2407" w:author="Daniel Noble" w:date="2023-09-04T11:16:00Z"/>
                <w:rFonts w:ascii="Times New Roman" w:hAnsi="Times New Roman"/>
                <w:b/>
              </w:rPr>
              <w:pPrChange w:id="2408" w:author="Daniel Noble" w:date="2023-07-12T13:16:00Z">
                <w:pPr>
                  <w:pStyle w:val="FigureorTabletext"/>
                  <w:spacing w:line="480" w:lineRule="auto"/>
                </w:pPr>
              </w:pPrChange>
            </w:pPr>
            <w:del w:id="2409" w:author="Daniel Noble" w:date="2023-09-04T11:16:00Z">
              <w:r w:rsidRPr="00AA62AB" w:rsidDel="00855D11">
                <w:rPr>
                  <w:rFonts w:ascii="Times New Roman" w:hAnsi="Times New Roman"/>
                  <w:b/>
                </w:rPr>
                <w:delText>0.117</w:delText>
              </w:r>
            </w:del>
          </w:p>
        </w:tc>
        <w:tc>
          <w:tcPr>
            <w:tcW w:w="0" w:type="auto"/>
          </w:tcPr>
          <w:p w14:paraId="5C04D127" w14:textId="27E13214" w:rsidR="00AA62AB" w:rsidRPr="00AA62AB" w:rsidDel="00855D11" w:rsidRDefault="00AA62AB">
            <w:pPr>
              <w:pStyle w:val="FigureorTabletext"/>
              <w:spacing w:line="240" w:lineRule="auto"/>
              <w:rPr>
                <w:del w:id="2410" w:author="Daniel Noble" w:date="2023-09-04T11:16:00Z"/>
                <w:rFonts w:ascii="Times New Roman" w:hAnsi="Times New Roman"/>
                <w:b/>
              </w:rPr>
              <w:pPrChange w:id="2411" w:author="Daniel Noble" w:date="2023-07-12T13:16:00Z">
                <w:pPr>
                  <w:pStyle w:val="FigureorTabletext"/>
                  <w:spacing w:line="480" w:lineRule="auto"/>
                </w:pPr>
              </w:pPrChange>
            </w:pPr>
            <w:del w:id="2412" w:author="Daniel Noble" w:date="2023-09-04T11:16:00Z">
              <w:r w:rsidRPr="00AA62AB" w:rsidDel="00855D11">
                <w:rPr>
                  <w:rFonts w:ascii="Times New Roman" w:hAnsi="Times New Roman"/>
                  <w:b/>
                </w:rPr>
                <w:delText>0.101</w:delText>
              </w:r>
            </w:del>
          </w:p>
        </w:tc>
        <w:tc>
          <w:tcPr>
            <w:tcW w:w="0" w:type="auto"/>
          </w:tcPr>
          <w:p w14:paraId="3FD89EEF" w14:textId="28DCFED4" w:rsidR="00AA62AB" w:rsidRPr="00AA62AB" w:rsidDel="00855D11" w:rsidRDefault="00AA62AB">
            <w:pPr>
              <w:pStyle w:val="FigureorTabletext"/>
              <w:spacing w:line="240" w:lineRule="auto"/>
              <w:rPr>
                <w:del w:id="2413" w:author="Daniel Noble" w:date="2023-09-04T11:16:00Z"/>
                <w:rFonts w:ascii="Times New Roman" w:hAnsi="Times New Roman"/>
                <w:b/>
              </w:rPr>
              <w:pPrChange w:id="2414" w:author="Daniel Noble" w:date="2023-07-12T13:16:00Z">
                <w:pPr>
                  <w:pStyle w:val="FigureorTabletext"/>
                  <w:spacing w:line="480" w:lineRule="auto"/>
                </w:pPr>
              </w:pPrChange>
            </w:pPr>
            <w:del w:id="2415" w:author="Daniel Noble" w:date="2023-09-04T11:16:00Z">
              <w:r w:rsidRPr="00AA62AB" w:rsidDel="00855D11">
                <w:rPr>
                  <w:rFonts w:ascii="Times New Roman" w:hAnsi="Times New Roman"/>
                  <w:b/>
                </w:rPr>
                <w:delText>0.134</w:delText>
              </w:r>
            </w:del>
          </w:p>
        </w:tc>
      </w:tr>
      <w:tr w:rsidR="00AA62AB" w:rsidRPr="00AA62AB" w:rsidDel="00855D11" w14:paraId="22272F1B" w14:textId="09E42DE0" w:rsidTr="000D60D5">
        <w:trPr>
          <w:trHeight w:val="374"/>
          <w:jc w:val="center"/>
          <w:del w:id="2416" w:author="Daniel Noble" w:date="2023-09-04T11:16:00Z"/>
        </w:trPr>
        <w:tc>
          <w:tcPr>
            <w:tcW w:w="0" w:type="auto"/>
          </w:tcPr>
          <w:p w14:paraId="2285758E" w14:textId="076E673A" w:rsidR="00AA62AB" w:rsidRPr="00AA62AB" w:rsidDel="00855D11" w:rsidRDefault="00AA62AB">
            <w:pPr>
              <w:pStyle w:val="FigureorTabletext"/>
              <w:spacing w:line="240" w:lineRule="auto"/>
              <w:rPr>
                <w:del w:id="2417" w:author="Daniel Noble" w:date="2023-09-04T11:16:00Z"/>
                <w:rFonts w:ascii="Times New Roman" w:hAnsi="Times New Roman"/>
              </w:rPr>
              <w:pPrChange w:id="2418" w:author="Daniel Noble" w:date="2023-07-12T13:16:00Z">
                <w:pPr>
                  <w:pStyle w:val="FigureorTabletext"/>
                  <w:spacing w:line="480" w:lineRule="auto"/>
                </w:pPr>
              </w:pPrChange>
            </w:pPr>
            <w:del w:id="2419" w:author="Daniel Noble" w:date="2023-09-04T11:16:00Z">
              <w:r w:rsidRPr="00AA62AB" w:rsidDel="00855D11">
                <w:rPr>
                  <w:rFonts w:ascii="Times New Roman" w:hAnsi="Times New Roman"/>
                </w:rPr>
                <w:delText xml:space="preserve">    Cor intercept - slope</w:delText>
              </w:r>
            </w:del>
          </w:p>
        </w:tc>
        <w:tc>
          <w:tcPr>
            <w:tcW w:w="0" w:type="auto"/>
          </w:tcPr>
          <w:p w14:paraId="74FB966F" w14:textId="4D373986" w:rsidR="00AA62AB" w:rsidRPr="00AA62AB" w:rsidDel="00855D11" w:rsidRDefault="00AA62AB">
            <w:pPr>
              <w:pStyle w:val="FigureorTabletext"/>
              <w:spacing w:line="240" w:lineRule="auto"/>
              <w:rPr>
                <w:del w:id="2420" w:author="Daniel Noble" w:date="2023-09-04T11:16:00Z"/>
                <w:rFonts w:ascii="Times New Roman" w:hAnsi="Times New Roman"/>
              </w:rPr>
              <w:pPrChange w:id="2421" w:author="Daniel Noble" w:date="2023-07-12T13:16:00Z">
                <w:pPr>
                  <w:pStyle w:val="FigureorTabletext"/>
                  <w:spacing w:line="480" w:lineRule="auto"/>
                </w:pPr>
              </w:pPrChange>
            </w:pPr>
            <w:del w:id="2422" w:author="Daniel Noble" w:date="2023-09-04T11:16:00Z">
              <w:r w:rsidRPr="00AA62AB" w:rsidDel="00855D11">
                <w:rPr>
                  <w:rFonts w:ascii="Times New Roman" w:hAnsi="Times New Roman"/>
                </w:rPr>
                <w:delText>0.021</w:delText>
              </w:r>
            </w:del>
          </w:p>
        </w:tc>
        <w:tc>
          <w:tcPr>
            <w:tcW w:w="0" w:type="auto"/>
          </w:tcPr>
          <w:p w14:paraId="72C715F5" w14:textId="4931B094" w:rsidR="00AA62AB" w:rsidRPr="00AA62AB" w:rsidDel="00855D11" w:rsidRDefault="00AA62AB">
            <w:pPr>
              <w:pStyle w:val="FigureorTabletext"/>
              <w:spacing w:line="240" w:lineRule="auto"/>
              <w:rPr>
                <w:del w:id="2423" w:author="Daniel Noble" w:date="2023-09-04T11:16:00Z"/>
                <w:rFonts w:ascii="Times New Roman" w:hAnsi="Times New Roman"/>
              </w:rPr>
              <w:pPrChange w:id="2424" w:author="Daniel Noble" w:date="2023-07-12T13:16:00Z">
                <w:pPr>
                  <w:pStyle w:val="FigureorTabletext"/>
                  <w:spacing w:line="480" w:lineRule="auto"/>
                </w:pPr>
              </w:pPrChange>
            </w:pPr>
            <w:del w:id="2425" w:author="Daniel Noble" w:date="2023-09-04T11:16:00Z">
              <w:r w:rsidRPr="00AA62AB" w:rsidDel="00855D11">
                <w:rPr>
                  <w:rFonts w:ascii="Times New Roman" w:hAnsi="Times New Roman"/>
                </w:rPr>
                <w:delText>-0.218</w:delText>
              </w:r>
            </w:del>
          </w:p>
        </w:tc>
        <w:tc>
          <w:tcPr>
            <w:tcW w:w="0" w:type="auto"/>
          </w:tcPr>
          <w:p w14:paraId="5AA25F19" w14:textId="2156616C" w:rsidR="00AA62AB" w:rsidRPr="00AA62AB" w:rsidDel="00855D11" w:rsidRDefault="00AA62AB">
            <w:pPr>
              <w:pStyle w:val="FigureorTabletext"/>
              <w:spacing w:line="240" w:lineRule="auto"/>
              <w:rPr>
                <w:del w:id="2426" w:author="Daniel Noble" w:date="2023-09-04T11:16:00Z"/>
                <w:rFonts w:ascii="Times New Roman" w:hAnsi="Times New Roman"/>
              </w:rPr>
              <w:pPrChange w:id="2427" w:author="Daniel Noble" w:date="2023-07-12T13:16:00Z">
                <w:pPr>
                  <w:pStyle w:val="FigureorTabletext"/>
                  <w:spacing w:line="480" w:lineRule="auto"/>
                </w:pPr>
              </w:pPrChange>
            </w:pPr>
            <w:del w:id="2428" w:author="Daniel Noble" w:date="2023-09-04T11:16:00Z">
              <w:r w:rsidRPr="00AA62AB" w:rsidDel="00855D11">
                <w:rPr>
                  <w:rFonts w:ascii="Times New Roman" w:hAnsi="Times New Roman"/>
                </w:rPr>
                <w:delText>0.265</w:delText>
              </w:r>
            </w:del>
          </w:p>
        </w:tc>
      </w:tr>
      <w:tr w:rsidR="00AA62AB" w:rsidRPr="00AA62AB" w:rsidDel="00855D11" w14:paraId="00BD069E" w14:textId="19EDD666" w:rsidTr="000D60D5">
        <w:trPr>
          <w:trHeight w:val="374"/>
          <w:jc w:val="center"/>
          <w:del w:id="2429" w:author="Daniel Noble" w:date="2023-09-04T11:16:00Z"/>
        </w:trPr>
        <w:tc>
          <w:tcPr>
            <w:tcW w:w="0" w:type="auto"/>
          </w:tcPr>
          <w:p w14:paraId="5446DD4C" w14:textId="2620FE1C" w:rsidR="00AA62AB" w:rsidRPr="00AA62AB" w:rsidDel="00855D11" w:rsidRDefault="00AA62AB">
            <w:pPr>
              <w:pStyle w:val="FigureorTabletext"/>
              <w:spacing w:line="240" w:lineRule="auto"/>
              <w:rPr>
                <w:del w:id="2430" w:author="Daniel Noble" w:date="2023-09-04T11:16:00Z"/>
                <w:rFonts w:ascii="Times New Roman" w:hAnsi="Times New Roman"/>
              </w:rPr>
              <w:pPrChange w:id="2431" w:author="Daniel Noble" w:date="2023-07-12T13:16:00Z">
                <w:pPr>
                  <w:pStyle w:val="FigureorTabletext"/>
                  <w:spacing w:line="480" w:lineRule="auto"/>
                </w:pPr>
              </w:pPrChange>
            </w:pPr>
            <w:del w:id="2432" w:author="Daniel Noble" w:date="2023-09-04T11:16:00Z">
              <w:r w:rsidRPr="00AA62AB" w:rsidDel="00855D11">
                <w:rPr>
                  <w:rFonts w:ascii="Times New Roman" w:hAnsi="Times New Roman"/>
                </w:rPr>
                <w:delText xml:space="preserve">    Cor intercept - quadratic</w:delText>
              </w:r>
            </w:del>
          </w:p>
        </w:tc>
        <w:tc>
          <w:tcPr>
            <w:tcW w:w="0" w:type="auto"/>
          </w:tcPr>
          <w:p w14:paraId="3DA4992E" w14:textId="42D36D06" w:rsidR="00AA62AB" w:rsidRPr="00AA62AB" w:rsidDel="00855D11" w:rsidRDefault="00AA62AB">
            <w:pPr>
              <w:pStyle w:val="FigureorTabletext"/>
              <w:spacing w:line="240" w:lineRule="auto"/>
              <w:rPr>
                <w:del w:id="2433" w:author="Daniel Noble" w:date="2023-09-04T11:16:00Z"/>
                <w:rFonts w:ascii="Times New Roman" w:hAnsi="Times New Roman"/>
              </w:rPr>
              <w:pPrChange w:id="2434" w:author="Daniel Noble" w:date="2023-07-12T13:16:00Z">
                <w:pPr>
                  <w:pStyle w:val="FigureorTabletext"/>
                  <w:spacing w:line="480" w:lineRule="auto"/>
                </w:pPr>
              </w:pPrChange>
            </w:pPr>
            <w:del w:id="2435" w:author="Daniel Noble" w:date="2023-09-04T11:16:00Z">
              <w:r w:rsidRPr="00AA62AB" w:rsidDel="00855D11">
                <w:rPr>
                  <w:rFonts w:ascii="Times New Roman" w:hAnsi="Times New Roman"/>
                </w:rPr>
                <w:delText>-0.552</w:delText>
              </w:r>
            </w:del>
          </w:p>
        </w:tc>
        <w:tc>
          <w:tcPr>
            <w:tcW w:w="0" w:type="auto"/>
          </w:tcPr>
          <w:p w14:paraId="6E955B1D" w14:textId="5CBDDE36" w:rsidR="00AA62AB" w:rsidRPr="00AA62AB" w:rsidDel="00855D11" w:rsidRDefault="00AA62AB">
            <w:pPr>
              <w:pStyle w:val="FigureorTabletext"/>
              <w:spacing w:line="240" w:lineRule="auto"/>
              <w:rPr>
                <w:del w:id="2436" w:author="Daniel Noble" w:date="2023-09-04T11:16:00Z"/>
                <w:rFonts w:ascii="Times New Roman" w:hAnsi="Times New Roman"/>
              </w:rPr>
              <w:pPrChange w:id="2437" w:author="Daniel Noble" w:date="2023-07-12T13:16:00Z">
                <w:pPr>
                  <w:pStyle w:val="FigureorTabletext"/>
                  <w:spacing w:line="480" w:lineRule="auto"/>
                </w:pPr>
              </w:pPrChange>
            </w:pPr>
            <w:del w:id="2438" w:author="Daniel Noble" w:date="2023-09-04T11:16:00Z">
              <w:r w:rsidRPr="00AA62AB" w:rsidDel="00855D11">
                <w:rPr>
                  <w:rFonts w:ascii="Times New Roman" w:hAnsi="Times New Roman"/>
                </w:rPr>
                <w:delText>-0.737</w:delText>
              </w:r>
            </w:del>
          </w:p>
        </w:tc>
        <w:tc>
          <w:tcPr>
            <w:tcW w:w="0" w:type="auto"/>
          </w:tcPr>
          <w:p w14:paraId="72D56CD4" w14:textId="2E1FEDAD" w:rsidR="00AA62AB" w:rsidRPr="00AA62AB" w:rsidDel="00855D11" w:rsidRDefault="00AA62AB">
            <w:pPr>
              <w:pStyle w:val="FigureorTabletext"/>
              <w:spacing w:line="240" w:lineRule="auto"/>
              <w:rPr>
                <w:del w:id="2439" w:author="Daniel Noble" w:date="2023-09-04T11:16:00Z"/>
                <w:rFonts w:ascii="Times New Roman" w:hAnsi="Times New Roman"/>
              </w:rPr>
              <w:pPrChange w:id="2440" w:author="Daniel Noble" w:date="2023-07-12T13:16:00Z">
                <w:pPr>
                  <w:pStyle w:val="FigureorTabletext"/>
                  <w:spacing w:line="480" w:lineRule="auto"/>
                </w:pPr>
              </w:pPrChange>
            </w:pPr>
            <w:del w:id="2441" w:author="Daniel Noble" w:date="2023-09-04T11:16:00Z">
              <w:r w:rsidRPr="00AA62AB" w:rsidDel="00855D11">
                <w:rPr>
                  <w:rFonts w:ascii="Times New Roman" w:hAnsi="Times New Roman"/>
                </w:rPr>
                <w:delText>-0.357</w:delText>
              </w:r>
            </w:del>
          </w:p>
        </w:tc>
      </w:tr>
      <w:tr w:rsidR="00AA62AB" w:rsidRPr="00AA62AB" w:rsidDel="00855D11" w14:paraId="1F0D7197" w14:textId="462E02AA" w:rsidTr="000D60D5">
        <w:trPr>
          <w:trHeight w:val="390"/>
          <w:jc w:val="center"/>
          <w:del w:id="2442" w:author="Daniel Noble" w:date="2023-09-04T11:16:00Z"/>
        </w:trPr>
        <w:tc>
          <w:tcPr>
            <w:tcW w:w="0" w:type="auto"/>
          </w:tcPr>
          <w:p w14:paraId="6EB389C7" w14:textId="39F2D39F" w:rsidR="00AA62AB" w:rsidRPr="00AA62AB" w:rsidDel="00855D11" w:rsidRDefault="00AA62AB">
            <w:pPr>
              <w:pStyle w:val="FigureorTabletext"/>
              <w:spacing w:line="240" w:lineRule="auto"/>
              <w:rPr>
                <w:del w:id="2443" w:author="Daniel Noble" w:date="2023-09-04T11:16:00Z"/>
                <w:rFonts w:ascii="Times New Roman" w:hAnsi="Times New Roman"/>
              </w:rPr>
              <w:pPrChange w:id="2444" w:author="Daniel Noble" w:date="2023-07-12T13:16:00Z">
                <w:pPr>
                  <w:pStyle w:val="FigureorTabletext"/>
                  <w:spacing w:line="480" w:lineRule="auto"/>
                </w:pPr>
              </w:pPrChange>
            </w:pPr>
            <w:del w:id="2445" w:author="Daniel Noble" w:date="2023-09-04T11:16:00Z">
              <w:r w:rsidRPr="00AA62AB" w:rsidDel="00855D11">
                <w:rPr>
                  <w:rFonts w:ascii="Times New Roman" w:hAnsi="Times New Roman"/>
                </w:rPr>
                <w:delText xml:space="preserve">    Cor slope - quadratic</w:delText>
              </w:r>
            </w:del>
          </w:p>
        </w:tc>
        <w:tc>
          <w:tcPr>
            <w:tcW w:w="0" w:type="auto"/>
          </w:tcPr>
          <w:p w14:paraId="78B981D7" w14:textId="189F6BA2" w:rsidR="00AA62AB" w:rsidRPr="00AA62AB" w:rsidDel="00855D11" w:rsidRDefault="00AA62AB">
            <w:pPr>
              <w:pStyle w:val="FigureorTabletext"/>
              <w:spacing w:line="240" w:lineRule="auto"/>
              <w:rPr>
                <w:del w:id="2446" w:author="Daniel Noble" w:date="2023-09-04T11:16:00Z"/>
                <w:rFonts w:ascii="Times New Roman" w:hAnsi="Times New Roman"/>
                <w:b/>
              </w:rPr>
              <w:pPrChange w:id="2447" w:author="Daniel Noble" w:date="2023-07-12T13:16:00Z">
                <w:pPr>
                  <w:pStyle w:val="FigureorTabletext"/>
                  <w:spacing w:line="480" w:lineRule="auto"/>
                </w:pPr>
              </w:pPrChange>
            </w:pPr>
            <w:del w:id="2448" w:author="Daniel Noble" w:date="2023-09-04T11:16:00Z">
              <w:r w:rsidRPr="00AA62AB" w:rsidDel="00855D11">
                <w:rPr>
                  <w:rFonts w:ascii="Times New Roman" w:hAnsi="Times New Roman"/>
                  <w:b/>
                </w:rPr>
                <w:delText>0.68</w:delText>
              </w:r>
            </w:del>
          </w:p>
        </w:tc>
        <w:tc>
          <w:tcPr>
            <w:tcW w:w="0" w:type="auto"/>
          </w:tcPr>
          <w:p w14:paraId="7FB705B8" w14:textId="522FCD48" w:rsidR="00AA62AB" w:rsidRPr="00AA62AB" w:rsidDel="00855D11" w:rsidRDefault="00AA62AB">
            <w:pPr>
              <w:pStyle w:val="FigureorTabletext"/>
              <w:spacing w:line="240" w:lineRule="auto"/>
              <w:rPr>
                <w:del w:id="2449" w:author="Daniel Noble" w:date="2023-09-04T11:16:00Z"/>
                <w:rFonts w:ascii="Times New Roman" w:hAnsi="Times New Roman"/>
                <w:b/>
              </w:rPr>
              <w:pPrChange w:id="2450" w:author="Daniel Noble" w:date="2023-07-12T13:16:00Z">
                <w:pPr>
                  <w:pStyle w:val="FigureorTabletext"/>
                  <w:spacing w:line="480" w:lineRule="auto"/>
                </w:pPr>
              </w:pPrChange>
            </w:pPr>
            <w:del w:id="2451" w:author="Daniel Noble" w:date="2023-09-04T11:16:00Z">
              <w:r w:rsidRPr="00AA62AB" w:rsidDel="00855D11">
                <w:rPr>
                  <w:rFonts w:ascii="Times New Roman" w:hAnsi="Times New Roman"/>
                  <w:b/>
                </w:rPr>
                <w:delText>0.529</w:delText>
              </w:r>
            </w:del>
          </w:p>
        </w:tc>
        <w:tc>
          <w:tcPr>
            <w:tcW w:w="0" w:type="auto"/>
          </w:tcPr>
          <w:p w14:paraId="2B636459" w14:textId="3891A32F" w:rsidR="00AA62AB" w:rsidRPr="00AA62AB" w:rsidDel="00855D11" w:rsidRDefault="00AA62AB">
            <w:pPr>
              <w:pStyle w:val="FigureorTabletext"/>
              <w:spacing w:line="240" w:lineRule="auto"/>
              <w:rPr>
                <w:del w:id="2452" w:author="Daniel Noble" w:date="2023-09-04T11:16:00Z"/>
                <w:rFonts w:ascii="Times New Roman" w:hAnsi="Times New Roman"/>
                <w:b/>
              </w:rPr>
              <w:pPrChange w:id="2453" w:author="Daniel Noble" w:date="2023-07-12T13:16:00Z">
                <w:pPr>
                  <w:pStyle w:val="FigureorTabletext"/>
                  <w:spacing w:line="480" w:lineRule="auto"/>
                </w:pPr>
              </w:pPrChange>
            </w:pPr>
            <w:del w:id="2454" w:author="Daniel Noble" w:date="2023-09-04T11:16:00Z">
              <w:r w:rsidRPr="00AA62AB" w:rsidDel="00855D11">
                <w:rPr>
                  <w:rFonts w:ascii="Times New Roman" w:hAnsi="Times New Roman"/>
                  <w:b/>
                </w:rPr>
                <w:delText>0.794</w:delText>
              </w:r>
            </w:del>
          </w:p>
        </w:tc>
      </w:tr>
      <w:tr w:rsidR="00AA62AB" w:rsidRPr="00AA62AB" w:rsidDel="00855D11" w14:paraId="68C6D0F1" w14:textId="5B6D99AA" w:rsidTr="009B7891">
        <w:tblPrEx>
          <w:tblW w:w="0" w:type="auto"/>
          <w:jc w:val="center"/>
          <w:tblLook w:val="07E0" w:firstRow="1" w:lastRow="1" w:firstColumn="1" w:lastColumn="1" w:noHBand="1" w:noVBand="1"/>
          <w:tblPrExChange w:id="2455" w:author="Daniel Noble" w:date="2023-07-12T13:38:00Z">
            <w:tblPrEx>
              <w:tblW w:w="0" w:type="auto"/>
              <w:jc w:val="center"/>
              <w:tblLook w:val="07E0" w:firstRow="1" w:lastRow="1" w:firstColumn="1" w:lastColumn="1" w:noHBand="1" w:noVBand="1"/>
            </w:tblPrEx>
          </w:tblPrExChange>
        </w:tblPrEx>
        <w:trPr>
          <w:trHeight w:val="374"/>
          <w:jc w:val="center"/>
          <w:del w:id="2456" w:author="Daniel Noble" w:date="2023-09-04T11:16:00Z"/>
          <w:trPrChange w:id="2457" w:author="Daniel Noble" w:date="2023-07-12T13:38:00Z">
            <w:trPr>
              <w:trHeight w:val="374"/>
              <w:jc w:val="center"/>
            </w:trPr>
          </w:trPrChange>
        </w:trPr>
        <w:tc>
          <w:tcPr>
            <w:tcW w:w="0" w:type="auto"/>
            <w:tcPrChange w:id="2458" w:author="Daniel Noble" w:date="2023-07-12T13:38:00Z">
              <w:tcPr>
                <w:tcW w:w="0" w:type="auto"/>
              </w:tcPr>
            </w:tcPrChange>
          </w:tcPr>
          <w:p w14:paraId="61CB7DBA" w14:textId="3588D473" w:rsidR="00AA62AB" w:rsidRPr="00AA62AB" w:rsidDel="00855D11" w:rsidRDefault="00AA62AB">
            <w:pPr>
              <w:pStyle w:val="FigureorTabletext"/>
              <w:spacing w:line="240" w:lineRule="auto"/>
              <w:rPr>
                <w:del w:id="2459" w:author="Daniel Noble" w:date="2023-09-04T11:16:00Z"/>
                <w:rFonts w:ascii="Times New Roman" w:hAnsi="Times New Roman"/>
                <w:i/>
                <w:iCs/>
              </w:rPr>
              <w:pPrChange w:id="2460" w:author="Daniel Noble" w:date="2023-07-12T13:16:00Z">
                <w:pPr>
                  <w:pStyle w:val="FigureorTabletext"/>
                  <w:spacing w:line="480" w:lineRule="auto"/>
                </w:pPr>
              </w:pPrChange>
            </w:pPr>
            <w:del w:id="2461" w:author="Daniel Noble" w:date="2023-09-04T11:16:00Z">
              <w:r w:rsidRPr="00AA62AB" w:rsidDel="00855D11">
                <w:rPr>
                  <w:rFonts w:ascii="Times New Roman" w:hAnsi="Times New Roman"/>
                </w:rPr>
                <w:delText>Residual</w:delText>
              </w:r>
            </w:del>
          </w:p>
        </w:tc>
        <w:tc>
          <w:tcPr>
            <w:tcW w:w="0" w:type="auto"/>
            <w:tcPrChange w:id="2462" w:author="Daniel Noble" w:date="2023-07-12T13:38:00Z">
              <w:tcPr>
                <w:tcW w:w="0" w:type="auto"/>
              </w:tcPr>
            </w:tcPrChange>
          </w:tcPr>
          <w:p w14:paraId="56A33A89" w14:textId="21B8BB63" w:rsidR="00AA62AB" w:rsidRPr="00AA62AB" w:rsidDel="00855D11" w:rsidRDefault="00AA62AB">
            <w:pPr>
              <w:pStyle w:val="FigureorTabletext"/>
              <w:spacing w:line="240" w:lineRule="auto"/>
              <w:rPr>
                <w:del w:id="2463" w:author="Daniel Noble" w:date="2023-09-04T11:16:00Z"/>
                <w:rFonts w:ascii="Times New Roman" w:hAnsi="Times New Roman"/>
                <w:b/>
              </w:rPr>
              <w:pPrChange w:id="2464" w:author="Daniel Noble" w:date="2023-07-12T13:16:00Z">
                <w:pPr>
                  <w:pStyle w:val="FigureorTabletext"/>
                  <w:spacing w:line="480" w:lineRule="auto"/>
                </w:pPr>
              </w:pPrChange>
            </w:pPr>
            <w:del w:id="2465" w:author="Daniel Noble" w:date="2023-09-04T11:16:00Z">
              <w:r w:rsidRPr="00AA62AB" w:rsidDel="00855D11">
                <w:rPr>
                  <w:rFonts w:ascii="Times New Roman" w:hAnsi="Times New Roman"/>
                  <w:b/>
                </w:rPr>
                <w:delText>-2.087</w:delText>
              </w:r>
            </w:del>
          </w:p>
        </w:tc>
        <w:tc>
          <w:tcPr>
            <w:tcW w:w="0" w:type="auto"/>
            <w:tcPrChange w:id="2466" w:author="Daniel Noble" w:date="2023-07-12T13:38:00Z">
              <w:tcPr>
                <w:tcW w:w="0" w:type="auto"/>
              </w:tcPr>
            </w:tcPrChange>
          </w:tcPr>
          <w:p w14:paraId="4F097E2C" w14:textId="6F42EE0B" w:rsidR="00AA62AB" w:rsidRPr="00AA62AB" w:rsidDel="00855D11" w:rsidRDefault="00AA62AB">
            <w:pPr>
              <w:pStyle w:val="FigureorTabletext"/>
              <w:spacing w:line="240" w:lineRule="auto"/>
              <w:rPr>
                <w:del w:id="2467" w:author="Daniel Noble" w:date="2023-09-04T11:16:00Z"/>
                <w:rFonts w:ascii="Times New Roman" w:hAnsi="Times New Roman"/>
                <w:b/>
              </w:rPr>
              <w:pPrChange w:id="2468" w:author="Daniel Noble" w:date="2023-07-12T13:16:00Z">
                <w:pPr>
                  <w:pStyle w:val="FigureorTabletext"/>
                  <w:spacing w:line="480" w:lineRule="auto"/>
                </w:pPr>
              </w:pPrChange>
            </w:pPr>
            <w:del w:id="2469" w:author="Daniel Noble" w:date="2023-09-04T11:16:00Z">
              <w:r w:rsidRPr="00AA62AB" w:rsidDel="00855D11">
                <w:rPr>
                  <w:rFonts w:ascii="Times New Roman" w:hAnsi="Times New Roman"/>
                  <w:b/>
                </w:rPr>
                <w:delText>-2.118</w:delText>
              </w:r>
            </w:del>
          </w:p>
        </w:tc>
        <w:tc>
          <w:tcPr>
            <w:tcW w:w="0" w:type="auto"/>
            <w:tcPrChange w:id="2470" w:author="Daniel Noble" w:date="2023-07-12T13:38:00Z">
              <w:tcPr>
                <w:tcW w:w="0" w:type="auto"/>
              </w:tcPr>
            </w:tcPrChange>
          </w:tcPr>
          <w:p w14:paraId="3A3A471C" w14:textId="70A740CB" w:rsidR="00AA62AB" w:rsidRPr="00AA62AB" w:rsidDel="00855D11" w:rsidRDefault="00AA62AB">
            <w:pPr>
              <w:pStyle w:val="FigureorTabletext"/>
              <w:spacing w:line="240" w:lineRule="auto"/>
              <w:rPr>
                <w:del w:id="2471" w:author="Daniel Noble" w:date="2023-09-04T11:16:00Z"/>
                <w:rFonts w:ascii="Times New Roman" w:hAnsi="Times New Roman"/>
                <w:b/>
              </w:rPr>
              <w:pPrChange w:id="2472" w:author="Daniel Noble" w:date="2023-07-12T13:16:00Z">
                <w:pPr>
                  <w:pStyle w:val="FigureorTabletext"/>
                  <w:spacing w:line="480" w:lineRule="auto"/>
                </w:pPr>
              </w:pPrChange>
            </w:pPr>
            <w:del w:id="2473" w:author="Daniel Noble" w:date="2023-09-04T11:16:00Z">
              <w:r w:rsidRPr="00AA62AB" w:rsidDel="00855D11">
                <w:rPr>
                  <w:rFonts w:ascii="Times New Roman" w:hAnsi="Times New Roman"/>
                  <w:b/>
                </w:rPr>
                <w:delText>-2.057</w:delText>
              </w:r>
            </w:del>
          </w:p>
        </w:tc>
      </w:tr>
      <w:tr w:rsidR="00AA62AB" w:rsidRPr="00AA62AB" w:rsidDel="00855D11" w14:paraId="6208EB3B" w14:textId="50529420" w:rsidTr="009B7891">
        <w:tblPrEx>
          <w:tblW w:w="0" w:type="auto"/>
          <w:jc w:val="center"/>
          <w:tblLook w:val="07E0" w:firstRow="1" w:lastRow="1" w:firstColumn="1" w:lastColumn="1" w:noHBand="1" w:noVBand="1"/>
          <w:tblPrExChange w:id="2474" w:author="Daniel Noble" w:date="2023-07-12T13:38:00Z">
            <w:tblPrEx>
              <w:tblW w:w="0" w:type="auto"/>
              <w:jc w:val="center"/>
              <w:tblLook w:val="07E0" w:firstRow="1" w:lastRow="1" w:firstColumn="1" w:lastColumn="1" w:noHBand="1" w:noVBand="1"/>
            </w:tblPrEx>
          </w:tblPrExChange>
        </w:tblPrEx>
        <w:trPr>
          <w:trHeight w:val="374"/>
          <w:jc w:val="center"/>
          <w:del w:id="2475" w:author="Daniel Noble" w:date="2023-09-04T11:16:00Z"/>
          <w:trPrChange w:id="2476" w:author="Daniel Noble" w:date="2023-07-12T13:38:00Z">
            <w:trPr>
              <w:trHeight w:val="374"/>
              <w:jc w:val="center"/>
            </w:trPr>
          </w:trPrChange>
        </w:trPr>
        <w:tc>
          <w:tcPr>
            <w:tcW w:w="0" w:type="auto"/>
            <w:tcBorders>
              <w:bottom w:val="single" w:sz="4" w:space="0" w:color="auto"/>
            </w:tcBorders>
            <w:tcPrChange w:id="2477" w:author="Daniel Noble" w:date="2023-07-12T13:38:00Z">
              <w:tcPr>
                <w:tcW w:w="0" w:type="auto"/>
              </w:tcPr>
            </w:tcPrChange>
          </w:tcPr>
          <w:p w14:paraId="2E4A8A3D" w14:textId="0515E838" w:rsidR="00AA62AB" w:rsidRPr="00AA62AB" w:rsidDel="00855D11" w:rsidRDefault="00AA62AB">
            <w:pPr>
              <w:pStyle w:val="FigureorTabletext"/>
              <w:spacing w:line="240" w:lineRule="auto"/>
              <w:rPr>
                <w:del w:id="2478" w:author="Daniel Noble" w:date="2023-09-04T11:16:00Z"/>
                <w:rFonts w:ascii="Times New Roman" w:hAnsi="Times New Roman"/>
              </w:rPr>
              <w:pPrChange w:id="2479" w:author="Daniel Noble" w:date="2023-07-12T13:16:00Z">
                <w:pPr>
                  <w:pStyle w:val="FigureorTabletext"/>
                  <w:spacing w:line="480" w:lineRule="auto"/>
                </w:pPr>
              </w:pPrChange>
            </w:pPr>
            <w:del w:id="2480"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2481" w:author="Daniel Noble" w:date="2023-07-12T13:38:00Z">
              <w:tcPr>
                <w:tcW w:w="0" w:type="auto"/>
              </w:tcPr>
            </w:tcPrChange>
          </w:tcPr>
          <w:p w14:paraId="7CA61415" w14:textId="56EB7F40" w:rsidR="00AA62AB" w:rsidRPr="00AA62AB" w:rsidDel="00855D11" w:rsidRDefault="00AA62AB">
            <w:pPr>
              <w:pStyle w:val="FigureorTabletext"/>
              <w:spacing w:line="240" w:lineRule="auto"/>
              <w:rPr>
                <w:del w:id="2482" w:author="Daniel Noble" w:date="2023-09-04T11:16:00Z"/>
                <w:rFonts w:ascii="Times New Roman" w:hAnsi="Times New Roman"/>
                <w:b/>
              </w:rPr>
              <w:pPrChange w:id="2483" w:author="Daniel Noble" w:date="2023-07-12T13:16:00Z">
                <w:pPr>
                  <w:pStyle w:val="FigureorTabletext"/>
                  <w:spacing w:line="480" w:lineRule="auto"/>
                </w:pPr>
              </w:pPrChange>
            </w:pPr>
            <w:del w:id="2484" w:author="Daniel Noble" w:date="2023-09-04T11:16:00Z">
              <w:r w:rsidRPr="00AA62AB" w:rsidDel="00855D11">
                <w:rPr>
                  <w:rFonts w:ascii="Times New Roman" w:hAnsi="Times New Roman"/>
                  <w:b/>
                </w:rPr>
                <w:delText>-0.048</w:delText>
              </w:r>
            </w:del>
          </w:p>
        </w:tc>
        <w:tc>
          <w:tcPr>
            <w:tcW w:w="0" w:type="auto"/>
            <w:tcBorders>
              <w:bottom w:val="single" w:sz="4" w:space="0" w:color="auto"/>
            </w:tcBorders>
            <w:tcPrChange w:id="2485" w:author="Daniel Noble" w:date="2023-07-12T13:38:00Z">
              <w:tcPr>
                <w:tcW w:w="0" w:type="auto"/>
              </w:tcPr>
            </w:tcPrChange>
          </w:tcPr>
          <w:p w14:paraId="0A5D663D" w14:textId="271C6032" w:rsidR="00AA62AB" w:rsidRPr="00AA62AB" w:rsidDel="00855D11" w:rsidRDefault="00AA62AB">
            <w:pPr>
              <w:pStyle w:val="FigureorTabletext"/>
              <w:spacing w:line="240" w:lineRule="auto"/>
              <w:rPr>
                <w:del w:id="2486" w:author="Daniel Noble" w:date="2023-09-04T11:16:00Z"/>
                <w:rFonts w:ascii="Times New Roman" w:hAnsi="Times New Roman"/>
                <w:b/>
              </w:rPr>
              <w:pPrChange w:id="2487" w:author="Daniel Noble" w:date="2023-07-12T13:16:00Z">
                <w:pPr>
                  <w:pStyle w:val="FigureorTabletext"/>
                  <w:spacing w:line="480" w:lineRule="auto"/>
                </w:pPr>
              </w:pPrChange>
            </w:pPr>
            <w:del w:id="2488" w:author="Daniel Noble" w:date="2023-09-04T11:16:00Z">
              <w:r w:rsidRPr="00AA62AB" w:rsidDel="00855D11">
                <w:rPr>
                  <w:rFonts w:ascii="Times New Roman" w:hAnsi="Times New Roman"/>
                  <w:b/>
                </w:rPr>
                <w:delText>-0.085</w:delText>
              </w:r>
            </w:del>
          </w:p>
        </w:tc>
        <w:tc>
          <w:tcPr>
            <w:tcW w:w="0" w:type="auto"/>
            <w:tcBorders>
              <w:bottom w:val="single" w:sz="4" w:space="0" w:color="auto"/>
            </w:tcBorders>
            <w:tcPrChange w:id="2489" w:author="Daniel Noble" w:date="2023-07-12T13:38:00Z">
              <w:tcPr>
                <w:tcW w:w="0" w:type="auto"/>
              </w:tcPr>
            </w:tcPrChange>
          </w:tcPr>
          <w:p w14:paraId="3C27E855" w14:textId="3E189680" w:rsidR="00AA62AB" w:rsidRPr="00AA62AB" w:rsidDel="00855D11" w:rsidRDefault="00AA62AB">
            <w:pPr>
              <w:pStyle w:val="FigureorTabletext"/>
              <w:spacing w:line="240" w:lineRule="auto"/>
              <w:rPr>
                <w:del w:id="2490" w:author="Daniel Noble" w:date="2023-09-04T11:16:00Z"/>
                <w:rFonts w:ascii="Times New Roman" w:hAnsi="Times New Roman"/>
                <w:b/>
              </w:rPr>
              <w:pPrChange w:id="2491" w:author="Daniel Noble" w:date="2023-07-12T13:16:00Z">
                <w:pPr>
                  <w:pStyle w:val="FigureorTabletext"/>
                  <w:spacing w:line="480" w:lineRule="auto"/>
                </w:pPr>
              </w:pPrChange>
            </w:pPr>
            <w:del w:id="2492" w:author="Daniel Noble" w:date="2023-09-04T11:16:00Z">
              <w:r w:rsidRPr="00AA62AB" w:rsidDel="00855D11">
                <w:rPr>
                  <w:rFonts w:ascii="Times New Roman" w:hAnsi="Times New Roman"/>
                  <w:b/>
                </w:rPr>
                <w:delText>-0.013</w:delText>
              </w:r>
            </w:del>
          </w:p>
        </w:tc>
      </w:tr>
    </w:tbl>
    <w:tbl>
      <w:tblPr>
        <w:tblStyle w:val="Table1"/>
        <w:tblW w:w="0" w:type="auto"/>
        <w:tblInd w:w="108" w:type="dxa"/>
        <w:tblLook w:val="07E0" w:firstRow="1" w:lastRow="1" w:firstColumn="1" w:lastColumn="1" w:noHBand="1" w:noVBand="1"/>
      </w:tblPr>
      <w:tblGrid>
        <w:gridCol w:w="3629"/>
        <w:gridCol w:w="2271"/>
        <w:gridCol w:w="1813"/>
        <w:gridCol w:w="1755"/>
        <w:tblGridChange w:id="2493">
          <w:tblGrid>
            <w:gridCol w:w="3629"/>
            <w:gridCol w:w="2271"/>
            <w:gridCol w:w="1813"/>
            <w:gridCol w:w="1755"/>
          </w:tblGrid>
        </w:tblGridChange>
      </w:tblGrid>
      <w:tr w:rsidR="00AA62AB" w:rsidRPr="00AA62AB" w14:paraId="27AA3B6A" w14:textId="77777777" w:rsidTr="00AA62AB">
        <w:tc>
          <w:tcPr>
            <w:tcW w:w="0" w:type="auto"/>
            <w:gridSpan w:val="4"/>
            <w:tcBorders>
              <w:bottom w:val="single" w:sz="0" w:space="0" w:color="auto"/>
            </w:tcBorders>
            <w:vAlign w:val="bottom"/>
          </w:tcPr>
          <w:p w14:paraId="4EE935A7" w14:textId="77777777" w:rsidR="00AA62AB" w:rsidRDefault="00AA62AB">
            <w:pPr>
              <w:pStyle w:val="FigureorTabletext"/>
              <w:spacing w:line="240" w:lineRule="auto"/>
              <w:rPr>
                <w:rStyle w:val="AppendixFigureTableHeaderChar"/>
                <w:rFonts w:ascii="Times New Roman" w:hAnsi="Times New Roman"/>
                <w:bCs w:val="0"/>
              </w:rPr>
              <w:pPrChange w:id="2494" w:author="Daniel Noble" w:date="2023-07-12T13:16:00Z">
                <w:pPr>
                  <w:pStyle w:val="FigureorTabletext"/>
                  <w:spacing w:line="480" w:lineRule="auto"/>
                </w:pPr>
              </w:pPrChange>
            </w:pPr>
          </w:p>
          <w:p w14:paraId="3C230CAE" w14:textId="3462D745" w:rsidR="00AA62AB" w:rsidRPr="00AA62AB" w:rsidRDefault="00AA62AB">
            <w:pPr>
              <w:pStyle w:val="FigureorTabletext"/>
              <w:spacing w:line="240" w:lineRule="auto"/>
              <w:rPr>
                <w:rFonts w:ascii="Times New Roman" w:hAnsi="Times New Roman"/>
              </w:rPr>
              <w:pPrChange w:id="2495" w:author="Daniel Noble" w:date="2023-07-12T13:16:00Z">
                <w:pPr>
                  <w:pStyle w:val="FigureorTabletext"/>
                  <w:spacing w:line="480" w:lineRule="auto"/>
                </w:pPr>
              </w:pPrChange>
            </w:pPr>
            <w:r w:rsidRPr="00AA62AB">
              <w:rPr>
                <w:rStyle w:val="AppendixFigureTableHeaderChar"/>
                <w:rFonts w:ascii="Times New Roman" w:hAnsi="Times New Roman"/>
              </w:rPr>
              <w:t>Table S10</w:t>
            </w:r>
            <w:r w:rsidRPr="00AA62AB">
              <w:rPr>
                <w:rFonts w:ascii="Times New Roman" w:hAnsi="Times New Roman"/>
                <w:b/>
              </w:rPr>
              <w:t xml:space="preserve"> </w:t>
            </w:r>
            <w:r w:rsidRPr="00AA62AB">
              <w:rPr>
                <w:rFonts w:ascii="Times New Roman" w:hAnsi="Times New Roman"/>
              </w:rPr>
              <w:t xml:space="preserve">Estimates from model testing the effects of incubation treatment on changes in mass over age. Note that individual variation is not accounted for in random effects, only variation among different mothers to account for non-independence among siblings. Bolded estimates are </w:t>
            </w:r>
            <w:r w:rsidRPr="00AA62AB">
              <w:rPr>
                <w:rFonts w:ascii="Times New Roman" w:hAnsi="Times New Roman"/>
              </w:rPr>
              <w:lastRenderedPageBreak/>
              <w:t xml:space="preserve">significantly different from zero. * </w:t>
            </w:r>
            <w:proofErr w:type="gramStart"/>
            <w:r w:rsidRPr="00AA62AB">
              <w:rPr>
                <w:rFonts w:ascii="Times New Roman" w:hAnsi="Times New Roman"/>
              </w:rPr>
              <w:t>indicates</w:t>
            </w:r>
            <w:proofErr w:type="gramEnd"/>
            <w:r w:rsidRPr="00AA62AB">
              <w:rPr>
                <w:rFonts w:ascii="Times New Roman" w:hAnsi="Times New Roman"/>
              </w:rPr>
              <w:t xml:space="preserve"> that value is above zero prior to rounding. n</w:t>
            </w:r>
            <w:r w:rsidRPr="00AA62AB">
              <w:rPr>
                <w:rFonts w:ascii="Times New Roman" w:hAnsi="Times New Roman"/>
                <w:vertAlign w:val="subscript"/>
              </w:rPr>
              <w:t>obs</w:t>
            </w:r>
            <w:r w:rsidRPr="00AA62AB">
              <w:rPr>
                <w:rFonts w:ascii="Times New Roman" w:hAnsi="Times New Roman"/>
              </w:rPr>
              <w:t xml:space="preserve"> = 2926. </w:t>
            </w:r>
            <w:r w:rsidRPr="00AA62AB">
              <w:rPr>
                <w:rFonts w:ascii="Times New Roman" w:eastAsiaTheme="minorEastAsia" w:hAnsi="Times New Roman"/>
              </w:rPr>
              <w:t xml:space="preserve">Age measured in days was z-transformed (mean = 361.34, SD = 185.16). </w:t>
            </w:r>
            <w:r w:rsidRPr="00AA62AB">
              <w:rPr>
                <w:rFonts w:ascii="Times New Roman" w:hAnsi="Times New Roman"/>
              </w:rPr>
              <w:t xml:space="preserve">* </w:t>
            </w:r>
            <w:proofErr w:type="gramStart"/>
            <w:r w:rsidRPr="00AA62AB">
              <w:rPr>
                <w:rFonts w:ascii="Times New Roman" w:hAnsi="Times New Roman"/>
              </w:rPr>
              <w:t>indicates</w:t>
            </w:r>
            <w:proofErr w:type="gramEnd"/>
            <w:r w:rsidRPr="00AA62AB">
              <w:rPr>
                <w:rFonts w:ascii="Times New Roman" w:hAnsi="Times New Roman"/>
              </w:rPr>
              <w:t xml:space="preserve"> that value is very small but does not overlap zero prior to rounding</w:t>
            </w:r>
          </w:p>
        </w:tc>
      </w:tr>
      <w:tr w:rsidR="00AA62AB" w:rsidRPr="00AA62AB" w14:paraId="1EC99112" w14:textId="77777777" w:rsidTr="00AA62AB">
        <w:tc>
          <w:tcPr>
            <w:tcW w:w="0" w:type="auto"/>
            <w:tcBorders>
              <w:bottom w:val="single" w:sz="0" w:space="0" w:color="auto"/>
            </w:tcBorders>
            <w:vAlign w:val="bottom"/>
          </w:tcPr>
          <w:p w14:paraId="48B620EE" w14:textId="77777777" w:rsidR="00AA62AB" w:rsidRPr="00AA62AB" w:rsidRDefault="00AA62AB">
            <w:pPr>
              <w:pStyle w:val="FigureorTabletext"/>
              <w:spacing w:line="240" w:lineRule="auto"/>
              <w:rPr>
                <w:rFonts w:ascii="Times New Roman" w:hAnsi="Times New Roman"/>
              </w:rPr>
              <w:pPrChange w:id="2496" w:author="Daniel Noble" w:date="2023-07-12T13:16:00Z">
                <w:pPr>
                  <w:pStyle w:val="FigureorTabletext"/>
                  <w:spacing w:line="480" w:lineRule="auto"/>
                </w:pPr>
              </w:pPrChange>
            </w:pPr>
            <w:r w:rsidRPr="00AA62AB">
              <w:rPr>
                <w:rFonts w:ascii="Times New Roman" w:hAnsi="Times New Roman"/>
              </w:rPr>
              <w:lastRenderedPageBreak/>
              <w:t> </w:t>
            </w:r>
          </w:p>
        </w:tc>
        <w:tc>
          <w:tcPr>
            <w:tcW w:w="0" w:type="auto"/>
            <w:tcBorders>
              <w:bottom w:val="single" w:sz="0" w:space="0" w:color="auto"/>
            </w:tcBorders>
            <w:vAlign w:val="bottom"/>
          </w:tcPr>
          <w:p w14:paraId="0E1A38FC" w14:textId="77777777" w:rsidR="00AA62AB" w:rsidRPr="00AA62AB" w:rsidRDefault="00AA62AB">
            <w:pPr>
              <w:pStyle w:val="FigureorTabletext"/>
              <w:spacing w:line="240" w:lineRule="auto"/>
              <w:rPr>
                <w:rFonts w:ascii="Times New Roman" w:hAnsi="Times New Roman"/>
              </w:rPr>
              <w:pPrChange w:id="2497" w:author="Daniel Noble" w:date="2023-07-12T13:16:00Z">
                <w:pPr>
                  <w:pStyle w:val="FigureorTabletext"/>
                  <w:spacing w:line="480" w:lineRule="auto"/>
                </w:pPr>
              </w:pPrChange>
            </w:pPr>
            <w:r w:rsidRPr="00AA62AB">
              <w:rPr>
                <w:rFonts w:ascii="Times New Roman" w:hAnsi="Times New Roman"/>
              </w:rPr>
              <w:t>Estimate</w:t>
            </w:r>
          </w:p>
        </w:tc>
        <w:tc>
          <w:tcPr>
            <w:tcW w:w="0" w:type="auto"/>
            <w:tcBorders>
              <w:bottom w:val="single" w:sz="0" w:space="0" w:color="auto"/>
            </w:tcBorders>
            <w:vAlign w:val="bottom"/>
          </w:tcPr>
          <w:p w14:paraId="1F08CBF4" w14:textId="77777777" w:rsidR="00AA62AB" w:rsidRPr="00AA62AB" w:rsidRDefault="00AA62AB">
            <w:pPr>
              <w:pStyle w:val="FigureorTabletext"/>
              <w:spacing w:line="240" w:lineRule="auto"/>
              <w:rPr>
                <w:rFonts w:ascii="Times New Roman" w:hAnsi="Times New Roman"/>
              </w:rPr>
              <w:pPrChange w:id="2498" w:author="Daniel Noble" w:date="2023-07-12T13:16:00Z">
                <w:pPr>
                  <w:pStyle w:val="FigureorTabletext"/>
                  <w:spacing w:line="480" w:lineRule="auto"/>
                </w:pPr>
              </w:pPrChange>
            </w:pPr>
            <w:r w:rsidRPr="00AA62AB">
              <w:rPr>
                <w:rFonts w:ascii="Times New Roman" w:hAnsi="Times New Roman"/>
              </w:rPr>
              <w:t>Lower</w:t>
            </w:r>
          </w:p>
        </w:tc>
        <w:tc>
          <w:tcPr>
            <w:tcW w:w="0" w:type="auto"/>
            <w:tcBorders>
              <w:bottom w:val="single" w:sz="0" w:space="0" w:color="auto"/>
            </w:tcBorders>
            <w:vAlign w:val="bottom"/>
          </w:tcPr>
          <w:p w14:paraId="2F851028" w14:textId="77777777" w:rsidR="00AA62AB" w:rsidRPr="00AA62AB" w:rsidRDefault="00AA62AB">
            <w:pPr>
              <w:pStyle w:val="FigureorTabletext"/>
              <w:spacing w:line="240" w:lineRule="auto"/>
              <w:rPr>
                <w:rFonts w:ascii="Times New Roman" w:hAnsi="Times New Roman"/>
              </w:rPr>
              <w:pPrChange w:id="2499" w:author="Daniel Noble" w:date="2023-07-12T13:16:00Z">
                <w:pPr>
                  <w:pStyle w:val="FigureorTabletext"/>
                  <w:spacing w:line="480" w:lineRule="auto"/>
                </w:pPr>
              </w:pPrChange>
            </w:pPr>
            <w:r w:rsidRPr="00AA62AB">
              <w:rPr>
                <w:rFonts w:ascii="Times New Roman" w:hAnsi="Times New Roman"/>
              </w:rPr>
              <w:t>Upper</w:t>
            </w:r>
          </w:p>
        </w:tc>
      </w:tr>
      <w:tr w:rsidR="00AA62AB" w:rsidRPr="00AA62AB" w14:paraId="1109510E" w14:textId="77777777" w:rsidTr="00AA62AB">
        <w:tc>
          <w:tcPr>
            <w:tcW w:w="0" w:type="auto"/>
          </w:tcPr>
          <w:p w14:paraId="35CF1E68" w14:textId="77777777" w:rsidR="00AA62AB" w:rsidRPr="00AA62AB" w:rsidRDefault="00AA62AB">
            <w:pPr>
              <w:pStyle w:val="FigureorTabletext"/>
              <w:spacing w:line="240" w:lineRule="auto"/>
              <w:rPr>
                <w:rFonts w:ascii="Times New Roman" w:hAnsi="Times New Roman"/>
              </w:rPr>
              <w:pPrChange w:id="2500" w:author="Daniel Noble" w:date="2023-07-12T13:16:00Z">
                <w:pPr>
                  <w:pStyle w:val="FigureorTabletext"/>
                  <w:spacing w:line="480" w:lineRule="auto"/>
                </w:pPr>
              </w:pPrChange>
            </w:pPr>
            <w:r w:rsidRPr="00AA62AB">
              <w:rPr>
                <w:rFonts w:ascii="Times New Roman" w:hAnsi="Times New Roman"/>
                <w:i/>
                <w:iCs/>
              </w:rPr>
              <w:t>Fixed effects</w:t>
            </w:r>
          </w:p>
        </w:tc>
        <w:tc>
          <w:tcPr>
            <w:tcW w:w="0" w:type="auto"/>
          </w:tcPr>
          <w:p w14:paraId="65CE3E77" w14:textId="77777777" w:rsidR="00AA62AB" w:rsidRPr="00AA62AB" w:rsidRDefault="00AA62AB">
            <w:pPr>
              <w:pStyle w:val="FigureorTabletext"/>
              <w:spacing w:line="240" w:lineRule="auto"/>
              <w:rPr>
                <w:rFonts w:ascii="Times New Roman" w:hAnsi="Times New Roman"/>
                <w:b/>
              </w:rPr>
              <w:pPrChange w:id="2501" w:author="Daniel Noble" w:date="2023-07-12T13:16:00Z">
                <w:pPr>
                  <w:pStyle w:val="FigureorTabletext"/>
                  <w:spacing w:line="480" w:lineRule="auto"/>
                </w:pPr>
              </w:pPrChange>
            </w:pPr>
          </w:p>
        </w:tc>
        <w:tc>
          <w:tcPr>
            <w:tcW w:w="0" w:type="auto"/>
          </w:tcPr>
          <w:p w14:paraId="343F4E65" w14:textId="77777777" w:rsidR="00AA62AB" w:rsidRPr="00AA62AB" w:rsidRDefault="00AA62AB">
            <w:pPr>
              <w:pStyle w:val="FigureorTabletext"/>
              <w:spacing w:line="240" w:lineRule="auto"/>
              <w:rPr>
                <w:rFonts w:ascii="Times New Roman" w:hAnsi="Times New Roman"/>
                <w:b/>
              </w:rPr>
              <w:pPrChange w:id="2502" w:author="Daniel Noble" w:date="2023-07-12T13:16:00Z">
                <w:pPr>
                  <w:pStyle w:val="FigureorTabletext"/>
                  <w:spacing w:line="480" w:lineRule="auto"/>
                </w:pPr>
              </w:pPrChange>
            </w:pPr>
          </w:p>
        </w:tc>
        <w:tc>
          <w:tcPr>
            <w:tcW w:w="0" w:type="auto"/>
          </w:tcPr>
          <w:p w14:paraId="7BAF597F" w14:textId="77777777" w:rsidR="00AA62AB" w:rsidRPr="00AA62AB" w:rsidRDefault="00AA62AB">
            <w:pPr>
              <w:pStyle w:val="FigureorTabletext"/>
              <w:spacing w:line="240" w:lineRule="auto"/>
              <w:rPr>
                <w:rFonts w:ascii="Times New Roman" w:hAnsi="Times New Roman"/>
                <w:b/>
              </w:rPr>
              <w:pPrChange w:id="2503" w:author="Daniel Noble" w:date="2023-07-12T13:16:00Z">
                <w:pPr>
                  <w:pStyle w:val="FigureorTabletext"/>
                  <w:spacing w:line="480" w:lineRule="auto"/>
                </w:pPr>
              </w:pPrChange>
            </w:pPr>
          </w:p>
        </w:tc>
      </w:tr>
      <w:tr w:rsidR="00AA62AB" w:rsidRPr="00AA62AB" w14:paraId="30D33D43" w14:textId="77777777" w:rsidTr="00AA62AB">
        <w:tc>
          <w:tcPr>
            <w:tcW w:w="0" w:type="auto"/>
          </w:tcPr>
          <w:p w14:paraId="2D773990" w14:textId="77777777" w:rsidR="00AA62AB" w:rsidRPr="00AA62AB" w:rsidRDefault="00AA62AB">
            <w:pPr>
              <w:pStyle w:val="FigureorTabletext"/>
              <w:spacing w:line="240" w:lineRule="auto"/>
              <w:rPr>
                <w:rFonts w:ascii="Times New Roman" w:hAnsi="Times New Roman"/>
              </w:rPr>
              <w:pPrChange w:id="2504" w:author="Daniel Noble" w:date="2023-07-12T13:16:00Z">
                <w:pPr>
                  <w:pStyle w:val="FigureorTabletext"/>
                  <w:spacing w:line="480" w:lineRule="auto"/>
                </w:pPr>
              </w:pPrChange>
            </w:pPr>
            <w:r w:rsidRPr="00AA62AB">
              <w:rPr>
                <w:rFonts w:ascii="Times New Roman" w:hAnsi="Times New Roman"/>
              </w:rPr>
              <w:t>Intercept</w:t>
            </w:r>
          </w:p>
        </w:tc>
        <w:tc>
          <w:tcPr>
            <w:tcW w:w="0" w:type="auto"/>
          </w:tcPr>
          <w:p w14:paraId="51E81AFC" w14:textId="77777777" w:rsidR="00AA62AB" w:rsidRPr="00AA62AB" w:rsidRDefault="00AA62AB">
            <w:pPr>
              <w:pStyle w:val="FigureorTabletext"/>
              <w:spacing w:line="240" w:lineRule="auto"/>
              <w:rPr>
                <w:rFonts w:ascii="Times New Roman" w:hAnsi="Times New Roman"/>
                <w:b/>
              </w:rPr>
              <w:pPrChange w:id="2505" w:author="Daniel Noble" w:date="2023-07-12T13:16:00Z">
                <w:pPr>
                  <w:pStyle w:val="FigureorTabletext"/>
                  <w:spacing w:line="480" w:lineRule="auto"/>
                </w:pPr>
              </w:pPrChange>
            </w:pPr>
            <w:r w:rsidRPr="00AA62AB">
              <w:rPr>
                <w:rFonts w:ascii="Times New Roman" w:hAnsi="Times New Roman"/>
                <w:b/>
              </w:rPr>
              <w:t>-0.77</w:t>
            </w:r>
          </w:p>
        </w:tc>
        <w:tc>
          <w:tcPr>
            <w:tcW w:w="0" w:type="auto"/>
          </w:tcPr>
          <w:p w14:paraId="50600EF0" w14:textId="77777777" w:rsidR="00AA62AB" w:rsidRPr="00AA62AB" w:rsidRDefault="00AA62AB">
            <w:pPr>
              <w:pStyle w:val="FigureorTabletext"/>
              <w:spacing w:line="240" w:lineRule="auto"/>
              <w:rPr>
                <w:rFonts w:ascii="Times New Roman" w:hAnsi="Times New Roman"/>
                <w:b/>
              </w:rPr>
              <w:pPrChange w:id="2506" w:author="Daniel Noble" w:date="2023-07-12T13:16:00Z">
                <w:pPr>
                  <w:pStyle w:val="FigureorTabletext"/>
                  <w:spacing w:line="480" w:lineRule="auto"/>
                </w:pPr>
              </w:pPrChange>
            </w:pPr>
            <w:r w:rsidRPr="00AA62AB">
              <w:rPr>
                <w:rFonts w:ascii="Times New Roman" w:hAnsi="Times New Roman"/>
                <w:b/>
              </w:rPr>
              <w:t>-0.85</w:t>
            </w:r>
          </w:p>
        </w:tc>
        <w:tc>
          <w:tcPr>
            <w:tcW w:w="0" w:type="auto"/>
          </w:tcPr>
          <w:p w14:paraId="1029DB6A" w14:textId="77777777" w:rsidR="00AA62AB" w:rsidRPr="00AA62AB" w:rsidRDefault="00AA62AB">
            <w:pPr>
              <w:pStyle w:val="FigureorTabletext"/>
              <w:spacing w:line="240" w:lineRule="auto"/>
              <w:rPr>
                <w:rFonts w:ascii="Times New Roman" w:hAnsi="Times New Roman"/>
                <w:b/>
              </w:rPr>
              <w:pPrChange w:id="2507" w:author="Daniel Noble" w:date="2023-07-12T13:16:00Z">
                <w:pPr>
                  <w:pStyle w:val="FigureorTabletext"/>
                  <w:spacing w:line="480" w:lineRule="auto"/>
                </w:pPr>
              </w:pPrChange>
            </w:pPr>
            <w:r w:rsidRPr="00AA62AB">
              <w:rPr>
                <w:rFonts w:ascii="Times New Roman" w:hAnsi="Times New Roman"/>
                <w:b/>
              </w:rPr>
              <w:t>-0.68</w:t>
            </w:r>
          </w:p>
        </w:tc>
      </w:tr>
      <w:tr w:rsidR="00AA62AB" w:rsidRPr="00AA62AB" w14:paraId="60B2EFFD" w14:textId="77777777" w:rsidTr="00AA62AB">
        <w:tc>
          <w:tcPr>
            <w:tcW w:w="0" w:type="auto"/>
          </w:tcPr>
          <w:p w14:paraId="32E1FF51" w14:textId="77777777" w:rsidR="00AA62AB" w:rsidRPr="00AA62AB" w:rsidRDefault="00AA62AB">
            <w:pPr>
              <w:pStyle w:val="FigureorTabletext"/>
              <w:spacing w:line="240" w:lineRule="auto"/>
              <w:rPr>
                <w:rFonts w:ascii="Times New Roman" w:hAnsi="Times New Roman"/>
              </w:rPr>
              <w:pPrChange w:id="2508" w:author="Daniel Noble" w:date="2023-07-12T13:16:00Z">
                <w:pPr>
                  <w:pStyle w:val="FigureorTabletext"/>
                  <w:spacing w:line="480" w:lineRule="auto"/>
                </w:pPr>
              </w:pPrChange>
            </w:pPr>
            <w:r w:rsidRPr="00AA62AB">
              <w:rPr>
                <w:rFonts w:ascii="Times New Roman" w:hAnsi="Times New Roman"/>
              </w:rPr>
              <w:t>Treatment</w:t>
            </w:r>
          </w:p>
        </w:tc>
        <w:tc>
          <w:tcPr>
            <w:tcW w:w="0" w:type="auto"/>
          </w:tcPr>
          <w:p w14:paraId="230CA74F" w14:textId="77777777" w:rsidR="00AA62AB" w:rsidRPr="00AA62AB" w:rsidRDefault="00AA62AB">
            <w:pPr>
              <w:pStyle w:val="FigureorTabletext"/>
              <w:spacing w:line="240" w:lineRule="auto"/>
              <w:rPr>
                <w:rFonts w:ascii="Times New Roman" w:hAnsi="Times New Roman"/>
                <w:b/>
              </w:rPr>
              <w:pPrChange w:id="2509"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377B5638" w14:textId="77777777" w:rsidR="00AA62AB" w:rsidRPr="00AA62AB" w:rsidRDefault="00AA62AB">
            <w:pPr>
              <w:pStyle w:val="FigureorTabletext"/>
              <w:spacing w:line="240" w:lineRule="auto"/>
              <w:rPr>
                <w:rFonts w:ascii="Times New Roman" w:hAnsi="Times New Roman"/>
                <w:b/>
              </w:rPr>
              <w:pPrChange w:id="2510"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11A777FD" w14:textId="77777777" w:rsidR="00AA62AB" w:rsidRPr="00AA62AB" w:rsidRDefault="00AA62AB">
            <w:pPr>
              <w:pStyle w:val="FigureorTabletext"/>
              <w:spacing w:line="240" w:lineRule="auto"/>
              <w:rPr>
                <w:rFonts w:ascii="Times New Roman" w:hAnsi="Times New Roman"/>
                <w:b/>
              </w:rPr>
              <w:pPrChange w:id="2511" w:author="Daniel Noble" w:date="2023-07-12T13:16:00Z">
                <w:pPr>
                  <w:pStyle w:val="FigureorTabletext"/>
                  <w:spacing w:line="480" w:lineRule="auto"/>
                </w:pPr>
              </w:pPrChange>
            </w:pPr>
            <w:r w:rsidRPr="00AA62AB">
              <w:rPr>
                <w:rFonts w:ascii="Times New Roman" w:hAnsi="Times New Roman"/>
                <w:b/>
              </w:rPr>
              <w:t>-0.01</w:t>
            </w:r>
          </w:p>
        </w:tc>
      </w:tr>
      <w:tr w:rsidR="00AA62AB" w:rsidRPr="00AA62AB" w14:paraId="05F55057" w14:textId="77777777" w:rsidTr="00AA62AB">
        <w:tc>
          <w:tcPr>
            <w:tcW w:w="0" w:type="auto"/>
          </w:tcPr>
          <w:p w14:paraId="4BAD96E6" w14:textId="77777777" w:rsidR="00AA62AB" w:rsidRPr="00AA62AB" w:rsidRDefault="00AA62AB">
            <w:pPr>
              <w:pStyle w:val="FigureorTabletext"/>
              <w:spacing w:line="240" w:lineRule="auto"/>
              <w:rPr>
                <w:rFonts w:ascii="Times New Roman" w:hAnsi="Times New Roman"/>
              </w:rPr>
              <w:pPrChange w:id="2512" w:author="Daniel Noble" w:date="2023-07-12T13:16:00Z">
                <w:pPr>
                  <w:pStyle w:val="FigureorTabletext"/>
                  <w:spacing w:line="480" w:lineRule="auto"/>
                </w:pPr>
              </w:pPrChange>
            </w:pPr>
            <w:r w:rsidRPr="00AA62AB">
              <w:rPr>
                <w:rFonts w:ascii="Times New Roman" w:hAnsi="Times New Roman"/>
              </w:rPr>
              <w:t>Age</w:t>
            </w:r>
          </w:p>
        </w:tc>
        <w:tc>
          <w:tcPr>
            <w:tcW w:w="0" w:type="auto"/>
          </w:tcPr>
          <w:p w14:paraId="5D82D529" w14:textId="77777777" w:rsidR="00AA62AB" w:rsidRPr="00AA62AB" w:rsidRDefault="00AA62AB">
            <w:pPr>
              <w:pStyle w:val="FigureorTabletext"/>
              <w:spacing w:line="240" w:lineRule="auto"/>
              <w:rPr>
                <w:rFonts w:ascii="Times New Roman" w:hAnsi="Times New Roman"/>
              </w:rPr>
              <w:pPrChange w:id="2513" w:author="Daniel Noble" w:date="2023-07-12T13:16:00Z">
                <w:pPr>
                  <w:pStyle w:val="FigureorTabletext"/>
                  <w:spacing w:line="480" w:lineRule="auto"/>
                </w:pPr>
              </w:pPrChange>
            </w:pPr>
            <w:r w:rsidRPr="00AA62AB">
              <w:rPr>
                <w:rFonts w:ascii="Times New Roman" w:hAnsi="Times New Roman"/>
              </w:rPr>
              <w:t>0.63</w:t>
            </w:r>
          </w:p>
        </w:tc>
        <w:tc>
          <w:tcPr>
            <w:tcW w:w="0" w:type="auto"/>
          </w:tcPr>
          <w:p w14:paraId="7F387D67" w14:textId="77777777" w:rsidR="00AA62AB" w:rsidRPr="00AA62AB" w:rsidRDefault="00AA62AB">
            <w:pPr>
              <w:pStyle w:val="FigureorTabletext"/>
              <w:spacing w:line="240" w:lineRule="auto"/>
              <w:rPr>
                <w:rFonts w:ascii="Times New Roman" w:hAnsi="Times New Roman"/>
              </w:rPr>
              <w:pPrChange w:id="2514" w:author="Daniel Noble" w:date="2023-07-12T13:16:00Z">
                <w:pPr>
                  <w:pStyle w:val="FigureorTabletext"/>
                  <w:spacing w:line="480" w:lineRule="auto"/>
                </w:pPr>
              </w:pPrChange>
            </w:pPr>
            <w:r w:rsidRPr="00AA62AB">
              <w:rPr>
                <w:rFonts w:ascii="Times New Roman" w:hAnsi="Times New Roman"/>
              </w:rPr>
              <w:t>0.57</w:t>
            </w:r>
          </w:p>
        </w:tc>
        <w:tc>
          <w:tcPr>
            <w:tcW w:w="0" w:type="auto"/>
          </w:tcPr>
          <w:p w14:paraId="352FCDC2" w14:textId="77777777" w:rsidR="00AA62AB" w:rsidRPr="00AA62AB" w:rsidRDefault="00AA62AB">
            <w:pPr>
              <w:pStyle w:val="FigureorTabletext"/>
              <w:spacing w:line="240" w:lineRule="auto"/>
              <w:rPr>
                <w:rFonts w:ascii="Times New Roman" w:hAnsi="Times New Roman"/>
              </w:rPr>
              <w:pPrChange w:id="2515" w:author="Daniel Noble" w:date="2023-07-12T13:16:00Z">
                <w:pPr>
                  <w:pStyle w:val="FigureorTabletext"/>
                  <w:spacing w:line="480" w:lineRule="auto"/>
                </w:pPr>
              </w:pPrChange>
            </w:pPr>
            <w:r w:rsidRPr="00AA62AB">
              <w:rPr>
                <w:rFonts w:ascii="Times New Roman" w:hAnsi="Times New Roman"/>
              </w:rPr>
              <w:t>0.7</w:t>
            </w:r>
          </w:p>
        </w:tc>
      </w:tr>
      <w:tr w:rsidR="00AA62AB" w:rsidRPr="00AA62AB" w14:paraId="56270F30" w14:textId="77777777" w:rsidTr="00AA62AB">
        <w:tc>
          <w:tcPr>
            <w:tcW w:w="0" w:type="auto"/>
          </w:tcPr>
          <w:p w14:paraId="2F17CA4F" w14:textId="77777777" w:rsidR="00AA62AB" w:rsidRPr="00AA62AB" w:rsidRDefault="00AA62AB">
            <w:pPr>
              <w:pStyle w:val="FigureorTabletext"/>
              <w:spacing w:line="240" w:lineRule="auto"/>
              <w:rPr>
                <w:rFonts w:ascii="Times New Roman" w:hAnsi="Times New Roman"/>
              </w:rPr>
              <w:pPrChange w:id="2516"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0" w:type="auto"/>
          </w:tcPr>
          <w:p w14:paraId="3EB91516" w14:textId="77777777" w:rsidR="00AA62AB" w:rsidRPr="00AA62AB" w:rsidRDefault="00AA62AB">
            <w:pPr>
              <w:pStyle w:val="FigureorTabletext"/>
              <w:spacing w:line="240" w:lineRule="auto"/>
              <w:rPr>
                <w:rFonts w:ascii="Times New Roman" w:hAnsi="Times New Roman"/>
              </w:rPr>
              <w:pPrChange w:id="2517" w:author="Daniel Noble" w:date="2023-07-12T13:16:00Z">
                <w:pPr>
                  <w:pStyle w:val="FigureorTabletext"/>
                  <w:spacing w:line="480" w:lineRule="auto"/>
                </w:pPr>
              </w:pPrChange>
            </w:pPr>
            <w:r w:rsidRPr="00AA62AB">
              <w:rPr>
                <w:rFonts w:ascii="Times New Roman" w:hAnsi="Times New Roman"/>
              </w:rPr>
              <w:t>-0.05</w:t>
            </w:r>
          </w:p>
        </w:tc>
        <w:tc>
          <w:tcPr>
            <w:tcW w:w="0" w:type="auto"/>
          </w:tcPr>
          <w:p w14:paraId="5D6AC568" w14:textId="77777777" w:rsidR="00AA62AB" w:rsidRPr="00AA62AB" w:rsidRDefault="00AA62AB">
            <w:pPr>
              <w:pStyle w:val="FigureorTabletext"/>
              <w:spacing w:line="240" w:lineRule="auto"/>
              <w:rPr>
                <w:rFonts w:ascii="Times New Roman" w:hAnsi="Times New Roman"/>
              </w:rPr>
              <w:pPrChange w:id="2518" w:author="Daniel Noble" w:date="2023-07-12T13:16:00Z">
                <w:pPr>
                  <w:pStyle w:val="FigureorTabletext"/>
                  <w:spacing w:line="480" w:lineRule="auto"/>
                </w:pPr>
              </w:pPrChange>
            </w:pPr>
            <w:r w:rsidRPr="00AA62AB">
              <w:rPr>
                <w:rFonts w:ascii="Times New Roman" w:hAnsi="Times New Roman"/>
              </w:rPr>
              <w:t>-0.1</w:t>
            </w:r>
          </w:p>
        </w:tc>
        <w:tc>
          <w:tcPr>
            <w:tcW w:w="0" w:type="auto"/>
          </w:tcPr>
          <w:p w14:paraId="64240D82" w14:textId="77777777" w:rsidR="00AA62AB" w:rsidRPr="00AA62AB" w:rsidRDefault="00AA62AB">
            <w:pPr>
              <w:pStyle w:val="FigureorTabletext"/>
              <w:spacing w:line="240" w:lineRule="auto"/>
              <w:rPr>
                <w:rFonts w:ascii="Times New Roman" w:hAnsi="Times New Roman"/>
              </w:rPr>
              <w:pPrChange w:id="2519" w:author="Daniel Noble" w:date="2023-07-12T13:16:00Z">
                <w:pPr>
                  <w:pStyle w:val="FigureorTabletext"/>
                  <w:spacing w:line="480" w:lineRule="auto"/>
                </w:pPr>
              </w:pPrChange>
            </w:pPr>
            <w:r w:rsidRPr="00AA62AB">
              <w:rPr>
                <w:rFonts w:ascii="Times New Roman" w:hAnsi="Times New Roman"/>
              </w:rPr>
              <w:t>0.01</w:t>
            </w:r>
          </w:p>
        </w:tc>
      </w:tr>
      <w:tr w:rsidR="00AA62AB" w:rsidRPr="00AA62AB" w14:paraId="6C646256" w14:textId="77777777" w:rsidTr="00AA62AB">
        <w:tc>
          <w:tcPr>
            <w:tcW w:w="0" w:type="auto"/>
          </w:tcPr>
          <w:p w14:paraId="337E91E9" w14:textId="77777777" w:rsidR="00AA62AB" w:rsidRPr="00AA62AB" w:rsidRDefault="00AA62AB">
            <w:pPr>
              <w:pStyle w:val="FigureorTabletext"/>
              <w:spacing w:line="240" w:lineRule="auto"/>
              <w:rPr>
                <w:rFonts w:ascii="Times New Roman" w:hAnsi="Times New Roman"/>
              </w:rPr>
              <w:pPrChange w:id="2520"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p>
        </w:tc>
        <w:tc>
          <w:tcPr>
            <w:tcW w:w="0" w:type="auto"/>
          </w:tcPr>
          <w:p w14:paraId="19B05996" w14:textId="77777777" w:rsidR="00AA62AB" w:rsidRPr="00AA62AB" w:rsidRDefault="00AA62AB">
            <w:pPr>
              <w:pStyle w:val="FigureorTabletext"/>
              <w:spacing w:line="240" w:lineRule="auto"/>
              <w:rPr>
                <w:rFonts w:ascii="Times New Roman" w:hAnsi="Times New Roman"/>
                <w:b/>
              </w:rPr>
              <w:pPrChange w:id="2521" w:author="Daniel Noble" w:date="2023-07-12T13:16:00Z">
                <w:pPr>
                  <w:pStyle w:val="FigureorTabletext"/>
                  <w:spacing w:line="480" w:lineRule="auto"/>
                </w:pPr>
              </w:pPrChange>
            </w:pPr>
            <w:r w:rsidRPr="00AA62AB">
              <w:rPr>
                <w:rFonts w:ascii="Times New Roman" w:hAnsi="Times New Roman"/>
                <w:b/>
              </w:rPr>
              <w:t>-0*</w:t>
            </w:r>
          </w:p>
        </w:tc>
        <w:tc>
          <w:tcPr>
            <w:tcW w:w="0" w:type="auto"/>
          </w:tcPr>
          <w:p w14:paraId="1D697CFA" w14:textId="77777777" w:rsidR="00AA62AB" w:rsidRPr="00AA62AB" w:rsidRDefault="00AA62AB">
            <w:pPr>
              <w:pStyle w:val="FigureorTabletext"/>
              <w:spacing w:line="240" w:lineRule="auto"/>
              <w:rPr>
                <w:rFonts w:ascii="Times New Roman" w:hAnsi="Times New Roman"/>
                <w:b/>
              </w:rPr>
              <w:pPrChange w:id="2522" w:author="Daniel Noble" w:date="2023-07-12T13:16:00Z">
                <w:pPr>
                  <w:pStyle w:val="FigureorTabletext"/>
                  <w:spacing w:line="480" w:lineRule="auto"/>
                </w:pPr>
              </w:pPrChange>
            </w:pPr>
            <w:r w:rsidRPr="00AA62AB">
              <w:rPr>
                <w:rFonts w:ascii="Times New Roman" w:hAnsi="Times New Roman"/>
                <w:b/>
              </w:rPr>
              <w:t>-0.01</w:t>
            </w:r>
          </w:p>
        </w:tc>
        <w:tc>
          <w:tcPr>
            <w:tcW w:w="0" w:type="auto"/>
          </w:tcPr>
          <w:p w14:paraId="72EC401C" w14:textId="77777777" w:rsidR="00AA62AB" w:rsidRPr="00AA62AB" w:rsidRDefault="00AA62AB">
            <w:pPr>
              <w:pStyle w:val="FigureorTabletext"/>
              <w:spacing w:line="240" w:lineRule="auto"/>
              <w:rPr>
                <w:rFonts w:ascii="Times New Roman" w:hAnsi="Times New Roman"/>
                <w:b/>
              </w:rPr>
              <w:pPrChange w:id="2523"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1C09917A" w14:textId="77777777" w:rsidTr="00AA62AB">
        <w:tc>
          <w:tcPr>
            <w:tcW w:w="0" w:type="auto"/>
          </w:tcPr>
          <w:p w14:paraId="621D7A4C" w14:textId="77777777" w:rsidR="00AA62AB" w:rsidRPr="00AA62AB" w:rsidRDefault="00AA62AB">
            <w:pPr>
              <w:pStyle w:val="FigureorTabletext"/>
              <w:spacing w:line="240" w:lineRule="auto"/>
              <w:rPr>
                <w:rFonts w:ascii="Times New Roman" w:hAnsi="Times New Roman"/>
                <w:vertAlign w:val="superscript"/>
              </w:rPr>
              <w:pPrChange w:id="2524" w:author="Daniel Noble" w:date="2023-07-12T13:16:00Z">
                <w:pPr>
                  <w:pStyle w:val="FigureorTabletext"/>
                  <w:spacing w:line="480" w:lineRule="auto"/>
                </w:pPr>
              </w:pPrChange>
            </w:pPr>
            <w:r w:rsidRPr="00AA62AB">
              <w:rPr>
                <w:rFonts w:ascii="Times New Roman" w:hAnsi="Times New Roman"/>
              </w:rPr>
              <w:t xml:space="preserve">Treatment </w:t>
            </w:r>
            <m:oMath>
              <m:r>
                <w:rPr>
                  <w:rFonts w:ascii="Cambria Math" w:hAnsi="Cambria Math"/>
                </w:rPr>
                <m:t>×</m:t>
              </m:r>
            </m:oMath>
            <w:r w:rsidRPr="00AA62AB">
              <w:rPr>
                <w:rFonts w:ascii="Times New Roman" w:eastAsiaTheme="minorEastAsia" w:hAnsi="Times New Roman"/>
              </w:rPr>
              <w:t xml:space="preserve"> </w:t>
            </w:r>
            <w:r w:rsidRPr="00AA62AB">
              <w:rPr>
                <w:rFonts w:ascii="Times New Roman" w:hAnsi="Times New Roman"/>
                <w:iCs/>
              </w:rPr>
              <w:t>Age</w:t>
            </w:r>
            <w:r w:rsidRPr="00AA62AB">
              <w:rPr>
                <w:rFonts w:ascii="Times New Roman" w:hAnsi="Times New Roman"/>
                <w:iCs/>
                <w:vertAlign w:val="superscript"/>
              </w:rPr>
              <w:t>2</w:t>
            </w:r>
          </w:p>
        </w:tc>
        <w:tc>
          <w:tcPr>
            <w:tcW w:w="0" w:type="auto"/>
          </w:tcPr>
          <w:p w14:paraId="1FE99598" w14:textId="77777777" w:rsidR="00AA62AB" w:rsidRPr="00AA62AB" w:rsidRDefault="00AA62AB">
            <w:pPr>
              <w:pStyle w:val="FigureorTabletext"/>
              <w:spacing w:line="240" w:lineRule="auto"/>
              <w:rPr>
                <w:rFonts w:ascii="Times New Roman" w:hAnsi="Times New Roman"/>
                <w:b/>
              </w:rPr>
              <w:pPrChange w:id="2525" w:author="Daniel Noble" w:date="2023-07-12T13:16:00Z">
                <w:pPr>
                  <w:pStyle w:val="FigureorTabletext"/>
                  <w:spacing w:line="480" w:lineRule="auto"/>
                </w:pPr>
              </w:pPrChange>
            </w:pPr>
            <w:r w:rsidRPr="00AA62AB">
              <w:rPr>
                <w:rFonts w:ascii="Times New Roman" w:hAnsi="Times New Roman"/>
                <w:b/>
              </w:rPr>
              <w:t>-0*</w:t>
            </w:r>
          </w:p>
        </w:tc>
        <w:tc>
          <w:tcPr>
            <w:tcW w:w="0" w:type="auto"/>
          </w:tcPr>
          <w:p w14:paraId="5F1CB5D8" w14:textId="77777777" w:rsidR="00AA62AB" w:rsidRPr="00AA62AB" w:rsidRDefault="00AA62AB">
            <w:pPr>
              <w:pStyle w:val="FigureorTabletext"/>
              <w:spacing w:line="240" w:lineRule="auto"/>
              <w:rPr>
                <w:rFonts w:ascii="Times New Roman" w:hAnsi="Times New Roman"/>
                <w:b/>
              </w:rPr>
              <w:pPrChange w:id="2526" w:author="Daniel Noble" w:date="2023-07-12T13:16:00Z">
                <w:pPr>
                  <w:pStyle w:val="FigureorTabletext"/>
                  <w:spacing w:line="480" w:lineRule="auto"/>
                </w:pPr>
              </w:pPrChange>
            </w:pPr>
            <w:r w:rsidRPr="00AA62AB">
              <w:rPr>
                <w:rFonts w:ascii="Times New Roman" w:hAnsi="Times New Roman"/>
                <w:b/>
              </w:rPr>
              <w:t>-0*</w:t>
            </w:r>
          </w:p>
        </w:tc>
        <w:tc>
          <w:tcPr>
            <w:tcW w:w="0" w:type="auto"/>
          </w:tcPr>
          <w:p w14:paraId="6B790033" w14:textId="77777777" w:rsidR="00AA62AB" w:rsidRPr="00AA62AB" w:rsidRDefault="00AA62AB">
            <w:pPr>
              <w:pStyle w:val="FigureorTabletext"/>
              <w:spacing w:line="240" w:lineRule="auto"/>
              <w:rPr>
                <w:rFonts w:ascii="Times New Roman" w:hAnsi="Times New Roman"/>
                <w:b/>
              </w:rPr>
              <w:pPrChange w:id="2527" w:author="Daniel Noble" w:date="2023-07-12T13:16:00Z">
                <w:pPr>
                  <w:pStyle w:val="FigureorTabletext"/>
                  <w:spacing w:line="480" w:lineRule="auto"/>
                </w:pPr>
              </w:pPrChange>
            </w:pPr>
            <w:r w:rsidRPr="00AA62AB">
              <w:rPr>
                <w:rFonts w:ascii="Times New Roman" w:hAnsi="Times New Roman"/>
                <w:b/>
              </w:rPr>
              <w:t>-0*</w:t>
            </w:r>
          </w:p>
        </w:tc>
      </w:tr>
      <w:tr w:rsidR="00AA62AB" w:rsidRPr="00AA62AB" w14:paraId="37F54DE9" w14:textId="77777777" w:rsidTr="00AA62AB">
        <w:tc>
          <w:tcPr>
            <w:tcW w:w="0" w:type="auto"/>
          </w:tcPr>
          <w:p w14:paraId="361EACFE" w14:textId="77777777" w:rsidR="00AA62AB" w:rsidRPr="00AA62AB" w:rsidRDefault="00AA62AB">
            <w:pPr>
              <w:pStyle w:val="FigureorTabletext"/>
              <w:spacing w:line="240" w:lineRule="auto"/>
              <w:rPr>
                <w:rFonts w:ascii="Times New Roman" w:hAnsi="Times New Roman"/>
              </w:rPr>
              <w:pPrChange w:id="2528" w:author="Daniel Noble" w:date="2023-07-12T13:16:00Z">
                <w:pPr>
                  <w:pStyle w:val="FigureorTabletext"/>
                  <w:spacing w:line="480" w:lineRule="auto"/>
                </w:pPr>
              </w:pPrChange>
            </w:pPr>
            <w:r w:rsidRPr="00AA62AB">
              <w:rPr>
                <w:rFonts w:ascii="Times New Roman" w:hAnsi="Times New Roman"/>
                <w:i/>
                <w:iCs/>
              </w:rPr>
              <w:t>Random effects</w:t>
            </w:r>
          </w:p>
        </w:tc>
        <w:tc>
          <w:tcPr>
            <w:tcW w:w="0" w:type="auto"/>
          </w:tcPr>
          <w:p w14:paraId="51DF648A" w14:textId="77777777" w:rsidR="00AA62AB" w:rsidRPr="00AA62AB" w:rsidRDefault="00AA62AB">
            <w:pPr>
              <w:pStyle w:val="FigureorTabletext"/>
              <w:spacing w:line="240" w:lineRule="auto"/>
              <w:rPr>
                <w:rFonts w:ascii="Times New Roman" w:hAnsi="Times New Roman"/>
                <w:b/>
              </w:rPr>
              <w:pPrChange w:id="2529" w:author="Daniel Noble" w:date="2023-07-12T13:16:00Z">
                <w:pPr>
                  <w:pStyle w:val="FigureorTabletext"/>
                  <w:spacing w:line="480" w:lineRule="auto"/>
                </w:pPr>
              </w:pPrChange>
            </w:pPr>
          </w:p>
        </w:tc>
        <w:tc>
          <w:tcPr>
            <w:tcW w:w="0" w:type="auto"/>
          </w:tcPr>
          <w:p w14:paraId="0220DAED" w14:textId="77777777" w:rsidR="00AA62AB" w:rsidRPr="00AA62AB" w:rsidRDefault="00AA62AB">
            <w:pPr>
              <w:pStyle w:val="FigureorTabletext"/>
              <w:spacing w:line="240" w:lineRule="auto"/>
              <w:rPr>
                <w:rFonts w:ascii="Times New Roman" w:hAnsi="Times New Roman"/>
                <w:b/>
              </w:rPr>
              <w:pPrChange w:id="2530" w:author="Daniel Noble" w:date="2023-07-12T13:16:00Z">
                <w:pPr>
                  <w:pStyle w:val="FigureorTabletext"/>
                  <w:spacing w:line="480" w:lineRule="auto"/>
                </w:pPr>
              </w:pPrChange>
            </w:pPr>
          </w:p>
        </w:tc>
        <w:tc>
          <w:tcPr>
            <w:tcW w:w="0" w:type="auto"/>
          </w:tcPr>
          <w:p w14:paraId="417B72F1" w14:textId="77777777" w:rsidR="00AA62AB" w:rsidRPr="00AA62AB" w:rsidRDefault="00AA62AB">
            <w:pPr>
              <w:pStyle w:val="FigureorTabletext"/>
              <w:spacing w:line="240" w:lineRule="auto"/>
              <w:rPr>
                <w:rFonts w:ascii="Times New Roman" w:hAnsi="Times New Roman"/>
                <w:b/>
              </w:rPr>
              <w:pPrChange w:id="2531" w:author="Daniel Noble" w:date="2023-07-12T13:16:00Z">
                <w:pPr>
                  <w:pStyle w:val="FigureorTabletext"/>
                  <w:spacing w:line="480" w:lineRule="auto"/>
                </w:pPr>
              </w:pPrChange>
            </w:pPr>
          </w:p>
        </w:tc>
      </w:tr>
      <w:tr w:rsidR="00AA62AB" w:rsidRPr="00AA62AB" w14:paraId="600AE157" w14:textId="77777777" w:rsidTr="00AA62AB">
        <w:tc>
          <w:tcPr>
            <w:tcW w:w="0" w:type="auto"/>
          </w:tcPr>
          <w:p w14:paraId="58BAC3A0" w14:textId="77777777" w:rsidR="00AA62AB" w:rsidRPr="00AA62AB" w:rsidRDefault="00AA62AB">
            <w:pPr>
              <w:pStyle w:val="FigureorTabletext"/>
              <w:spacing w:line="240" w:lineRule="auto"/>
              <w:rPr>
                <w:rFonts w:ascii="Times New Roman" w:hAnsi="Times New Roman"/>
              </w:rPr>
              <w:pPrChange w:id="2532" w:author="Daniel Noble" w:date="2023-07-12T13:16:00Z">
                <w:pPr>
                  <w:pStyle w:val="FigureorTabletext"/>
                  <w:spacing w:line="480" w:lineRule="auto"/>
                </w:pPr>
              </w:pPrChange>
            </w:pPr>
            <w:r w:rsidRPr="00AA62AB">
              <w:rPr>
                <w:rFonts w:ascii="Times New Roman" w:hAnsi="Times New Roman"/>
              </w:rPr>
              <w:t>Maternal variance</w:t>
            </w:r>
          </w:p>
        </w:tc>
        <w:tc>
          <w:tcPr>
            <w:tcW w:w="0" w:type="auto"/>
          </w:tcPr>
          <w:p w14:paraId="0FEFC51E" w14:textId="77777777" w:rsidR="00AA62AB" w:rsidRPr="00AA62AB" w:rsidRDefault="00AA62AB">
            <w:pPr>
              <w:pStyle w:val="FigureorTabletext"/>
              <w:spacing w:line="240" w:lineRule="auto"/>
              <w:rPr>
                <w:rFonts w:ascii="Times New Roman" w:hAnsi="Times New Roman"/>
                <w:b/>
              </w:rPr>
              <w:pPrChange w:id="2533" w:author="Daniel Noble" w:date="2023-07-12T13:16:00Z">
                <w:pPr>
                  <w:pStyle w:val="FigureorTabletext"/>
                  <w:spacing w:line="480" w:lineRule="auto"/>
                </w:pPr>
              </w:pPrChange>
            </w:pPr>
          </w:p>
        </w:tc>
        <w:tc>
          <w:tcPr>
            <w:tcW w:w="0" w:type="auto"/>
          </w:tcPr>
          <w:p w14:paraId="7C69CA44" w14:textId="77777777" w:rsidR="00AA62AB" w:rsidRPr="00AA62AB" w:rsidRDefault="00AA62AB">
            <w:pPr>
              <w:pStyle w:val="FigureorTabletext"/>
              <w:spacing w:line="240" w:lineRule="auto"/>
              <w:rPr>
                <w:rFonts w:ascii="Times New Roman" w:hAnsi="Times New Roman"/>
                <w:b/>
              </w:rPr>
              <w:pPrChange w:id="2534" w:author="Daniel Noble" w:date="2023-07-12T13:16:00Z">
                <w:pPr>
                  <w:pStyle w:val="FigureorTabletext"/>
                  <w:spacing w:line="480" w:lineRule="auto"/>
                </w:pPr>
              </w:pPrChange>
            </w:pPr>
          </w:p>
        </w:tc>
        <w:tc>
          <w:tcPr>
            <w:tcW w:w="0" w:type="auto"/>
          </w:tcPr>
          <w:p w14:paraId="01817FA7" w14:textId="77777777" w:rsidR="00AA62AB" w:rsidRPr="00AA62AB" w:rsidRDefault="00AA62AB">
            <w:pPr>
              <w:pStyle w:val="FigureorTabletext"/>
              <w:spacing w:line="240" w:lineRule="auto"/>
              <w:rPr>
                <w:rFonts w:ascii="Times New Roman" w:hAnsi="Times New Roman"/>
                <w:b/>
              </w:rPr>
              <w:pPrChange w:id="2535" w:author="Daniel Noble" w:date="2023-07-12T13:16:00Z">
                <w:pPr>
                  <w:pStyle w:val="FigureorTabletext"/>
                  <w:spacing w:line="480" w:lineRule="auto"/>
                </w:pPr>
              </w:pPrChange>
            </w:pPr>
          </w:p>
        </w:tc>
      </w:tr>
      <w:tr w:rsidR="00AA62AB" w:rsidRPr="00AA62AB" w14:paraId="44F26E0B" w14:textId="77777777" w:rsidTr="009B7891">
        <w:tblPrEx>
          <w:tblW w:w="0" w:type="auto"/>
          <w:tblInd w:w="108" w:type="dxa"/>
          <w:tblLook w:val="07E0" w:firstRow="1" w:lastRow="1" w:firstColumn="1" w:lastColumn="1" w:noHBand="1" w:noVBand="1"/>
          <w:tblPrExChange w:id="2536" w:author="Daniel Noble" w:date="2023-07-12T13:38:00Z">
            <w:tblPrEx>
              <w:tblW w:w="0" w:type="auto"/>
              <w:tblInd w:w="108" w:type="dxa"/>
              <w:tblLook w:val="07E0" w:firstRow="1" w:lastRow="1" w:firstColumn="1" w:lastColumn="1" w:noHBand="1" w:noVBand="1"/>
            </w:tblPrEx>
          </w:tblPrExChange>
        </w:tblPrEx>
        <w:tc>
          <w:tcPr>
            <w:tcW w:w="0" w:type="auto"/>
            <w:tcPrChange w:id="2537" w:author="Daniel Noble" w:date="2023-07-12T13:38:00Z">
              <w:tcPr>
                <w:tcW w:w="0" w:type="auto"/>
              </w:tcPr>
            </w:tcPrChange>
          </w:tcPr>
          <w:p w14:paraId="1C739EE0" w14:textId="77777777" w:rsidR="00AA62AB" w:rsidRPr="00AA62AB" w:rsidRDefault="00AA62AB">
            <w:pPr>
              <w:pStyle w:val="FigureorTabletext"/>
              <w:spacing w:line="240" w:lineRule="auto"/>
              <w:rPr>
                <w:rFonts w:ascii="Times New Roman" w:hAnsi="Times New Roman"/>
              </w:rPr>
              <w:pPrChange w:id="2538" w:author="Daniel Noble" w:date="2023-07-12T13:16:00Z">
                <w:pPr>
                  <w:pStyle w:val="FigureorTabletext"/>
                  <w:spacing w:line="480" w:lineRule="auto"/>
                </w:pPr>
              </w:pPrChange>
            </w:pPr>
            <w:r w:rsidRPr="00AA62AB">
              <w:rPr>
                <w:rFonts w:ascii="Times New Roman" w:hAnsi="Times New Roman"/>
              </w:rPr>
              <w:t xml:space="preserve">    Intercept</w:t>
            </w:r>
          </w:p>
        </w:tc>
        <w:tc>
          <w:tcPr>
            <w:tcW w:w="0" w:type="auto"/>
            <w:tcPrChange w:id="2539" w:author="Daniel Noble" w:date="2023-07-12T13:38:00Z">
              <w:tcPr>
                <w:tcW w:w="0" w:type="auto"/>
              </w:tcPr>
            </w:tcPrChange>
          </w:tcPr>
          <w:p w14:paraId="1AA2B545" w14:textId="77777777" w:rsidR="00AA62AB" w:rsidRPr="00AA62AB" w:rsidRDefault="00AA62AB">
            <w:pPr>
              <w:pStyle w:val="FigureorTabletext"/>
              <w:spacing w:line="240" w:lineRule="auto"/>
              <w:rPr>
                <w:rFonts w:ascii="Times New Roman" w:hAnsi="Times New Roman"/>
                <w:b/>
              </w:rPr>
              <w:pPrChange w:id="2540" w:author="Daniel Noble" w:date="2023-07-12T13:16:00Z">
                <w:pPr>
                  <w:pStyle w:val="FigureorTabletext"/>
                  <w:spacing w:line="480" w:lineRule="auto"/>
                </w:pPr>
              </w:pPrChange>
            </w:pPr>
            <w:r w:rsidRPr="00AA62AB">
              <w:rPr>
                <w:rFonts w:ascii="Times New Roman" w:hAnsi="Times New Roman"/>
                <w:b/>
              </w:rPr>
              <w:t>0.08</w:t>
            </w:r>
          </w:p>
        </w:tc>
        <w:tc>
          <w:tcPr>
            <w:tcW w:w="0" w:type="auto"/>
            <w:tcPrChange w:id="2541" w:author="Daniel Noble" w:date="2023-07-12T13:38:00Z">
              <w:tcPr>
                <w:tcW w:w="0" w:type="auto"/>
              </w:tcPr>
            </w:tcPrChange>
          </w:tcPr>
          <w:p w14:paraId="6F10CCE3" w14:textId="77777777" w:rsidR="00AA62AB" w:rsidRPr="00AA62AB" w:rsidRDefault="00AA62AB">
            <w:pPr>
              <w:pStyle w:val="FigureorTabletext"/>
              <w:spacing w:line="240" w:lineRule="auto"/>
              <w:rPr>
                <w:rFonts w:ascii="Times New Roman" w:hAnsi="Times New Roman"/>
                <w:b/>
              </w:rPr>
              <w:pPrChange w:id="2542" w:author="Daniel Noble" w:date="2023-07-12T13:16:00Z">
                <w:pPr>
                  <w:pStyle w:val="FigureorTabletext"/>
                  <w:spacing w:line="480" w:lineRule="auto"/>
                </w:pPr>
              </w:pPrChange>
            </w:pPr>
            <w:r w:rsidRPr="00AA62AB">
              <w:rPr>
                <w:rFonts w:ascii="Times New Roman" w:hAnsi="Times New Roman"/>
                <w:b/>
              </w:rPr>
              <w:t>0.06</w:t>
            </w:r>
          </w:p>
        </w:tc>
        <w:tc>
          <w:tcPr>
            <w:tcW w:w="0" w:type="auto"/>
            <w:tcPrChange w:id="2543" w:author="Daniel Noble" w:date="2023-07-12T13:38:00Z">
              <w:tcPr>
                <w:tcW w:w="0" w:type="auto"/>
              </w:tcPr>
            </w:tcPrChange>
          </w:tcPr>
          <w:p w14:paraId="729122D6" w14:textId="77777777" w:rsidR="00AA62AB" w:rsidRPr="00AA62AB" w:rsidRDefault="00AA62AB">
            <w:pPr>
              <w:pStyle w:val="FigureorTabletext"/>
              <w:spacing w:line="240" w:lineRule="auto"/>
              <w:rPr>
                <w:rFonts w:ascii="Times New Roman" w:hAnsi="Times New Roman"/>
                <w:b/>
              </w:rPr>
              <w:pPrChange w:id="2544" w:author="Daniel Noble" w:date="2023-07-12T13:16:00Z">
                <w:pPr>
                  <w:pStyle w:val="FigureorTabletext"/>
                  <w:spacing w:line="480" w:lineRule="auto"/>
                </w:pPr>
              </w:pPrChange>
            </w:pPr>
            <w:r w:rsidRPr="00AA62AB">
              <w:rPr>
                <w:rFonts w:ascii="Times New Roman" w:hAnsi="Times New Roman"/>
                <w:b/>
              </w:rPr>
              <w:t>0.09</w:t>
            </w:r>
          </w:p>
        </w:tc>
      </w:tr>
      <w:tr w:rsidR="00AA62AB" w:rsidRPr="00AA62AB" w14:paraId="7B5BC4CA" w14:textId="77777777" w:rsidTr="009B7891">
        <w:tblPrEx>
          <w:tblW w:w="0" w:type="auto"/>
          <w:tblInd w:w="108" w:type="dxa"/>
          <w:tblLook w:val="07E0" w:firstRow="1" w:lastRow="1" w:firstColumn="1" w:lastColumn="1" w:noHBand="1" w:noVBand="1"/>
          <w:tblPrExChange w:id="2545" w:author="Daniel Noble" w:date="2023-07-12T13:38:00Z">
            <w:tblPrEx>
              <w:tblW w:w="0" w:type="auto"/>
              <w:tblInd w:w="108" w:type="dxa"/>
              <w:tblLook w:val="07E0" w:firstRow="1" w:lastRow="1" w:firstColumn="1" w:lastColumn="1" w:noHBand="1" w:noVBand="1"/>
            </w:tblPrEx>
          </w:tblPrExChange>
        </w:tblPrEx>
        <w:tc>
          <w:tcPr>
            <w:tcW w:w="0" w:type="auto"/>
            <w:tcBorders>
              <w:bottom w:val="single" w:sz="4" w:space="0" w:color="auto"/>
            </w:tcBorders>
            <w:tcPrChange w:id="2546" w:author="Daniel Noble" w:date="2023-07-12T13:38:00Z">
              <w:tcPr>
                <w:tcW w:w="0" w:type="auto"/>
              </w:tcPr>
            </w:tcPrChange>
          </w:tcPr>
          <w:p w14:paraId="2374710B" w14:textId="77777777" w:rsidR="00AA62AB" w:rsidRPr="00AA62AB" w:rsidRDefault="00AA62AB">
            <w:pPr>
              <w:pStyle w:val="FigureorTabletext"/>
              <w:spacing w:line="240" w:lineRule="auto"/>
              <w:rPr>
                <w:rFonts w:ascii="Times New Roman" w:hAnsi="Times New Roman"/>
              </w:rPr>
              <w:pPrChange w:id="2547" w:author="Daniel Noble" w:date="2023-07-12T13:16:00Z">
                <w:pPr>
                  <w:pStyle w:val="FigureorTabletext"/>
                  <w:spacing w:line="480" w:lineRule="auto"/>
                </w:pPr>
              </w:pPrChange>
            </w:pPr>
            <w:r w:rsidRPr="00AA62AB">
              <w:rPr>
                <w:rFonts w:ascii="Times New Roman" w:hAnsi="Times New Roman"/>
              </w:rPr>
              <w:t>Residual</w:t>
            </w:r>
          </w:p>
        </w:tc>
        <w:tc>
          <w:tcPr>
            <w:tcW w:w="0" w:type="auto"/>
            <w:tcBorders>
              <w:bottom w:val="single" w:sz="4" w:space="0" w:color="auto"/>
            </w:tcBorders>
            <w:tcPrChange w:id="2548" w:author="Daniel Noble" w:date="2023-07-12T13:38:00Z">
              <w:tcPr>
                <w:tcW w:w="0" w:type="auto"/>
              </w:tcPr>
            </w:tcPrChange>
          </w:tcPr>
          <w:p w14:paraId="45216CB1" w14:textId="77777777" w:rsidR="00AA62AB" w:rsidRPr="00AA62AB" w:rsidRDefault="00AA62AB">
            <w:pPr>
              <w:pStyle w:val="FigureorTabletext"/>
              <w:spacing w:line="240" w:lineRule="auto"/>
              <w:rPr>
                <w:rFonts w:ascii="Times New Roman" w:hAnsi="Times New Roman"/>
                <w:b/>
              </w:rPr>
              <w:pPrChange w:id="2549"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2550" w:author="Daniel Noble" w:date="2023-07-12T13:38:00Z">
              <w:tcPr>
                <w:tcW w:w="0" w:type="auto"/>
              </w:tcPr>
            </w:tcPrChange>
          </w:tcPr>
          <w:p w14:paraId="2E5396E5" w14:textId="77777777" w:rsidR="00AA62AB" w:rsidRPr="00AA62AB" w:rsidRDefault="00AA62AB">
            <w:pPr>
              <w:pStyle w:val="FigureorTabletext"/>
              <w:spacing w:line="240" w:lineRule="auto"/>
              <w:rPr>
                <w:rFonts w:ascii="Times New Roman" w:hAnsi="Times New Roman"/>
                <w:b/>
              </w:rPr>
              <w:pPrChange w:id="2551" w:author="Daniel Noble" w:date="2023-07-12T13:16:00Z">
                <w:pPr>
                  <w:pStyle w:val="FigureorTabletext"/>
                  <w:spacing w:line="480" w:lineRule="auto"/>
                </w:pPr>
              </w:pPrChange>
            </w:pPr>
            <w:r w:rsidRPr="00AA62AB">
              <w:rPr>
                <w:rFonts w:ascii="Times New Roman" w:hAnsi="Times New Roman"/>
                <w:b/>
              </w:rPr>
              <w:t>0.18</w:t>
            </w:r>
          </w:p>
        </w:tc>
        <w:tc>
          <w:tcPr>
            <w:tcW w:w="0" w:type="auto"/>
            <w:tcBorders>
              <w:bottom w:val="single" w:sz="4" w:space="0" w:color="auto"/>
            </w:tcBorders>
            <w:tcPrChange w:id="2552" w:author="Daniel Noble" w:date="2023-07-12T13:38:00Z">
              <w:tcPr>
                <w:tcW w:w="0" w:type="auto"/>
              </w:tcPr>
            </w:tcPrChange>
          </w:tcPr>
          <w:p w14:paraId="57D0ABCD" w14:textId="77777777" w:rsidR="00AA62AB" w:rsidRPr="00AA62AB" w:rsidRDefault="00AA62AB">
            <w:pPr>
              <w:pStyle w:val="FigureorTabletext"/>
              <w:spacing w:line="240" w:lineRule="auto"/>
              <w:rPr>
                <w:rFonts w:ascii="Times New Roman" w:hAnsi="Times New Roman"/>
                <w:b/>
              </w:rPr>
              <w:pPrChange w:id="2553" w:author="Daniel Noble" w:date="2023-07-12T13:16:00Z">
                <w:pPr>
                  <w:pStyle w:val="FigureorTabletext"/>
                  <w:spacing w:line="480" w:lineRule="auto"/>
                </w:pPr>
              </w:pPrChange>
            </w:pPr>
            <w:r w:rsidRPr="00AA62AB">
              <w:rPr>
                <w:rFonts w:ascii="Times New Roman" w:hAnsi="Times New Roman"/>
                <w:b/>
              </w:rPr>
              <w:t>0.19</w:t>
            </w:r>
          </w:p>
        </w:tc>
      </w:tr>
    </w:tbl>
    <w:p w14:paraId="6901E36E" w14:textId="0D986C34" w:rsidR="00D20739" w:rsidRDefault="00427B7F">
      <w:pPr>
        <w:pStyle w:val="Heading2"/>
        <w:contextualSpacing/>
        <w:rPr>
          <w:ins w:id="2554" w:author="Daniel Noble" w:date="2023-06-30T12:44:00Z"/>
        </w:rPr>
        <w:pPrChange w:id="2555" w:author="Daniel Noble" w:date="2023-07-12T13:16:00Z">
          <w:pPr>
            <w:pStyle w:val="Heading2"/>
          </w:pPr>
        </w:pPrChange>
      </w:pPr>
      <w:ins w:id="2556" w:author="Daniel Noble" w:date="2023-06-30T12:42:00Z">
        <w:r>
          <w:t xml:space="preserve">Pedigree </w:t>
        </w:r>
      </w:ins>
      <w:ins w:id="2557" w:author="Daniel Noble" w:date="2023-07-12T13:18:00Z">
        <w:r w:rsidR="00C627E3">
          <w:t xml:space="preserve">and Genomic Relatedness </w:t>
        </w:r>
      </w:ins>
    </w:p>
    <w:p w14:paraId="5FF0F888" w14:textId="77777777" w:rsidR="00C627E3" w:rsidRDefault="00C627E3" w:rsidP="00C627E3">
      <w:pPr>
        <w:pStyle w:val="BodyText"/>
        <w:contextualSpacing/>
        <w:rPr>
          <w:ins w:id="2558" w:author="Daniel Noble" w:date="2023-07-12T13:17:00Z"/>
        </w:rPr>
      </w:pPr>
      <w:ins w:id="2559" w:author="Daniel Noble" w:date="2023-07-12T13:17:00Z">
        <w:r>
          <w:t>We submitted a total of 437 tissues samples, five samples experienced problems during extraction and sequencing and were therefore excluded from the final dataset (n = 432). One individual was excluded from the dataset and may be related to contamination as this individual appeared to be unrelated to any other samples in the dataset.</w:t>
        </w:r>
      </w:ins>
    </w:p>
    <w:p w14:paraId="3A7B54E5" w14:textId="77777777" w:rsidR="00C627E3" w:rsidRDefault="00C627E3" w:rsidP="00C627E3">
      <w:pPr>
        <w:pStyle w:val="BodyText"/>
        <w:ind w:firstLine="720"/>
        <w:contextualSpacing/>
        <w:rPr>
          <w:ins w:id="2560" w:author="Daniel Noble" w:date="2023-07-12T13:17:00Z"/>
        </w:rPr>
      </w:pPr>
      <w:ins w:id="2561" w:author="Daniel Noble" w:date="2023-07-12T13:17:00Z">
        <w:r>
          <w:t xml:space="preserve">DNA was extracted from tissue samples using a Qiagen </w:t>
        </w:r>
        <w:proofErr w:type="spellStart"/>
        <w:r>
          <w:t>DNeasy</w:t>
        </w:r>
        <w:proofErr w:type="spellEnd"/>
        <w:r>
          <w:t xml:space="preserve"> Blood and Tissue Kits following the manufacturer’s instructions. Diversity Arrays Technology (</w:t>
        </w:r>
        <w:proofErr w:type="spellStart"/>
        <w:r>
          <w:t>DArT</w:t>
        </w:r>
        <w:proofErr w:type="spellEnd"/>
        <w:r>
          <w:t xml:space="preserve">) combines next generation sequencing platforms and genome complexity reduction methods (Kilian et al., 2012) to select the most appropriate method for </w:t>
        </w:r>
        <w:proofErr w:type="spellStart"/>
        <w:proofErr w:type="gramStart"/>
        <w:r w:rsidRPr="00541CCA">
          <w:rPr>
            <w:i/>
            <w:iCs/>
          </w:rPr>
          <w:t>L.delicata</w:t>
        </w:r>
        <w:proofErr w:type="spellEnd"/>
        <w:proofErr w:type="gramEnd"/>
        <w:r>
          <w:rPr>
            <w:i/>
            <w:iCs/>
          </w:rPr>
          <w:t xml:space="preserve">. </w:t>
        </w:r>
        <w:r>
          <w:t xml:space="preserve">Sequences were processed using </w:t>
        </w:r>
        <w:proofErr w:type="spellStart"/>
        <w:r>
          <w:t>DArT</w:t>
        </w:r>
        <w:proofErr w:type="spellEnd"/>
        <w:r>
          <w:t xml:space="preserve"> specific pipelines. The main pipeline filtered out poor quality sequences which resulted in a total of 185,963 SNPs for our final analysis. </w:t>
        </w:r>
      </w:ins>
    </w:p>
    <w:p w14:paraId="51845722" w14:textId="77777777" w:rsidR="00427B7F" w:rsidRPr="00427B7F" w:rsidRDefault="00427B7F">
      <w:pPr>
        <w:pStyle w:val="BodyText"/>
        <w:contextualSpacing/>
        <w:rPr>
          <w:ins w:id="2562" w:author="Daniel Noble" w:date="2023-06-30T12:44:00Z"/>
          <w:rFonts w:cs="Times New Roman"/>
        </w:rPr>
        <w:pPrChange w:id="2563" w:author="Daniel Noble" w:date="2023-07-12T13:16:00Z">
          <w:pPr>
            <w:pStyle w:val="BodyText"/>
          </w:pPr>
        </w:pPrChange>
      </w:pPr>
    </w:p>
    <w:p w14:paraId="2AE6EC3F" w14:textId="1FD24992" w:rsidR="00427B7F" w:rsidRPr="00427B7F" w:rsidRDefault="00427B7F">
      <w:pPr>
        <w:pStyle w:val="TableCaption"/>
        <w:contextualSpacing/>
        <w:rPr>
          <w:ins w:id="2564" w:author="Daniel Noble" w:date="2023-06-30T12:44:00Z"/>
          <w:rFonts w:ascii="Times New Roman" w:hAnsi="Times New Roman" w:cs="Times New Roman"/>
          <w:rPrChange w:id="2565" w:author="Daniel Noble" w:date="2023-06-30T12:50:00Z">
            <w:rPr>
              <w:ins w:id="2566" w:author="Daniel Noble" w:date="2023-06-30T12:44:00Z"/>
            </w:rPr>
          </w:rPrChange>
        </w:rPr>
        <w:pPrChange w:id="2567" w:author="Daniel Noble" w:date="2023-07-12T13:16:00Z">
          <w:pPr>
            <w:pStyle w:val="TableCaption"/>
            <w:jc w:val="center"/>
          </w:pPr>
        </w:pPrChange>
      </w:pPr>
      <w:ins w:id="2568" w:author="Daniel Noble" w:date="2023-06-30T12:44:00Z">
        <w:r w:rsidRPr="00427B7F">
          <w:rPr>
            <w:rFonts w:ascii="Times New Roman" w:hAnsi="Times New Roman" w:cs="Times New Roman"/>
            <w:b/>
            <w:bCs/>
            <w:i w:val="0"/>
            <w:iCs/>
            <w:rPrChange w:id="2569" w:author="Daniel Noble" w:date="2023-06-30T12:50:00Z">
              <w:rPr/>
            </w:rPrChange>
          </w:rPr>
          <w:t>Table S11</w:t>
        </w:r>
        <w:r w:rsidRPr="00427B7F">
          <w:rPr>
            <w:rFonts w:ascii="Times New Roman" w:hAnsi="Times New Roman" w:cs="Times New Roman"/>
            <w:i w:val="0"/>
            <w:iCs/>
            <w:rPrChange w:id="2570" w:author="Daniel Noble" w:date="2023-06-30T12:50:00Z">
              <w:rPr/>
            </w:rPrChange>
          </w:rPr>
          <w:t xml:space="preserve"> Pedigree statistics for each treatment. The number of offspring and sires per </w:t>
        </w:r>
        <w:proofErr w:type="spellStart"/>
        <w:r w:rsidRPr="00427B7F">
          <w:rPr>
            <w:rFonts w:ascii="Times New Roman" w:hAnsi="Times New Roman" w:cs="Times New Roman"/>
            <w:i w:val="0"/>
            <w:iCs/>
            <w:rPrChange w:id="2571" w:author="Daniel Noble" w:date="2023-06-30T12:50:00Z">
              <w:rPr/>
            </w:rPrChange>
          </w:rPr>
          <w:t>dam</w:t>
        </w:r>
        <w:proofErr w:type="spellEnd"/>
        <w:r w:rsidRPr="00427B7F">
          <w:rPr>
            <w:rFonts w:ascii="Times New Roman" w:hAnsi="Times New Roman" w:cs="Times New Roman"/>
            <w:i w:val="0"/>
            <w:iCs/>
            <w:rPrChange w:id="2572" w:author="Daniel Noble" w:date="2023-06-30T12:50:00Z">
              <w:rPr/>
            </w:rPrChange>
          </w:rPr>
          <w:t xml:space="preserve"> (clutch) are provided for 23 and 29 C treatments. 'w' indicates a male </w:t>
        </w:r>
        <w:proofErr w:type="gramStart"/>
        <w:r w:rsidRPr="00427B7F">
          <w:rPr>
            <w:rFonts w:ascii="Times New Roman" w:hAnsi="Times New Roman" w:cs="Times New Roman"/>
            <w:i w:val="0"/>
            <w:iCs/>
            <w:rPrChange w:id="2573" w:author="Daniel Noble" w:date="2023-06-30T12:50:00Z">
              <w:rPr/>
            </w:rPrChange>
          </w:rPr>
          <w:t>not present</w:t>
        </w:r>
        <w:proofErr w:type="gramEnd"/>
        <w:r w:rsidRPr="00427B7F">
          <w:rPr>
            <w:rFonts w:ascii="Times New Roman" w:hAnsi="Times New Roman" w:cs="Times New Roman"/>
            <w:i w:val="0"/>
            <w:iCs/>
            <w:rPrChange w:id="2574" w:author="Daniel Noble" w:date="2023-06-30T12:50:00Z">
              <w:rPr/>
            </w:rPrChange>
          </w:rPr>
          <w:t xml:space="preserve"> within the breeding design resulting from mating or stored sperm from wild interactions</w:t>
        </w:r>
        <w:r w:rsidRPr="00427B7F">
          <w:rPr>
            <w:rFonts w:ascii="Times New Roman" w:hAnsi="Times New Roman" w:cs="Times New Roman"/>
            <w:rPrChange w:id="2575"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
      <w:tr w:rsidR="00427B7F" w:rsidRPr="00427B7F" w14:paraId="1D150321" w14:textId="77777777" w:rsidTr="00427B7F">
        <w:trPr>
          <w:tblHeader/>
          <w:jc w:val="center"/>
          <w:ins w:id="2576"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77" w:author="Daniel Noble" w:date="2023-06-30T12:44:00Z"/>
                <w:rFonts w:ascii="Times New Roman" w:hAnsi="Times New Roman" w:cs="Times New Roman"/>
                <w:b/>
                <w:bCs/>
                <w:rPrChange w:id="2578" w:author="Daniel Noble" w:date="2023-06-30T12:50:00Z">
                  <w:rPr>
                    <w:ins w:id="2579" w:author="Daniel Noble" w:date="2023-06-30T12:44:00Z"/>
                  </w:rPr>
                </w:rPrChange>
              </w:rPr>
              <w:pPrChange w:id="25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81" w:author="Daniel Noble" w:date="2023-06-30T12:45:00Z">
              <w:r w:rsidRPr="00427B7F">
                <w:rPr>
                  <w:rFonts w:ascii="Times New Roman" w:eastAsia="Helvetica" w:hAnsi="Times New Roman" w:cs="Times New Roman"/>
                  <w:b/>
                  <w:bCs/>
                  <w:color w:val="000000"/>
                  <w:sz w:val="22"/>
                  <w:szCs w:val="22"/>
                  <w:rPrChange w:id="2582"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83" w:author="Daniel Noble" w:date="2023-06-30T12:44:00Z"/>
                <w:rFonts w:ascii="Times New Roman" w:hAnsi="Times New Roman" w:cs="Times New Roman"/>
                <w:b/>
                <w:bCs/>
                <w:rPrChange w:id="2584" w:author="Daniel Noble" w:date="2023-06-30T12:50:00Z">
                  <w:rPr>
                    <w:ins w:id="2585" w:author="Daniel Noble" w:date="2023-06-30T12:44:00Z"/>
                  </w:rPr>
                </w:rPrChange>
              </w:rPr>
              <w:pPrChange w:id="25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87" w:author="Daniel Noble" w:date="2023-06-30T12:45:00Z">
              <w:r w:rsidRPr="00427B7F">
                <w:rPr>
                  <w:rFonts w:ascii="Times New Roman" w:eastAsia="Helvetica" w:hAnsi="Times New Roman" w:cs="Times New Roman"/>
                  <w:b/>
                  <w:bCs/>
                  <w:color w:val="000000"/>
                  <w:sz w:val="22"/>
                  <w:szCs w:val="22"/>
                  <w:rPrChange w:id="2588"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89" w:author="Daniel Noble" w:date="2023-06-30T12:44:00Z"/>
                <w:rFonts w:ascii="Times New Roman" w:hAnsi="Times New Roman" w:cs="Times New Roman"/>
                <w:b/>
                <w:bCs/>
                <w:rPrChange w:id="2590" w:author="Daniel Noble" w:date="2023-06-30T12:50:00Z">
                  <w:rPr>
                    <w:ins w:id="2591" w:author="Daniel Noble" w:date="2023-06-30T12:44:00Z"/>
                  </w:rPr>
                </w:rPrChange>
              </w:rPr>
              <w:pPrChange w:id="25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93" w:author="Daniel Noble" w:date="2023-06-30T12:45:00Z">
              <w:r w:rsidRPr="00427B7F">
                <w:rPr>
                  <w:rFonts w:ascii="Times New Roman" w:eastAsia="Helvetica" w:hAnsi="Times New Roman" w:cs="Times New Roman"/>
                  <w:b/>
                  <w:bCs/>
                  <w:color w:val="000000"/>
                  <w:sz w:val="22"/>
                  <w:szCs w:val="22"/>
                  <w:rPrChange w:id="2594"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595" w:author="Daniel Noble" w:date="2023-06-30T12:44:00Z"/>
                <w:rFonts w:ascii="Times New Roman" w:hAnsi="Times New Roman" w:cs="Times New Roman"/>
                <w:b/>
                <w:bCs/>
                <w:rPrChange w:id="2596" w:author="Daniel Noble" w:date="2023-06-30T12:50:00Z">
                  <w:rPr>
                    <w:ins w:id="2597" w:author="Daniel Noble" w:date="2023-06-30T12:44:00Z"/>
                  </w:rPr>
                </w:rPrChange>
              </w:rPr>
              <w:pPrChange w:id="25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599" w:author="Daniel Noble" w:date="2023-06-30T12:45:00Z">
              <w:r w:rsidRPr="00427B7F">
                <w:rPr>
                  <w:rFonts w:ascii="Times New Roman" w:eastAsia="Helvetica" w:hAnsi="Times New Roman" w:cs="Times New Roman"/>
                  <w:b/>
                  <w:bCs/>
                  <w:color w:val="000000"/>
                  <w:sz w:val="22"/>
                  <w:szCs w:val="22"/>
                  <w:rPrChange w:id="2600"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2601"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2" w:author="Daniel Noble" w:date="2023-06-30T12:44:00Z"/>
                <w:rFonts w:ascii="Times New Roman" w:hAnsi="Times New Roman" w:cs="Times New Roman"/>
                <w:b/>
                <w:bCs/>
                <w:rPrChange w:id="2603" w:author="Daniel Noble" w:date="2023-06-30T12:50:00Z">
                  <w:rPr>
                    <w:ins w:id="2604" w:author="Daniel Noble" w:date="2023-06-30T12:44:00Z"/>
                  </w:rPr>
                </w:rPrChange>
              </w:rPr>
              <w:pPrChange w:id="26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06" w:author="Daniel Noble" w:date="2023-06-30T12:44:00Z">
              <w:r w:rsidRPr="00427B7F">
                <w:rPr>
                  <w:rFonts w:ascii="Times New Roman" w:eastAsia="Helvetica" w:hAnsi="Times New Roman" w:cs="Times New Roman"/>
                  <w:b/>
                  <w:bCs/>
                  <w:color w:val="000000"/>
                  <w:sz w:val="22"/>
                  <w:szCs w:val="22"/>
                  <w:rPrChange w:id="2607"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08" w:author="Daniel Noble" w:date="2023-06-30T12:44:00Z"/>
                <w:rFonts w:ascii="Times New Roman" w:hAnsi="Times New Roman" w:cs="Times New Roman"/>
                <w:rPrChange w:id="2609" w:author="Daniel Noble" w:date="2023-06-30T12:50:00Z">
                  <w:rPr>
                    <w:ins w:id="2610" w:author="Daniel Noble" w:date="2023-06-30T12:44:00Z"/>
                  </w:rPr>
                </w:rPrChange>
              </w:rPr>
              <w:pPrChange w:id="26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2" w:author="Daniel Noble" w:date="2023-06-30T12:44:00Z">
              <w:r w:rsidRPr="00427B7F">
                <w:rPr>
                  <w:rFonts w:ascii="Times New Roman" w:eastAsia="Helvetica" w:hAnsi="Times New Roman" w:cs="Times New Roman"/>
                  <w:color w:val="000000"/>
                  <w:sz w:val="22"/>
                  <w:szCs w:val="22"/>
                  <w:rPrChange w:id="2613"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14" w:author="Daniel Noble" w:date="2023-06-30T12:44:00Z"/>
                <w:rFonts w:ascii="Times New Roman" w:hAnsi="Times New Roman" w:cs="Times New Roman"/>
                <w:rPrChange w:id="2615" w:author="Daniel Noble" w:date="2023-06-30T12:50:00Z">
                  <w:rPr>
                    <w:ins w:id="2616" w:author="Daniel Noble" w:date="2023-06-30T12:44:00Z"/>
                  </w:rPr>
                </w:rPrChange>
              </w:rPr>
              <w:pPrChange w:id="26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18" w:author="Daniel Noble" w:date="2023-06-30T12:44:00Z">
              <w:r w:rsidRPr="00427B7F">
                <w:rPr>
                  <w:rFonts w:ascii="Times New Roman" w:eastAsia="Helvetica" w:hAnsi="Times New Roman" w:cs="Times New Roman"/>
                  <w:color w:val="000000"/>
                  <w:sz w:val="22"/>
                  <w:szCs w:val="22"/>
                  <w:rPrChange w:id="2619"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0" w:author="Daniel Noble" w:date="2023-06-30T12:44:00Z"/>
                <w:rFonts w:ascii="Times New Roman" w:hAnsi="Times New Roman" w:cs="Times New Roman"/>
                <w:rPrChange w:id="2621" w:author="Daniel Noble" w:date="2023-06-30T12:50:00Z">
                  <w:rPr>
                    <w:ins w:id="2622" w:author="Daniel Noble" w:date="2023-06-30T12:44:00Z"/>
                  </w:rPr>
                </w:rPrChange>
              </w:rPr>
              <w:pPrChange w:id="26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24" w:author="Daniel Noble" w:date="2023-06-30T12:44:00Z">
              <w:r w:rsidRPr="00427B7F">
                <w:rPr>
                  <w:rFonts w:ascii="Times New Roman" w:eastAsia="Helvetica" w:hAnsi="Times New Roman" w:cs="Times New Roman"/>
                  <w:color w:val="000000"/>
                  <w:sz w:val="22"/>
                  <w:szCs w:val="22"/>
                  <w:rPrChange w:id="2625"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26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27" w:author="Daniel Noble" w:date="2023-06-30T12:44:00Z"/>
                <w:rFonts w:ascii="Times New Roman" w:hAnsi="Times New Roman" w:cs="Times New Roman"/>
                <w:rPrChange w:id="2628" w:author="Daniel Noble" w:date="2023-06-30T12:50:00Z">
                  <w:rPr>
                    <w:ins w:id="2629" w:author="Daniel Noble" w:date="2023-06-30T12:44:00Z"/>
                  </w:rPr>
                </w:rPrChange>
              </w:rPr>
              <w:pPrChange w:id="26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1" w:author="Daniel Noble" w:date="2023-06-30T12:44:00Z"/>
                <w:rFonts w:ascii="Times New Roman" w:hAnsi="Times New Roman" w:cs="Times New Roman"/>
                <w:rPrChange w:id="2632" w:author="Daniel Noble" w:date="2023-06-30T12:50:00Z">
                  <w:rPr>
                    <w:ins w:id="2633" w:author="Daniel Noble" w:date="2023-06-30T12:44:00Z"/>
                  </w:rPr>
                </w:rPrChange>
              </w:rPr>
              <w:pPrChange w:id="26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35" w:author="Daniel Noble" w:date="2023-06-30T12:46:00Z">
              <w:r w:rsidRPr="00427B7F">
                <w:rPr>
                  <w:rFonts w:ascii="Times New Roman" w:hAnsi="Times New Roman" w:cs="Times New Roman"/>
                  <w:rPrChange w:id="2636"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37" w:author="Daniel Noble" w:date="2023-06-30T12:44:00Z"/>
                <w:rFonts w:ascii="Times New Roman" w:hAnsi="Times New Roman" w:cs="Times New Roman"/>
                <w:rPrChange w:id="2638" w:author="Daniel Noble" w:date="2023-06-30T12:50:00Z">
                  <w:rPr>
                    <w:ins w:id="2639" w:author="Daniel Noble" w:date="2023-06-30T12:44:00Z"/>
                  </w:rPr>
                </w:rPrChange>
              </w:rPr>
              <w:pPrChange w:id="26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1" w:author="Daniel Noble" w:date="2023-06-30T12:44:00Z">
              <w:r w:rsidRPr="00427B7F">
                <w:rPr>
                  <w:rFonts w:ascii="Times New Roman" w:eastAsia="Helvetica" w:hAnsi="Times New Roman" w:cs="Times New Roman"/>
                  <w:color w:val="000000"/>
                  <w:sz w:val="22"/>
                  <w:szCs w:val="22"/>
                  <w:rPrChange w:id="2642"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43" w:author="Daniel Noble" w:date="2023-06-30T12:44:00Z"/>
                <w:rFonts w:ascii="Times New Roman" w:hAnsi="Times New Roman" w:cs="Times New Roman"/>
                <w:rPrChange w:id="2644" w:author="Daniel Noble" w:date="2023-06-30T12:50:00Z">
                  <w:rPr>
                    <w:ins w:id="2645" w:author="Daniel Noble" w:date="2023-06-30T12:44:00Z"/>
                  </w:rPr>
                </w:rPrChange>
              </w:rPr>
              <w:pPrChange w:id="26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47" w:author="Daniel Noble" w:date="2023-06-30T12:44:00Z">
              <w:r w:rsidRPr="00427B7F">
                <w:rPr>
                  <w:rFonts w:ascii="Times New Roman" w:eastAsia="Helvetica" w:hAnsi="Times New Roman" w:cs="Times New Roman"/>
                  <w:color w:val="000000"/>
                  <w:sz w:val="22"/>
                  <w:szCs w:val="22"/>
                  <w:rPrChange w:id="2648"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26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0" w:author="Daniel Noble" w:date="2023-06-30T12:44:00Z"/>
                <w:rFonts w:ascii="Times New Roman" w:hAnsi="Times New Roman" w:cs="Times New Roman"/>
                <w:rPrChange w:id="2651" w:author="Daniel Noble" w:date="2023-06-30T12:50:00Z">
                  <w:rPr>
                    <w:ins w:id="2652" w:author="Daniel Noble" w:date="2023-06-30T12:44:00Z"/>
                  </w:rPr>
                </w:rPrChange>
              </w:rPr>
              <w:pPrChange w:id="26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54" w:author="Daniel Noble" w:date="2023-06-30T12:44:00Z"/>
                <w:rFonts w:ascii="Times New Roman" w:hAnsi="Times New Roman" w:cs="Times New Roman"/>
                <w:rPrChange w:id="2655" w:author="Daniel Noble" w:date="2023-06-30T12:50:00Z">
                  <w:rPr>
                    <w:ins w:id="2656" w:author="Daniel Noble" w:date="2023-06-30T12:44:00Z"/>
                  </w:rPr>
                </w:rPrChange>
              </w:rPr>
              <w:pPrChange w:id="26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58" w:author="Daniel Noble" w:date="2023-06-30T12:44:00Z">
              <w:r w:rsidRPr="00427B7F">
                <w:rPr>
                  <w:rFonts w:ascii="Times New Roman" w:eastAsia="Helvetica" w:hAnsi="Times New Roman" w:cs="Times New Roman"/>
                  <w:color w:val="000000"/>
                  <w:sz w:val="22"/>
                  <w:szCs w:val="22"/>
                  <w:rPrChange w:id="2659"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0" w:author="Daniel Noble" w:date="2023-06-30T12:44:00Z"/>
                <w:rFonts w:ascii="Times New Roman" w:hAnsi="Times New Roman" w:cs="Times New Roman"/>
                <w:rPrChange w:id="2661" w:author="Daniel Noble" w:date="2023-06-30T12:50:00Z">
                  <w:rPr>
                    <w:ins w:id="2662" w:author="Daniel Noble" w:date="2023-06-30T12:44:00Z"/>
                  </w:rPr>
                </w:rPrChange>
              </w:rPr>
              <w:pPrChange w:id="26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64" w:author="Daniel Noble" w:date="2023-06-30T12:44:00Z">
              <w:r w:rsidRPr="00427B7F">
                <w:rPr>
                  <w:rFonts w:ascii="Times New Roman" w:eastAsia="Helvetica" w:hAnsi="Times New Roman" w:cs="Times New Roman"/>
                  <w:color w:val="000000"/>
                  <w:sz w:val="22"/>
                  <w:szCs w:val="22"/>
                  <w:rPrChange w:id="2665"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66" w:author="Daniel Noble" w:date="2023-06-30T12:44:00Z"/>
                <w:rFonts w:ascii="Times New Roman" w:hAnsi="Times New Roman" w:cs="Times New Roman"/>
                <w:rPrChange w:id="2667" w:author="Daniel Noble" w:date="2023-06-30T12:50:00Z">
                  <w:rPr>
                    <w:ins w:id="2668" w:author="Daniel Noble" w:date="2023-06-30T12:44:00Z"/>
                  </w:rPr>
                </w:rPrChange>
              </w:rPr>
              <w:pPrChange w:id="26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70" w:author="Daniel Noble" w:date="2023-06-30T12:44:00Z">
              <w:r w:rsidRPr="00427B7F">
                <w:rPr>
                  <w:rFonts w:ascii="Times New Roman" w:eastAsia="Helvetica" w:hAnsi="Times New Roman" w:cs="Times New Roman"/>
                  <w:color w:val="000000"/>
                  <w:sz w:val="22"/>
                  <w:szCs w:val="22"/>
                  <w:rPrChange w:id="2671"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26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3" w:author="Daniel Noble" w:date="2023-06-30T12:44:00Z"/>
                <w:rFonts w:ascii="Times New Roman" w:hAnsi="Times New Roman" w:cs="Times New Roman"/>
                <w:rPrChange w:id="2674" w:author="Daniel Noble" w:date="2023-06-30T12:50:00Z">
                  <w:rPr>
                    <w:ins w:id="2675" w:author="Daniel Noble" w:date="2023-06-30T12:44:00Z"/>
                  </w:rPr>
                </w:rPrChange>
              </w:rPr>
              <w:pPrChange w:id="26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77" w:author="Daniel Noble" w:date="2023-06-30T12:44:00Z"/>
                <w:rFonts w:ascii="Times New Roman" w:hAnsi="Times New Roman" w:cs="Times New Roman"/>
                <w:rPrChange w:id="2678" w:author="Daniel Noble" w:date="2023-06-30T12:50:00Z">
                  <w:rPr>
                    <w:ins w:id="2679" w:author="Daniel Noble" w:date="2023-06-30T12:44:00Z"/>
                  </w:rPr>
                </w:rPrChange>
              </w:rPr>
              <w:pPrChange w:id="26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1" w:author="Daniel Noble" w:date="2023-06-30T12:44:00Z">
              <w:r w:rsidRPr="00427B7F">
                <w:rPr>
                  <w:rFonts w:ascii="Times New Roman" w:eastAsia="Helvetica" w:hAnsi="Times New Roman" w:cs="Times New Roman"/>
                  <w:color w:val="000000"/>
                  <w:sz w:val="22"/>
                  <w:szCs w:val="22"/>
                  <w:rPrChange w:id="2682"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83" w:author="Daniel Noble" w:date="2023-06-30T12:44:00Z"/>
                <w:rFonts w:ascii="Times New Roman" w:hAnsi="Times New Roman" w:cs="Times New Roman"/>
                <w:rPrChange w:id="2684" w:author="Daniel Noble" w:date="2023-06-30T12:50:00Z">
                  <w:rPr>
                    <w:ins w:id="2685" w:author="Daniel Noble" w:date="2023-06-30T12:44:00Z"/>
                  </w:rPr>
                </w:rPrChange>
              </w:rPr>
              <w:pPrChange w:id="26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87" w:author="Daniel Noble" w:date="2023-06-30T12:44:00Z">
              <w:r w:rsidRPr="00427B7F">
                <w:rPr>
                  <w:rFonts w:ascii="Times New Roman" w:eastAsia="Helvetica" w:hAnsi="Times New Roman" w:cs="Times New Roman"/>
                  <w:color w:val="000000"/>
                  <w:sz w:val="22"/>
                  <w:szCs w:val="22"/>
                  <w:rPrChange w:id="2688"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89" w:author="Daniel Noble" w:date="2023-06-30T12:44:00Z"/>
                <w:rFonts w:ascii="Times New Roman" w:hAnsi="Times New Roman" w:cs="Times New Roman"/>
                <w:rPrChange w:id="2690" w:author="Daniel Noble" w:date="2023-06-30T12:50:00Z">
                  <w:rPr>
                    <w:ins w:id="2691" w:author="Daniel Noble" w:date="2023-06-30T12:44:00Z"/>
                  </w:rPr>
                </w:rPrChange>
              </w:rPr>
              <w:pPrChange w:id="26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693" w:author="Daniel Noble" w:date="2023-06-30T12:44:00Z">
              <w:r w:rsidRPr="00427B7F">
                <w:rPr>
                  <w:rFonts w:ascii="Times New Roman" w:eastAsia="Helvetica" w:hAnsi="Times New Roman" w:cs="Times New Roman"/>
                  <w:color w:val="000000"/>
                  <w:sz w:val="22"/>
                  <w:szCs w:val="22"/>
                  <w:rPrChange w:id="2694"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26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696" w:author="Daniel Noble" w:date="2023-06-30T12:44:00Z"/>
                <w:rFonts w:ascii="Times New Roman" w:hAnsi="Times New Roman" w:cs="Times New Roman"/>
                <w:rPrChange w:id="2697" w:author="Daniel Noble" w:date="2023-06-30T12:50:00Z">
                  <w:rPr>
                    <w:ins w:id="2698" w:author="Daniel Noble" w:date="2023-06-30T12:44:00Z"/>
                  </w:rPr>
                </w:rPrChange>
              </w:rPr>
              <w:pPrChange w:id="26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0" w:author="Daniel Noble" w:date="2023-06-30T12:44:00Z"/>
                <w:rFonts w:ascii="Times New Roman" w:hAnsi="Times New Roman" w:cs="Times New Roman"/>
                <w:rPrChange w:id="2701" w:author="Daniel Noble" w:date="2023-06-30T12:50:00Z">
                  <w:rPr>
                    <w:ins w:id="2702" w:author="Daniel Noble" w:date="2023-06-30T12:44:00Z"/>
                  </w:rPr>
                </w:rPrChange>
              </w:rPr>
              <w:pPrChange w:id="27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04" w:author="Daniel Noble" w:date="2023-06-30T12:44:00Z">
              <w:r w:rsidRPr="00427B7F">
                <w:rPr>
                  <w:rFonts w:ascii="Times New Roman" w:eastAsia="Helvetica" w:hAnsi="Times New Roman" w:cs="Times New Roman"/>
                  <w:color w:val="000000"/>
                  <w:sz w:val="22"/>
                  <w:szCs w:val="22"/>
                  <w:rPrChange w:id="2705"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06" w:author="Daniel Noble" w:date="2023-06-30T12:44:00Z"/>
                <w:rFonts w:ascii="Times New Roman" w:hAnsi="Times New Roman" w:cs="Times New Roman"/>
                <w:rPrChange w:id="2707" w:author="Daniel Noble" w:date="2023-06-30T12:50:00Z">
                  <w:rPr>
                    <w:ins w:id="2708" w:author="Daniel Noble" w:date="2023-06-30T12:44:00Z"/>
                  </w:rPr>
                </w:rPrChange>
              </w:rPr>
              <w:pPrChange w:id="27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0" w:author="Daniel Noble" w:date="2023-06-30T12:44:00Z">
              <w:r w:rsidRPr="00427B7F">
                <w:rPr>
                  <w:rFonts w:ascii="Times New Roman" w:eastAsia="Helvetica" w:hAnsi="Times New Roman" w:cs="Times New Roman"/>
                  <w:color w:val="000000"/>
                  <w:sz w:val="22"/>
                  <w:szCs w:val="22"/>
                  <w:rPrChange w:id="271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12" w:author="Daniel Noble" w:date="2023-06-30T12:44:00Z"/>
                <w:rFonts w:ascii="Times New Roman" w:hAnsi="Times New Roman" w:cs="Times New Roman"/>
                <w:rPrChange w:id="2713" w:author="Daniel Noble" w:date="2023-06-30T12:50:00Z">
                  <w:rPr>
                    <w:ins w:id="2714" w:author="Daniel Noble" w:date="2023-06-30T12:44:00Z"/>
                  </w:rPr>
                </w:rPrChange>
              </w:rPr>
              <w:pPrChange w:id="27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16" w:author="Daniel Noble" w:date="2023-06-30T12:44:00Z">
              <w:r w:rsidRPr="00427B7F">
                <w:rPr>
                  <w:rFonts w:ascii="Times New Roman" w:eastAsia="Helvetica" w:hAnsi="Times New Roman" w:cs="Times New Roman"/>
                  <w:color w:val="000000"/>
                  <w:sz w:val="22"/>
                  <w:szCs w:val="22"/>
                  <w:rPrChange w:id="2717"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27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19" w:author="Daniel Noble" w:date="2023-06-30T12:44:00Z"/>
                <w:rFonts w:ascii="Times New Roman" w:hAnsi="Times New Roman" w:cs="Times New Roman"/>
                <w:rPrChange w:id="2720" w:author="Daniel Noble" w:date="2023-06-30T12:50:00Z">
                  <w:rPr>
                    <w:ins w:id="2721" w:author="Daniel Noble" w:date="2023-06-30T12:44:00Z"/>
                  </w:rPr>
                </w:rPrChange>
              </w:rPr>
              <w:pPrChange w:id="27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3" w:author="Daniel Noble" w:date="2023-06-30T12:44:00Z"/>
                <w:rFonts w:ascii="Times New Roman" w:hAnsi="Times New Roman" w:cs="Times New Roman"/>
                <w:rPrChange w:id="2724" w:author="Daniel Noble" w:date="2023-06-30T12:50:00Z">
                  <w:rPr>
                    <w:ins w:id="2725" w:author="Daniel Noble" w:date="2023-06-30T12:44:00Z"/>
                  </w:rPr>
                </w:rPrChange>
              </w:rPr>
              <w:pPrChange w:id="27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27" w:author="Daniel Noble" w:date="2023-06-30T12:44:00Z">
              <w:r w:rsidRPr="00427B7F">
                <w:rPr>
                  <w:rFonts w:ascii="Times New Roman" w:eastAsia="Helvetica" w:hAnsi="Times New Roman" w:cs="Times New Roman"/>
                  <w:color w:val="000000"/>
                  <w:sz w:val="22"/>
                  <w:szCs w:val="22"/>
                  <w:rPrChange w:id="2728"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29" w:author="Daniel Noble" w:date="2023-06-30T12:44:00Z"/>
                <w:rFonts w:ascii="Times New Roman" w:hAnsi="Times New Roman" w:cs="Times New Roman"/>
                <w:rPrChange w:id="2730" w:author="Daniel Noble" w:date="2023-06-30T12:50:00Z">
                  <w:rPr>
                    <w:ins w:id="2731" w:author="Daniel Noble" w:date="2023-06-30T12:44:00Z"/>
                  </w:rPr>
                </w:rPrChange>
              </w:rPr>
              <w:pPrChange w:id="27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3" w:author="Daniel Noble" w:date="2023-06-30T12:44:00Z">
              <w:r w:rsidRPr="00427B7F">
                <w:rPr>
                  <w:rFonts w:ascii="Times New Roman" w:eastAsia="Helvetica" w:hAnsi="Times New Roman" w:cs="Times New Roman"/>
                  <w:color w:val="000000"/>
                  <w:sz w:val="22"/>
                  <w:szCs w:val="22"/>
                  <w:rPrChange w:id="2734"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35" w:author="Daniel Noble" w:date="2023-06-30T12:44:00Z"/>
                <w:rFonts w:ascii="Times New Roman" w:hAnsi="Times New Roman" w:cs="Times New Roman"/>
                <w:rPrChange w:id="2736" w:author="Daniel Noble" w:date="2023-06-30T12:50:00Z">
                  <w:rPr>
                    <w:ins w:id="2737" w:author="Daniel Noble" w:date="2023-06-30T12:44:00Z"/>
                  </w:rPr>
                </w:rPrChange>
              </w:rPr>
              <w:pPrChange w:id="27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39" w:author="Daniel Noble" w:date="2023-06-30T12:44:00Z">
              <w:r w:rsidRPr="00427B7F">
                <w:rPr>
                  <w:rFonts w:ascii="Times New Roman" w:eastAsia="Helvetica" w:hAnsi="Times New Roman" w:cs="Times New Roman"/>
                  <w:color w:val="000000"/>
                  <w:sz w:val="22"/>
                  <w:szCs w:val="22"/>
                  <w:rPrChange w:id="2740"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27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2" w:author="Daniel Noble" w:date="2023-06-30T12:44:00Z"/>
                <w:rFonts w:ascii="Times New Roman" w:hAnsi="Times New Roman" w:cs="Times New Roman"/>
                <w:rPrChange w:id="2743" w:author="Daniel Noble" w:date="2023-06-30T12:50:00Z">
                  <w:rPr>
                    <w:ins w:id="2744" w:author="Daniel Noble" w:date="2023-06-30T12:44:00Z"/>
                  </w:rPr>
                </w:rPrChange>
              </w:rPr>
              <w:pPrChange w:id="27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46" w:author="Daniel Noble" w:date="2023-06-30T12:44:00Z"/>
                <w:rFonts w:ascii="Times New Roman" w:hAnsi="Times New Roman" w:cs="Times New Roman"/>
                <w:rPrChange w:id="2747" w:author="Daniel Noble" w:date="2023-06-30T12:50:00Z">
                  <w:rPr>
                    <w:ins w:id="2748" w:author="Daniel Noble" w:date="2023-06-30T12:44:00Z"/>
                  </w:rPr>
                </w:rPrChange>
              </w:rPr>
              <w:pPrChange w:id="27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0" w:author="Daniel Noble" w:date="2023-06-30T12:44:00Z">
              <w:r w:rsidRPr="00427B7F">
                <w:rPr>
                  <w:rFonts w:ascii="Times New Roman" w:eastAsia="Helvetica" w:hAnsi="Times New Roman" w:cs="Times New Roman"/>
                  <w:color w:val="000000"/>
                  <w:sz w:val="22"/>
                  <w:szCs w:val="22"/>
                  <w:rPrChange w:id="2751"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52" w:author="Daniel Noble" w:date="2023-06-30T12:44:00Z"/>
                <w:rFonts w:ascii="Times New Roman" w:hAnsi="Times New Roman" w:cs="Times New Roman"/>
                <w:rPrChange w:id="2753" w:author="Daniel Noble" w:date="2023-06-30T12:50:00Z">
                  <w:rPr>
                    <w:ins w:id="2754" w:author="Daniel Noble" w:date="2023-06-30T12:44:00Z"/>
                  </w:rPr>
                </w:rPrChange>
              </w:rPr>
              <w:pPrChange w:id="27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56" w:author="Daniel Noble" w:date="2023-06-30T12:44:00Z">
              <w:r w:rsidRPr="00427B7F">
                <w:rPr>
                  <w:rFonts w:ascii="Times New Roman" w:eastAsia="Helvetica" w:hAnsi="Times New Roman" w:cs="Times New Roman"/>
                  <w:color w:val="000000"/>
                  <w:sz w:val="22"/>
                  <w:szCs w:val="22"/>
                  <w:rPrChange w:id="2757"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58" w:author="Daniel Noble" w:date="2023-06-30T12:44:00Z"/>
                <w:rFonts w:ascii="Times New Roman" w:hAnsi="Times New Roman" w:cs="Times New Roman"/>
                <w:rPrChange w:id="2759" w:author="Daniel Noble" w:date="2023-06-30T12:50:00Z">
                  <w:rPr>
                    <w:ins w:id="2760" w:author="Daniel Noble" w:date="2023-06-30T12:44:00Z"/>
                  </w:rPr>
                </w:rPrChange>
              </w:rPr>
              <w:pPrChange w:id="27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62" w:author="Daniel Noble" w:date="2023-06-30T12:44:00Z">
              <w:r w:rsidRPr="00427B7F">
                <w:rPr>
                  <w:rFonts w:ascii="Times New Roman" w:eastAsia="Helvetica" w:hAnsi="Times New Roman" w:cs="Times New Roman"/>
                  <w:color w:val="000000"/>
                  <w:sz w:val="22"/>
                  <w:szCs w:val="22"/>
                  <w:rPrChange w:id="2763"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27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5" w:author="Daniel Noble" w:date="2023-06-30T12:44:00Z"/>
                <w:rFonts w:ascii="Times New Roman" w:hAnsi="Times New Roman" w:cs="Times New Roman"/>
                <w:rPrChange w:id="2766" w:author="Daniel Noble" w:date="2023-06-30T12:50:00Z">
                  <w:rPr>
                    <w:ins w:id="2767" w:author="Daniel Noble" w:date="2023-06-30T12:44:00Z"/>
                  </w:rPr>
                </w:rPrChange>
              </w:rPr>
              <w:pPrChange w:id="27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69" w:author="Daniel Noble" w:date="2023-06-30T12:44:00Z"/>
                <w:rFonts w:ascii="Times New Roman" w:hAnsi="Times New Roman" w:cs="Times New Roman"/>
                <w:rPrChange w:id="2770" w:author="Daniel Noble" w:date="2023-06-30T12:50:00Z">
                  <w:rPr>
                    <w:ins w:id="2771" w:author="Daniel Noble" w:date="2023-06-30T12:44:00Z"/>
                  </w:rPr>
                </w:rPrChange>
              </w:rPr>
              <w:pPrChange w:id="27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3" w:author="Daniel Noble" w:date="2023-06-30T12:44:00Z">
              <w:r w:rsidRPr="00427B7F">
                <w:rPr>
                  <w:rFonts w:ascii="Times New Roman" w:eastAsia="Helvetica" w:hAnsi="Times New Roman" w:cs="Times New Roman"/>
                  <w:color w:val="000000"/>
                  <w:sz w:val="22"/>
                  <w:szCs w:val="22"/>
                  <w:rPrChange w:id="2774"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75" w:author="Daniel Noble" w:date="2023-06-30T12:44:00Z"/>
                <w:rFonts w:ascii="Times New Roman" w:hAnsi="Times New Roman" w:cs="Times New Roman"/>
                <w:rPrChange w:id="2776" w:author="Daniel Noble" w:date="2023-06-30T12:50:00Z">
                  <w:rPr>
                    <w:ins w:id="2777" w:author="Daniel Noble" w:date="2023-06-30T12:44:00Z"/>
                  </w:rPr>
                </w:rPrChange>
              </w:rPr>
              <w:pPrChange w:id="27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79" w:author="Daniel Noble" w:date="2023-06-30T12:44:00Z">
              <w:r w:rsidRPr="00427B7F">
                <w:rPr>
                  <w:rFonts w:ascii="Times New Roman" w:eastAsia="Helvetica" w:hAnsi="Times New Roman" w:cs="Times New Roman"/>
                  <w:color w:val="000000"/>
                  <w:sz w:val="22"/>
                  <w:szCs w:val="22"/>
                  <w:rPrChange w:id="2780"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1" w:author="Daniel Noble" w:date="2023-06-30T12:44:00Z"/>
                <w:rFonts w:ascii="Times New Roman" w:hAnsi="Times New Roman" w:cs="Times New Roman"/>
                <w:rPrChange w:id="2782" w:author="Daniel Noble" w:date="2023-06-30T12:50:00Z">
                  <w:rPr>
                    <w:ins w:id="2783" w:author="Daniel Noble" w:date="2023-06-30T12:44:00Z"/>
                  </w:rPr>
                </w:rPrChange>
              </w:rPr>
              <w:pPrChange w:id="27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85" w:author="Daniel Noble" w:date="2023-06-30T12:44:00Z">
              <w:r w:rsidRPr="00427B7F">
                <w:rPr>
                  <w:rFonts w:ascii="Times New Roman" w:eastAsia="Helvetica" w:hAnsi="Times New Roman" w:cs="Times New Roman"/>
                  <w:color w:val="000000"/>
                  <w:sz w:val="22"/>
                  <w:szCs w:val="22"/>
                  <w:rPrChange w:id="2786"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27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88" w:author="Daniel Noble" w:date="2023-06-30T12:44:00Z"/>
                <w:rFonts w:ascii="Times New Roman" w:hAnsi="Times New Roman" w:cs="Times New Roman"/>
                <w:rPrChange w:id="2789" w:author="Daniel Noble" w:date="2023-06-30T12:50:00Z">
                  <w:rPr>
                    <w:ins w:id="2790" w:author="Daniel Noble" w:date="2023-06-30T12:44:00Z"/>
                  </w:rPr>
                </w:rPrChange>
              </w:rPr>
              <w:pPrChange w:id="27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92" w:author="Daniel Noble" w:date="2023-06-30T12:44:00Z"/>
                <w:rFonts w:ascii="Times New Roman" w:hAnsi="Times New Roman" w:cs="Times New Roman"/>
                <w:rPrChange w:id="2793" w:author="Daniel Noble" w:date="2023-06-30T12:50:00Z">
                  <w:rPr>
                    <w:ins w:id="2794" w:author="Daniel Noble" w:date="2023-06-30T12:44:00Z"/>
                  </w:rPr>
                </w:rPrChange>
              </w:rPr>
              <w:pPrChange w:id="27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796" w:author="Daniel Noble" w:date="2023-06-30T12:44:00Z">
              <w:r w:rsidRPr="00427B7F">
                <w:rPr>
                  <w:rFonts w:ascii="Times New Roman" w:eastAsia="Helvetica" w:hAnsi="Times New Roman" w:cs="Times New Roman"/>
                  <w:color w:val="000000"/>
                  <w:sz w:val="22"/>
                  <w:szCs w:val="22"/>
                  <w:rPrChange w:id="2797"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798" w:author="Daniel Noble" w:date="2023-06-30T12:44:00Z"/>
                <w:rFonts w:ascii="Times New Roman" w:hAnsi="Times New Roman" w:cs="Times New Roman"/>
                <w:rPrChange w:id="2799" w:author="Daniel Noble" w:date="2023-06-30T12:50:00Z">
                  <w:rPr>
                    <w:ins w:id="2800" w:author="Daniel Noble" w:date="2023-06-30T12:44:00Z"/>
                  </w:rPr>
                </w:rPrChange>
              </w:rPr>
              <w:pPrChange w:id="28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2" w:author="Daniel Noble" w:date="2023-06-30T12:44:00Z">
              <w:r w:rsidRPr="00427B7F">
                <w:rPr>
                  <w:rFonts w:ascii="Times New Roman" w:eastAsia="Helvetica" w:hAnsi="Times New Roman" w:cs="Times New Roman"/>
                  <w:color w:val="000000"/>
                  <w:sz w:val="22"/>
                  <w:szCs w:val="22"/>
                  <w:rPrChange w:id="2803"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04" w:author="Daniel Noble" w:date="2023-06-30T12:44:00Z"/>
                <w:rFonts w:ascii="Times New Roman" w:hAnsi="Times New Roman" w:cs="Times New Roman"/>
                <w:rPrChange w:id="2805" w:author="Daniel Noble" w:date="2023-06-30T12:50:00Z">
                  <w:rPr>
                    <w:ins w:id="2806" w:author="Daniel Noble" w:date="2023-06-30T12:44:00Z"/>
                  </w:rPr>
                </w:rPrChange>
              </w:rPr>
              <w:pPrChange w:id="28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08" w:author="Daniel Noble" w:date="2023-06-30T12:44:00Z">
              <w:r w:rsidRPr="00427B7F">
                <w:rPr>
                  <w:rFonts w:ascii="Times New Roman" w:eastAsia="Helvetica" w:hAnsi="Times New Roman" w:cs="Times New Roman"/>
                  <w:color w:val="000000"/>
                  <w:sz w:val="22"/>
                  <w:szCs w:val="22"/>
                  <w:rPrChange w:id="2809"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28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1" w:author="Daniel Noble" w:date="2023-06-30T12:44:00Z"/>
                <w:rFonts w:ascii="Times New Roman" w:hAnsi="Times New Roman" w:cs="Times New Roman"/>
                <w:rPrChange w:id="2812" w:author="Daniel Noble" w:date="2023-06-30T12:50:00Z">
                  <w:rPr>
                    <w:ins w:id="2813" w:author="Daniel Noble" w:date="2023-06-30T12:44:00Z"/>
                  </w:rPr>
                </w:rPrChange>
              </w:rPr>
              <w:pPrChange w:id="28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15" w:author="Daniel Noble" w:date="2023-06-30T12:44:00Z"/>
                <w:rFonts w:ascii="Times New Roman" w:hAnsi="Times New Roman" w:cs="Times New Roman"/>
                <w:rPrChange w:id="2816" w:author="Daniel Noble" w:date="2023-06-30T12:50:00Z">
                  <w:rPr>
                    <w:ins w:id="2817" w:author="Daniel Noble" w:date="2023-06-30T12:44:00Z"/>
                  </w:rPr>
                </w:rPrChange>
              </w:rPr>
              <w:pPrChange w:id="28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19" w:author="Daniel Noble" w:date="2023-06-30T12:44:00Z">
              <w:r w:rsidRPr="00427B7F">
                <w:rPr>
                  <w:rFonts w:ascii="Times New Roman" w:eastAsia="Helvetica" w:hAnsi="Times New Roman" w:cs="Times New Roman"/>
                  <w:color w:val="000000"/>
                  <w:sz w:val="22"/>
                  <w:szCs w:val="22"/>
                  <w:rPrChange w:id="2820"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21" w:author="Daniel Noble" w:date="2023-06-30T12:44:00Z"/>
                <w:rFonts w:ascii="Times New Roman" w:hAnsi="Times New Roman" w:cs="Times New Roman"/>
                <w:rPrChange w:id="2822" w:author="Daniel Noble" w:date="2023-06-30T12:50:00Z">
                  <w:rPr>
                    <w:ins w:id="2823" w:author="Daniel Noble" w:date="2023-06-30T12:44:00Z"/>
                  </w:rPr>
                </w:rPrChange>
              </w:rPr>
              <w:pPrChange w:id="28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25" w:author="Daniel Noble" w:date="2023-06-30T12:44:00Z">
              <w:r w:rsidRPr="00427B7F">
                <w:rPr>
                  <w:rFonts w:ascii="Times New Roman" w:eastAsia="Helvetica" w:hAnsi="Times New Roman" w:cs="Times New Roman"/>
                  <w:color w:val="000000"/>
                  <w:sz w:val="22"/>
                  <w:szCs w:val="22"/>
                  <w:rPrChange w:id="2826"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27" w:author="Daniel Noble" w:date="2023-06-30T12:44:00Z"/>
                <w:rFonts w:ascii="Times New Roman" w:hAnsi="Times New Roman" w:cs="Times New Roman"/>
                <w:rPrChange w:id="2828" w:author="Daniel Noble" w:date="2023-06-30T12:50:00Z">
                  <w:rPr>
                    <w:ins w:id="2829" w:author="Daniel Noble" w:date="2023-06-30T12:44:00Z"/>
                  </w:rPr>
                </w:rPrChange>
              </w:rPr>
              <w:pPrChange w:id="28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31" w:author="Daniel Noble" w:date="2023-06-30T12:44:00Z">
              <w:r w:rsidRPr="00427B7F">
                <w:rPr>
                  <w:rFonts w:ascii="Times New Roman" w:eastAsia="Helvetica" w:hAnsi="Times New Roman" w:cs="Times New Roman"/>
                  <w:color w:val="000000"/>
                  <w:sz w:val="22"/>
                  <w:szCs w:val="22"/>
                  <w:rPrChange w:id="2832"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28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4" w:author="Daniel Noble" w:date="2023-06-30T12:44:00Z"/>
                <w:rFonts w:ascii="Times New Roman" w:hAnsi="Times New Roman" w:cs="Times New Roman"/>
                <w:rPrChange w:id="2835" w:author="Daniel Noble" w:date="2023-06-30T12:50:00Z">
                  <w:rPr>
                    <w:ins w:id="2836" w:author="Daniel Noble" w:date="2023-06-30T12:44:00Z"/>
                  </w:rPr>
                </w:rPrChange>
              </w:rPr>
              <w:pPrChange w:id="28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38" w:author="Daniel Noble" w:date="2023-06-30T12:44:00Z"/>
                <w:rFonts w:ascii="Times New Roman" w:hAnsi="Times New Roman" w:cs="Times New Roman"/>
                <w:rPrChange w:id="2839" w:author="Daniel Noble" w:date="2023-06-30T12:50:00Z">
                  <w:rPr>
                    <w:ins w:id="2840" w:author="Daniel Noble" w:date="2023-06-30T12:44:00Z"/>
                  </w:rPr>
                </w:rPrChange>
              </w:rPr>
              <w:pPrChange w:id="28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42" w:author="Daniel Noble" w:date="2023-06-30T12:44:00Z">
              <w:r w:rsidRPr="00427B7F">
                <w:rPr>
                  <w:rFonts w:ascii="Times New Roman" w:eastAsia="Helvetica" w:hAnsi="Times New Roman" w:cs="Times New Roman"/>
                  <w:color w:val="000000"/>
                  <w:sz w:val="22"/>
                  <w:szCs w:val="22"/>
                  <w:rPrChange w:id="2843"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44" w:author="Daniel Noble" w:date="2023-06-30T12:44:00Z"/>
                <w:rFonts w:ascii="Times New Roman" w:hAnsi="Times New Roman" w:cs="Times New Roman"/>
                <w:rPrChange w:id="2845" w:author="Daniel Noble" w:date="2023-06-30T12:50:00Z">
                  <w:rPr>
                    <w:ins w:id="2846" w:author="Daniel Noble" w:date="2023-06-30T12:44:00Z"/>
                  </w:rPr>
                </w:rPrChange>
              </w:rPr>
              <w:pPrChange w:id="28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48" w:author="Daniel Noble" w:date="2023-06-30T12:44:00Z">
              <w:r w:rsidRPr="00427B7F">
                <w:rPr>
                  <w:rFonts w:ascii="Times New Roman" w:eastAsia="Helvetica" w:hAnsi="Times New Roman" w:cs="Times New Roman"/>
                  <w:color w:val="000000"/>
                  <w:sz w:val="22"/>
                  <w:szCs w:val="22"/>
                  <w:rPrChange w:id="2849"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0" w:author="Daniel Noble" w:date="2023-06-30T12:44:00Z"/>
                <w:rFonts w:ascii="Times New Roman" w:hAnsi="Times New Roman" w:cs="Times New Roman"/>
                <w:rPrChange w:id="2851" w:author="Daniel Noble" w:date="2023-06-30T12:50:00Z">
                  <w:rPr>
                    <w:ins w:id="2852" w:author="Daniel Noble" w:date="2023-06-30T12:44:00Z"/>
                  </w:rPr>
                </w:rPrChange>
              </w:rPr>
              <w:pPrChange w:id="28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54" w:author="Daniel Noble" w:date="2023-06-30T12:44:00Z">
              <w:r w:rsidRPr="00427B7F">
                <w:rPr>
                  <w:rFonts w:ascii="Times New Roman" w:eastAsia="Helvetica" w:hAnsi="Times New Roman" w:cs="Times New Roman"/>
                  <w:color w:val="000000"/>
                  <w:sz w:val="22"/>
                  <w:szCs w:val="22"/>
                  <w:rPrChange w:id="2855"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28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57" w:author="Daniel Noble" w:date="2023-06-30T12:44:00Z"/>
                <w:rFonts w:ascii="Times New Roman" w:hAnsi="Times New Roman" w:cs="Times New Roman"/>
                <w:rPrChange w:id="2858" w:author="Daniel Noble" w:date="2023-06-30T12:50:00Z">
                  <w:rPr>
                    <w:ins w:id="2859" w:author="Daniel Noble" w:date="2023-06-30T12:44:00Z"/>
                  </w:rPr>
                </w:rPrChange>
              </w:rPr>
              <w:pPrChange w:id="28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1" w:author="Daniel Noble" w:date="2023-06-30T12:44:00Z"/>
                <w:rFonts w:ascii="Times New Roman" w:hAnsi="Times New Roman" w:cs="Times New Roman"/>
                <w:rPrChange w:id="2862" w:author="Daniel Noble" w:date="2023-06-30T12:50:00Z">
                  <w:rPr>
                    <w:ins w:id="2863" w:author="Daniel Noble" w:date="2023-06-30T12:44:00Z"/>
                  </w:rPr>
                </w:rPrChange>
              </w:rPr>
              <w:pPrChange w:id="28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65" w:author="Daniel Noble" w:date="2023-06-30T12:46:00Z">
              <w:r w:rsidRPr="00427B7F">
                <w:rPr>
                  <w:rFonts w:ascii="Times New Roman" w:hAnsi="Times New Roman" w:cs="Times New Roman"/>
                  <w:rPrChange w:id="2866"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67" w:author="Daniel Noble" w:date="2023-06-30T12:44:00Z"/>
                <w:rFonts w:ascii="Times New Roman" w:hAnsi="Times New Roman" w:cs="Times New Roman"/>
                <w:rPrChange w:id="2868" w:author="Daniel Noble" w:date="2023-06-30T12:50:00Z">
                  <w:rPr>
                    <w:ins w:id="2869" w:author="Daniel Noble" w:date="2023-06-30T12:44:00Z"/>
                  </w:rPr>
                </w:rPrChange>
              </w:rPr>
              <w:pPrChange w:id="28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71" w:author="Daniel Noble" w:date="2023-06-30T12:44:00Z">
              <w:r w:rsidRPr="00427B7F">
                <w:rPr>
                  <w:rFonts w:ascii="Times New Roman" w:eastAsia="Helvetica" w:hAnsi="Times New Roman" w:cs="Times New Roman"/>
                  <w:color w:val="000000"/>
                  <w:sz w:val="22"/>
                  <w:szCs w:val="22"/>
                  <w:rPrChange w:id="2872"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73" w:author="Daniel Noble" w:date="2023-06-30T12:44:00Z"/>
                <w:rFonts w:ascii="Times New Roman" w:hAnsi="Times New Roman" w:cs="Times New Roman"/>
                <w:rPrChange w:id="2874" w:author="Daniel Noble" w:date="2023-06-30T12:50:00Z">
                  <w:rPr>
                    <w:ins w:id="2875" w:author="Daniel Noble" w:date="2023-06-30T12:44:00Z"/>
                  </w:rPr>
                </w:rPrChange>
              </w:rPr>
              <w:pPrChange w:id="28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77" w:author="Daniel Noble" w:date="2023-06-30T12:44:00Z">
              <w:r w:rsidRPr="00427B7F">
                <w:rPr>
                  <w:rFonts w:ascii="Times New Roman" w:eastAsia="Helvetica" w:hAnsi="Times New Roman" w:cs="Times New Roman"/>
                  <w:color w:val="000000"/>
                  <w:sz w:val="22"/>
                  <w:szCs w:val="22"/>
                  <w:rPrChange w:id="2878"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28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0" w:author="Daniel Noble" w:date="2023-06-30T12:44:00Z"/>
                <w:rFonts w:ascii="Times New Roman" w:hAnsi="Times New Roman" w:cs="Times New Roman"/>
                <w:rPrChange w:id="2881" w:author="Daniel Noble" w:date="2023-06-30T12:50:00Z">
                  <w:rPr>
                    <w:ins w:id="2882" w:author="Daniel Noble" w:date="2023-06-30T12:44:00Z"/>
                  </w:rPr>
                </w:rPrChange>
              </w:rPr>
              <w:pPrChange w:id="28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84" w:author="Daniel Noble" w:date="2023-06-30T12:44:00Z"/>
                <w:rFonts w:ascii="Times New Roman" w:hAnsi="Times New Roman" w:cs="Times New Roman"/>
                <w:rPrChange w:id="2885" w:author="Daniel Noble" w:date="2023-06-30T12:50:00Z">
                  <w:rPr>
                    <w:ins w:id="2886" w:author="Daniel Noble" w:date="2023-06-30T12:44:00Z"/>
                  </w:rPr>
                </w:rPrChange>
              </w:rPr>
              <w:pPrChange w:id="28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88" w:author="Daniel Noble" w:date="2023-06-30T12:44:00Z">
              <w:r w:rsidRPr="00427B7F">
                <w:rPr>
                  <w:rFonts w:ascii="Times New Roman" w:eastAsia="Helvetica" w:hAnsi="Times New Roman" w:cs="Times New Roman"/>
                  <w:color w:val="000000"/>
                  <w:sz w:val="22"/>
                  <w:szCs w:val="22"/>
                  <w:rPrChange w:id="2889"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0" w:author="Daniel Noble" w:date="2023-06-30T12:44:00Z"/>
                <w:rFonts w:ascii="Times New Roman" w:hAnsi="Times New Roman" w:cs="Times New Roman"/>
                <w:rPrChange w:id="2891" w:author="Daniel Noble" w:date="2023-06-30T12:50:00Z">
                  <w:rPr>
                    <w:ins w:id="2892" w:author="Daniel Noble" w:date="2023-06-30T12:44:00Z"/>
                  </w:rPr>
                </w:rPrChange>
              </w:rPr>
              <w:pPrChange w:id="28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894" w:author="Daniel Noble" w:date="2023-06-30T12:44:00Z">
              <w:r w:rsidRPr="00427B7F">
                <w:rPr>
                  <w:rFonts w:ascii="Times New Roman" w:eastAsia="Helvetica" w:hAnsi="Times New Roman" w:cs="Times New Roman"/>
                  <w:color w:val="000000"/>
                  <w:sz w:val="22"/>
                  <w:szCs w:val="22"/>
                  <w:rPrChange w:id="2895"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896" w:author="Daniel Noble" w:date="2023-06-30T12:44:00Z"/>
                <w:rFonts w:ascii="Times New Roman" w:hAnsi="Times New Roman" w:cs="Times New Roman"/>
                <w:rPrChange w:id="2897" w:author="Daniel Noble" w:date="2023-06-30T12:50:00Z">
                  <w:rPr>
                    <w:ins w:id="2898" w:author="Daniel Noble" w:date="2023-06-30T12:44:00Z"/>
                  </w:rPr>
                </w:rPrChange>
              </w:rPr>
              <w:pPrChange w:id="28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00" w:author="Daniel Noble" w:date="2023-06-30T12:44:00Z">
              <w:r w:rsidRPr="00427B7F">
                <w:rPr>
                  <w:rFonts w:ascii="Times New Roman" w:eastAsia="Helvetica" w:hAnsi="Times New Roman" w:cs="Times New Roman"/>
                  <w:color w:val="000000"/>
                  <w:sz w:val="22"/>
                  <w:szCs w:val="22"/>
                  <w:rPrChange w:id="2901"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29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3" w:author="Daniel Noble" w:date="2023-06-30T12:44:00Z"/>
                <w:rFonts w:ascii="Times New Roman" w:hAnsi="Times New Roman" w:cs="Times New Roman"/>
                <w:rPrChange w:id="2904" w:author="Daniel Noble" w:date="2023-06-30T12:50:00Z">
                  <w:rPr>
                    <w:ins w:id="2905" w:author="Daniel Noble" w:date="2023-06-30T12:44:00Z"/>
                  </w:rPr>
                </w:rPrChange>
              </w:rPr>
              <w:pPrChange w:id="29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07" w:author="Daniel Noble" w:date="2023-06-30T12:44:00Z"/>
                <w:rFonts w:ascii="Times New Roman" w:hAnsi="Times New Roman" w:cs="Times New Roman"/>
                <w:rPrChange w:id="2908" w:author="Daniel Noble" w:date="2023-06-30T12:50:00Z">
                  <w:rPr>
                    <w:ins w:id="2909" w:author="Daniel Noble" w:date="2023-06-30T12:44:00Z"/>
                  </w:rPr>
                </w:rPrChange>
              </w:rPr>
              <w:pPrChange w:id="29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1" w:author="Daniel Noble" w:date="2023-06-30T12:46:00Z">
              <w:r w:rsidRPr="00427B7F">
                <w:rPr>
                  <w:rFonts w:ascii="Times New Roman" w:hAnsi="Times New Roman" w:cs="Times New Roman"/>
                  <w:rPrChange w:id="2912"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13" w:author="Daniel Noble" w:date="2023-06-30T12:44:00Z"/>
                <w:rFonts w:ascii="Times New Roman" w:hAnsi="Times New Roman" w:cs="Times New Roman"/>
                <w:rPrChange w:id="2914" w:author="Daniel Noble" w:date="2023-06-30T12:50:00Z">
                  <w:rPr>
                    <w:ins w:id="2915" w:author="Daniel Noble" w:date="2023-06-30T12:44:00Z"/>
                  </w:rPr>
                </w:rPrChange>
              </w:rPr>
              <w:pPrChange w:id="29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17" w:author="Daniel Noble" w:date="2023-06-30T12:44:00Z">
              <w:r w:rsidRPr="00427B7F">
                <w:rPr>
                  <w:rFonts w:ascii="Times New Roman" w:eastAsia="Helvetica" w:hAnsi="Times New Roman" w:cs="Times New Roman"/>
                  <w:color w:val="000000"/>
                  <w:sz w:val="22"/>
                  <w:szCs w:val="22"/>
                  <w:rPrChange w:id="2918"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19" w:author="Daniel Noble" w:date="2023-06-30T12:44:00Z"/>
                <w:rFonts w:ascii="Times New Roman" w:hAnsi="Times New Roman" w:cs="Times New Roman"/>
                <w:rPrChange w:id="2920" w:author="Daniel Noble" w:date="2023-06-30T12:50:00Z">
                  <w:rPr>
                    <w:ins w:id="2921" w:author="Daniel Noble" w:date="2023-06-30T12:44:00Z"/>
                  </w:rPr>
                </w:rPrChange>
              </w:rPr>
              <w:pPrChange w:id="29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23" w:author="Daniel Noble" w:date="2023-06-30T12:44:00Z">
              <w:r w:rsidRPr="00427B7F">
                <w:rPr>
                  <w:rFonts w:ascii="Times New Roman" w:eastAsia="Helvetica" w:hAnsi="Times New Roman" w:cs="Times New Roman"/>
                  <w:color w:val="000000"/>
                  <w:sz w:val="22"/>
                  <w:szCs w:val="22"/>
                  <w:rPrChange w:id="2924"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29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26" w:author="Daniel Noble" w:date="2023-06-30T12:44:00Z"/>
                <w:rFonts w:ascii="Times New Roman" w:hAnsi="Times New Roman" w:cs="Times New Roman"/>
                <w:rPrChange w:id="2927" w:author="Daniel Noble" w:date="2023-06-30T12:50:00Z">
                  <w:rPr>
                    <w:ins w:id="2928" w:author="Daniel Noble" w:date="2023-06-30T12:44:00Z"/>
                  </w:rPr>
                </w:rPrChange>
              </w:rPr>
              <w:pPrChange w:id="29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0" w:author="Daniel Noble" w:date="2023-06-30T12:44:00Z"/>
                <w:rFonts w:ascii="Times New Roman" w:hAnsi="Times New Roman" w:cs="Times New Roman"/>
                <w:rPrChange w:id="2931" w:author="Daniel Noble" w:date="2023-06-30T12:50:00Z">
                  <w:rPr>
                    <w:ins w:id="2932" w:author="Daniel Noble" w:date="2023-06-30T12:44:00Z"/>
                  </w:rPr>
                </w:rPrChange>
              </w:rPr>
              <w:pPrChange w:id="29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34" w:author="Daniel Noble" w:date="2023-06-30T12:44:00Z">
              <w:r w:rsidRPr="00427B7F">
                <w:rPr>
                  <w:rFonts w:ascii="Times New Roman" w:eastAsia="Helvetica" w:hAnsi="Times New Roman" w:cs="Times New Roman"/>
                  <w:color w:val="000000"/>
                  <w:sz w:val="22"/>
                  <w:szCs w:val="22"/>
                  <w:rPrChange w:id="2935"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36" w:author="Daniel Noble" w:date="2023-06-30T12:44:00Z"/>
                <w:rFonts w:ascii="Times New Roman" w:hAnsi="Times New Roman" w:cs="Times New Roman"/>
                <w:rPrChange w:id="2937" w:author="Daniel Noble" w:date="2023-06-30T12:50:00Z">
                  <w:rPr>
                    <w:ins w:id="2938" w:author="Daniel Noble" w:date="2023-06-30T12:44:00Z"/>
                  </w:rPr>
                </w:rPrChange>
              </w:rPr>
              <w:pPrChange w:id="29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40" w:author="Daniel Noble" w:date="2023-06-30T12:44:00Z">
              <w:r w:rsidRPr="00427B7F">
                <w:rPr>
                  <w:rFonts w:ascii="Times New Roman" w:eastAsia="Helvetica" w:hAnsi="Times New Roman" w:cs="Times New Roman"/>
                  <w:color w:val="000000"/>
                  <w:sz w:val="22"/>
                  <w:szCs w:val="22"/>
                  <w:rPrChange w:id="2941"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42" w:author="Daniel Noble" w:date="2023-06-30T12:44:00Z"/>
                <w:rFonts w:ascii="Times New Roman" w:hAnsi="Times New Roman" w:cs="Times New Roman"/>
                <w:rPrChange w:id="2943" w:author="Daniel Noble" w:date="2023-06-30T12:50:00Z">
                  <w:rPr>
                    <w:ins w:id="2944" w:author="Daniel Noble" w:date="2023-06-30T12:44:00Z"/>
                  </w:rPr>
                </w:rPrChange>
              </w:rPr>
              <w:pPrChange w:id="29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46" w:author="Daniel Noble" w:date="2023-06-30T12:44:00Z">
              <w:r w:rsidRPr="00427B7F">
                <w:rPr>
                  <w:rFonts w:ascii="Times New Roman" w:eastAsia="Helvetica" w:hAnsi="Times New Roman" w:cs="Times New Roman"/>
                  <w:color w:val="000000"/>
                  <w:sz w:val="22"/>
                  <w:szCs w:val="22"/>
                  <w:rPrChange w:id="2947"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29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49" w:author="Daniel Noble" w:date="2023-06-30T12:44:00Z"/>
                <w:rFonts w:ascii="Times New Roman" w:hAnsi="Times New Roman" w:cs="Times New Roman"/>
                <w:rPrChange w:id="2950" w:author="Daniel Noble" w:date="2023-06-30T12:50:00Z">
                  <w:rPr>
                    <w:ins w:id="2951" w:author="Daniel Noble" w:date="2023-06-30T12:44:00Z"/>
                  </w:rPr>
                </w:rPrChange>
              </w:rPr>
              <w:pPrChange w:id="29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3" w:author="Daniel Noble" w:date="2023-06-30T12:44:00Z"/>
                <w:rFonts w:ascii="Times New Roman" w:hAnsi="Times New Roman" w:cs="Times New Roman"/>
                <w:rPrChange w:id="2954" w:author="Daniel Noble" w:date="2023-06-30T12:50:00Z">
                  <w:rPr>
                    <w:ins w:id="2955" w:author="Daniel Noble" w:date="2023-06-30T12:44:00Z"/>
                  </w:rPr>
                </w:rPrChange>
              </w:rPr>
              <w:pPrChange w:id="29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57" w:author="Daniel Noble" w:date="2023-06-30T12:44:00Z">
              <w:r w:rsidRPr="00427B7F">
                <w:rPr>
                  <w:rFonts w:ascii="Times New Roman" w:eastAsia="Helvetica" w:hAnsi="Times New Roman" w:cs="Times New Roman"/>
                  <w:color w:val="000000"/>
                  <w:sz w:val="22"/>
                  <w:szCs w:val="22"/>
                  <w:rPrChange w:id="2958"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59" w:author="Daniel Noble" w:date="2023-06-30T12:44:00Z"/>
                <w:rFonts w:ascii="Times New Roman" w:hAnsi="Times New Roman" w:cs="Times New Roman"/>
                <w:rPrChange w:id="2960" w:author="Daniel Noble" w:date="2023-06-30T12:50:00Z">
                  <w:rPr>
                    <w:ins w:id="2961" w:author="Daniel Noble" w:date="2023-06-30T12:44:00Z"/>
                  </w:rPr>
                </w:rPrChange>
              </w:rPr>
              <w:pPrChange w:id="29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3" w:author="Daniel Noble" w:date="2023-06-30T12:44:00Z">
              <w:r w:rsidRPr="00427B7F">
                <w:rPr>
                  <w:rFonts w:ascii="Times New Roman" w:eastAsia="Helvetica" w:hAnsi="Times New Roman" w:cs="Times New Roman"/>
                  <w:color w:val="000000"/>
                  <w:sz w:val="22"/>
                  <w:szCs w:val="22"/>
                  <w:rPrChange w:id="2964"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65" w:author="Daniel Noble" w:date="2023-06-30T12:44:00Z"/>
                <w:rFonts w:ascii="Times New Roman" w:hAnsi="Times New Roman" w:cs="Times New Roman"/>
                <w:rPrChange w:id="2966" w:author="Daniel Noble" w:date="2023-06-30T12:50:00Z">
                  <w:rPr>
                    <w:ins w:id="2967" w:author="Daniel Noble" w:date="2023-06-30T12:44:00Z"/>
                  </w:rPr>
                </w:rPrChange>
              </w:rPr>
              <w:pPrChange w:id="29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69" w:author="Daniel Noble" w:date="2023-06-30T12:44:00Z">
              <w:r w:rsidRPr="00427B7F">
                <w:rPr>
                  <w:rFonts w:ascii="Times New Roman" w:eastAsia="Helvetica" w:hAnsi="Times New Roman" w:cs="Times New Roman"/>
                  <w:color w:val="000000"/>
                  <w:sz w:val="22"/>
                  <w:szCs w:val="22"/>
                  <w:rPrChange w:id="2970"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29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2" w:author="Daniel Noble" w:date="2023-06-30T12:44:00Z"/>
                <w:rFonts w:ascii="Times New Roman" w:hAnsi="Times New Roman" w:cs="Times New Roman"/>
                <w:rPrChange w:id="2973" w:author="Daniel Noble" w:date="2023-06-30T12:50:00Z">
                  <w:rPr>
                    <w:ins w:id="2974" w:author="Daniel Noble" w:date="2023-06-30T12:44:00Z"/>
                  </w:rPr>
                </w:rPrChange>
              </w:rPr>
              <w:pPrChange w:id="29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76" w:author="Daniel Noble" w:date="2023-06-30T12:44:00Z"/>
                <w:rFonts w:ascii="Times New Roman" w:hAnsi="Times New Roman" w:cs="Times New Roman"/>
                <w:rPrChange w:id="2977" w:author="Daniel Noble" w:date="2023-06-30T12:50:00Z">
                  <w:rPr>
                    <w:ins w:id="2978" w:author="Daniel Noble" w:date="2023-06-30T12:44:00Z"/>
                  </w:rPr>
                </w:rPrChange>
              </w:rPr>
              <w:pPrChange w:id="29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0" w:author="Daniel Noble" w:date="2023-06-30T12:44:00Z">
              <w:r w:rsidRPr="00427B7F">
                <w:rPr>
                  <w:rFonts w:ascii="Times New Roman" w:eastAsia="Helvetica" w:hAnsi="Times New Roman" w:cs="Times New Roman"/>
                  <w:color w:val="000000"/>
                  <w:sz w:val="22"/>
                  <w:szCs w:val="22"/>
                  <w:rPrChange w:id="2981"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82" w:author="Daniel Noble" w:date="2023-06-30T12:44:00Z"/>
                <w:rFonts w:ascii="Times New Roman" w:hAnsi="Times New Roman" w:cs="Times New Roman"/>
                <w:rPrChange w:id="2983" w:author="Daniel Noble" w:date="2023-06-30T12:50:00Z">
                  <w:rPr>
                    <w:ins w:id="2984" w:author="Daniel Noble" w:date="2023-06-30T12:44:00Z"/>
                  </w:rPr>
                </w:rPrChange>
              </w:rPr>
              <w:pPrChange w:id="29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86" w:author="Daniel Noble" w:date="2023-06-30T12:44:00Z">
              <w:r w:rsidRPr="00427B7F">
                <w:rPr>
                  <w:rFonts w:ascii="Times New Roman" w:eastAsia="Helvetica" w:hAnsi="Times New Roman" w:cs="Times New Roman"/>
                  <w:color w:val="000000"/>
                  <w:sz w:val="22"/>
                  <w:szCs w:val="22"/>
                  <w:rPrChange w:id="2987"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88" w:author="Daniel Noble" w:date="2023-06-30T12:44:00Z"/>
                <w:rFonts w:ascii="Times New Roman" w:hAnsi="Times New Roman" w:cs="Times New Roman"/>
                <w:rPrChange w:id="2989" w:author="Daniel Noble" w:date="2023-06-30T12:50:00Z">
                  <w:rPr>
                    <w:ins w:id="2990" w:author="Daniel Noble" w:date="2023-06-30T12:44:00Z"/>
                  </w:rPr>
                </w:rPrChange>
              </w:rPr>
              <w:pPrChange w:id="29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2992" w:author="Daniel Noble" w:date="2023-06-30T12:44:00Z">
              <w:r w:rsidRPr="00427B7F">
                <w:rPr>
                  <w:rFonts w:ascii="Times New Roman" w:eastAsia="Helvetica" w:hAnsi="Times New Roman" w:cs="Times New Roman"/>
                  <w:color w:val="000000"/>
                  <w:sz w:val="22"/>
                  <w:szCs w:val="22"/>
                  <w:rPrChange w:id="2993"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29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5" w:author="Daniel Noble" w:date="2023-06-30T12:44:00Z"/>
                <w:rFonts w:ascii="Times New Roman" w:hAnsi="Times New Roman" w:cs="Times New Roman"/>
                <w:rPrChange w:id="2996" w:author="Daniel Noble" w:date="2023-06-30T12:50:00Z">
                  <w:rPr>
                    <w:ins w:id="2997" w:author="Daniel Noble" w:date="2023-06-30T12:44:00Z"/>
                  </w:rPr>
                </w:rPrChange>
              </w:rPr>
              <w:pPrChange w:id="29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2999" w:author="Daniel Noble" w:date="2023-06-30T12:44:00Z"/>
                <w:rFonts w:ascii="Times New Roman" w:hAnsi="Times New Roman" w:cs="Times New Roman"/>
                <w:rPrChange w:id="3000" w:author="Daniel Noble" w:date="2023-06-30T12:50:00Z">
                  <w:rPr>
                    <w:ins w:id="3001" w:author="Daniel Noble" w:date="2023-06-30T12:44:00Z"/>
                  </w:rPr>
                </w:rPrChange>
              </w:rPr>
              <w:pPrChange w:id="30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03" w:author="Daniel Noble" w:date="2023-06-30T12:44:00Z">
              <w:r w:rsidRPr="00427B7F">
                <w:rPr>
                  <w:rFonts w:ascii="Times New Roman" w:eastAsia="Helvetica" w:hAnsi="Times New Roman" w:cs="Times New Roman"/>
                  <w:color w:val="000000"/>
                  <w:sz w:val="22"/>
                  <w:szCs w:val="22"/>
                  <w:rPrChange w:id="3004"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05" w:author="Daniel Noble" w:date="2023-06-30T12:44:00Z"/>
                <w:rFonts w:ascii="Times New Roman" w:hAnsi="Times New Roman" w:cs="Times New Roman"/>
                <w:rPrChange w:id="3006" w:author="Daniel Noble" w:date="2023-06-30T12:50:00Z">
                  <w:rPr>
                    <w:ins w:id="3007" w:author="Daniel Noble" w:date="2023-06-30T12:44:00Z"/>
                  </w:rPr>
                </w:rPrChange>
              </w:rPr>
              <w:pPrChange w:id="30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09" w:author="Daniel Noble" w:date="2023-06-30T12:44:00Z">
              <w:r w:rsidRPr="00427B7F">
                <w:rPr>
                  <w:rFonts w:ascii="Times New Roman" w:eastAsia="Helvetica" w:hAnsi="Times New Roman" w:cs="Times New Roman"/>
                  <w:color w:val="000000"/>
                  <w:sz w:val="22"/>
                  <w:szCs w:val="22"/>
                  <w:rPrChange w:id="3010"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1" w:author="Daniel Noble" w:date="2023-06-30T12:44:00Z"/>
                <w:rFonts w:ascii="Times New Roman" w:hAnsi="Times New Roman" w:cs="Times New Roman"/>
                <w:rPrChange w:id="3012" w:author="Daniel Noble" w:date="2023-06-30T12:50:00Z">
                  <w:rPr>
                    <w:ins w:id="3013" w:author="Daniel Noble" w:date="2023-06-30T12:44:00Z"/>
                  </w:rPr>
                </w:rPrChange>
              </w:rPr>
              <w:pPrChange w:id="30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15" w:author="Daniel Noble" w:date="2023-06-30T12:44:00Z">
              <w:r w:rsidRPr="00427B7F">
                <w:rPr>
                  <w:rFonts w:ascii="Times New Roman" w:eastAsia="Helvetica" w:hAnsi="Times New Roman" w:cs="Times New Roman"/>
                  <w:color w:val="000000"/>
                  <w:sz w:val="22"/>
                  <w:szCs w:val="22"/>
                  <w:rPrChange w:id="3016"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30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18" w:author="Daniel Noble" w:date="2023-06-30T12:44:00Z"/>
                <w:rFonts w:ascii="Times New Roman" w:hAnsi="Times New Roman" w:cs="Times New Roman"/>
                <w:rPrChange w:id="3019" w:author="Daniel Noble" w:date="2023-06-30T12:50:00Z">
                  <w:rPr>
                    <w:ins w:id="3020" w:author="Daniel Noble" w:date="2023-06-30T12:44:00Z"/>
                  </w:rPr>
                </w:rPrChange>
              </w:rPr>
              <w:pPrChange w:id="30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2" w:author="Daniel Noble" w:date="2023-06-30T12:44:00Z"/>
                <w:rFonts w:ascii="Times New Roman" w:hAnsi="Times New Roman" w:cs="Times New Roman"/>
                <w:rPrChange w:id="3023" w:author="Daniel Noble" w:date="2023-06-30T12:50:00Z">
                  <w:rPr>
                    <w:ins w:id="3024" w:author="Daniel Noble" w:date="2023-06-30T12:44:00Z"/>
                  </w:rPr>
                </w:rPrChange>
              </w:rPr>
              <w:pPrChange w:id="30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26" w:author="Daniel Noble" w:date="2023-06-30T12:46:00Z">
              <w:r w:rsidRPr="00427B7F">
                <w:rPr>
                  <w:rFonts w:ascii="Times New Roman" w:hAnsi="Times New Roman" w:cs="Times New Roman"/>
                  <w:rPrChange w:id="3027"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28" w:author="Daniel Noble" w:date="2023-06-30T12:44:00Z"/>
                <w:rFonts w:ascii="Times New Roman" w:hAnsi="Times New Roman" w:cs="Times New Roman"/>
                <w:rPrChange w:id="3029" w:author="Daniel Noble" w:date="2023-06-30T12:50:00Z">
                  <w:rPr>
                    <w:ins w:id="3030" w:author="Daniel Noble" w:date="2023-06-30T12:44:00Z"/>
                  </w:rPr>
                </w:rPrChange>
              </w:rPr>
              <w:pPrChange w:id="30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32" w:author="Daniel Noble" w:date="2023-06-30T12:44:00Z">
              <w:r w:rsidRPr="00427B7F">
                <w:rPr>
                  <w:rFonts w:ascii="Times New Roman" w:eastAsia="Helvetica" w:hAnsi="Times New Roman" w:cs="Times New Roman"/>
                  <w:color w:val="000000"/>
                  <w:sz w:val="22"/>
                  <w:szCs w:val="22"/>
                  <w:rPrChange w:id="3033"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34" w:author="Daniel Noble" w:date="2023-06-30T12:44:00Z"/>
                <w:rFonts w:ascii="Times New Roman" w:hAnsi="Times New Roman" w:cs="Times New Roman"/>
                <w:rPrChange w:id="3035" w:author="Daniel Noble" w:date="2023-06-30T12:50:00Z">
                  <w:rPr>
                    <w:ins w:id="3036" w:author="Daniel Noble" w:date="2023-06-30T12:44:00Z"/>
                  </w:rPr>
                </w:rPrChange>
              </w:rPr>
              <w:pPrChange w:id="30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38" w:author="Daniel Noble" w:date="2023-06-30T12:44:00Z">
              <w:r w:rsidRPr="00427B7F">
                <w:rPr>
                  <w:rFonts w:ascii="Times New Roman" w:eastAsia="Helvetica" w:hAnsi="Times New Roman" w:cs="Times New Roman"/>
                  <w:color w:val="000000"/>
                  <w:sz w:val="22"/>
                  <w:szCs w:val="22"/>
                  <w:rPrChange w:id="3039"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30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1" w:author="Daniel Noble" w:date="2023-06-30T12:44:00Z"/>
                <w:rFonts w:ascii="Times New Roman" w:hAnsi="Times New Roman" w:cs="Times New Roman"/>
                <w:rPrChange w:id="3042" w:author="Daniel Noble" w:date="2023-06-30T12:50:00Z">
                  <w:rPr>
                    <w:ins w:id="3043" w:author="Daniel Noble" w:date="2023-06-30T12:44:00Z"/>
                  </w:rPr>
                </w:rPrChange>
              </w:rPr>
              <w:pPrChange w:id="30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45" w:author="Daniel Noble" w:date="2023-06-30T12:44:00Z"/>
                <w:rFonts w:ascii="Times New Roman" w:hAnsi="Times New Roman" w:cs="Times New Roman"/>
                <w:rPrChange w:id="3046" w:author="Daniel Noble" w:date="2023-06-30T12:50:00Z">
                  <w:rPr>
                    <w:ins w:id="3047" w:author="Daniel Noble" w:date="2023-06-30T12:44:00Z"/>
                  </w:rPr>
                </w:rPrChange>
              </w:rPr>
              <w:pPrChange w:id="30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49" w:author="Daniel Noble" w:date="2023-06-30T12:44:00Z">
              <w:r w:rsidRPr="00427B7F">
                <w:rPr>
                  <w:rFonts w:ascii="Times New Roman" w:eastAsia="Helvetica" w:hAnsi="Times New Roman" w:cs="Times New Roman"/>
                  <w:color w:val="000000"/>
                  <w:sz w:val="22"/>
                  <w:szCs w:val="22"/>
                  <w:rPrChange w:id="3050"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51" w:author="Daniel Noble" w:date="2023-06-30T12:44:00Z"/>
                <w:rFonts w:ascii="Times New Roman" w:hAnsi="Times New Roman" w:cs="Times New Roman"/>
                <w:rPrChange w:id="3052" w:author="Daniel Noble" w:date="2023-06-30T12:50:00Z">
                  <w:rPr>
                    <w:ins w:id="3053" w:author="Daniel Noble" w:date="2023-06-30T12:44:00Z"/>
                  </w:rPr>
                </w:rPrChange>
              </w:rPr>
              <w:pPrChange w:id="30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55" w:author="Daniel Noble" w:date="2023-06-30T12:44:00Z">
              <w:r w:rsidRPr="00427B7F">
                <w:rPr>
                  <w:rFonts w:ascii="Times New Roman" w:eastAsia="Helvetica" w:hAnsi="Times New Roman" w:cs="Times New Roman"/>
                  <w:color w:val="000000"/>
                  <w:sz w:val="22"/>
                  <w:szCs w:val="22"/>
                  <w:rPrChange w:id="3056"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57" w:author="Daniel Noble" w:date="2023-06-30T12:44:00Z"/>
                <w:rFonts w:ascii="Times New Roman" w:hAnsi="Times New Roman" w:cs="Times New Roman"/>
                <w:rPrChange w:id="3058" w:author="Daniel Noble" w:date="2023-06-30T12:50:00Z">
                  <w:rPr>
                    <w:ins w:id="3059" w:author="Daniel Noble" w:date="2023-06-30T12:44:00Z"/>
                  </w:rPr>
                </w:rPrChange>
              </w:rPr>
              <w:pPrChange w:id="30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61" w:author="Daniel Noble" w:date="2023-06-30T12:44:00Z">
              <w:r w:rsidRPr="00427B7F">
                <w:rPr>
                  <w:rFonts w:ascii="Times New Roman" w:eastAsia="Helvetica" w:hAnsi="Times New Roman" w:cs="Times New Roman"/>
                  <w:color w:val="000000"/>
                  <w:sz w:val="22"/>
                  <w:szCs w:val="22"/>
                  <w:rPrChange w:id="3062"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30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4" w:author="Daniel Noble" w:date="2023-06-30T12:44:00Z"/>
                <w:rFonts w:ascii="Times New Roman" w:hAnsi="Times New Roman" w:cs="Times New Roman"/>
                <w:rPrChange w:id="3065" w:author="Daniel Noble" w:date="2023-06-30T12:50:00Z">
                  <w:rPr>
                    <w:ins w:id="3066" w:author="Daniel Noble" w:date="2023-06-30T12:44:00Z"/>
                  </w:rPr>
                </w:rPrChange>
              </w:rPr>
              <w:pPrChange w:id="30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68" w:author="Daniel Noble" w:date="2023-06-30T12:44:00Z"/>
                <w:rFonts w:ascii="Times New Roman" w:hAnsi="Times New Roman" w:cs="Times New Roman"/>
                <w:rPrChange w:id="3069" w:author="Daniel Noble" w:date="2023-06-30T12:50:00Z">
                  <w:rPr>
                    <w:ins w:id="3070" w:author="Daniel Noble" w:date="2023-06-30T12:44:00Z"/>
                  </w:rPr>
                </w:rPrChange>
              </w:rPr>
              <w:pPrChange w:id="30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72" w:author="Daniel Noble" w:date="2023-06-30T12:44:00Z">
              <w:r w:rsidRPr="00427B7F">
                <w:rPr>
                  <w:rFonts w:ascii="Times New Roman" w:eastAsia="Helvetica" w:hAnsi="Times New Roman" w:cs="Times New Roman"/>
                  <w:color w:val="000000"/>
                  <w:sz w:val="22"/>
                  <w:szCs w:val="22"/>
                  <w:rPrChange w:id="3073"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74" w:author="Daniel Noble" w:date="2023-06-30T12:44:00Z"/>
                <w:rFonts w:ascii="Times New Roman" w:hAnsi="Times New Roman" w:cs="Times New Roman"/>
                <w:rPrChange w:id="3075" w:author="Daniel Noble" w:date="2023-06-30T12:50:00Z">
                  <w:rPr>
                    <w:ins w:id="3076" w:author="Daniel Noble" w:date="2023-06-30T12:44:00Z"/>
                  </w:rPr>
                </w:rPrChange>
              </w:rPr>
              <w:pPrChange w:id="30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78" w:author="Daniel Noble" w:date="2023-06-30T12:44:00Z">
              <w:r w:rsidRPr="00427B7F">
                <w:rPr>
                  <w:rFonts w:ascii="Times New Roman" w:eastAsia="Helvetica" w:hAnsi="Times New Roman" w:cs="Times New Roman"/>
                  <w:color w:val="000000"/>
                  <w:sz w:val="22"/>
                  <w:szCs w:val="22"/>
                  <w:rPrChange w:id="3079"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0" w:author="Daniel Noble" w:date="2023-06-30T12:44:00Z"/>
                <w:rFonts w:ascii="Times New Roman" w:hAnsi="Times New Roman" w:cs="Times New Roman"/>
                <w:rPrChange w:id="3081" w:author="Daniel Noble" w:date="2023-06-30T12:50:00Z">
                  <w:rPr>
                    <w:ins w:id="3082" w:author="Daniel Noble" w:date="2023-06-30T12:44:00Z"/>
                  </w:rPr>
                </w:rPrChange>
              </w:rPr>
              <w:pPrChange w:id="30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84" w:author="Daniel Noble" w:date="2023-06-30T12:44:00Z">
              <w:r w:rsidRPr="00427B7F">
                <w:rPr>
                  <w:rFonts w:ascii="Times New Roman" w:eastAsia="Helvetica" w:hAnsi="Times New Roman" w:cs="Times New Roman"/>
                  <w:color w:val="000000"/>
                  <w:sz w:val="22"/>
                  <w:szCs w:val="22"/>
                  <w:rPrChange w:id="3085"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30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87" w:author="Daniel Noble" w:date="2023-06-30T12:44:00Z"/>
                <w:rFonts w:ascii="Times New Roman" w:hAnsi="Times New Roman" w:cs="Times New Roman"/>
                <w:rPrChange w:id="3088" w:author="Daniel Noble" w:date="2023-06-30T12:50:00Z">
                  <w:rPr>
                    <w:ins w:id="3089" w:author="Daniel Noble" w:date="2023-06-30T12:44:00Z"/>
                  </w:rPr>
                </w:rPrChange>
              </w:rPr>
              <w:pPrChange w:id="30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1" w:author="Daniel Noble" w:date="2023-06-30T12:44:00Z"/>
                <w:rFonts w:ascii="Times New Roman" w:hAnsi="Times New Roman" w:cs="Times New Roman"/>
                <w:rPrChange w:id="3092" w:author="Daniel Noble" w:date="2023-06-30T12:50:00Z">
                  <w:rPr>
                    <w:ins w:id="3093" w:author="Daniel Noble" w:date="2023-06-30T12:44:00Z"/>
                  </w:rPr>
                </w:rPrChange>
              </w:rPr>
              <w:pPrChange w:id="30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095" w:author="Daniel Noble" w:date="2023-06-30T12:44:00Z">
              <w:r w:rsidRPr="00427B7F">
                <w:rPr>
                  <w:rFonts w:ascii="Times New Roman" w:eastAsia="Helvetica" w:hAnsi="Times New Roman" w:cs="Times New Roman"/>
                  <w:color w:val="000000"/>
                  <w:sz w:val="22"/>
                  <w:szCs w:val="22"/>
                  <w:rPrChange w:id="3096"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097" w:author="Daniel Noble" w:date="2023-06-30T12:44:00Z"/>
                <w:rFonts w:ascii="Times New Roman" w:hAnsi="Times New Roman" w:cs="Times New Roman"/>
                <w:rPrChange w:id="3098" w:author="Daniel Noble" w:date="2023-06-30T12:50:00Z">
                  <w:rPr>
                    <w:ins w:id="3099" w:author="Daniel Noble" w:date="2023-06-30T12:44:00Z"/>
                  </w:rPr>
                </w:rPrChange>
              </w:rPr>
              <w:pPrChange w:id="31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01" w:author="Daniel Noble" w:date="2023-06-30T12:44:00Z">
              <w:r w:rsidRPr="00427B7F">
                <w:rPr>
                  <w:rFonts w:ascii="Times New Roman" w:eastAsia="Helvetica" w:hAnsi="Times New Roman" w:cs="Times New Roman"/>
                  <w:color w:val="000000"/>
                  <w:sz w:val="22"/>
                  <w:szCs w:val="22"/>
                  <w:rPrChange w:id="3102"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03" w:author="Daniel Noble" w:date="2023-06-30T12:44:00Z"/>
                <w:rFonts w:ascii="Times New Roman" w:hAnsi="Times New Roman" w:cs="Times New Roman"/>
                <w:rPrChange w:id="3104" w:author="Daniel Noble" w:date="2023-06-30T12:50:00Z">
                  <w:rPr>
                    <w:ins w:id="3105" w:author="Daniel Noble" w:date="2023-06-30T12:44:00Z"/>
                  </w:rPr>
                </w:rPrChange>
              </w:rPr>
              <w:pPrChange w:id="31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07" w:author="Daniel Noble" w:date="2023-06-30T12:44:00Z">
              <w:r w:rsidRPr="00427B7F">
                <w:rPr>
                  <w:rFonts w:ascii="Times New Roman" w:eastAsia="Helvetica" w:hAnsi="Times New Roman" w:cs="Times New Roman"/>
                  <w:color w:val="000000"/>
                  <w:sz w:val="22"/>
                  <w:szCs w:val="22"/>
                  <w:rPrChange w:id="3108"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31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0" w:author="Daniel Noble" w:date="2023-06-30T12:44:00Z"/>
                <w:rFonts w:ascii="Times New Roman" w:hAnsi="Times New Roman" w:cs="Times New Roman"/>
                <w:rPrChange w:id="3111" w:author="Daniel Noble" w:date="2023-06-30T12:50:00Z">
                  <w:rPr>
                    <w:ins w:id="3112" w:author="Daniel Noble" w:date="2023-06-30T12:44:00Z"/>
                  </w:rPr>
                </w:rPrChange>
              </w:rPr>
              <w:pPrChange w:id="31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14" w:author="Daniel Noble" w:date="2023-06-30T12:44:00Z"/>
                <w:rFonts w:ascii="Times New Roman" w:hAnsi="Times New Roman" w:cs="Times New Roman"/>
                <w:rPrChange w:id="3115" w:author="Daniel Noble" w:date="2023-06-30T12:50:00Z">
                  <w:rPr>
                    <w:ins w:id="3116" w:author="Daniel Noble" w:date="2023-06-30T12:44:00Z"/>
                  </w:rPr>
                </w:rPrChange>
              </w:rPr>
              <w:pPrChange w:id="31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18" w:author="Daniel Noble" w:date="2023-06-30T12:44:00Z">
              <w:r w:rsidRPr="00427B7F">
                <w:rPr>
                  <w:rFonts w:ascii="Times New Roman" w:eastAsia="Helvetica" w:hAnsi="Times New Roman" w:cs="Times New Roman"/>
                  <w:color w:val="000000"/>
                  <w:sz w:val="22"/>
                  <w:szCs w:val="22"/>
                  <w:rPrChange w:id="3119"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0" w:author="Daniel Noble" w:date="2023-06-30T12:44:00Z"/>
                <w:rFonts w:ascii="Times New Roman" w:hAnsi="Times New Roman" w:cs="Times New Roman"/>
                <w:rPrChange w:id="3121" w:author="Daniel Noble" w:date="2023-06-30T12:50:00Z">
                  <w:rPr>
                    <w:ins w:id="3122" w:author="Daniel Noble" w:date="2023-06-30T12:44:00Z"/>
                  </w:rPr>
                </w:rPrChange>
              </w:rPr>
              <w:pPrChange w:id="31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24" w:author="Daniel Noble" w:date="2023-06-30T12:44:00Z">
              <w:r w:rsidRPr="00427B7F">
                <w:rPr>
                  <w:rFonts w:ascii="Times New Roman" w:eastAsia="Helvetica" w:hAnsi="Times New Roman" w:cs="Times New Roman"/>
                  <w:color w:val="000000"/>
                  <w:sz w:val="22"/>
                  <w:szCs w:val="22"/>
                  <w:rPrChange w:id="3125"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26" w:author="Daniel Noble" w:date="2023-06-30T12:44:00Z"/>
                <w:rFonts w:ascii="Times New Roman" w:hAnsi="Times New Roman" w:cs="Times New Roman"/>
                <w:rPrChange w:id="3127" w:author="Daniel Noble" w:date="2023-06-30T12:50:00Z">
                  <w:rPr>
                    <w:ins w:id="3128" w:author="Daniel Noble" w:date="2023-06-30T12:44:00Z"/>
                  </w:rPr>
                </w:rPrChange>
              </w:rPr>
              <w:pPrChange w:id="31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30" w:author="Daniel Noble" w:date="2023-06-30T12:44:00Z">
              <w:r w:rsidRPr="00427B7F">
                <w:rPr>
                  <w:rFonts w:ascii="Times New Roman" w:eastAsia="Helvetica" w:hAnsi="Times New Roman" w:cs="Times New Roman"/>
                  <w:color w:val="000000"/>
                  <w:sz w:val="22"/>
                  <w:szCs w:val="22"/>
                  <w:rPrChange w:id="3131"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31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3" w:author="Daniel Noble" w:date="2023-06-30T12:44:00Z"/>
                <w:rFonts w:ascii="Times New Roman" w:hAnsi="Times New Roman" w:cs="Times New Roman"/>
                <w:rPrChange w:id="3134" w:author="Daniel Noble" w:date="2023-06-30T12:50:00Z">
                  <w:rPr>
                    <w:ins w:id="3135" w:author="Daniel Noble" w:date="2023-06-30T12:44:00Z"/>
                  </w:rPr>
                </w:rPrChange>
              </w:rPr>
              <w:pPrChange w:id="31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37" w:author="Daniel Noble" w:date="2023-06-30T12:44:00Z"/>
                <w:rFonts w:ascii="Times New Roman" w:hAnsi="Times New Roman" w:cs="Times New Roman"/>
                <w:rPrChange w:id="3138" w:author="Daniel Noble" w:date="2023-06-30T12:50:00Z">
                  <w:rPr>
                    <w:ins w:id="3139" w:author="Daniel Noble" w:date="2023-06-30T12:44:00Z"/>
                  </w:rPr>
                </w:rPrChange>
              </w:rPr>
              <w:pPrChange w:id="31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41" w:author="Daniel Noble" w:date="2023-06-30T12:44:00Z">
              <w:r w:rsidRPr="00427B7F">
                <w:rPr>
                  <w:rFonts w:ascii="Times New Roman" w:eastAsia="Helvetica" w:hAnsi="Times New Roman" w:cs="Times New Roman"/>
                  <w:color w:val="000000"/>
                  <w:sz w:val="22"/>
                  <w:szCs w:val="22"/>
                  <w:rPrChange w:id="3142"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3" w:author="Daniel Noble" w:date="2023-06-30T12:44:00Z"/>
                <w:rFonts w:ascii="Times New Roman" w:hAnsi="Times New Roman" w:cs="Times New Roman"/>
                <w:rPrChange w:id="3144" w:author="Daniel Noble" w:date="2023-06-30T12:50:00Z">
                  <w:rPr>
                    <w:ins w:id="3145" w:author="Daniel Noble" w:date="2023-06-30T12:44:00Z"/>
                  </w:rPr>
                </w:rPrChange>
              </w:rPr>
              <w:pPrChange w:id="31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47" w:author="Daniel Noble" w:date="2023-06-30T12:44:00Z">
              <w:r w:rsidRPr="00427B7F">
                <w:rPr>
                  <w:rFonts w:ascii="Times New Roman" w:eastAsia="Helvetica" w:hAnsi="Times New Roman" w:cs="Times New Roman"/>
                  <w:color w:val="000000"/>
                  <w:sz w:val="22"/>
                  <w:szCs w:val="22"/>
                  <w:rPrChange w:id="3148"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49" w:author="Daniel Noble" w:date="2023-06-30T12:44:00Z"/>
                <w:rFonts w:ascii="Times New Roman" w:hAnsi="Times New Roman" w:cs="Times New Roman"/>
                <w:rPrChange w:id="3150" w:author="Daniel Noble" w:date="2023-06-30T12:50:00Z">
                  <w:rPr>
                    <w:ins w:id="3151" w:author="Daniel Noble" w:date="2023-06-30T12:44:00Z"/>
                  </w:rPr>
                </w:rPrChange>
              </w:rPr>
              <w:pPrChange w:id="31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53" w:author="Daniel Noble" w:date="2023-06-30T12:44:00Z">
              <w:r w:rsidRPr="00427B7F">
                <w:rPr>
                  <w:rFonts w:ascii="Times New Roman" w:eastAsia="Helvetica" w:hAnsi="Times New Roman" w:cs="Times New Roman"/>
                  <w:color w:val="000000"/>
                  <w:sz w:val="22"/>
                  <w:szCs w:val="22"/>
                  <w:rPrChange w:id="3154"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31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56" w:author="Daniel Noble" w:date="2023-06-30T12:44:00Z"/>
                <w:rFonts w:ascii="Times New Roman" w:hAnsi="Times New Roman" w:cs="Times New Roman"/>
                <w:rPrChange w:id="3157" w:author="Daniel Noble" w:date="2023-06-30T12:50:00Z">
                  <w:rPr>
                    <w:ins w:id="3158" w:author="Daniel Noble" w:date="2023-06-30T12:44:00Z"/>
                  </w:rPr>
                </w:rPrChange>
              </w:rPr>
              <w:pPrChange w:id="31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0" w:author="Daniel Noble" w:date="2023-06-30T12:44:00Z"/>
                <w:rFonts w:ascii="Times New Roman" w:hAnsi="Times New Roman" w:cs="Times New Roman"/>
                <w:rPrChange w:id="3161" w:author="Daniel Noble" w:date="2023-06-30T12:50:00Z">
                  <w:rPr>
                    <w:ins w:id="3162" w:author="Daniel Noble" w:date="2023-06-30T12:44:00Z"/>
                  </w:rPr>
                </w:rPrChange>
              </w:rPr>
              <w:pPrChange w:id="31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64" w:author="Daniel Noble" w:date="2023-06-30T12:44:00Z">
              <w:r w:rsidRPr="00427B7F">
                <w:rPr>
                  <w:rFonts w:ascii="Times New Roman" w:eastAsia="Helvetica" w:hAnsi="Times New Roman" w:cs="Times New Roman"/>
                  <w:color w:val="000000"/>
                  <w:sz w:val="22"/>
                  <w:szCs w:val="22"/>
                  <w:rPrChange w:id="3165"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66" w:author="Daniel Noble" w:date="2023-06-30T12:44:00Z"/>
                <w:rFonts w:ascii="Times New Roman" w:hAnsi="Times New Roman" w:cs="Times New Roman"/>
                <w:rPrChange w:id="3167" w:author="Daniel Noble" w:date="2023-06-30T12:50:00Z">
                  <w:rPr>
                    <w:ins w:id="3168" w:author="Daniel Noble" w:date="2023-06-30T12:44:00Z"/>
                  </w:rPr>
                </w:rPrChange>
              </w:rPr>
              <w:pPrChange w:id="31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70" w:author="Daniel Noble" w:date="2023-06-30T12:44:00Z">
              <w:r w:rsidRPr="00427B7F">
                <w:rPr>
                  <w:rFonts w:ascii="Times New Roman" w:eastAsia="Helvetica" w:hAnsi="Times New Roman" w:cs="Times New Roman"/>
                  <w:color w:val="000000"/>
                  <w:sz w:val="22"/>
                  <w:szCs w:val="22"/>
                  <w:rPrChange w:id="3171"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72" w:author="Daniel Noble" w:date="2023-06-30T12:44:00Z"/>
                <w:rFonts w:ascii="Times New Roman" w:hAnsi="Times New Roman" w:cs="Times New Roman"/>
                <w:rPrChange w:id="3173" w:author="Daniel Noble" w:date="2023-06-30T12:50:00Z">
                  <w:rPr>
                    <w:ins w:id="3174" w:author="Daniel Noble" w:date="2023-06-30T12:44:00Z"/>
                  </w:rPr>
                </w:rPrChange>
              </w:rPr>
              <w:pPrChange w:id="31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76" w:author="Daniel Noble" w:date="2023-06-30T12:44:00Z">
              <w:r w:rsidRPr="00427B7F">
                <w:rPr>
                  <w:rFonts w:ascii="Times New Roman" w:eastAsia="Helvetica" w:hAnsi="Times New Roman" w:cs="Times New Roman"/>
                  <w:color w:val="000000"/>
                  <w:sz w:val="22"/>
                  <w:szCs w:val="22"/>
                  <w:rPrChange w:id="3177"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31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79" w:author="Daniel Noble" w:date="2023-06-30T12:44:00Z"/>
                <w:rFonts w:ascii="Times New Roman" w:hAnsi="Times New Roman" w:cs="Times New Roman"/>
                <w:rPrChange w:id="3180" w:author="Daniel Noble" w:date="2023-06-30T12:50:00Z">
                  <w:rPr>
                    <w:ins w:id="3181" w:author="Daniel Noble" w:date="2023-06-30T12:44:00Z"/>
                  </w:rPr>
                </w:rPrChange>
              </w:rPr>
              <w:pPrChange w:id="31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3" w:author="Daniel Noble" w:date="2023-06-30T12:44:00Z"/>
                <w:rFonts w:ascii="Times New Roman" w:hAnsi="Times New Roman" w:cs="Times New Roman"/>
                <w:rPrChange w:id="3184" w:author="Daniel Noble" w:date="2023-06-30T12:50:00Z">
                  <w:rPr>
                    <w:ins w:id="3185" w:author="Daniel Noble" w:date="2023-06-30T12:44:00Z"/>
                  </w:rPr>
                </w:rPrChange>
              </w:rPr>
              <w:pPrChange w:id="31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87" w:author="Daniel Noble" w:date="2023-06-30T12:44:00Z">
              <w:r w:rsidRPr="00427B7F">
                <w:rPr>
                  <w:rFonts w:ascii="Times New Roman" w:eastAsia="Helvetica" w:hAnsi="Times New Roman" w:cs="Times New Roman"/>
                  <w:color w:val="000000"/>
                  <w:sz w:val="22"/>
                  <w:szCs w:val="22"/>
                  <w:rPrChange w:id="3188"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89" w:author="Daniel Noble" w:date="2023-06-30T12:44:00Z"/>
                <w:rFonts w:ascii="Times New Roman" w:hAnsi="Times New Roman" w:cs="Times New Roman"/>
                <w:rPrChange w:id="3190" w:author="Daniel Noble" w:date="2023-06-30T12:50:00Z">
                  <w:rPr>
                    <w:ins w:id="3191" w:author="Daniel Noble" w:date="2023-06-30T12:44:00Z"/>
                  </w:rPr>
                </w:rPrChange>
              </w:rPr>
              <w:pPrChange w:id="31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3" w:author="Daniel Noble" w:date="2023-06-30T12:44:00Z">
              <w:r w:rsidRPr="00427B7F">
                <w:rPr>
                  <w:rFonts w:ascii="Times New Roman" w:eastAsia="Helvetica" w:hAnsi="Times New Roman" w:cs="Times New Roman"/>
                  <w:color w:val="000000"/>
                  <w:sz w:val="22"/>
                  <w:szCs w:val="22"/>
                  <w:rPrChange w:id="3194"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195" w:author="Daniel Noble" w:date="2023-06-30T12:44:00Z"/>
                <w:rFonts w:ascii="Times New Roman" w:hAnsi="Times New Roman" w:cs="Times New Roman"/>
                <w:rPrChange w:id="3196" w:author="Daniel Noble" w:date="2023-06-30T12:50:00Z">
                  <w:rPr>
                    <w:ins w:id="3197" w:author="Daniel Noble" w:date="2023-06-30T12:44:00Z"/>
                  </w:rPr>
                </w:rPrChange>
              </w:rPr>
              <w:pPrChange w:id="31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199" w:author="Daniel Noble" w:date="2023-06-30T12:44:00Z">
              <w:r w:rsidRPr="00427B7F">
                <w:rPr>
                  <w:rFonts w:ascii="Times New Roman" w:eastAsia="Helvetica" w:hAnsi="Times New Roman" w:cs="Times New Roman"/>
                  <w:color w:val="000000"/>
                  <w:sz w:val="22"/>
                  <w:szCs w:val="22"/>
                  <w:rPrChange w:id="3200"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32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2" w:author="Daniel Noble" w:date="2023-06-30T12:44:00Z"/>
                <w:rFonts w:ascii="Times New Roman" w:hAnsi="Times New Roman" w:cs="Times New Roman"/>
                <w:rPrChange w:id="3203" w:author="Daniel Noble" w:date="2023-06-30T12:50:00Z">
                  <w:rPr>
                    <w:ins w:id="3204" w:author="Daniel Noble" w:date="2023-06-30T12:44:00Z"/>
                  </w:rPr>
                </w:rPrChange>
              </w:rPr>
              <w:pPrChange w:id="32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06" w:author="Daniel Noble" w:date="2023-06-30T12:44:00Z"/>
                <w:rFonts w:ascii="Times New Roman" w:hAnsi="Times New Roman" w:cs="Times New Roman"/>
                <w:rPrChange w:id="3207" w:author="Daniel Noble" w:date="2023-06-30T12:50:00Z">
                  <w:rPr>
                    <w:ins w:id="3208" w:author="Daniel Noble" w:date="2023-06-30T12:44:00Z"/>
                  </w:rPr>
                </w:rPrChange>
              </w:rPr>
              <w:pPrChange w:id="32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0" w:author="Daniel Noble" w:date="2023-06-30T12:44:00Z">
              <w:r w:rsidRPr="00427B7F">
                <w:rPr>
                  <w:rFonts w:ascii="Times New Roman" w:eastAsia="Helvetica" w:hAnsi="Times New Roman" w:cs="Times New Roman"/>
                  <w:color w:val="000000"/>
                  <w:sz w:val="22"/>
                  <w:szCs w:val="22"/>
                  <w:rPrChange w:id="3211"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12" w:author="Daniel Noble" w:date="2023-06-30T12:44:00Z"/>
                <w:rFonts w:ascii="Times New Roman" w:hAnsi="Times New Roman" w:cs="Times New Roman"/>
                <w:rPrChange w:id="3213" w:author="Daniel Noble" w:date="2023-06-30T12:50:00Z">
                  <w:rPr>
                    <w:ins w:id="3214" w:author="Daniel Noble" w:date="2023-06-30T12:44:00Z"/>
                  </w:rPr>
                </w:rPrChange>
              </w:rPr>
              <w:pPrChange w:id="32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16" w:author="Daniel Noble" w:date="2023-06-30T12:44:00Z">
              <w:r w:rsidRPr="00427B7F">
                <w:rPr>
                  <w:rFonts w:ascii="Times New Roman" w:eastAsia="Helvetica" w:hAnsi="Times New Roman" w:cs="Times New Roman"/>
                  <w:color w:val="000000"/>
                  <w:sz w:val="22"/>
                  <w:szCs w:val="22"/>
                  <w:rPrChange w:id="3217"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18" w:author="Daniel Noble" w:date="2023-06-30T12:44:00Z"/>
                <w:rFonts w:ascii="Times New Roman" w:hAnsi="Times New Roman" w:cs="Times New Roman"/>
                <w:rPrChange w:id="3219" w:author="Daniel Noble" w:date="2023-06-30T12:50:00Z">
                  <w:rPr>
                    <w:ins w:id="3220" w:author="Daniel Noble" w:date="2023-06-30T12:44:00Z"/>
                  </w:rPr>
                </w:rPrChange>
              </w:rPr>
              <w:pPrChange w:id="32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22" w:author="Daniel Noble" w:date="2023-06-30T12:44:00Z">
              <w:r w:rsidRPr="00427B7F">
                <w:rPr>
                  <w:rFonts w:ascii="Times New Roman" w:eastAsia="Helvetica" w:hAnsi="Times New Roman" w:cs="Times New Roman"/>
                  <w:color w:val="000000"/>
                  <w:sz w:val="22"/>
                  <w:szCs w:val="22"/>
                  <w:rPrChange w:id="3223"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32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5" w:author="Daniel Noble" w:date="2023-06-30T12:44:00Z"/>
                <w:rFonts w:ascii="Times New Roman" w:hAnsi="Times New Roman" w:cs="Times New Roman"/>
                <w:rPrChange w:id="3226" w:author="Daniel Noble" w:date="2023-06-30T12:50:00Z">
                  <w:rPr>
                    <w:ins w:id="3227" w:author="Daniel Noble" w:date="2023-06-30T12:44:00Z"/>
                  </w:rPr>
                </w:rPrChange>
              </w:rPr>
              <w:pPrChange w:id="32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29" w:author="Daniel Noble" w:date="2023-06-30T12:44:00Z"/>
                <w:rFonts w:ascii="Times New Roman" w:hAnsi="Times New Roman" w:cs="Times New Roman"/>
                <w:rPrChange w:id="3230" w:author="Daniel Noble" w:date="2023-06-30T12:50:00Z">
                  <w:rPr>
                    <w:ins w:id="3231" w:author="Daniel Noble" w:date="2023-06-30T12:44:00Z"/>
                  </w:rPr>
                </w:rPrChange>
              </w:rPr>
              <w:pPrChange w:id="32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33" w:author="Daniel Noble" w:date="2023-06-30T12:44:00Z">
              <w:r w:rsidRPr="00427B7F">
                <w:rPr>
                  <w:rFonts w:ascii="Times New Roman" w:eastAsia="Helvetica" w:hAnsi="Times New Roman" w:cs="Times New Roman"/>
                  <w:color w:val="000000"/>
                  <w:sz w:val="22"/>
                  <w:szCs w:val="22"/>
                  <w:rPrChange w:id="3234"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35" w:author="Daniel Noble" w:date="2023-06-30T12:44:00Z"/>
                <w:rFonts w:ascii="Times New Roman" w:hAnsi="Times New Roman" w:cs="Times New Roman"/>
                <w:rPrChange w:id="3236" w:author="Daniel Noble" w:date="2023-06-30T12:50:00Z">
                  <w:rPr>
                    <w:ins w:id="3237" w:author="Daniel Noble" w:date="2023-06-30T12:44:00Z"/>
                  </w:rPr>
                </w:rPrChange>
              </w:rPr>
              <w:pPrChange w:id="32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39" w:author="Daniel Noble" w:date="2023-06-30T12:44:00Z">
              <w:r w:rsidRPr="00427B7F">
                <w:rPr>
                  <w:rFonts w:ascii="Times New Roman" w:eastAsia="Helvetica" w:hAnsi="Times New Roman" w:cs="Times New Roman"/>
                  <w:color w:val="000000"/>
                  <w:sz w:val="22"/>
                  <w:szCs w:val="22"/>
                  <w:rPrChange w:id="3240"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1" w:author="Daniel Noble" w:date="2023-06-30T12:44:00Z"/>
                <w:rFonts w:ascii="Times New Roman" w:hAnsi="Times New Roman" w:cs="Times New Roman"/>
                <w:rPrChange w:id="3242" w:author="Daniel Noble" w:date="2023-06-30T12:50:00Z">
                  <w:rPr>
                    <w:ins w:id="3243" w:author="Daniel Noble" w:date="2023-06-30T12:44:00Z"/>
                  </w:rPr>
                </w:rPrChange>
              </w:rPr>
              <w:pPrChange w:id="32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45" w:author="Daniel Noble" w:date="2023-06-30T12:44:00Z">
              <w:r w:rsidRPr="00427B7F">
                <w:rPr>
                  <w:rFonts w:ascii="Times New Roman" w:eastAsia="Helvetica" w:hAnsi="Times New Roman" w:cs="Times New Roman"/>
                  <w:color w:val="000000"/>
                  <w:sz w:val="22"/>
                  <w:szCs w:val="22"/>
                  <w:rPrChange w:id="3246"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32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48" w:author="Daniel Noble" w:date="2023-06-30T12:44:00Z"/>
                <w:rFonts w:ascii="Times New Roman" w:hAnsi="Times New Roman" w:cs="Times New Roman"/>
                <w:rPrChange w:id="3249" w:author="Daniel Noble" w:date="2023-06-30T12:50:00Z">
                  <w:rPr>
                    <w:ins w:id="3250" w:author="Daniel Noble" w:date="2023-06-30T12:44:00Z"/>
                  </w:rPr>
                </w:rPrChange>
              </w:rPr>
              <w:pPrChange w:id="32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2" w:author="Daniel Noble" w:date="2023-06-30T12:44:00Z"/>
                <w:rFonts w:ascii="Times New Roman" w:hAnsi="Times New Roman" w:cs="Times New Roman"/>
                <w:rPrChange w:id="3253" w:author="Daniel Noble" w:date="2023-06-30T12:50:00Z">
                  <w:rPr>
                    <w:ins w:id="3254" w:author="Daniel Noble" w:date="2023-06-30T12:44:00Z"/>
                  </w:rPr>
                </w:rPrChange>
              </w:rPr>
              <w:pPrChange w:id="32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56" w:author="Daniel Noble" w:date="2023-06-30T12:44:00Z">
              <w:r w:rsidRPr="00427B7F">
                <w:rPr>
                  <w:rFonts w:ascii="Times New Roman" w:eastAsia="Helvetica" w:hAnsi="Times New Roman" w:cs="Times New Roman"/>
                  <w:color w:val="000000"/>
                  <w:sz w:val="22"/>
                  <w:szCs w:val="22"/>
                  <w:rPrChange w:id="3257"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58" w:author="Daniel Noble" w:date="2023-06-30T12:44:00Z"/>
                <w:rFonts w:ascii="Times New Roman" w:hAnsi="Times New Roman" w:cs="Times New Roman"/>
                <w:rPrChange w:id="3259" w:author="Daniel Noble" w:date="2023-06-30T12:50:00Z">
                  <w:rPr>
                    <w:ins w:id="3260" w:author="Daniel Noble" w:date="2023-06-30T12:44:00Z"/>
                  </w:rPr>
                </w:rPrChange>
              </w:rPr>
              <w:pPrChange w:id="32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62" w:author="Daniel Noble" w:date="2023-06-30T12:44:00Z">
              <w:r w:rsidRPr="00427B7F">
                <w:rPr>
                  <w:rFonts w:ascii="Times New Roman" w:eastAsia="Helvetica" w:hAnsi="Times New Roman" w:cs="Times New Roman"/>
                  <w:color w:val="000000"/>
                  <w:sz w:val="22"/>
                  <w:szCs w:val="22"/>
                  <w:rPrChange w:id="3263"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64" w:author="Daniel Noble" w:date="2023-06-30T12:44:00Z"/>
                <w:rFonts w:ascii="Times New Roman" w:hAnsi="Times New Roman" w:cs="Times New Roman"/>
                <w:rPrChange w:id="3265" w:author="Daniel Noble" w:date="2023-06-30T12:50:00Z">
                  <w:rPr>
                    <w:ins w:id="3266" w:author="Daniel Noble" w:date="2023-06-30T12:44:00Z"/>
                  </w:rPr>
                </w:rPrChange>
              </w:rPr>
              <w:pPrChange w:id="32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68" w:author="Daniel Noble" w:date="2023-06-30T12:44:00Z">
              <w:r w:rsidRPr="00427B7F">
                <w:rPr>
                  <w:rFonts w:ascii="Times New Roman" w:eastAsia="Helvetica" w:hAnsi="Times New Roman" w:cs="Times New Roman"/>
                  <w:color w:val="000000"/>
                  <w:sz w:val="22"/>
                  <w:szCs w:val="22"/>
                  <w:rPrChange w:id="3269"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32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1" w:author="Daniel Noble" w:date="2023-06-30T12:44:00Z"/>
                <w:rFonts w:ascii="Times New Roman" w:hAnsi="Times New Roman" w:cs="Times New Roman"/>
                <w:rPrChange w:id="3272" w:author="Daniel Noble" w:date="2023-06-30T12:50:00Z">
                  <w:rPr>
                    <w:ins w:id="3273" w:author="Daniel Noble" w:date="2023-06-30T12:44:00Z"/>
                  </w:rPr>
                </w:rPrChange>
              </w:rPr>
              <w:pPrChange w:id="32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75" w:author="Daniel Noble" w:date="2023-06-30T12:44:00Z"/>
                <w:rFonts w:ascii="Times New Roman" w:hAnsi="Times New Roman" w:cs="Times New Roman"/>
                <w:rPrChange w:id="3276" w:author="Daniel Noble" w:date="2023-06-30T12:50:00Z">
                  <w:rPr>
                    <w:ins w:id="3277" w:author="Daniel Noble" w:date="2023-06-30T12:44:00Z"/>
                  </w:rPr>
                </w:rPrChange>
              </w:rPr>
              <w:pPrChange w:id="32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79" w:author="Daniel Noble" w:date="2023-06-30T12:44:00Z">
              <w:r w:rsidRPr="00427B7F">
                <w:rPr>
                  <w:rFonts w:ascii="Times New Roman" w:eastAsia="Helvetica" w:hAnsi="Times New Roman" w:cs="Times New Roman"/>
                  <w:color w:val="000000"/>
                  <w:sz w:val="22"/>
                  <w:szCs w:val="22"/>
                  <w:rPrChange w:id="3280"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81" w:author="Daniel Noble" w:date="2023-06-30T12:44:00Z"/>
                <w:rFonts w:ascii="Times New Roman" w:hAnsi="Times New Roman" w:cs="Times New Roman"/>
                <w:rPrChange w:id="3282" w:author="Daniel Noble" w:date="2023-06-30T12:50:00Z">
                  <w:rPr>
                    <w:ins w:id="3283" w:author="Daniel Noble" w:date="2023-06-30T12:44:00Z"/>
                  </w:rPr>
                </w:rPrChange>
              </w:rPr>
              <w:pPrChange w:id="32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85" w:author="Daniel Noble" w:date="2023-06-30T12:44:00Z">
              <w:r w:rsidRPr="00427B7F">
                <w:rPr>
                  <w:rFonts w:ascii="Times New Roman" w:eastAsia="Helvetica" w:hAnsi="Times New Roman" w:cs="Times New Roman"/>
                  <w:color w:val="000000"/>
                  <w:sz w:val="22"/>
                  <w:szCs w:val="22"/>
                  <w:rPrChange w:id="3286"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87" w:author="Daniel Noble" w:date="2023-06-30T12:44:00Z"/>
                <w:rFonts w:ascii="Times New Roman" w:hAnsi="Times New Roman" w:cs="Times New Roman"/>
                <w:rPrChange w:id="3288" w:author="Daniel Noble" w:date="2023-06-30T12:50:00Z">
                  <w:rPr>
                    <w:ins w:id="3289" w:author="Daniel Noble" w:date="2023-06-30T12:44:00Z"/>
                  </w:rPr>
                </w:rPrChange>
              </w:rPr>
              <w:pPrChange w:id="32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291" w:author="Daniel Noble" w:date="2023-06-30T12:44:00Z">
              <w:r w:rsidRPr="00427B7F">
                <w:rPr>
                  <w:rFonts w:ascii="Times New Roman" w:eastAsia="Helvetica" w:hAnsi="Times New Roman" w:cs="Times New Roman"/>
                  <w:color w:val="000000"/>
                  <w:sz w:val="22"/>
                  <w:szCs w:val="22"/>
                  <w:rPrChange w:id="3292"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32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4" w:author="Daniel Noble" w:date="2023-06-30T12:44:00Z"/>
                <w:rFonts w:ascii="Times New Roman" w:hAnsi="Times New Roman" w:cs="Times New Roman"/>
                <w:rPrChange w:id="3295" w:author="Daniel Noble" w:date="2023-06-30T12:50:00Z">
                  <w:rPr>
                    <w:ins w:id="3296" w:author="Daniel Noble" w:date="2023-06-30T12:44:00Z"/>
                  </w:rPr>
                </w:rPrChange>
              </w:rPr>
              <w:pPrChange w:id="32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298" w:author="Daniel Noble" w:date="2023-06-30T12:44:00Z"/>
                <w:rFonts w:ascii="Times New Roman" w:hAnsi="Times New Roman" w:cs="Times New Roman"/>
                <w:rPrChange w:id="3299" w:author="Daniel Noble" w:date="2023-06-30T12:50:00Z">
                  <w:rPr>
                    <w:ins w:id="3300" w:author="Daniel Noble" w:date="2023-06-30T12:44:00Z"/>
                  </w:rPr>
                </w:rPrChange>
              </w:rPr>
              <w:pPrChange w:id="33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02" w:author="Daniel Noble" w:date="2023-06-30T12:44:00Z">
              <w:r w:rsidRPr="00427B7F">
                <w:rPr>
                  <w:rFonts w:ascii="Times New Roman" w:eastAsia="Helvetica" w:hAnsi="Times New Roman" w:cs="Times New Roman"/>
                  <w:color w:val="000000"/>
                  <w:sz w:val="22"/>
                  <w:szCs w:val="22"/>
                  <w:rPrChange w:id="3303"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04" w:author="Daniel Noble" w:date="2023-06-30T12:44:00Z"/>
                <w:rFonts w:ascii="Times New Roman" w:hAnsi="Times New Roman" w:cs="Times New Roman"/>
                <w:rPrChange w:id="3305" w:author="Daniel Noble" w:date="2023-06-30T12:50:00Z">
                  <w:rPr>
                    <w:ins w:id="3306" w:author="Daniel Noble" w:date="2023-06-30T12:44:00Z"/>
                  </w:rPr>
                </w:rPrChange>
              </w:rPr>
              <w:pPrChange w:id="33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08" w:author="Daniel Noble" w:date="2023-06-30T12:44:00Z">
              <w:r w:rsidRPr="00427B7F">
                <w:rPr>
                  <w:rFonts w:ascii="Times New Roman" w:eastAsia="Helvetica" w:hAnsi="Times New Roman" w:cs="Times New Roman"/>
                  <w:color w:val="000000"/>
                  <w:sz w:val="22"/>
                  <w:szCs w:val="22"/>
                  <w:rPrChange w:id="3309"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0" w:author="Daniel Noble" w:date="2023-06-30T12:44:00Z"/>
                <w:rFonts w:ascii="Times New Roman" w:hAnsi="Times New Roman" w:cs="Times New Roman"/>
                <w:rPrChange w:id="3311" w:author="Daniel Noble" w:date="2023-06-30T12:50:00Z">
                  <w:rPr>
                    <w:ins w:id="3312" w:author="Daniel Noble" w:date="2023-06-30T12:44:00Z"/>
                  </w:rPr>
                </w:rPrChange>
              </w:rPr>
              <w:pPrChange w:id="33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14" w:author="Daniel Noble" w:date="2023-06-30T12:44:00Z">
              <w:r w:rsidRPr="00427B7F">
                <w:rPr>
                  <w:rFonts w:ascii="Times New Roman" w:eastAsia="Helvetica" w:hAnsi="Times New Roman" w:cs="Times New Roman"/>
                  <w:color w:val="000000"/>
                  <w:sz w:val="22"/>
                  <w:szCs w:val="22"/>
                  <w:rPrChange w:id="3315"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33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17" w:author="Daniel Noble" w:date="2023-06-30T12:44:00Z"/>
                <w:rFonts w:ascii="Times New Roman" w:hAnsi="Times New Roman" w:cs="Times New Roman"/>
                <w:rPrChange w:id="3318" w:author="Daniel Noble" w:date="2023-06-30T12:50:00Z">
                  <w:rPr>
                    <w:ins w:id="3319" w:author="Daniel Noble" w:date="2023-06-30T12:44:00Z"/>
                  </w:rPr>
                </w:rPrChange>
              </w:rPr>
              <w:pPrChange w:id="33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1" w:author="Daniel Noble" w:date="2023-06-30T12:44:00Z"/>
                <w:rFonts w:ascii="Times New Roman" w:hAnsi="Times New Roman" w:cs="Times New Roman"/>
                <w:rPrChange w:id="3322" w:author="Daniel Noble" w:date="2023-06-30T12:50:00Z">
                  <w:rPr>
                    <w:ins w:id="3323" w:author="Daniel Noble" w:date="2023-06-30T12:44:00Z"/>
                  </w:rPr>
                </w:rPrChange>
              </w:rPr>
              <w:pPrChange w:id="33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25" w:author="Daniel Noble" w:date="2023-06-30T12:44:00Z">
              <w:r w:rsidRPr="00427B7F">
                <w:rPr>
                  <w:rFonts w:ascii="Times New Roman" w:eastAsia="Helvetica" w:hAnsi="Times New Roman" w:cs="Times New Roman"/>
                  <w:color w:val="000000"/>
                  <w:sz w:val="22"/>
                  <w:szCs w:val="22"/>
                  <w:rPrChange w:id="3326"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27" w:author="Daniel Noble" w:date="2023-06-30T12:44:00Z"/>
                <w:rFonts w:ascii="Times New Roman" w:hAnsi="Times New Roman" w:cs="Times New Roman"/>
                <w:rPrChange w:id="3328" w:author="Daniel Noble" w:date="2023-06-30T12:50:00Z">
                  <w:rPr>
                    <w:ins w:id="3329" w:author="Daniel Noble" w:date="2023-06-30T12:44:00Z"/>
                  </w:rPr>
                </w:rPrChange>
              </w:rPr>
              <w:pPrChange w:id="33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31" w:author="Daniel Noble" w:date="2023-06-30T12:44:00Z">
              <w:r w:rsidRPr="00427B7F">
                <w:rPr>
                  <w:rFonts w:ascii="Times New Roman" w:eastAsia="Helvetica" w:hAnsi="Times New Roman" w:cs="Times New Roman"/>
                  <w:color w:val="000000"/>
                  <w:sz w:val="22"/>
                  <w:szCs w:val="22"/>
                  <w:rPrChange w:id="3332"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33" w:author="Daniel Noble" w:date="2023-06-30T12:44:00Z"/>
                <w:rFonts w:ascii="Times New Roman" w:hAnsi="Times New Roman" w:cs="Times New Roman"/>
                <w:rPrChange w:id="3334" w:author="Daniel Noble" w:date="2023-06-30T12:50:00Z">
                  <w:rPr>
                    <w:ins w:id="3335" w:author="Daniel Noble" w:date="2023-06-30T12:44:00Z"/>
                  </w:rPr>
                </w:rPrChange>
              </w:rPr>
              <w:pPrChange w:id="33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37" w:author="Daniel Noble" w:date="2023-06-30T12:44:00Z">
              <w:r w:rsidRPr="00427B7F">
                <w:rPr>
                  <w:rFonts w:ascii="Times New Roman" w:eastAsia="Helvetica" w:hAnsi="Times New Roman" w:cs="Times New Roman"/>
                  <w:color w:val="000000"/>
                  <w:sz w:val="22"/>
                  <w:szCs w:val="22"/>
                  <w:rPrChange w:id="3338"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33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0" w:author="Daniel Noble" w:date="2023-06-30T12:44:00Z"/>
                <w:rFonts w:ascii="Times New Roman" w:hAnsi="Times New Roman" w:cs="Times New Roman"/>
                <w:rPrChange w:id="3341" w:author="Daniel Noble" w:date="2023-06-30T12:50:00Z">
                  <w:rPr>
                    <w:ins w:id="3342" w:author="Daniel Noble" w:date="2023-06-30T12:44:00Z"/>
                  </w:rPr>
                </w:rPrChange>
              </w:rPr>
              <w:pPrChange w:id="33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4" w:author="Daniel Noble" w:date="2023-06-30T12:44:00Z"/>
                <w:rFonts w:ascii="Times New Roman" w:hAnsi="Times New Roman" w:cs="Times New Roman"/>
                <w:rPrChange w:id="3345" w:author="Daniel Noble" w:date="2023-06-30T12:50:00Z">
                  <w:rPr>
                    <w:ins w:id="3346" w:author="Daniel Noble" w:date="2023-06-30T12:44:00Z"/>
                  </w:rPr>
                </w:rPrChange>
              </w:rPr>
              <w:pPrChange w:id="33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48" w:author="Daniel Noble" w:date="2023-06-30T12:44:00Z">
              <w:r w:rsidRPr="00427B7F">
                <w:rPr>
                  <w:rFonts w:ascii="Times New Roman" w:eastAsia="Helvetica" w:hAnsi="Times New Roman" w:cs="Times New Roman"/>
                  <w:color w:val="000000"/>
                  <w:sz w:val="22"/>
                  <w:szCs w:val="22"/>
                  <w:rPrChange w:id="3349"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0" w:author="Daniel Noble" w:date="2023-06-30T12:44:00Z"/>
                <w:rFonts w:ascii="Times New Roman" w:hAnsi="Times New Roman" w:cs="Times New Roman"/>
                <w:rPrChange w:id="3351" w:author="Daniel Noble" w:date="2023-06-30T12:50:00Z">
                  <w:rPr>
                    <w:ins w:id="3352" w:author="Daniel Noble" w:date="2023-06-30T12:44:00Z"/>
                  </w:rPr>
                </w:rPrChange>
              </w:rPr>
              <w:pPrChange w:id="33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4" w:author="Daniel Noble" w:date="2023-06-30T12:44:00Z">
              <w:r w:rsidRPr="00427B7F">
                <w:rPr>
                  <w:rFonts w:ascii="Times New Roman" w:eastAsia="Helvetica" w:hAnsi="Times New Roman" w:cs="Times New Roman"/>
                  <w:color w:val="000000"/>
                  <w:sz w:val="22"/>
                  <w:szCs w:val="22"/>
                  <w:rPrChange w:id="3355"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6" w:author="Daniel Noble" w:date="2023-06-30T12:44:00Z"/>
                <w:rFonts w:ascii="Times New Roman" w:hAnsi="Times New Roman" w:cs="Times New Roman"/>
                <w:rPrChange w:id="3357" w:author="Daniel Noble" w:date="2023-06-30T12:50:00Z">
                  <w:rPr>
                    <w:ins w:id="3358" w:author="Daniel Noble" w:date="2023-06-30T12:44:00Z"/>
                  </w:rPr>
                </w:rPrChange>
              </w:rPr>
              <w:pPrChange w:id="33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60" w:author="Daniel Noble" w:date="2023-06-30T12:44:00Z">
              <w:r w:rsidRPr="00427B7F">
                <w:rPr>
                  <w:rFonts w:ascii="Times New Roman" w:eastAsia="Helvetica" w:hAnsi="Times New Roman" w:cs="Times New Roman"/>
                  <w:color w:val="000000"/>
                  <w:sz w:val="22"/>
                  <w:szCs w:val="22"/>
                  <w:rPrChange w:id="3361"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33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3" w:author="Daniel Noble" w:date="2023-06-30T12:44:00Z"/>
                <w:rFonts w:ascii="Times New Roman" w:hAnsi="Times New Roman" w:cs="Times New Roman"/>
                <w:rPrChange w:id="3364" w:author="Daniel Noble" w:date="2023-06-30T12:50:00Z">
                  <w:rPr>
                    <w:ins w:id="3365" w:author="Daniel Noble" w:date="2023-06-30T12:44:00Z"/>
                  </w:rPr>
                </w:rPrChange>
              </w:rPr>
              <w:pPrChange w:id="33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7" w:author="Daniel Noble" w:date="2023-06-30T12:44:00Z"/>
                <w:rFonts w:ascii="Times New Roman" w:hAnsi="Times New Roman" w:cs="Times New Roman"/>
                <w:rPrChange w:id="3368" w:author="Daniel Noble" w:date="2023-06-30T12:50:00Z">
                  <w:rPr>
                    <w:ins w:id="3369" w:author="Daniel Noble" w:date="2023-06-30T12:44:00Z"/>
                  </w:rPr>
                </w:rPrChange>
              </w:rPr>
              <w:pPrChange w:id="33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1" w:author="Daniel Noble" w:date="2023-06-30T12:44:00Z">
              <w:r w:rsidRPr="00427B7F">
                <w:rPr>
                  <w:rFonts w:ascii="Times New Roman" w:eastAsia="Helvetica" w:hAnsi="Times New Roman" w:cs="Times New Roman"/>
                  <w:color w:val="000000"/>
                  <w:sz w:val="22"/>
                  <w:szCs w:val="22"/>
                  <w:rPrChange w:id="3372"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3" w:author="Daniel Noble" w:date="2023-06-30T12:44:00Z"/>
                <w:rFonts w:ascii="Times New Roman" w:hAnsi="Times New Roman" w:cs="Times New Roman"/>
                <w:rPrChange w:id="3374" w:author="Daniel Noble" w:date="2023-06-30T12:50:00Z">
                  <w:rPr>
                    <w:ins w:id="3375" w:author="Daniel Noble" w:date="2023-06-30T12:44:00Z"/>
                  </w:rPr>
                </w:rPrChange>
              </w:rPr>
              <w:pPrChange w:id="33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7" w:author="Daniel Noble" w:date="2023-06-30T12:44:00Z">
              <w:r w:rsidRPr="00427B7F">
                <w:rPr>
                  <w:rFonts w:ascii="Times New Roman" w:eastAsia="Helvetica" w:hAnsi="Times New Roman" w:cs="Times New Roman"/>
                  <w:color w:val="000000"/>
                  <w:sz w:val="22"/>
                  <w:szCs w:val="22"/>
                  <w:rPrChange w:id="3378"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9" w:author="Daniel Noble" w:date="2023-06-30T12:44:00Z"/>
                <w:rFonts w:ascii="Times New Roman" w:hAnsi="Times New Roman" w:cs="Times New Roman"/>
                <w:rPrChange w:id="3380" w:author="Daniel Noble" w:date="2023-06-30T12:50:00Z">
                  <w:rPr>
                    <w:ins w:id="3381" w:author="Daniel Noble" w:date="2023-06-30T12:44:00Z"/>
                  </w:rPr>
                </w:rPrChange>
              </w:rPr>
              <w:pPrChange w:id="33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83" w:author="Daniel Noble" w:date="2023-06-30T12:44:00Z">
              <w:r w:rsidRPr="00427B7F">
                <w:rPr>
                  <w:rFonts w:ascii="Times New Roman" w:eastAsia="Helvetica" w:hAnsi="Times New Roman" w:cs="Times New Roman"/>
                  <w:color w:val="000000"/>
                  <w:sz w:val="22"/>
                  <w:szCs w:val="22"/>
                  <w:rPrChange w:id="3384"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33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6" w:author="Daniel Noble" w:date="2023-06-30T12:44:00Z"/>
                <w:rFonts w:ascii="Times New Roman" w:hAnsi="Times New Roman" w:cs="Times New Roman"/>
                <w:rPrChange w:id="3387" w:author="Daniel Noble" w:date="2023-06-30T12:50:00Z">
                  <w:rPr>
                    <w:ins w:id="3388" w:author="Daniel Noble" w:date="2023-06-30T12:44:00Z"/>
                  </w:rPr>
                </w:rPrChange>
              </w:rPr>
              <w:pPrChange w:id="33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0" w:author="Daniel Noble" w:date="2023-06-30T12:44:00Z"/>
                <w:rFonts w:ascii="Times New Roman" w:hAnsi="Times New Roman" w:cs="Times New Roman"/>
                <w:rPrChange w:id="3391" w:author="Daniel Noble" w:date="2023-06-30T12:50:00Z">
                  <w:rPr>
                    <w:ins w:id="3392" w:author="Daniel Noble" w:date="2023-06-30T12:44:00Z"/>
                  </w:rPr>
                </w:rPrChange>
              </w:rPr>
              <w:pPrChange w:id="33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4" w:author="Daniel Noble" w:date="2023-06-30T12:44:00Z">
              <w:r w:rsidRPr="00427B7F">
                <w:rPr>
                  <w:rFonts w:ascii="Times New Roman" w:eastAsia="Helvetica" w:hAnsi="Times New Roman" w:cs="Times New Roman"/>
                  <w:color w:val="000000"/>
                  <w:sz w:val="22"/>
                  <w:szCs w:val="22"/>
                  <w:rPrChange w:id="3395"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6" w:author="Daniel Noble" w:date="2023-06-30T12:44:00Z"/>
                <w:rFonts w:ascii="Times New Roman" w:hAnsi="Times New Roman" w:cs="Times New Roman"/>
                <w:rPrChange w:id="3397" w:author="Daniel Noble" w:date="2023-06-30T12:50:00Z">
                  <w:rPr>
                    <w:ins w:id="3398" w:author="Daniel Noble" w:date="2023-06-30T12:44:00Z"/>
                  </w:rPr>
                </w:rPrChange>
              </w:rPr>
              <w:pPrChange w:id="33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0" w:author="Daniel Noble" w:date="2023-06-30T12:44:00Z">
              <w:r w:rsidRPr="00427B7F">
                <w:rPr>
                  <w:rFonts w:ascii="Times New Roman" w:eastAsia="Helvetica" w:hAnsi="Times New Roman" w:cs="Times New Roman"/>
                  <w:color w:val="000000"/>
                  <w:sz w:val="22"/>
                  <w:szCs w:val="22"/>
                  <w:rPrChange w:id="3401"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2" w:author="Daniel Noble" w:date="2023-06-30T12:44:00Z"/>
                <w:rFonts w:ascii="Times New Roman" w:hAnsi="Times New Roman" w:cs="Times New Roman"/>
                <w:rPrChange w:id="3403" w:author="Daniel Noble" w:date="2023-06-30T12:50:00Z">
                  <w:rPr>
                    <w:ins w:id="3404" w:author="Daniel Noble" w:date="2023-06-30T12:44:00Z"/>
                  </w:rPr>
                </w:rPrChange>
              </w:rPr>
              <w:pPrChange w:id="34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6" w:author="Daniel Noble" w:date="2023-06-30T12:44:00Z">
              <w:r w:rsidRPr="00427B7F">
                <w:rPr>
                  <w:rFonts w:ascii="Times New Roman" w:eastAsia="Helvetica" w:hAnsi="Times New Roman" w:cs="Times New Roman"/>
                  <w:color w:val="000000"/>
                  <w:sz w:val="22"/>
                  <w:szCs w:val="22"/>
                  <w:rPrChange w:id="3407"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34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9" w:author="Daniel Noble" w:date="2023-06-30T12:44:00Z"/>
                <w:rFonts w:ascii="Times New Roman" w:hAnsi="Times New Roman" w:cs="Times New Roman"/>
                <w:rPrChange w:id="3410" w:author="Daniel Noble" w:date="2023-06-30T12:50:00Z">
                  <w:rPr>
                    <w:ins w:id="3411" w:author="Daniel Noble" w:date="2023-06-30T12:44:00Z"/>
                  </w:rPr>
                </w:rPrChange>
              </w:rPr>
              <w:pPrChange w:id="34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3" w:author="Daniel Noble" w:date="2023-06-30T12:44:00Z"/>
                <w:rFonts w:ascii="Times New Roman" w:hAnsi="Times New Roman" w:cs="Times New Roman"/>
                <w:rPrChange w:id="3414" w:author="Daniel Noble" w:date="2023-06-30T12:50:00Z">
                  <w:rPr>
                    <w:ins w:id="3415" w:author="Daniel Noble" w:date="2023-06-30T12:44:00Z"/>
                  </w:rPr>
                </w:rPrChange>
              </w:rPr>
              <w:pPrChange w:id="34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17" w:author="Daniel Noble" w:date="2023-06-30T12:44:00Z">
              <w:r w:rsidRPr="00427B7F">
                <w:rPr>
                  <w:rFonts w:ascii="Times New Roman" w:eastAsia="Helvetica" w:hAnsi="Times New Roman" w:cs="Times New Roman"/>
                  <w:color w:val="000000"/>
                  <w:sz w:val="22"/>
                  <w:szCs w:val="22"/>
                  <w:rPrChange w:id="3418"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9" w:author="Daniel Noble" w:date="2023-06-30T12:44:00Z"/>
                <w:rFonts w:ascii="Times New Roman" w:hAnsi="Times New Roman" w:cs="Times New Roman"/>
                <w:rPrChange w:id="3420" w:author="Daniel Noble" w:date="2023-06-30T12:50:00Z">
                  <w:rPr>
                    <w:ins w:id="3421" w:author="Daniel Noble" w:date="2023-06-30T12:44:00Z"/>
                  </w:rPr>
                </w:rPrChange>
              </w:rPr>
              <w:pPrChange w:id="34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3" w:author="Daniel Noble" w:date="2023-06-30T12:44:00Z">
              <w:r w:rsidRPr="00427B7F">
                <w:rPr>
                  <w:rFonts w:ascii="Times New Roman" w:eastAsia="Helvetica" w:hAnsi="Times New Roman" w:cs="Times New Roman"/>
                  <w:color w:val="000000"/>
                  <w:sz w:val="22"/>
                  <w:szCs w:val="22"/>
                  <w:rPrChange w:id="3424"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5" w:author="Daniel Noble" w:date="2023-06-30T12:44:00Z"/>
                <w:rFonts w:ascii="Times New Roman" w:hAnsi="Times New Roman" w:cs="Times New Roman"/>
                <w:rPrChange w:id="3426" w:author="Daniel Noble" w:date="2023-06-30T12:50:00Z">
                  <w:rPr>
                    <w:ins w:id="3427" w:author="Daniel Noble" w:date="2023-06-30T12:44:00Z"/>
                  </w:rPr>
                </w:rPrChange>
              </w:rPr>
              <w:pPrChange w:id="34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9" w:author="Daniel Noble" w:date="2023-06-30T12:44:00Z">
              <w:r w:rsidRPr="00427B7F">
                <w:rPr>
                  <w:rFonts w:ascii="Times New Roman" w:eastAsia="Helvetica" w:hAnsi="Times New Roman" w:cs="Times New Roman"/>
                  <w:color w:val="000000"/>
                  <w:sz w:val="22"/>
                  <w:szCs w:val="22"/>
                  <w:rPrChange w:id="3430"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34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2" w:author="Daniel Noble" w:date="2023-06-30T12:44:00Z"/>
                <w:rFonts w:ascii="Times New Roman" w:hAnsi="Times New Roman" w:cs="Times New Roman"/>
                <w:rPrChange w:id="3433" w:author="Daniel Noble" w:date="2023-06-30T12:50:00Z">
                  <w:rPr>
                    <w:ins w:id="3434" w:author="Daniel Noble" w:date="2023-06-30T12:44:00Z"/>
                  </w:rPr>
                </w:rPrChange>
              </w:rPr>
              <w:pPrChange w:id="34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6" w:author="Daniel Noble" w:date="2023-06-30T12:44:00Z"/>
                <w:rFonts w:ascii="Times New Roman" w:hAnsi="Times New Roman" w:cs="Times New Roman"/>
                <w:rPrChange w:id="3437" w:author="Daniel Noble" w:date="2023-06-30T12:50:00Z">
                  <w:rPr>
                    <w:ins w:id="3438" w:author="Daniel Noble" w:date="2023-06-30T12:44:00Z"/>
                  </w:rPr>
                </w:rPrChange>
              </w:rPr>
              <w:pPrChange w:id="34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0" w:author="Daniel Noble" w:date="2023-06-30T12:44:00Z">
              <w:r w:rsidRPr="00427B7F">
                <w:rPr>
                  <w:rFonts w:ascii="Times New Roman" w:eastAsia="Helvetica" w:hAnsi="Times New Roman" w:cs="Times New Roman"/>
                  <w:color w:val="000000"/>
                  <w:sz w:val="22"/>
                  <w:szCs w:val="22"/>
                  <w:rPrChange w:id="3441"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2" w:author="Daniel Noble" w:date="2023-06-30T12:44:00Z"/>
                <w:rFonts w:ascii="Times New Roman" w:hAnsi="Times New Roman" w:cs="Times New Roman"/>
                <w:rPrChange w:id="3443" w:author="Daniel Noble" w:date="2023-06-30T12:50:00Z">
                  <w:rPr>
                    <w:ins w:id="3444" w:author="Daniel Noble" w:date="2023-06-30T12:44:00Z"/>
                  </w:rPr>
                </w:rPrChange>
              </w:rPr>
              <w:pPrChange w:id="34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6" w:author="Daniel Noble" w:date="2023-06-30T12:44:00Z">
              <w:r w:rsidRPr="00427B7F">
                <w:rPr>
                  <w:rFonts w:ascii="Times New Roman" w:eastAsia="Helvetica" w:hAnsi="Times New Roman" w:cs="Times New Roman"/>
                  <w:color w:val="000000"/>
                  <w:sz w:val="22"/>
                  <w:szCs w:val="22"/>
                  <w:rPrChange w:id="3447"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8" w:author="Daniel Noble" w:date="2023-06-30T12:44:00Z"/>
                <w:rFonts w:ascii="Times New Roman" w:hAnsi="Times New Roman" w:cs="Times New Roman"/>
                <w:rPrChange w:id="3449" w:author="Daniel Noble" w:date="2023-06-30T12:50:00Z">
                  <w:rPr>
                    <w:ins w:id="3450" w:author="Daniel Noble" w:date="2023-06-30T12:44:00Z"/>
                  </w:rPr>
                </w:rPrChange>
              </w:rPr>
              <w:pPrChange w:id="34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52" w:author="Daniel Noble" w:date="2023-06-30T12:44:00Z">
              <w:r w:rsidRPr="00427B7F">
                <w:rPr>
                  <w:rFonts w:ascii="Times New Roman" w:eastAsia="Helvetica" w:hAnsi="Times New Roman" w:cs="Times New Roman"/>
                  <w:color w:val="000000"/>
                  <w:sz w:val="22"/>
                  <w:szCs w:val="22"/>
                  <w:rPrChange w:id="3453"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34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5" w:author="Daniel Noble" w:date="2023-06-30T12:44:00Z"/>
                <w:rFonts w:ascii="Times New Roman" w:hAnsi="Times New Roman" w:cs="Times New Roman"/>
                <w:rPrChange w:id="3456" w:author="Daniel Noble" w:date="2023-06-30T12:50:00Z">
                  <w:rPr>
                    <w:ins w:id="3457" w:author="Daniel Noble" w:date="2023-06-30T12:44:00Z"/>
                  </w:rPr>
                </w:rPrChange>
              </w:rPr>
              <w:pPrChange w:id="34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9" w:author="Daniel Noble" w:date="2023-06-30T12:44:00Z"/>
                <w:rFonts w:ascii="Times New Roman" w:hAnsi="Times New Roman" w:cs="Times New Roman"/>
                <w:rPrChange w:id="3460" w:author="Daniel Noble" w:date="2023-06-30T12:50:00Z">
                  <w:rPr>
                    <w:ins w:id="3461" w:author="Daniel Noble" w:date="2023-06-30T12:44:00Z"/>
                  </w:rPr>
                </w:rPrChange>
              </w:rPr>
              <w:pPrChange w:id="34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3" w:author="Daniel Noble" w:date="2023-06-30T12:44:00Z">
              <w:r w:rsidRPr="00427B7F">
                <w:rPr>
                  <w:rFonts w:ascii="Times New Roman" w:eastAsia="Helvetica" w:hAnsi="Times New Roman" w:cs="Times New Roman"/>
                  <w:color w:val="000000"/>
                  <w:sz w:val="22"/>
                  <w:szCs w:val="22"/>
                  <w:rPrChange w:id="3464"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5" w:author="Daniel Noble" w:date="2023-06-30T12:44:00Z"/>
                <w:rFonts w:ascii="Times New Roman" w:hAnsi="Times New Roman" w:cs="Times New Roman"/>
                <w:rPrChange w:id="3466" w:author="Daniel Noble" w:date="2023-06-30T12:50:00Z">
                  <w:rPr>
                    <w:ins w:id="3467" w:author="Daniel Noble" w:date="2023-06-30T12:44:00Z"/>
                  </w:rPr>
                </w:rPrChange>
              </w:rPr>
              <w:pPrChange w:id="34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69" w:author="Daniel Noble" w:date="2023-06-30T12:44:00Z">
              <w:r w:rsidRPr="00427B7F">
                <w:rPr>
                  <w:rFonts w:ascii="Times New Roman" w:eastAsia="Helvetica" w:hAnsi="Times New Roman" w:cs="Times New Roman"/>
                  <w:color w:val="000000"/>
                  <w:sz w:val="22"/>
                  <w:szCs w:val="22"/>
                  <w:rPrChange w:id="3470"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1" w:author="Daniel Noble" w:date="2023-06-30T12:44:00Z"/>
                <w:rFonts w:ascii="Times New Roman" w:hAnsi="Times New Roman" w:cs="Times New Roman"/>
                <w:rPrChange w:id="3472" w:author="Daniel Noble" w:date="2023-06-30T12:50:00Z">
                  <w:rPr>
                    <w:ins w:id="3473" w:author="Daniel Noble" w:date="2023-06-30T12:44:00Z"/>
                  </w:rPr>
                </w:rPrChange>
              </w:rPr>
              <w:pPrChange w:id="34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5" w:author="Daniel Noble" w:date="2023-06-30T12:44:00Z">
              <w:r w:rsidRPr="00427B7F">
                <w:rPr>
                  <w:rFonts w:ascii="Times New Roman" w:eastAsia="Helvetica" w:hAnsi="Times New Roman" w:cs="Times New Roman"/>
                  <w:color w:val="000000"/>
                  <w:sz w:val="22"/>
                  <w:szCs w:val="22"/>
                  <w:rPrChange w:id="3476"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34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8" w:author="Daniel Noble" w:date="2023-06-30T12:44:00Z"/>
                <w:rFonts w:ascii="Times New Roman" w:hAnsi="Times New Roman" w:cs="Times New Roman"/>
                <w:rPrChange w:id="3479" w:author="Daniel Noble" w:date="2023-06-30T12:50:00Z">
                  <w:rPr>
                    <w:ins w:id="3480" w:author="Daniel Noble" w:date="2023-06-30T12:44:00Z"/>
                  </w:rPr>
                </w:rPrChange>
              </w:rPr>
              <w:pPrChange w:id="34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2" w:author="Daniel Noble" w:date="2023-06-30T12:44:00Z"/>
                <w:rFonts w:ascii="Times New Roman" w:hAnsi="Times New Roman" w:cs="Times New Roman"/>
                <w:rPrChange w:id="3483" w:author="Daniel Noble" w:date="2023-06-30T12:50:00Z">
                  <w:rPr>
                    <w:ins w:id="3484" w:author="Daniel Noble" w:date="2023-06-30T12:44:00Z"/>
                  </w:rPr>
                </w:rPrChange>
              </w:rPr>
              <w:pPrChange w:id="34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6" w:author="Daniel Noble" w:date="2023-06-30T12:44:00Z">
              <w:r w:rsidRPr="00427B7F">
                <w:rPr>
                  <w:rFonts w:ascii="Times New Roman" w:eastAsia="Helvetica" w:hAnsi="Times New Roman" w:cs="Times New Roman"/>
                  <w:color w:val="000000"/>
                  <w:sz w:val="22"/>
                  <w:szCs w:val="22"/>
                  <w:rPrChange w:id="3487"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8" w:author="Daniel Noble" w:date="2023-06-30T12:44:00Z"/>
                <w:rFonts w:ascii="Times New Roman" w:hAnsi="Times New Roman" w:cs="Times New Roman"/>
                <w:rPrChange w:id="3489" w:author="Daniel Noble" w:date="2023-06-30T12:50:00Z">
                  <w:rPr>
                    <w:ins w:id="3490" w:author="Daniel Noble" w:date="2023-06-30T12:44:00Z"/>
                  </w:rPr>
                </w:rPrChange>
              </w:rPr>
              <w:pPrChange w:id="34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2" w:author="Daniel Noble" w:date="2023-06-30T12:44:00Z">
              <w:r w:rsidRPr="00427B7F">
                <w:rPr>
                  <w:rFonts w:ascii="Times New Roman" w:eastAsia="Helvetica" w:hAnsi="Times New Roman" w:cs="Times New Roman"/>
                  <w:color w:val="000000"/>
                  <w:sz w:val="22"/>
                  <w:szCs w:val="22"/>
                  <w:rPrChange w:id="3493"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4" w:author="Daniel Noble" w:date="2023-06-30T12:44:00Z"/>
                <w:rFonts w:ascii="Times New Roman" w:hAnsi="Times New Roman" w:cs="Times New Roman"/>
                <w:rPrChange w:id="3495" w:author="Daniel Noble" w:date="2023-06-30T12:50:00Z">
                  <w:rPr>
                    <w:ins w:id="3496" w:author="Daniel Noble" w:date="2023-06-30T12:44:00Z"/>
                  </w:rPr>
                </w:rPrChange>
              </w:rPr>
              <w:pPrChange w:id="34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8" w:author="Daniel Noble" w:date="2023-06-30T12:44:00Z">
              <w:r w:rsidRPr="00427B7F">
                <w:rPr>
                  <w:rFonts w:ascii="Times New Roman" w:eastAsia="Helvetica" w:hAnsi="Times New Roman" w:cs="Times New Roman"/>
                  <w:color w:val="000000"/>
                  <w:sz w:val="22"/>
                  <w:szCs w:val="22"/>
                  <w:rPrChange w:id="3499"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35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1" w:author="Daniel Noble" w:date="2023-06-30T12:44:00Z"/>
                <w:rFonts w:ascii="Times New Roman" w:hAnsi="Times New Roman" w:cs="Times New Roman"/>
                <w:rPrChange w:id="3502" w:author="Daniel Noble" w:date="2023-06-30T12:50:00Z">
                  <w:rPr>
                    <w:ins w:id="3503" w:author="Daniel Noble" w:date="2023-06-30T12:44:00Z"/>
                  </w:rPr>
                </w:rPrChange>
              </w:rPr>
              <w:pPrChange w:id="35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5" w:author="Daniel Noble" w:date="2023-06-30T12:44:00Z"/>
                <w:rFonts w:ascii="Times New Roman" w:hAnsi="Times New Roman" w:cs="Times New Roman"/>
                <w:rPrChange w:id="3506" w:author="Daniel Noble" w:date="2023-06-30T12:50:00Z">
                  <w:rPr>
                    <w:ins w:id="3507" w:author="Daniel Noble" w:date="2023-06-30T12:44:00Z"/>
                  </w:rPr>
                </w:rPrChange>
              </w:rPr>
              <w:pPrChange w:id="35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09" w:author="Daniel Noble" w:date="2023-06-30T12:44:00Z">
              <w:r w:rsidRPr="00427B7F">
                <w:rPr>
                  <w:rFonts w:ascii="Times New Roman" w:eastAsia="Helvetica" w:hAnsi="Times New Roman" w:cs="Times New Roman"/>
                  <w:color w:val="000000"/>
                  <w:sz w:val="22"/>
                  <w:szCs w:val="22"/>
                  <w:rPrChange w:id="3510"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1" w:author="Daniel Noble" w:date="2023-06-30T12:44:00Z"/>
                <w:rFonts w:ascii="Times New Roman" w:hAnsi="Times New Roman" w:cs="Times New Roman"/>
                <w:rPrChange w:id="3512" w:author="Daniel Noble" w:date="2023-06-30T12:50:00Z">
                  <w:rPr>
                    <w:ins w:id="3513" w:author="Daniel Noble" w:date="2023-06-30T12:44:00Z"/>
                  </w:rPr>
                </w:rPrChange>
              </w:rPr>
              <w:pPrChange w:id="35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5" w:author="Daniel Noble" w:date="2023-06-30T12:44:00Z">
              <w:r w:rsidRPr="00427B7F">
                <w:rPr>
                  <w:rFonts w:ascii="Times New Roman" w:eastAsia="Helvetica" w:hAnsi="Times New Roman" w:cs="Times New Roman"/>
                  <w:color w:val="000000"/>
                  <w:sz w:val="22"/>
                  <w:szCs w:val="22"/>
                  <w:rPrChange w:id="3516"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7" w:author="Daniel Noble" w:date="2023-06-30T12:44:00Z"/>
                <w:rFonts w:ascii="Times New Roman" w:hAnsi="Times New Roman" w:cs="Times New Roman"/>
                <w:rPrChange w:id="3518" w:author="Daniel Noble" w:date="2023-06-30T12:50:00Z">
                  <w:rPr>
                    <w:ins w:id="3519" w:author="Daniel Noble" w:date="2023-06-30T12:44:00Z"/>
                  </w:rPr>
                </w:rPrChange>
              </w:rPr>
              <w:pPrChange w:id="35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21" w:author="Daniel Noble" w:date="2023-06-30T12:44:00Z">
              <w:r w:rsidRPr="00427B7F">
                <w:rPr>
                  <w:rFonts w:ascii="Times New Roman" w:eastAsia="Helvetica" w:hAnsi="Times New Roman" w:cs="Times New Roman"/>
                  <w:color w:val="000000"/>
                  <w:sz w:val="22"/>
                  <w:szCs w:val="22"/>
                  <w:rPrChange w:id="3522"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35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4" w:author="Daniel Noble" w:date="2023-06-30T12:44:00Z"/>
                <w:rFonts w:ascii="Times New Roman" w:hAnsi="Times New Roman" w:cs="Times New Roman"/>
                <w:rPrChange w:id="3525" w:author="Daniel Noble" w:date="2023-06-30T12:50:00Z">
                  <w:rPr>
                    <w:ins w:id="3526" w:author="Daniel Noble" w:date="2023-06-30T12:44:00Z"/>
                  </w:rPr>
                </w:rPrChange>
              </w:rPr>
              <w:pPrChange w:id="35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8" w:author="Daniel Noble" w:date="2023-06-30T12:44:00Z"/>
                <w:rFonts w:ascii="Times New Roman" w:hAnsi="Times New Roman" w:cs="Times New Roman"/>
                <w:rPrChange w:id="3529" w:author="Daniel Noble" w:date="2023-06-30T12:50:00Z">
                  <w:rPr>
                    <w:ins w:id="3530" w:author="Daniel Noble" w:date="2023-06-30T12:44:00Z"/>
                  </w:rPr>
                </w:rPrChange>
              </w:rPr>
              <w:pPrChange w:id="35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2" w:author="Daniel Noble" w:date="2023-06-30T12:44:00Z">
              <w:r w:rsidRPr="00427B7F">
                <w:rPr>
                  <w:rFonts w:ascii="Times New Roman" w:eastAsia="Helvetica" w:hAnsi="Times New Roman" w:cs="Times New Roman"/>
                  <w:color w:val="000000"/>
                  <w:sz w:val="22"/>
                  <w:szCs w:val="22"/>
                  <w:rPrChange w:id="3533"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4" w:author="Daniel Noble" w:date="2023-06-30T12:44:00Z"/>
                <w:rFonts w:ascii="Times New Roman" w:hAnsi="Times New Roman" w:cs="Times New Roman"/>
                <w:rPrChange w:id="3535" w:author="Daniel Noble" w:date="2023-06-30T12:50:00Z">
                  <w:rPr>
                    <w:ins w:id="3536" w:author="Daniel Noble" w:date="2023-06-30T12:44:00Z"/>
                  </w:rPr>
                </w:rPrChange>
              </w:rPr>
              <w:pPrChange w:id="35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8" w:author="Daniel Noble" w:date="2023-06-30T12:44:00Z">
              <w:r w:rsidRPr="00427B7F">
                <w:rPr>
                  <w:rFonts w:ascii="Times New Roman" w:eastAsia="Helvetica" w:hAnsi="Times New Roman" w:cs="Times New Roman"/>
                  <w:color w:val="000000"/>
                  <w:sz w:val="22"/>
                  <w:szCs w:val="22"/>
                  <w:rPrChange w:id="3539"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0" w:author="Daniel Noble" w:date="2023-06-30T12:44:00Z"/>
                <w:rFonts w:ascii="Times New Roman" w:hAnsi="Times New Roman" w:cs="Times New Roman"/>
                <w:rPrChange w:id="3541" w:author="Daniel Noble" w:date="2023-06-30T12:50:00Z">
                  <w:rPr>
                    <w:ins w:id="3542" w:author="Daniel Noble" w:date="2023-06-30T12:44:00Z"/>
                  </w:rPr>
                </w:rPrChange>
              </w:rPr>
              <w:pPrChange w:id="35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4" w:author="Daniel Noble" w:date="2023-06-30T12:44:00Z">
              <w:r w:rsidRPr="00427B7F">
                <w:rPr>
                  <w:rFonts w:ascii="Times New Roman" w:eastAsia="Helvetica" w:hAnsi="Times New Roman" w:cs="Times New Roman"/>
                  <w:color w:val="000000"/>
                  <w:sz w:val="22"/>
                  <w:szCs w:val="22"/>
                  <w:rPrChange w:id="3545"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35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7" w:author="Daniel Noble" w:date="2023-06-30T12:44:00Z"/>
                <w:rFonts w:ascii="Times New Roman" w:hAnsi="Times New Roman" w:cs="Times New Roman"/>
                <w:rPrChange w:id="3548" w:author="Daniel Noble" w:date="2023-06-30T12:50:00Z">
                  <w:rPr>
                    <w:ins w:id="3549" w:author="Daniel Noble" w:date="2023-06-30T12:44:00Z"/>
                  </w:rPr>
                </w:rPrChange>
              </w:rPr>
              <w:pPrChange w:id="35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1" w:author="Daniel Noble" w:date="2023-06-30T12:44:00Z"/>
                <w:rFonts w:ascii="Times New Roman" w:hAnsi="Times New Roman" w:cs="Times New Roman"/>
                <w:rPrChange w:id="3552" w:author="Daniel Noble" w:date="2023-06-30T12:50:00Z">
                  <w:rPr>
                    <w:ins w:id="3553" w:author="Daniel Noble" w:date="2023-06-30T12:44:00Z"/>
                  </w:rPr>
                </w:rPrChange>
              </w:rPr>
              <w:pPrChange w:id="35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5" w:author="Daniel Noble" w:date="2023-06-30T12:44:00Z">
              <w:r w:rsidRPr="00427B7F">
                <w:rPr>
                  <w:rFonts w:ascii="Times New Roman" w:eastAsia="Helvetica" w:hAnsi="Times New Roman" w:cs="Times New Roman"/>
                  <w:color w:val="000000"/>
                  <w:sz w:val="22"/>
                  <w:szCs w:val="22"/>
                  <w:rPrChange w:id="3556"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7" w:author="Daniel Noble" w:date="2023-06-30T12:44:00Z"/>
                <w:rFonts w:ascii="Times New Roman" w:hAnsi="Times New Roman" w:cs="Times New Roman"/>
                <w:rPrChange w:id="3558" w:author="Daniel Noble" w:date="2023-06-30T12:50:00Z">
                  <w:rPr>
                    <w:ins w:id="3559" w:author="Daniel Noble" w:date="2023-06-30T12:44:00Z"/>
                  </w:rPr>
                </w:rPrChange>
              </w:rPr>
              <w:pPrChange w:id="35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1" w:author="Daniel Noble" w:date="2023-06-30T12:44:00Z">
              <w:r w:rsidRPr="00427B7F">
                <w:rPr>
                  <w:rFonts w:ascii="Times New Roman" w:eastAsia="Helvetica" w:hAnsi="Times New Roman" w:cs="Times New Roman"/>
                  <w:color w:val="000000"/>
                  <w:sz w:val="22"/>
                  <w:szCs w:val="22"/>
                  <w:rPrChange w:id="3562"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3" w:author="Daniel Noble" w:date="2023-06-30T12:44:00Z"/>
                <w:rFonts w:ascii="Times New Roman" w:hAnsi="Times New Roman" w:cs="Times New Roman"/>
                <w:rPrChange w:id="3564" w:author="Daniel Noble" w:date="2023-06-30T12:50:00Z">
                  <w:rPr>
                    <w:ins w:id="3565" w:author="Daniel Noble" w:date="2023-06-30T12:44:00Z"/>
                  </w:rPr>
                </w:rPrChange>
              </w:rPr>
              <w:pPrChange w:id="35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7" w:author="Daniel Noble" w:date="2023-06-30T12:44:00Z">
              <w:r w:rsidRPr="00427B7F">
                <w:rPr>
                  <w:rFonts w:ascii="Times New Roman" w:eastAsia="Helvetica" w:hAnsi="Times New Roman" w:cs="Times New Roman"/>
                  <w:color w:val="000000"/>
                  <w:sz w:val="22"/>
                  <w:szCs w:val="22"/>
                  <w:rPrChange w:id="3568"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35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0" w:author="Daniel Noble" w:date="2023-06-30T12:44:00Z"/>
                <w:rFonts w:ascii="Times New Roman" w:hAnsi="Times New Roman" w:cs="Times New Roman"/>
                <w:rPrChange w:id="3571" w:author="Daniel Noble" w:date="2023-06-30T12:50:00Z">
                  <w:rPr>
                    <w:ins w:id="3572" w:author="Daniel Noble" w:date="2023-06-30T12:44:00Z"/>
                  </w:rPr>
                </w:rPrChange>
              </w:rPr>
              <w:pPrChange w:id="35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4" w:author="Daniel Noble" w:date="2023-06-30T12:44:00Z"/>
                <w:rFonts w:ascii="Times New Roman" w:hAnsi="Times New Roman" w:cs="Times New Roman"/>
                <w:rPrChange w:id="3575" w:author="Daniel Noble" w:date="2023-06-30T12:50:00Z">
                  <w:rPr>
                    <w:ins w:id="3576" w:author="Daniel Noble" w:date="2023-06-30T12:44:00Z"/>
                  </w:rPr>
                </w:rPrChange>
              </w:rPr>
              <w:pPrChange w:id="35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78" w:author="Daniel Noble" w:date="2023-06-30T12:44:00Z">
              <w:r w:rsidRPr="00427B7F">
                <w:rPr>
                  <w:rFonts w:ascii="Times New Roman" w:eastAsia="Helvetica" w:hAnsi="Times New Roman" w:cs="Times New Roman"/>
                  <w:color w:val="000000"/>
                  <w:sz w:val="22"/>
                  <w:szCs w:val="22"/>
                  <w:rPrChange w:id="3579"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0" w:author="Daniel Noble" w:date="2023-06-30T12:44:00Z"/>
                <w:rFonts w:ascii="Times New Roman" w:hAnsi="Times New Roman" w:cs="Times New Roman"/>
                <w:rPrChange w:id="3581" w:author="Daniel Noble" w:date="2023-06-30T12:50:00Z">
                  <w:rPr>
                    <w:ins w:id="3582" w:author="Daniel Noble" w:date="2023-06-30T12:44:00Z"/>
                  </w:rPr>
                </w:rPrChange>
              </w:rPr>
              <w:pPrChange w:id="35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4" w:author="Daniel Noble" w:date="2023-06-30T12:44:00Z">
              <w:r w:rsidRPr="00427B7F">
                <w:rPr>
                  <w:rFonts w:ascii="Times New Roman" w:eastAsia="Helvetica" w:hAnsi="Times New Roman" w:cs="Times New Roman"/>
                  <w:color w:val="000000"/>
                  <w:sz w:val="22"/>
                  <w:szCs w:val="22"/>
                  <w:rPrChange w:id="3585"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6" w:author="Daniel Noble" w:date="2023-06-30T12:44:00Z"/>
                <w:rFonts w:ascii="Times New Roman" w:hAnsi="Times New Roman" w:cs="Times New Roman"/>
                <w:rPrChange w:id="3587" w:author="Daniel Noble" w:date="2023-06-30T12:50:00Z">
                  <w:rPr>
                    <w:ins w:id="3588" w:author="Daniel Noble" w:date="2023-06-30T12:44:00Z"/>
                  </w:rPr>
                </w:rPrChange>
              </w:rPr>
              <w:pPrChange w:id="35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0" w:author="Daniel Noble" w:date="2023-06-30T12:44:00Z">
              <w:r w:rsidRPr="00427B7F">
                <w:rPr>
                  <w:rFonts w:ascii="Times New Roman" w:eastAsia="Helvetica" w:hAnsi="Times New Roman" w:cs="Times New Roman"/>
                  <w:color w:val="000000"/>
                  <w:sz w:val="22"/>
                  <w:szCs w:val="22"/>
                  <w:rPrChange w:id="3591"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35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3" w:author="Daniel Noble" w:date="2023-06-30T12:44:00Z"/>
                <w:rFonts w:ascii="Times New Roman" w:hAnsi="Times New Roman" w:cs="Times New Roman"/>
                <w:rPrChange w:id="3594" w:author="Daniel Noble" w:date="2023-06-30T12:50:00Z">
                  <w:rPr>
                    <w:ins w:id="3595" w:author="Daniel Noble" w:date="2023-06-30T12:44:00Z"/>
                  </w:rPr>
                </w:rPrChange>
              </w:rPr>
              <w:pPrChange w:id="35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7" w:author="Daniel Noble" w:date="2023-06-30T12:44:00Z"/>
                <w:rFonts w:ascii="Times New Roman" w:hAnsi="Times New Roman" w:cs="Times New Roman"/>
                <w:rPrChange w:id="3598" w:author="Daniel Noble" w:date="2023-06-30T12:50:00Z">
                  <w:rPr>
                    <w:ins w:id="3599" w:author="Daniel Noble" w:date="2023-06-30T12:44:00Z"/>
                  </w:rPr>
                </w:rPrChange>
              </w:rPr>
              <w:pPrChange w:id="36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1" w:author="Daniel Noble" w:date="2023-06-30T12:44:00Z">
              <w:r w:rsidRPr="00427B7F">
                <w:rPr>
                  <w:rFonts w:ascii="Times New Roman" w:eastAsia="Helvetica" w:hAnsi="Times New Roman" w:cs="Times New Roman"/>
                  <w:color w:val="000000"/>
                  <w:sz w:val="22"/>
                  <w:szCs w:val="22"/>
                  <w:rPrChange w:id="3602"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3" w:author="Daniel Noble" w:date="2023-06-30T12:44:00Z"/>
                <w:rFonts w:ascii="Times New Roman" w:hAnsi="Times New Roman" w:cs="Times New Roman"/>
                <w:rPrChange w:id="3604" w:author="Daniel Noble" w:date="2023-06-30T12:50:00Z">
                  <w:rPr>
                    <w:ins w:id="3605" w:author="Daniel Noble" w:date="2023-06-30T12:44:00Z"/>
                  </w:rPr>
                </w:rPrChange>
              </w:rPr>
              <w:pPrChange w:id="36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7" w:author="Daniel Noble" w:date="2023-06-30T12:44:00Z">
              <w:r w:rsidRPr="00427B7F">
                <w:rPr>
                  <w:rFonts w:ascii="Times New Roman" w:eastAsia="Helvetica" w:hAnsi="Times New Roman" w:cs="Times New Roman"/>
                  <w:color w:val="000000"/>
                  <w:sz w:val="22"/>
                  <w:szCs w:val="22"/>
                  <w:rPrChange w:id="3608"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9" w:author="Daniel Noble" w:date="2023-06-30T12:44:00Z"/>
                <w:rFonts w:ascii="Times New Roman" w:hAnsi="Times New Roman" w:cs="Times New Roman"/>
                <w:rPrChange w:id="3610" w:author="Daniel Noble" w:date="2023-06-30T12:50:00Z">
                  <w:rPr>
                    <w:ins w:id="3611" w:author="Daniel Noble" w:date="2023-06-30T12:44:00Z"/>
                  </w:rPr>
                </w:rPrChange>
              </w:rPr>
              <w:pPrChange w:id="36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13" w:author="Daniel Noble" w:date="2023-06-30T12:44:00Z">
              <w:r w:rsidRPr="00427B7F">
                <w:rPr>
                  <w:rFonts w:ascii="Times New Roman" w:eastAsia="Helvetica" w:hAnsi="Times New Roman" w:cs="Times New Roman"/>
                  <w:color w:val="000000"/>
                  <w:sz w:val="22"/>
                  <w:szCs w:val="22"/>
                  <w:rPrChange w:id="3614"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36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6" w:author="Daniel Noble" w:date="2023-06-30T12:44:00Z"/>
                <w:rFonts w:ascii="Times New Roman" w:hAnsi="Times New Roman" w:cs="Times New Roman"/>
                <w:rPrChange w:id="3617" w:author="Daniel Noble" w:date="2023-06-30T12:50:00Z">
                  <w:rPr>
                    <w:ins w:id="3618" w:author="Daniel Noble" w:date="2023-06-30T12:44:00Z"/>
                  </w:rPr>
                </w:rPrChange>
              </w:rPr>
              <w:pPrChange w:id="36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0" w:author="Daniel Noble" w:date="2023-06-30T12:44:00Z"/>
                <w:rFonts w:ascii="Times New Roman" w:hAnsi="Times New Roman" w:cs="Times New Roman"/>
                <w:rPrChange w:id="3621" w:author="Daniel Noble" w:date="2023-06-30T12:50:00Z">
                  <w:rPr>
                    <w:ins w:id="3622" w:author="Daniel Noble" w:date="2023-06-30T12:44:00Z"/>
                  </w:rPr>
                </w:rPrChange>
              </w:rPr>
              <w:pPrChange w:id="36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4" w:author="Daniel Noble" w:date="2023-06-30T12:44:00Z">
              <w:r w:rsidRPr="00427B7F">
                <w:rPr>
                  <w:rFonts w:ascii="Times New Roman" w:eastAsia="Helvetica" w:hAnsi="Times New Roman" w:cs="Times New Roman"/>
                  <w:color w:val="000000"/>
                  <w:sz w:val="22"/>
                  <w:szCs w:val="22"/>
                  <w:rPrChange w:id="3625"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6" w:author="Daniel Noble" w:date="2023-06-30T12:44:00Z"/>
                <w:rFonts w:ascii="Times New Roman" w:hAnsi="Times New Roman" w:cs="Times New Roman"/>
                <w:rPrChange w:id="3627" w:author="Daniel Noble" w:date="2023-06-30T12:50:00Z">
                  <w:rPr>
                    <w:ins w:id="3628" w:author="Daniel Noble" w:date="2023-06-30T12:44:00Z"/>
                  </w:rPr>
                </w:rPrChange>
              </w:rPr>
              <w:pPrChange w:id="36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0" w:author="Daniel Noble" w:date="2023-06-30T12:44:00Z">
              <w:r w:rsidRPr="00427B7F">
                <w:rPr>
                  <w:rFonts w:ascii="Times New Roman" w:eastAsia="Helvetica" w:hAnsi="Times New Roman" w:cs="Times New Roman"/>
                  <w:color w:val="000000"/>
                  <w:sz w:val="22"/>
                  <w:szCs w:val="22"/>
                  <w:rPrChange w:id="3631"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2" w:author="Daniel Noble" w:date="2023-06-30T12:44:00Z"/>
                <w:rFonts w:ascii="Times New Roman" w:hAnsi="Times New Roman" w:cs="Times New Roman"/>
                <w:rPrChange w:id="3633" w:author="Daniel Noble" w:date="2023-06-30T12:50:00Z">
                  <w:rPr>
                    <w:ins w:id="3634" w:author="Daniel Noble" w:date="2023-06-30T12:44:00Z"/>
                  </w:rPr>
                </w:rPrChange>
              </w:rPr>
              <w:pPrChange w:id="36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6" w:author="Daniel Noble" w:date="2023-06-30T12:44:00Z">
              <w:r w:rsidRPr="00427B7F">
                <w:rPr>
                  <w:rFonts w:ascii="Times New Roman" w:eastAsia="Helvetica" w:hAnsi="Times New Roman" w:cs="Times New Roman"/>
                  <w:color w:val="000000"/>
                  <w:sz w:val="22"/>
                  <w:szCs w:val="22"/>
                  <w:rPrChange w:id="3637"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36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9" w:author="Daniel Noble" w:date="2023-06-30T12:44:00Z"/>
                <w:rFonts w:ascii="Times New Roman" w:hAnsi="Times New Roman" w:cs="Times New Roman"/>
                <w:rPrChange w:id="3640" w:author="Daniel Noble" w:date="2023-06-30T12:50:00Z">
                  <w:rPr>
                    <w:ins w:id="3641" w:author="Daniel Noble" w:date="2023-06-30T12:44:00Z"/>
                  </w:rPr>
                </w:rPrChange>
              </w:rPr>
              <w:pPrChange w:id="36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3" w:author="Daniel Noble" w:date="2023-06-30T12:44:00Z"/>
                <w:rFonts w:ascii="Times New Roman" w:hAnsi="Times New Roman" w:cs="Times New Roman"/>
                <w:rPrChange w:id="3644" w:author="Daniel Noble" w:date="2023-06-30T12:50:00Z">
                  <w:rPr>
                    <w:ins w:id="3645" w:author="Daniel Noble" w:date="2023-06-30T12:44:00Z"/>
                  </w:rPr>
                </w:rPrChange>
              </w:rPr>
              <w:pPrChange w:id="36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47" w:author="Daniel Noble" w:date="2023-06-30T12:44:00Z">
              <w:r w:rsidRPr="00427B7F">
                <w:rPr>
                  <w:rFonts w:ascii="Times New Roman" w:eastAsia="Helvetica" w:hAnsi="Times New Roman" w:cs="Times New Roman"/>
                  <w:color w:val="000000"/>
                  <w:sz w:val="22"/>
                  <w:szCs w:val="22"/>
                  <w:rPrChange w:id="3648"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9" w:author="Daniel Noble" w:date="2023-06-30T12:44:00Z"/>
                <w:rFonts w:ascii="Times New Roman" w:hAnsi="Times New Roman" w:cs="Times New Roman"/>
                <w:rPrChange w:id="3650" w:author="Daniel Noble" w:date="2023-06-30T12:50:00Z">
                  <w:rPr>
                    <w:ins w:id="3651" w:author="Daniel Noble" w:date="2023-06-30T12:44:00Z"/>
                  </w:rPr>
                </w:rPrChange>
              </w:rPr>
              <w:pPrChange w:id="36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3" w:author="Daniel Noble" w:date="2023-06-30T12:44:00Z">
              <w:r w:rsidRPr="00427B7F">
                <w:rPr>
                  <w:rFonts w:ascii="Times New Roman" w:eastAsia="Helvetica" w:hAnsi="Times New Roman" w:cs="Times New Roman"/>
                  <w:color w:val="000000"/>
                  <w:sz w:val="22"/>
                  <w:szCs w:val="22"/>
                  <w:rPrChange w:id="3654"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5" w:author="Daniel Noble" w:date="2023-06-30T12:44:00Z"/>
                <w:rFonts w:ascii="Times New Roman" w:hAnsi="Times New Roman" w:cs="Times New Roman"/>
                <w:rPrChange w:id="3656" w:author="Daniel Noble" w:date="2023-06-30T12:50:00Z">
                  <w:rPr>
                    <w:ins w:id="3657" w:author="Daniel Noble" w:date="2023-06-30T12:44:00Z"/>
                  </w:rPr>
                </w:rPrChange>
              </w:rPr>
              <w:pPrChange w:id="36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9" w:author="Daniel Noble" w:date="2023-06-30T12:44:00Z">
              <w:r w:rsidRPr="00427B7F">
                <w:rPr>
                  <w:rFonts w:ascii="Times New Roman" w:eastAsia="Helvetica" w:hAnsi="Times New Roman" w:cs="Times New Roman"/>
                  <w:color w:val="000000"/>
                  <w:sz w:val="22"/>
                  <w:szCs w:val="22"/>
                  <w:rPrChange w:id="3660"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36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2" w:author="Daniel Noble" w:date="2023-06-30T12:44:00Z"/>
                <w:rFonts w:ascii="Times New Roman" w:hAnsi="Times New Roman" w:cs="Times New Roman"/>
                <w:rPrChange w:id="3663" w:author="Daniel Noble" w:date="2023-06-30T12:50:00Z">
                  <w:rPr>
                    <w:ins w:id="3664" w:author="Daniel Noble" w:date="2023-06-30T12:44:00Z"/>
                  </w:rPr>
                </w:rPrChange>
              </w:rPr>
              <w:pPrChange w:id="36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6" w:author="Daniel Noble" w:date="2023-06-30T12:44:00Z"/>
                <w:rFonts w:ascii="Times New Roman" w:hAnsi="Times New Roman" w:cs="Times New Roman"/>
                <w:rPrChange w:id="3667" w:author="Daniel Noble" w:date="2023-06-30T12:50:00Z">
                  <w:rPr>
                    <w:ins w:id="3668" w:author="Daniel Noble" w:date="2023-06-30T12:44:00Z"/>
                  </w:rPr>
                </w:rPrChange>
              </w:rPr>
              <w:pPrChange w:id="36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0" w:author="Daniel Noble" w:date="2023-06-30T12:44:00Z">
              <w:r w:rsidRPr="00427B7F">
                <w:rPr>
                  <w:rFonts w:ascii="Times New Roman" w:eastAsia="Helvetica" w:hAnsi="Times New Roman" w:cs="Times New Roman"/>
                  <w:color w:val="000000"/>
                  <w:sz w:val="22"/>
                  <w:szCs w:val="22"/>
                  <w:rPrChange w:id="3671"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2" w:author="Daniel Noble" w:date="2023-06-30T12:44:00Z"/>
                <w:rFonts w:ascii="Times New Roman" w:hAnsi="Times New Roman" w:cs="Times New Roman"/>
                <w:rPrChange w:id="3673" w:author="Daniel Noble" w:date="2023-06-30T12:50:00Z">
                  <w:rPr>
                    <w:ins w:id="3674" w:author="Daniel Noble" w:date="2023-06-30T12:44:00Z"/>
                  </w:rPr>
                </w:rPrChange>
              </w:rPr>
              <w:pPrChange w:id="36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6" w:author="Daniel Noble" w:date="2023-06-30T12:44:00Z">
              <w:r w:rsidRPr="00427B7F">
                <w:rPr>
                  <w:rFonts w:ascii="Times New Roman" w:eastAsia="Helvetica" w:hAnsi="Times New Roman" w:cs="Times New Roman"/>
                  <w:color w:val="000000"/>
                  <w:sz w:val="22"/>
                  <w:szCs w:val="22"/>
                  <w:rPrChange w:id="3677"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8" w:author="Daniel Noble" w:date="2023-06-30T12:44:00Z"/>
                <w:rFonts w:ascii="Times New Roman" w:hAnsi="Times New Roman" w:cs="Times New Roman"/>
                <w:rPrChange w:id="3679" w:author="Daniel Noble" w:date="2023-06-30T12:50:00Z">
                  <w:rPr>
                    <w:ins w:id="3680" w:author="Daniel Noble" w:date="2023-06-30T12:44:00Z"/>
                  </w:rPr>
                </w:rPrChange>
              </w:rPr>
              <w:pPrChange w:id="36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82" w:author="Daniel Noble" w:date="2023-06-30T12:44:00Z">
              <w:r w:rsidRPr="00427B7F">
                <w:rPr>
                  <w:rFonts w:ascii="Times New Roman" w:eastAsia="Helvetica" w:hAnsi="Times New Roman" w:cs="Times New Roman"/>
                  <w:color w:val="000000"/>
                  <w:sz w:val="22"/>
                  <w:szCs w:val="22"/>
                  <w:rPrChange w:id="3683"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36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5" w:author="Daniel Noble" w:date="2023-06-30T12:44:00Z"/>
                <w:rFonts w:ascii="Times New Roman" w:hAnsi="Times New Roman" w:cs="Times New Roman"/>
                <w:rPrChange w:id="3686" w:author="Daniel Noble" w:date="2023-06-30T12:50:00Z">
                  <w:rPr>
                    <w:ins w:id="3687" w:author="Daniel Noble" w:date="2023-06-30T12:44:00Z"/>
                  </w:rPr>
                </w:rPrChange>
              </w:rPr>
              <w:pPrChange w:id="36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9" w:author="Daniel Noble" w:date="2023-06-30T12:44:00Z"/>
                <w:rFonts w:ascii="Times New Roman" w:hAnsi="Times New Roman" w:cs="Times New Roman"/>
                <w:rPrChange w:id="3690" w:author="Daniel Noble" w:date="2023-06-30T12:50:00Z">
                  <w:rPr>
                    <w:ins w:id="3691" w:author="Daniel Noble" w:date="2023-06-30T12:44:00Z"/>
                  </w:rPr>
                </w:rPrChange>
              </w:rPr>
              <w:pPrChange w:id="36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3" w:author="Daniel Noble" w:date="2023-06-30T12:44:00Z">
              <w:r w:rsidRPr="00427B7F">
                <w:rPr>
                  <w:rFonts w:ascii="Times New Roman" w:eastAsia="Helvetica" w:hAnsi="Times New Roman" w:cs="Times New Roman"/>
                  <w:color w:val="000000"/>
                  <w:sz w:val="22"/>
                  <w:szCs w:val="22"/>
                  <w:rPrChange w:id="3694"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5" w:author="Daniel Noble" w:date="2023-06-30T12:44:00Z"/>
                <w:rFonts w:ascii="Times New Roman" w:hAnsi="Times New Roman" w:cs="Times New Roman"/>
                <w:rPrChange w:id="3696" w:author="Daniel Noble" w:date="2023-06-30T12:50:00Z">
                  <w:rPr>
                    <w:ins w:id="3697" w:author="Daniel Noble" w:date="2023-06-30T12:44:00Z"/>
                  </w:rPr>
                </w:rPrChange>
              </w:rPr>
              <w:pPrChange w:id="36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99" w:author="Daniel Noble" w:date="2023-06-30T12:44:00Z">
              <w:r w:rsidRPr="00427B7F">
                <w:rPr>
                  <w:rFonts w:ascii="Times New Roman" w:eastAsia="Helvetica" w:hAnsi="Times New Roman" w:cs="Times New Roman"/>
                  <w:color w:val="000000"/>
                  <w:sz w:val="22"/>
                  <w:szCs w:val="22"/>
                  <w:rPrChange w:id="3700"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1" w:author="Daniel Noble" w:date="2023-06-30T12:44:00Z"/>
                <w:rFonts w:ascii="Times New Roman" w:hAnsi="Times New Roman" w:cs="Times New Roman"/>
                <w:rPrChange w:id="3702" w:author="Daniel Noble" w:date="2023-06-30T12:50:00Z">
                  <w:rPr>
                    <w:ins w:id="3703" w:author="Daniel Noble" w:date="2023-06-30T12:44:00Z"/>
                  </w:rPr>
                </w:rPrChange>
              </w:rPr>
              <w:pPrChange w:id="37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5" w:author="Daniel Noble" w:date="2023-06-30T12:44:00Z">
              <w:r w:rsidRPr="00427B7F">
                <w:rPr>
                  <w:rFonts w:ascii="Times New Roman" w:eastAsia="Helvetica" w:hAnsi="Times New Roman" w:cs="Times New Roman"/>
                  <w:color w:val="000000"/>
                  <w:sz w:val="22"/>
                  <w:szCs w:val="22"/>
                  <w:rPrChange w:id="3706"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37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8" w:author="Daniel Noble" w:date="2023-06-30T12:44:00Z"/>
                <w:rFonts w:ascii="Times New Roman" w:hAnsi="Times New Roman" w:cs="Times New Roman"/>
                <w:rPrChange w:id="3709" w:author="Daniel Noble" w:date="2023-06-30T12:50:00Z">
                  <w:rPr>
                    <w:ins w:id="3710" w:author="Daniel Noble" w:date="2023-06-30T12:44:00Z"/>
                  </w:rPr>
                </w:rPrChange>
              </w:rPr>
              <w:pPrChange w:id="37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2" w:author="Daniel Noble" w:date="2023-06-30T12:44:00Z"/>
                <w:rFonts w:ascii="Times New Roman" w:hAnsi="Times New Roman" w:cs="Times New Roman"/>
                <w:rPrChange w:id="3713" w:author="Daniel Noble" w:date="2023-06-30T12:50:00Z">
                  <w:rPr>
                    <w:ins w:id="3714" w:author="Daniel Noble" w:date="2023-06-30T12:44:00Z"/>
                  </w:rPr>
                </w:rPrChange>
              </w:rPr>
              <w:pPrChange w:id="37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6" w:author="Daniel Noble" w:date="2023-06-30T12:44:00Z">
              <w:r w:rsidRPr="00427B7F">
                <w:rPr>
                  <w:rFonts w:ascii="Times New Roman" w:eastAsia="Helvetica" w:hAnsi="Times New Roman" w:cs="Times New Roman"/>
                  <w:color w:val="000000"/>
                  <w:sz w:val="22"/>
                  <w:szCs w:val="22"/>
                  <w:rPrChange w:id="3717"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8" w:author="Daniel Noble" w:date="2023-06-30T12:44:00Z"/>
                <w:rFonts w:ascii="Times New Roman" w:hAnsi="Times New Roman" w:cs="Times New Roman"/>
                <w:rPrChange w:id="3719" w:author="Daniel Noble" w:date="2023-06-30T12:50:00Z">
                  <w:rPr>
                    <w:ins w:id="3720" w:author="Daniel Noble" w:date="2023-06-30T12:44:00Z"/>
                  </w:rPr>
                </w:rPrChange>
              </w:rPr>
              <w:pPrChange w:id="37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2" w:author="Daniel Noble" w:date="2023-06-30T12:44:00Z">
              <w:r w:rsidRPr="00427B7F">
                <w:rPr>
                  <w:rFonts w:ascii="Times New Roman" w:eastAsia="Helvetica" w:hAnsi="Times New Roman" w:cs="Times New Roman"/>
                  <w:color w:val="000000"/>
                  <w:sz w:val="22"/>
                  <w:szCs w:val="22"/>
                  <w:rPrChange w:id="3723"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4" w:author="Daniel Noble" w:date="2023-06-30T12:44:00Z"/>
                <w:rFonts w:ascii="Times New Roman" w:hAnsi="Times New Roman" w:cs="Times New Roman"/>
                <w:rPrChange w:id="3725" w:author="Daniel Noble" w:date="2023-06-30T12:50:00Z">
                  <w:rPr>
                    <w:ins w:id="3726" w:author="Daniel Noble" w:date="2023-06-30T12:44:00Z"/>
                  </w:rPr>
                </w:rPrChange>
              </w:rPr>
              <w:pPrChange w:id="37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8" w:author="Daniel Noble" w:date="2023-06-30T12:44:00Z">
              <w:r w:rsidRPr="00427B7F">
                <w:rPr>
                  <w:rFonts w:ascii="Times New Roman" w:eastAsia="Helvetica" w:hAnsi="Times New Roman" w:cs="Times New Roman"/>
                  <w:color w:val="000000"/>
                  <w:sz w:val="22"/>
                  <w:szCs w:val="22"/>
                  <w:rPrChange w:id="3729"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37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1" w:author="Daniel Noble" w:date="2023-06-30T12:44:00Z"/>
                <w:rFonts w:ascii="Times New Roman" w:hAnsi="Times New Roman" w:cs="Times New Roman"/>
                <w:rPrChange w:id="3732" w:author="Daniel Noble" w:date="2023-06-30T12:50:00Z">
                  <w:rPr>
                    <w:ins w:id="3733" w:author="Daniel Noble" w:date="2023-06-30T12:44:00Z"/>
                  </w:rPr>
                </w:rPrChange>
              </w:rPr>
              <w:pPrChange w:id="37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5" w:author="Daniel Noble" w:date="2023-06-30T12:44:00Z"/>
                <w:rFonts w:ascii="Times New Roman" w:hAnsi="Times New Roman" w:cs="Times New Roman"/>
                <w:rPrChange w:id="3736" w:author="Daniel Noble" w:date="2023-06-30T12:50:00Z">
                  <w:rPr>
                    <w:ins w:id="3737" w:author="Daniel Noble" w:date="2023-06-30T12:44:00Z"/>
                  </w:rPr>
                </w:rPrChange>
              </w:rPr>
              <w:pPrChange w:id="37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39" w:author="Daniel Noble" w:date="2023-06-30T12:44:00Z">
              <w:r w:rsidRPr="00427B7F">
                <w:rPr>
                  <w:rFonts w:ascii="Times New Roman" w:eastAsia="Helvetica" w:hAnsi="Times New Roman" w:cs="Times New Roman"/>
                  <w:color w:val="000000"/>
                  <w:sz w:val="22"/>
                  <w:szCs w:val="22"/>
                  <w:rPrChange w:id="3740"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1" w:author="Daniel Noble" w:date="2023-06-30T12:44:00Z"/>
                <w:rFonts w:ascii="Times New Roman" w:hAnsi="Times New Roman" w:cs="Times New Roman"/>
                <w:rPrChange w:id="3742" w:author="Daniel Noble" w:date="2023-06-30T12:50:00Z">
                  <w:rPr>
                    <w:ins w:id="3743" w:author="Daniel Noble" w:date="2023-06-30T12:44:00Z"/>
                  </w:rPr>
                </w:rPrChange>
              </w:rPr>
              <w:pPrChange w:id="37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5" w:author="Daniel Noble" w:date="2023-06-30T12:44:00Z">
              <w:r w:rsidRPr="00427B7F">
                <w:rPr>
                  <w:rFonts w:ascii="Times New Roman" w:eastAsia="Helvetica" w:hAnsi="Times New Roman" w:cs="Times New Roman"/>
                  <w:color w:val="000000"/>
                  <w:sz w:val="22"/>
                  <w:szCs w:val="22"/>
                  <w:rPrChange w:id="3746"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7" w:author="Daniel Noble" w:date="2023-06-30T12:44:00Z"/>
                <w:rFonts w:ascii="Times New Roman" w:hAnsi="Times New Roman" w:cs="Times New Roman"/>
                <w:rPrChange w:id="3748" w:author="Daniel Noble" w:date="2023-06-30T12:50:00Z">
                  <w:rPr>
                    <w:ins w:id="3749" w:author="Daniel Noble" w:date="2023-06-30T12:44:00Z"/>
                  </w:rPr>
                </w:rPrChange>
              </w:rPr>
              <w:pPrChange w:id="37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51" w:author="Daniel Noble" w:date="2023-06-30T12:44:00Z">
              <w:r w:rsidRPr="00427B7F">
                <w:rPr>
                  <w:rFonts w:ascii="Times New Roman" w:eastAsia="Helvetica" w:hAnsi="Times New Roman" w:cs="Times New Roman"/>
                  <w:color w:val="000000"/>
                  <w:sz w:val="22"/>
                  <w:szCs w:val="22"/>
                  <w:rPrChange w:id="3752"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37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4" w:author="Daniel Noble" w:date="2023-06-30T12:44:00Z"/>
                <w:rFonts w:ascii="Times New Roman" w:hAnsi="Times New Roman" w:cs="Times New Roman"/>
                <w:rPrChange w:id="3755" w:author="Daniel Noble" w:date="2023-06-30T12:50:00Z">
                  <w:rPr>
                    <w:ins w:id="3756" w:author="Daniel Noble" w:date="2023-06-30T12:44:00Z"/>
                  </w:rPr>
                </w:rPrChange>
              </w:rPr>
              <w:pPrChange w:id="37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8" w:author="Daniel Noble" w:date="2023-06-30T12:44:00Z"/>
                <w:rFonts w:ascii="Times New Roman" w:hAnsi="Times New Roman" w:cs="Times New Roman"/>
                <w:rPrChange w:id="3759" w:author="Daniel Noble" w:date="2023-06-30T12:50:00Z">
                  <w:rPr>
                    <w:ins w:id="3760" w:author="Daniel Noble" w:date="2023-06-30T12:44:00Z"/>
                  </w:rPr>
                </w:rPrChange>
              </w:rPr>
              <w:pPrChange w:id="37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2" w:author="Daniel Noble" w:date="2023-06-30T12:44:00Z">
              <w:r w:rsidRPr="00427B7F">
                <w:rPr>
                  <w:rFonts w:ascii="Times New Roman" w:eastAsia="Helvetica" w:hAnsi="Times New Roman" w:cs="Times New Roman"/>
                  <w:color w:val="000000"/>
                  <w:sz w:val="22"/>
                  <w:szCs w:val="22"/>
                  <w:rPrChange w:id="3763"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4" w:author="Daniel Noble" w:date="2023-06-30T12:44:00Z"/>
                <w:rFonts w:ascii="Times New Roman" w:hAnsi="Times New Roman" w:cs="Times New Roman"/>
                <w:rPrChange w:id="3765" w:author="Daniel Noble" w:date="2023-06-30T12:50:00Z">
                  <w:rPr>
                    <w:ins w:id="3766" w:author="Daniel Noble" w:date="2023-06-30T12:44:00Z"/>
                  </w:rPr>
                </w:rPrChange>
              </w:rPr>
              <w:pPrChange w:id="37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8" w:author="Daniel Noble" w:date="2023-06-30T12:44:00Z">
              <w:r w:rsidRPr="00427B7F">
                <w:rPr>
                  <w:rFonts w:ascii="Times New Roman" w:eastAsia="Helvetica" w:hAnsi="Times New Roman" w:cs="Times New Roman"/>
                  <w:color w:val="000000"/>
                  <w:sz w:val="22"/>
                  <w:szCs w:val="22"/>
                  <w:rPrChange w:id="3769"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0" w:author="Daniel Noble" w:date="2023-06-30T12:44:00Z"/>
                <w:rFonts w:ascii="Times New Roman" w:hAnsi="Times New Roman" w:cs="Times New Roman"/>
                <w:rPrChange w:id="3771" w:author="Daniel Noble" w:date="2023-06-30T12:50:00Z">
                  <w:rPr>
                    <w:ins w:id="3772" w:author="Daniel Noble" w:date="2023-06-30T12:44:00Z"/>
                  </w:rPr>
                </w:rPrChange>
              </w:rPr>
              <w:pPrChange w:id="37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4" w:author="Daniel Noble" w:date="2023-06-30T12:44:00Z">
              <w:r w:rsidRPr="00427B7F">
                <w:rPr>
                  <w:rFonts w:ascii="Times New Roman" w:eastAsia="Helvetica" w:hAnsi="Times New Roman" w:cs="Times New Roman"/>
                  <w:color w:val="000000"/>
                  <w:sz w:val="22"/>
                  <w:szCs w:val="22"/>
                  <w:rPrChange w:id="3775"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37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7" w:author="Daniel Noble" w:date="2023-06-30T12:44:00Z"/>
                <w:rFonts w:ascii="Times New Roman" w:hAnsi="Times New Roman" w:cs="Times New Roman"/>
                <w:rPrChange w:id="3778" w:author="Daniel Noble" w:date="2023-06-30T12:50:00Z">
                  <w:rPr>
                    <w:ins w:id="3779" w:author="Daniel Noble" w:date="2023-06-30T12:44:00Z"/>
                  </w:rPr>
                </w:rPrChange>
              </w:rPr>
              <w:pPrChange w:id="37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1" w:author="Daniel Noble" w:date="2023-06-30T12:44:00Z"/>
                <w:rFonts w:ascii="Times New Roman" w:hAnsi="Times New Roman" w:cs="Times New Roman"/>
                <w:rPrChange w:id="3782" w:author="Daniel Noble" w:date="2023-06-30T12:50:00Z">
                  <w:rPr>
                    <w:ins w:id="3783" w:author="Daniel Noble" w:date="2023-06-30T12:44:00Z"/>
                  </w:rPr>
                </w:rPrChange>
              </w:rPr>
              <w:pPrChange w:id="37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5" w:author="Daniel Noble" w:date="2023-06-30T12:44:00Z">
              <w:r w:rsidRPr="00427B7F">
                <w:rPr>
                  <w:rFonts w:ascii="Times New Roman" w:eastAsia="Helvetica" w:hAnsi="Times New Roman" w:cs="Times New Roman"/>
                  <w:color w:val="000000"/>
                  <w:sz w:val="22"/>
                  <w:szCs w:val="22"/>
                  <w:rPrChange w:id="3786"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7" w:author="Daniel Noble" w:date="2023-06-30T12:44:00Z"/>
                <w:rFonts w:ascii="Times New Roman" w:hAnsi="Times New Roman" w:cs="Times New Roman"/>
                <w:rPrChange w:id="3788" w:author="Daniel Noble" w:date="2023-06-30T12:50:00Z">
                  <w:rPr>
                    <w:ins w:id="3789" w:author="Daniel Noble" w:date="2023-06-30T12:44:00Z"/>
                  </w:rPr>
                </w:rPrChange>
              </w:rPr>
              <w:pPrChange w:id="37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1" w:author="Daniel Noble" w:date="2023-06-30T12:44:00Z">
              <w:r w:rsidRPr="00427B7F">
                <w:rPr>
                  <w:rFonts w:ascii="Times New Roman" w:eastAsia="Helvetica" w:hAnsi="Times New Roman" w:cs="Times New Roman"/>
                  <w:color w:val="000000"/>
                  <w:sz w:val="22"/>
                  <w:szCs w:val="22"/>
                  <w:rPrChange w:id="3792"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3" w:author="Daniel Noble" w:date="2023-06-30T12:44:00Z"/>
                <w:rFonts w:ascii="Times New Roman" w:hAnsi="Times New Roman" w:cs="Times New Roman"/>
                <w:rPrChange w:id="3794" w:author="Daniel Noble" w:date="2023-06-30T12:50:00Z">
                  <w:rPr>
                    <w:ins w:id="3795" w:author="Daniel Noble" w:date="2023-06-30T12:44:00Z"/>
                  </w:rPr>
                </w:rPrChange>
              </w:rPr>
              <w:pPrChange w:id="37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7" w:author="Daniel Noble" w:date="2023-06-30T12:44:00Z">
              <w:r w:rsidRPr="00427B7F">
                <w:rPr>
                  <w:rFonts w:ascii="Times New Roman" w:eastAsia="Helvetica" w:hAnsi="Times New Roman" w:cs="Times New Roman"/>
                  <w:color w:val="000000"/>
                  <w:sz w:val="22"/>
                  <w:szCs w:val="22"/>
                  <w:rPrChange w:id="3798"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37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0" w:author="Daniel Noble" w:date="2023-06-30T12:44:00Z"/>
                <w:rFonts w:ascii="Times New Roman" w:hAnsi="Times New Roman" w:cs="Times New Roman"/>
                <w:rPrChange w:id="3801" w:author="Daniel Noble" w:date="2023-06-30T12:50:00Z">
                  <w:rPr>
                    <w:ins w:id="3802" w:author="Daniel Noble" w:date="2023-06-30T12:44:00Z"/>
                  </w:rPr>
                </w:rPrChange>
              </w:rPr>
              <w:pPrChange w:id="38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4" w:author="Daniel Noble" w:date="2023-06-30T12:44:00Z"/>
                <w:rFonts w:ascii="Times New Roman" w:hAnsi="Times New Roman" w:cs="Times New Roman"/>
                <w:rPrChange w:id="3805" w:author="Daniel Noble" w:date="2023-06-30T12:50:00Z">
                  <w:rPr>
                    <w:ins w:id="3806" w:author="Daniel Noble" w:date="2023-06-30T12:44:00Z"/>
                  </w:rPr>
                </w:rPrChange>
              </w:rPr>
              <w:pPrChange w:id="38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08" w:author="Daniel Noble" w:date="2023-06-30T12:44:00Z">
              <w:r w:rsidRPr="00427B7F">
                <w:rPr>
                  <w:rFonts w:ascii="Times New Roman" w:eastAsia="Helvetica" w:hAnsi="Times New Roman" w:cs="Times New Roman"/>
                  <w:color w:val="000000"/>
                  <w:sz w:val="22"/>
                  <w:szCs w:val="22"/>
                  <w:rPrChange w:id="3809"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0" w:author="Daniel Noble" w:date="2023-06-30T12:44:00Z"/>
                <w:rFonts w:ascii="Times New Roman" w:hAnsi="Times New Roman" w:cs="Times New Roman"/>
                <w:rPrChange w:id="3811" w:author="Daniel Noble" w:date="2023-06-30T12:50:00Z">
                  <w:rPr>
                    <w:ins w:id="3812" w:author="Daniel Noble" w:date="2023-06-30T12:44:00Z"/>
                  </w:rPr>
                </w:rPrChange>
              </w:rPr>
              <w:pPrChange w:id="38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4" w:author="Daniel Noble" w:date="2023-06-30T12:44:00Z">
              <w:r w:rsidRPr="00427B7F">
                <w:rPr>
                  <w:rFonts w:ascii="Times New Roman" w:eastAsia="Helvetica" w:hAnsi="Times New Roman" w:cs="Times New Roman"/>
                  <w:color w:val="000000"/>
                  <w:sz w:val="22"/>
                  <w:szCs w:val="22"/>
                  <w:rPrChange w:id="3815"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6" w:author="Daniel Noble" w:date="2023-06-30T12:44:00Z"/>
                <w:rFonts w:ascii="Times New Roman" w:hAnsi="Times New Roman" w:cs="Times New Roman"/>
                <w:rPrChange w:id="3817" w:author="Daniel Noble" w:date="2023-06-30T12:50:00Z">
                  <w:rPr>
                    <w:ins w:id="3818" w:author="Daniel Noble" w:date="2023-06-30T12:44:00Z"/>
                  </w:rPr>
                </w:rPrChange>
              </w:rPr>
              <w:pPrChange w:id="38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0" w:author="Daniel Noble" w:date="2023-06-30T12:44:00Z">
              <w:r w:rsidRPr="00427B7F">
                <w:rPr>
                  <w:rFonts w:ascii="Times New Roman" w:eastAsia="Helvetica" w:hAnsi="Times New Roman" w:cs="Times New Roman"/>
                  <w:color w:val="000000"/>
                  <w:sz w:val="22"/>
                  <w:szCs w:val="22"/>
                  <w:rPrChange w:id="3821"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38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3" w:author="Daniel Noble" w:date="2023-06-30T12:44:00Z"/>
                <w:rFonts w:ascii="Times New Roman" w:hAnsi="Times New Roman" w:cs="Times New Roman"/>
                <w:rPrChange w:id="3824" w:author="Daniel Noble" w:date="2023-06-30T12:50:00Z">
                  <w:rPr>
                    <w:ins w:id="3825" w:author="Daniel Noble" w:date="2023-06-30T12:44:00Z"/>
                  </w:rPr>
                </w:rPrChange>
              </w:rPr>
              <w:pPrChange w:id="38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7" w:author="Daniel Noble" w:date="2023-06-30T12:44:00Z"/>
                <w:rFonts w:ascii="Times New Roman" w:hAnsi="Times New Roman" w:cs="Times New Roman"/>
                <w:rPrChange w:id="3828" w:author="Daniel Noble" w:date="2023-06-30T12:50:00Z">
                  <w:rPr>
                    <w:ins w:id="3829" w:author="Daniel Noble" w:date="2023-06-30T12:44:00Z"/>
                  </w:rPr>
                </w:rPrChange>
              </w:rPr>
              <w:pPrChange w:id="38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1" w:author="Daniel Noble" w:date="2023-06-30T12:44:00Z">
              <w:r w:rsidRPr="00427B7F">
                <w:rPr>
                  <w:rFonts w:ascii="Times New Roman" w:eastAsia="Helvetica" w:hAnsi="Times New Roman" w:cs="Times New Roman"/>
                  <w:color w:val="000000"/>
                  <w:sz w:val="22"/>
                  <w:szCs w:val="22"/>
                  <w:rPrChange w:id="3832"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3" w:author="Daniel Noble" w:date="2023-06-30T12:44:00Z"/>
                <w:rFonts w:ascii="Times New Roman" w:hAnsi="Times New Roman" w:cs="Times New Roman"/>
                <w:rPrChange w:id="3834" w:author="Daniel Noble" w:date="2023-06-30T12:50:00Z">
                  <w:rPr>
                    <w:ins w:id="3835" w:author="Daniel Noble" w:date="2023-06-30T12:44:00Z"/>
                  </w:rPr>
                </w:rPrChange>
              </w:rPr>
              <w:pPrChange w:id="38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7" w:author="Daniel Noble" w:date="2023-06-30T12:44:00Z">
              <w:r w:rsidRPr="00427B7F">
                <w:rPr>
                  <w:rFonts w:ascii="Times New Roman" w:eastAsia="Helvetica" w:hAnsi="Times New Roman" w:cs="Times New Roman"/>
                  <w:color w:val="000000"/>
                  <w:sz w:val="22"/>
                  <w:szCs w:val="22"/>
                  <w:rPrChange w:id="3838"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9" w:author="Daniel Noble" w:date="2023-06-30T12:44:00Z"/>
                <w:rFonts w:ascii="Times New Roman" w:hAnsi="Times New Roman" w:cs="Times New Roman"/>
                <w:rPrChange w:id="3840" w:author="Daniel Noble" w:date="2023-06-30T12:50:00Z">
                  <w:rPr>
                    <w:ins w:id="3841" w:author="Daniel Noble" w:date="2023-06-30T12:44:00Z"/>
                  </w:rPr>
                </w:rPrChange>
              </w:rPr>
              <w:pPrChange w:id="38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43" w:author="Daniel Noble" w:date="2023-06-30T12:44:00Z">
              <w:r w:rsidRPr="00427B7F">
                <w:rPr>
                  <w:rFonts w:ascii="Times New Roman" w:eastAsia="Helvetica" w:hAnsi="Times New Roman" w:cs="Times New Roman"/>
                  <w:color w:val="000000"/>
                  <w:sz w:val="22"/>
                  <w:szCs w:val="22"/>
                  <w:rPrChange w:id="3844"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38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6" w:author="Daniel Noble" w:date="2023-06-30T12:44:00Z"/>
                <w:rFonts w:ascii="Times New Roman" w:hAnsi="Times New Roman" w:cs="Times New Roman"/>
                <w:rPrChange w:id="3847" w:author="Daniel Noble" w:date="2023-06-30T12:50:00Z">
                  <w:rPr>
                    <w:ins w:id="3848" w:author="Daniel Noble" w:date="2023-06-30T12:44:00Z"/>
                  </w:rPr>
                </w:rPrChange>
              </w:rPr>
              <w:pPrChange w:id="38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0" w:author="Daniel Noble" w:date="2023-06-30T12:44:00Z"/>
                <w:rFonts w:ascii="Times New Roman" w:hAnsi="Times New Roman" w:cs="Times New Roman"/>
                <w:rPrChange w:id="3851" w:author="Daniel Noble" w:date="2023-06-30T12:50:00Z">
                  <w:rPr>
                    <w:ins w:id="3852" w:author="Daniel Noble" w:date="2023-06-30T12:44:00Z"/>
                  </w:rPr>
                </w:rPrChange>
              </w:rPr>
              <w:pPrChange w:id="38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4" w:author="Daniel Noble" w:date="2023-06-30T12:44:00Z">
              <w:r w:rsidRPr="00427B7F">
                <w:rPr>
                  <w:rFonts w:ascii="Times New Roman" w:eastAsia="Helvetica" w:hAnsi="Times New Roman" w:cs="Times New Roman"/>
                  <w:color w:val="000000"/>
                  <w:sz w:val="22"/>
                  <w:szCs w:val="22"/>
                  <w:rPrChange w:id="3855"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6" w:author="Daniel Noble" w:date="2023-06-30T12:44:00Z"/>
                <w:rFonts w:ascii="Times New Roman" w:hAnsi="Times New Roman" w:cs="Times New Roman"/>
                <w:rPrChange w:id="3857" w:author="Daniel Noble" w:date="2023-06-30T12:50:00Z">
                  <w:rPr>
                    <w:ins w:id="3858" w:author="Daniel Noble" w:date="2023-06-30T12:44:00Z"/>
                  </w:rPr>
                </w:rPrChange>
              </w:rPr>
              <w:pPrChange w:id="38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0" w:author="Daniel Noble" w:date="2023-06-30T12:44:00Z">
              <w:r w:rsidRPr="00427B7F">
                <w:rPr>
                  <w:rFonts w:ascii="Times New Roman" w:eastAsia="Helvetica" w:hAnsi="Times New Roman" w:cs="Times New Roman"/>
                  <w:color w:val="000000"/>
                  <w:sz w:val="22"/>
                  <w:szCs w:val="22"/>
                  <w:rPrChange w:id="3861"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2" w:author="Daniel Noble" w:date="2023-06-30T12:44:00Z"/>
                <w:rFonts w:ascii="Times New Roman" w:hAnsi="Times New Roman" w:cs="Times New Roman"/>
                <w:rPrChange w:id="3863" w:author="Daniel Noble" w:date="2023-06-30T12:50:00Z">
                  <w:rPr>
                    <w:ins w:id="3864" w:author="Daniel Noble" w:date="2023-06-30T12:44:00Z"/>
                  </w:rPr>
                </w:rPrChange>
              </w:rPr>
              <w:pPrChange w:id="38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6" w:author="Daniel Noble" w:date="2023-06-30T12:44:00Z">
              <w:r w:rsidRPr="00427B7F">
                <w:rPr>
                  <w:rFonts w:ascii="Times New Roman" w:eastAsia="Helvetica" w:hAnsi="Times New Roman" w:cs="Times New Roman"/>
                  <w:color w:val="000000"/>
                  <w:sz w:val="22"/>
                  <w:szCs w:val="22"/>
                  <w:rPrChange w:id="3867"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38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9" w:author="Daniel Noble" w:date="2023-06-30T12:44:00Z"/>
                <w:rFonts w:ascii="Times New Roman" w:hAnsi="Times New Roman" w:cs="Times New Roman"/>
                <w:rPrChange w:id="3870" w:author="Daniel Noble" w:date="2023-06-30T12:50:00Z">
                  <w:rPr>
                    <w:ins w:id="3871" w:author="Daniel Noble" w:date="2023-06-30T12:44:00Z"/>
                  </w:rPr>
                </w:rPrChange>
              </w:rPr>
              <w:pPrChange w:id="38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3" w:author="Daniel Noble" w:date="2023-06-30T12:44:00Z"/>
                <w:rFonts w:ascii="Times New Roman" w:hAnsi="Times New Roman" w:cs="Times New Roman"/>
                <w:rPrChange w:id="3874" w:author="Daniel Noble" w:date="2023-06-30T12:50:00Z">
                  <w:rPr>
                    <w:ins w:id="3875" w:author="Daniel Noble" w:date="2023-06-30T12:44:00Z"/>
                  </w:rPr>
                </w:rPrChange>
              </w:rPr>
              <w:pPrChange w:id="38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77" w:author="Daniel Noble" w:date="2023-06-30T12:44:00Z">
              <w:r w:rsidRPr="00427B7F">
                <w:rPr>
                  <w:rFonts w:ascii="Times New Roman" w:eastAsia="Helvetica" w:hAnsi="Times New Roman" w:cs="Times New Roman"/>
                  <w:color w:val="000000"/>
                  <w:sz w:val="22"/>
                  <w:szCs w:val="22"/>
                  <w:rPrChange w:id="3878"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9" w:author="Daniel Noble" w:date="2023-06-30T12:44:00Z"/>
                <w:rFonts w:ascii="Times New Roman" w:hAnsi="Times New Roman" w:cs="Times New Roman"/>
                <w:rPrChange w:id="3880" w:author="Daniel Noble" w:date="2023-06-30T12:50:00Z">
                  <w:rPr>
                    <w:ins w:id="3881" w:author="Daniel Noble" w:date="2023-06-30T12:44:00Z"/>
                  </w:rPr>
                </w:rPrChange>
              </w:rPr>
              <w:pPrChange w:id="38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3" w:author="Daniel Noble" w:date="2023-06-30T12:44:00Z">
              <w:r w:rsidRPr="00427B7F">
                <w:rPr>
                  <w:rFonts w:ascii="Times New Roman" w:eastAsia="Helvetica" w:hAnsi="Times New Roman" w:cs="Times New Roman"/>
                  <w:color w:val="000000"/>
                  <w:sz w:val="22"/>
                  <w:szCs w:val="22"/>
                  <w:rPrChange w:id="3884"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5" w:author="Daniel Noble" w:date="2023-06-30T12:44:00Z"/>
                <w:rFonts w:ascii="Times New Roman" w:hAnsi="Times New Roman" w:cs="Times New Roman"/>
                <w:rPrChange w:id="3886" w:author="Daniel Noble" w:date="2023-06-30T12:50:00Z">
                  <w:rPr>
                    <w:ins w:id="3887" w:author="Daniel Noble" w:date="2023-06-30T12:44:00Z"/>
                  </w:rPr>
                </w:rPrChange>
              </w:rPr>
              <w:pPrChange w:id="38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9" w:author="Daniel Noble" w:date="2023-06-30T12:44:00Z">
              <w:r w:rsidRPr="00427B7F">
                <w:rPr>
                  <w:rFonts w:ascii="Times New Roman" w:eastAsia="Helvetica" w:hAnsi="Times New Roman" w:cs="Times New Roman"/>
                  <w:color w:val="000000"/>
                  <w:sz w:val="22"/>
                  <w:szCs w:val="22"/>
                  <w:rPrChange w:id="3890"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38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2" w:author="Daniel Noble" w:date="2023-06-30T12:44:00Z"/>
                <w:rFonts w:ascii="Times New Roman" w:hAnsi="Times New Roman" w:cs="Times New Roman"/>
                <w:rPrChange w:id="3893" w:author="Daniel Noble" w:date="2023-06-30T12:50:00Z">
                  <w:rPr>
                    <w:ins w:id="3894" w:author="Daniel Noble" w:date="2023-06-30T12:44:00Z"/>
                  </w:rPr>
                </w:rPrChange>
              </w:rPr>
              <w:pPrChange w:id="38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6" w:author="Daniel Noble" w:date="2023-06-30T12:44:00Z"/>
                <w:rFonts w:ascii="Times New Roman" w:hAnsi="Times New Roman" w:cs="Times New Roman"/>
                <w:rPrChange w:id="3897" w:author="Daniel Noble" w:date="2023-06-30T12:50:00Z">
                  <w:rPr>
                    <w:ins w:id="3898" w:author="Daniel Noble" w:date="2023-06-30T12:44:00Z"/>
                  </w:rPr>
                </w:rPrChange>
              </w:rPr>
              <w:pPrChange w:id="38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0" w:author="Daniel Noble" w:date="2023-06-30T12:44:00Z">
              <w:r w:rsidRPr="00427B7F">
                <w:rPr>
                  <w:rFonts w:ascii="Times New Roman" w:eastAsia="Helvetica" w:hAnsi="Times New Roman" w:cs="Times New Roman"/>
                  <w:color w:val="000000"/>
                  <w:sz w:val="22"/>
                  <w:szCs w:val="22"/>
                  <w:rPrChange w:id="3901"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2" w:author="Daniel Noble" w:date="2023-06-30T12:44:00Z"/>
                <w:rFonts w:ascii="Times New Roman" w:hAnsi="Times New Roman" w:cs="Times New Roman"/>
                <w:rPrChange w:id="3903" w:author="Daniel Noble" w:date="2023-06-30T12:50:00Z">
                  <w:rPr>
                    <w:ins w:id="3904" w:author="Daniel Noble" w:date="2023-06-30T12:44:00Z"/>
                  </w:rPr>
                </w:rPrChange>
              </w:rPr>
              <w:pPrChange w:id="39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6" w:author="Daniel Noble" w:date="2023-06-30T12:44:00Z">
              <w:r w:rsidRPr="00427B7F">
                <w:rPr>
                  <w:rFonts w:ascii="Times New Roman" w:eastAsia="Helvetica" w:hAnsi="Times New Roman" w:cs="Times New Roman"/>
                  <w:color w:val="000000"/>
                  <w:sz w:val="22"/>
                  <w:szCs w:val="22"/>
                  <w:rPrChange w:id="3907"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8" w:author="Daniel Noble" w:date="2023-06-30T12:44:00Z"/>
                <w:rFonts w:ascii="Times New Roman" w:hAnsi="Times New Roman" w:cs="Times New Roman"/>
                <w:rPrChange w:id="3909" w:author="Daniel Noble" w:date="2023-06-30T12:50:00Z">
                  <w:rPr>
                    <w:ins w:id="3910" w:author="Daniel Noble" w:date="2023-06-30T12:44:00Z"/>
                  </w:rPr>
                </w:rPrChange>
              </w:rPr>
              <w:pPrChange w:id="39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12" w:author="Daniel Noble" w:date="2023-06-30T12:44:00Z">
              <w:r w:rsidRPr="00427B7F">
                <w:rPr>
                  <w:rFonts w:ascii="Times New Roman" w:eastAsia="Helvetica" w:hAnsi="Times New Roman" w:cs="Times New Roman"/>
                  <w:color w:val="000000"/>
                  <w:sz w:val="22"/>
                  <w:szCs w:val="22"/>
                  <w:rPrChange w:id="3913"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39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5" w:author="Daniel Noble" w:date="2023-06-30T12:44:00Z"/>
                <w:rFonts w:ascii="Times New Roman" w:hAnsi="Times New Roman" w:cs="Times New Roman"/>
                <w:rPrChange w:id="3916" w:author="Daniel Noble" w:date="2023-06-30T12:50:00Z">
                  <w:rPr>
                    <w:ins w:id="3917" w:author="Daniel Noble" w:date="2023-06-30T12:44:00Z"/>
                  </w:rPr>
                </w:rPrChange>
              </w:rPr>
              <w:pPrChange w:id="39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9" w:author="Daniel Noble" w:date="2023-06-30T12:44:00Z"/>
                <w:rFonts w:ascii="Times New Roman" w:hAnsi="Times New Roman" w:cs="Times New Roman"/>
                <w:rPrChange w:id="3920" w:author="Daniel Noble" w:date="2023-06-30T12:50:00Z">
                  <w:rPr>
                    <w:ins w:id="3921" w:author="Daniel Noble" w:date="2023-06-30T12:44:00Z"/>
                  </w:rPr>
                </w:rPrChange>
              </w:rPr>
              <w:pPrChange w:id="39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3" w:author="Daniel Noble" w:date="2023-06-30T12:44:00Z">
              <w:r w:rsidRPr="00427B7F">
                <w:rPr>
                  <w:rFonts w:ascii="Times New Roman" w:eastAsia="Helvetica" w:hAnsi="Times New Roman" w:cs="Times New Roman"/>
                  <w:color w:val="000000"/>
                  <w:sz w:val="22"/>
                  <w:szCs w:val="22"/>
                  <w:rPrChange w:id="3924"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5" w:author="Daniel Noble" w:date="2023-06-30T12:44:00Z"/>
                <w:rFonts w:ascii="Times New Roman" w:hAnsi="Times New Roman" w:cs="Times New Roman"/>
                <w:rPrChange w:id="3926" w:author="Daniel Noble" w:date="2023-06-30T12:50:00Z">
                  <w:rPr>
                    <w:ins w:id="3927" w:author="Daniel Noble" w:date="2023-06-30T12:44:00Z"/>
                  </w:rPr>
                </w:rPrChange>
              </w:rPr>
              <w:pPrChange w:id="39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29" w:author="Daniel Noble" w:date="2023-06-30T12:44:00Z">
              <w:r w:rsidRPr="00427B7F">
                <w:rPr>
                  <w:rFonts w:ascii="Times New Roman" w:eastAsia="Helvetica" w:hAnsi="Times New Roman" w:cs="Times New Roman"/>
                  <w:color w:val="000000"/>
                  <w:sz w:val="22"/>
                  <w:szCs w:val="22"/>
                  <w:rPrChange w:id="3930"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1" w:author="Daniel Noble" w:date="2023-06-30T12:44:00Z"/>
                <w:rFonts w:ascii="Times New Roman" w:hAnsi="Times New Roman" w:cs="Times New Roman"/>
                <w:rPrChange w:id="3932" w:author="Daniel Noble" w:date="2023-06-30T12:50:00Z">
                  <w:rPr>
                    <w:ins w:id="3933" w:author="Daniel Noble" w:date="2023-06-30T12:44:00Z"/>
                  </w:rPr>
                </w:rPrChange>
              </w:rPr>
              <w:pPrChange w:id="39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5" w:author="Daniel Noble" w:date="2023-06-30T12:44:00Z">
              <w:r w:rsidRPr="00427B7F">
                <w:rPr>
                  <w:rFonts w:ascii="Times New Roman" w:eastAsia="Helvetica" w:hAnsi="Times New Roman" w:cs="Times New Roman"/>
                  <w:color w:val="000000"/>
                  <w:sz w:val="22"/>
                  <w:szCs w:val="22"/>
                  <w:rPrChange w:id="3936"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39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8" w:author="Daniel Noble" w:date="2023-06-30T12:44:00Z"/>
                <w:rFonts w:ascii="Times New Roman" w:hAnsi="Times New Roman" w:cs="Times New Roman"/>
                <w:rPrChange w:id="3939" w:author="Daniel Noble" w:date="2023-06-30T12:50:00Z">
                  <w:rPr>
                    <w:ins w:id="3940" w:author="Daniel Noble" w:date="2023-06-30T12:44:00Z"/>
                  </w:rPr>
                </w:rPrChange>
              </w:rPr>
              <w:pPrChange w:id="39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2" w:author="Daniel Noble" w:date="2023-06-30T12:44:00Z"/>
                <w:rFonts w:ascii="Times New Roman" w:hAnsi="Times New Roman" w:cs="Times New Roman"/>
                <w:rPrChange w:id="3943" w:author="Daniel Noble" w:date="2023-06-30T12:50:00Z">
                  <w:rPr>
                    <w:ins w:id="3944" w:author="Daniel Noble" w:date="2023-06-30T12:44:00Z"/>
                  </w:rPr>
                </w:rPrChange>
              </w:rPr>
              <w:pPrChange w:id="39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6" w:author="Daniel Noble" w:date="2023-06-30T12:44:00Z">
              <w:r w:rsidRPr="00427B7F">
                <w:rPr>
                  <w:rFonts w:ascii="Times New Roman" w:eastAsia="Helvetica" w:hAnsi="Times New Roman" w:cs="Times New Roman"/>
                  <w:color w:val="000000"/>
                  <w:sz w:val="22"/>
                  <w:szCs w:val="22"/>
                  <w:rPrChange w:id="3947"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8" w:author="Daniel Noble" w:date="2023-06-30T12:44:00Z"/>
                <w:rFonts w:ascii="Times New Roman" w:hAnsi="Times New Roman" w:cs="Times New Roman"/>
                <w:rPrChange w:id="3949" w:author="Daniel Noble" w:date="2023-06-30T12:50:00Z">
                  <w:rPr>
                    <w:ins w:id="3950" w:author="Daniel Noble" w:date="2023-06-30T12:44:00Z"/>
                  </w:rPr>
                </w:rPrChange>
              </w:rPr>
              <w:pPrChange w:id="39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2" w:author="Daniel Noble" w:date="2023-06-30T12:44:00Z">
              <w:r w:rsidRPr="00427B7F">
                <w:rPr>
                  <w:rFonts w:ascii="Times New Roman" w:eastAsia="Helvetica" w:hAnsi="Times New Roman" w:cs="Times New Roman"/>
                  <w:color w:val="000000"/>
                  <w:sz w:val="22"/>
                  <w:szCs w:val="22"/>
                  <w:rPrChange w:id="3953"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4" w:author="Daniel Noble" w:date="2023-06-30T12:44:00Z"/>
                <w:rFonts w:ascii="Times New Roman" w:hAnsi="Times New Roman" w:cs="Times New Roman"/>
                <w:rPrChange w:id="3955" w:author="Daniel Noble" w:date="2023-06-30T12:50:00Z">
                  <w:rPr>
                    <w:ins w:id="3956" w:author="Daniel Noble" w:date="2023-06-30T12:44:00Z"/>
                  </w:rPr>
                </w:rPrChange>
              </w:rPr>
              <w:pPrChange w:id="39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8" w:author="Daniel Noble" w:date="2023-06-30T12:44:00Z">
              <w:r w:rsidRPr="00427B7F">
                <w:rPr>
                  <w:rFonts w:ascii="Times New Roman" w:eastAsia="Helvetica" w:hAnsi="Times New Roman" w:cs="Times New Roman"/>
                  <w:color w:val="000000"/>
                  <w:sz w:val="22"/>
                  <w:szCs w:val="22"/>
                  <w:rPrChange w:id="3959"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39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1" w:author="Daniel Noble" w:date="2023-06-30T12:44:00Z"/>
                <w:rFonts w:ascii="Times New Roman" w:hAnsi="Times New Roman" w:cs="Times New Roman"/>
                <w:rPrChange w:id="3962" w:author="Daniel Noble" w:date="2023-06-30T12:50:00Z">
                  <w:rPr>
                    <w:ins w:id="3963" w:author="Daniel Noble" w:date="2023-06-30T12:44:00Z"/>
                  </w:rPr>
                </w:rPrChange>
              </w:rPr>
              <w:pPrChange w:id="39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5" w:author="Daniel Noble" w:date="2023-06-30T12:44:00Z"/>
                <w:rFonts w:ascii="Times New Roman" w:hAnsi="Times New Roman" w:cs="Times New Roman"/>
                <w:rPrChange w:id="3966" w:author="Daniel Noble" w:date="2023-06-30T12:50:00Z">
                  <w:rPr>
                    <w:ins w:id="3967" w:author="Daniel Noble" w:date="2023-06-30T12:44:00Z"/>
                  </w:rPr>
                </w:rPrChange>
              </w:rPr>
              <w:pPrChange w:id="39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69" w:author="Daniel Noble" w:date="2023-06-30T12:44:00Z">
              <w:r w:rsidRPr="00427B7F">
                <w:rPr>
                  <w:rFonts w:ascii="Times New Roman" w:eastAsia="Helvetica" w:hAnsi="Times New Roman" w:cs="Times New Roman"/>
                  <w:color w:val="000000"/>
                  <w:sz w:val="22"/>
                  <w:szCs w:val="22"/>
                  <w:rPrChange w:id="3970"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1" w:author="Daniel Noble" w:date="2023-06-30T12:44:00Z"/>
                <w:rFonts w:ascii="Times New Roman" w:hAnsi="Times New Roman" w:cs="Times New Roman"/>
                <w:rPrChange w:id="3972" w:author="Daniel Noble" w:date="2023-06-30T12:50:00Z">
                  <w:rPr>
                    <w:ins w:id="3973" w:author="Daniel Noble" w:date="2023-06-30T12:44:00Z"/>
                  </w:rPr>
                </w:rPrChange>
              </w:rPr>
              <w:pPrChange w:id="39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5" w:author="Daniel Noble" w:date="2023-06-30T12:44:00Z">
              <w:r w:rsidRPr="00427B7F">
                <w:rPr>
                  <w:rFonts w:ascii="Times New Roman" w:eastAsia="Helvetica" w:hAnsi="Times New Roman" w:cs="Times New Roman"/>
                  <w:color w:val="000000"/>
                  <w:sz w:val="22"/>
                  <w:szCs w:val="22"/>
                  <w:rPrChange w:id="3976"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7" w:author="Daniel Noble" w:date="2023-06-30T12:44:00Z"/>
                <w:rFonts w:ascii="Times New Roman" w:hAnsi="Times New Roman" w:cs="Times New Roman"/>
                <w:rPrChange w:id="3978" w:author="Daniel Noble" w:date="2023-06-30T12:50:00Z">
                  <w:rPr>
                    <w:ins w:id="3979" w:author="Daniel Noble" w:date="2023-06-30T12:44:00Z"/>
                  </w:rPr>
                </w:rPrChange>
              </w:rPr>
              <w:pPrChange w:id="39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81" w:author="Daniel Noble" w:date="2023-06-30T12:44:00Z">
              <w:r w:rsidRPr="00427B7F">
                <w:rPr>
                  <w:rFonts w:ascii="Times New Roman" w:eastAsia="Helvetica" w:hAnsi="Times New Roman" w:cs="Times New Roman"/>
                  <w:color w:val="000000"/>
                  <w:sz w:val="22"/>
                  <w:szCs w:val="22"/>
                  <w:rPrChange w:id="3982"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39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4" w:author="Daniel Noble" w:date="2023-06-30T12:44:00Z"/>
                <w:rFonts w:ascii="Times New Roman" w:hAnsi="Times New Roman" w:cs="Times New Roman"/>
                <w:rPrChange w:id="3985" w:author="Daniel Noble" w:date="2023-06-30T12:50:00Z">
                  <w:rPr>
                    <w:ins w:id="3986" w:author="Daniel Noble" w:date="2023-06-30T12:44:00Z"/>
                  </w:rPr>
                </w:rPrChange>
              </w:rPr>
              <w:pPrChange w:id="39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8" w:author="Daniel Noble" w:date="2023-06-30T12:44:00Z"/>
                <w:rFonts w:ascii="Times New Roman" w:hAnsi="Times New Roman" w:cs="Times New Roman"/>
                <w:rPrChange w:id="3989" w:author="Daniel Noble" w:date="2023-06-30T12:50:00Z">
                  <w:rPr>
                    <w:ins w:id="3990" w:author="Daniel Noble" w:date="2023-06-30T12:44:00Z"/>
                  </w:rPr>
                </w:rPrChange>
              </w:rPr>
              <w:pPrChange w:id="39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2" w:author="Daniel Noble" w:date="2023-06-30T12:44:00Z">
              <w:r w:rsidRPr="00427B7F">
                <w:rPr>
                  <w:rFonts w:ascii="Times New Roman" w:eastAsia="Helvetica" w:hAnsi="Times New Roman" w:cs="Times New Roman"/>
                  <w:color w:val="000000"/>
                  <w:sz w:val="22"/>
                  <w:szCs w:val="22"/>
                  <w:rPrChange w:id="3993"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4" w:author="Daniel Noble" w:date="2023-06-30T12:44:00Z"/>
                <w:rFonts w:ascii="Times New Roman" w:hAnsi="Times New Roman" w:cs="Times New Roman"/>
                <w:rPrChange w:id="3995" w:author="Daniel Noble" w:date="2023-06-30T12:50:00Z">
                  <w:rPr>
                    <w:ins w:id="3996" w:author="Daniel Noble" w:date="2023-06-30T12:44:00Z"/>
                  </w:rPr>
                </w:rPrChange>
              </w:rPr>
              <w:pPrChange w:id="39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8" w:author="Daniel Noble" w:date="2023-06-30T12:44:00Z">
              <w:r w:rsidRPr="00427B7F">
                <w:rPr>
                  <w:rFonts w:ascii="Times New Roman" w:eastAsia="Helvetica" w:hAnsi="Times New Roman" w:cs="Times New Roman"/>
                  <w:color w:val="000000"/>
                  <w:sz w:val="22"/>
                  <w:szCs w:val="22"/>
                  <w:rPrChange w:id="3999"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0" w:author="Daniel Noble" w:date="2023-06-30T12:44:00Z"/>
                <w:rFonts w:ascii="Times New Roman" w:hAnsi="Times New Roman" w:cs="Times New Roman"/>
                <w:rPrChange w:id="4001" w:author="Daniel Noble" w:date="2023-06-30T12:50:00Z">
                  <w:rPr>
                    <w:ins w:id="4002" w:author="Daniel Noble" w:date="2023-06-30T12:44:00Z"/>
                  </w:rPr>
                </w:rPrChange>
              </w:rPr>
              <w:pPrChange w:id="40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04" w:author="Daniel Noble" w:date="2023-06-30T12:44:00Z">
              <w:r w:rsidRPr="00427B7F">
                <w:rPr>
                  <w:rFonts w:ascii="Times New Roman" w:eastAsia="Helvetica" w:hAnsi="Times New Roman" w:cs="Times New Roman"/>
                  <w:color w:val="000000"/>
                  <w:sz w:val="22"/>
                  <w:szCs w:val="22"/>
                  <w:rPrChange w:id="4005"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40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7" w:author="Daniel Noble" w:date="2023-06-30T12:44:00Z"/>
                <w:rFonts w:ascii="Times New Roman" w:hAnsi="Times New Roman" w:cs="Times New Roman"/>
                <w:rPrChange w:id="4008" w:author="Daniel Noble" w:date="2023-06-30T12:50:00Z">
                  <w:rPr>
                    <w:ins w:id="4009" w:author="Daniel Noble" w:date="2023-06-30T12:44:00Z"/>
                  </w:rPr>
                </w:rPrChange>
              </w:rPr>
              <w:pPrChange w:id="40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1" w:author="Daniel Noble" w:date="2023-06-30T12:44:00Z"/>
                <w:rFonts w:ascii="Times New Roman" w:hAnsi="Times New Roman" w:cs="Times New Roman"/>
                <w:rPrChange w:id="4012" w:author="Daniel Noble" w:date="2023-06-30T12:50:00Z">
                  <w:rPr>
                    <w:ins w:id="4013" w:author="Daniel Noble" w:date="2023-06-30T12:44:00Z"/>
                  </w:rPr>
                </w:rPrChange>
              </w:rPr>
              <w:pPrChange w:id="40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5" w:author="Daniel Noble" w:date="2023-06-30T12:44:00Z">
              <w:r w:rsidRPr="00427B7F">
                <w:rPr>
                  <w:rFonts w:ascii="Times New Roman" w:eastAsia="Helvetica" w:hAnsi="Times New Roman" w:cs="Times New Roman"/>
                  <w:color w:val="000000"/>
                  <w:sz w:val="22"/>
                  <w:szCs w:val="22"/>
                  <w:rPrChange w:id="4016"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7" w:author="Daniel Noble" w:date="2023-06-30T12:44:00Z"/>
                <w:rFonts w:ascii="Times New Roman" w:hAnsi="Times New Roman" w:cs="Times New Roman"/>
                <w:rPrChange w:id="4018" w:author="Daniel Noble" w:date="2023-06-30T12:50:00Z">
                  <w:rPr>
                    <w:ins w:id="4019" w:author="Daniel Noble" w:date="2023-06-30T12:44:00Z"/>
                  </w:rPr>
                </w:rPrChange>
              </w:rPr>
              <w:pPrChange w:id="40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1" w:author="Daniel Noble" w:date="2023-06-30T12:44:00Z">
              <w:r w:rsidRPr="00427B7F">
                <w:rPr>
                  <w:rFonts w:ascii="Times New Roman" w:eastAsia="Helvetica" w:hAnsi="Times New Roman" w:cs="Times New Roman"/>
                  <w:color w:val="000000"/>
                  <w:sz w:val="22"/>
                  <w:szCs w:val="22"/>
                  <w:rPrChange w:id="4022"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3" w:author="Daniel Noble" w:date="2023-06-30T12:44:00Z"/>
                <w:rFonts w:ascii="Times New Roman" w:hAnsi="Times New Roman" w:cs="Times New Roman"/>
                <w:rPrChange w:id="4024" w:author="Daniel Noble" w:date="2023-06-30T12:50:00Z">
                  <w:rPr>
                    <w:ins w:id="4025" w:author="Daniel Noble" w:date="2023-06-30T12:44:00Z"/>
                  </w:rPr>
                </w:rPrChange>
              </w:rPr>
              <w:pPrChange w:id="40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7" w:author="Daniel Noble" w:date="2023-06-30T12:44:00Z">
              <w:r w:rsidRPr="00427B7F">
                <w:rPr>
                  <w:rFonts w:ascii="Times New Roman" w:eastAsia="Helvetica" w:hAnsi="Times New Roman" w:cs="Times New Roman"/>
                  <w:color w:val="000000"/>
                  <w:sz w:val="22"/>
                  <w:szCs w:val="22"/>
                  <w:rPrChange w:id="4028"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40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0" w:author="Daniel Noble" w:date="2023-06-30T12:44:00Z"/>
                <w:rFonts w:ascii="Times New Roman" w:hAnsi="Times New Roman" w:cs="Times New Roman"/>
                <w:rPrChange w:id="4031" w:author="Daniel Noble" w:date="2023-06-30T12:50:00Z">
                  <w:rPr>
                    <w:ins w:id="4032" w:author="Daniel Noble" w:date="2023-06-30T12:44:00Z"/>
                  </w:rPr>
                </w:rPrChange>
              </w:rPr>
              <w:pPrChange w:id="40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4" w:author="Daniel Noble" w:date="2023-06-30T12:44:00Z"/>
                <w:rFonts w:ascii="Times New Roman" w:hAnsi="Times New Roman" w:cs="Times New Roman"/>
                <w:rPrChange w:id="4035" w:author="Daniel Noble" w:date="2023-06-30T12:50:00Z">
                  <w:rPr>
                    <w:ins w:id="4036" w:author="Daniel Noble" w:date="2023-06-30T12:44:00Z"/>
                  </w:rPr>
                </w:rPrChange>
              </w:rPr>
              <w:pPrChange w:id="40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38" w:author="Daniel Noble" w:date="2023-06-30T12:44:00Z">
              <w:r w:rsidRPr="00427B7F">
                <w:rPr>
                  <w:rFonts w:ascii="Times New Roman" w:eastAsia="Helvetica" w:hAnsi="Times New Roman" w:cs="Times New Roman"/>
                  <w:color w:val="000000"/>
                  <w:sz w:val="22"/>
                  <w:szCs w:val="22"/>
                  <w:rPrChange w:id="4039"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0" w:author="Daniel Noble" w:date="2023-06-30T12:44:00Z"/>
                <w:rFonts w:ascii="Times New Roman" w:hAnsi="Times New Roman" w:cs="Times New Roman"/>
                <w:rPrChange w:id="4041" w:author="Daniel Noble" w:date="2023-06-30T12:50:00Z">
                  <w:rPr>
                    <w:ins w:id="4042" w:author="Daniel Noble" w:date="2023-06-30T12:44:00Z"/>
                  </w:rPr>
                </w:rPrChange>
              </w:rPr>
              <w:pPrChange w:id="40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4" w:author="Daniel Noble" w:date="2023-06-30T12:44:00Z">
              <w:r w:rsidRPr="00427B7F">
                <w:rPr>
                  <w:rFonts w:ascii="Times New Roman" w:eastAsia="Helvetica" w:hAnsi="Times New Roman" w:cs="Times New Roman"/>
                  <w:color w:val="000000"/>
                  <w:sz w:val="22"/>
                  <w:szCs w:val="22"/>
                  <w:rPrChange w:id="4045"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6" w:author="Daniel Noble" w:date="2023-06-30T12:44:00Z"/>
                <w:rFonts w:ascii="Times New Roman" w:hAnsi="Times New Roman" w:cs="Times New Roman"/>
                <w:rPrChange w:id="4047" w:author="Daniel Noble" w:date="2023-06-30T12:50:00Z">
                  <w:rPr>
                    <w:ins w:id="4048" w:author="Daniel Noble" w:date="2023-06-30T12:44:00Z"/>
                  </w:rPr>
                </w:rPrChange>
              </w:rPr>
              <w:pPrChange w:id="40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50" w:author="Daniel Noble" w:date="2023-06-30T12:44:00Z">
              <w:r w:rsidRPr="00427B7F">
                <w:rPr>
                  <w:rFonts w:ascii="Times New Roman" w:eastAsia="Helvetica" w:hAnsi="Times New Roman" w:cs="Times New Roman"/>
                  <w:color w:val="000000"/>
                  <w:sz w:val="22"/>
                  <w:szCs w:val="22"/>
                  <w:rPrChange w:id="4051"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40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3" w:author="Daniel Noble" w:date="2023-06-30T12:44:00Z"/>
                <w:rFonts w:ascii="Times New Roman" w:hAnsi="Times New Roman" w:cs="Times New Roman"/>
                <w:rPrChange w:id="4054" w:author="Daniel Noble" w:date="2023-06-30T12:50:00Z">
                  <w:rPr>
                    <w:ins w:id="4055" w:author="Daniel Noble" w:date="2023-06-30T12:44:00Z"/>
                  </w:rPr>
                </w:rPrChange>
              </w:rPr>
              <w:pPrChange w:id="40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7" w:author="Daniel Noble" w:date="2023-06-30T12:44:00Z"/>
                <w:rFonts w:ascii="Times New Roman" w:hAnsi="Times New Roman" w:cs="Times New Roman"/>
                <w:rPrChange w:id="4058" w:author="Daniel Noble" w:date="2023-06-30T12:50:00Z">
                  <w:rPr>
                    <w:ins w:id="4059" w:author="Daniel Noble" w:date="2023-06-30T12:44:00Z"/>
                  </w:rPr>
                </w:rPrChange>
              </w:rPr>
              <w:pPrChange w:id="40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61" w:author="Daniel Noble" w:date="2023-06-30T12:44:00Z">
              <w:r w:rsidRPr="00427B7F">
                <w:rPr>
                  <w:rFonts w:ascii="Times New Roman" w:eastAsia="Helvetica" w:hAnsi="Times New Roman" w:cs="Times New Roman"/>
                  <w:color w:val="000000"/>
                  <w:sz w:val="22"/>
                  <w:szCs w:val="22"/>
                  <w:rPrChange w:id="4062"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3" w:author="Daniel Noble" w:date="2023-06-30T12:44:00Z"/>
                <w:rFonts w:ascii="Times New Roman" w:hAnsi="Times New Roman" w:cs="Times New Roman"/>
                <w:rPrChange w:id="4064" w:author="Daniel Noble" w:date="2023-06-30T12:50:00Z">
                  <w:rPr>
                    <w:ins w:id="4065" w:author="Daniel Noble" w:date="2023-06-30T12:44:00Z"/>
                  </w:rPr>
                </w:rPrChange>
              </w:rPr>
              <w:pPrChange w:id="40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67" w:author="Daniel Noble" w:date="2023-06-30T12:44:00Z">
              <w:r w:rsidRPr="00427B7F">
                <w:rPr>
                  <w:rFonts w:ascii="Times New Roman" w:eastAsia="Helvetica" w:hAnsi="Times New Roman" w:cs="Times New Roman"/>
                  <w:color w:val="000000"/>
                  <w:sz w:val="22"/>
                  <w:szCs w:val="22"/>
                  <w:rPrChange w:id="4068"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9" w:author="Daniel Noble" w:date="2023-06-30T12:44:00Z"/>
                <w:rFonts w:ascii="Times New Roman" w:hAnsi="Times New Roman" w:cs="Times New Roman"/>
                <w:rPrChange w:id="4070" w:author="Daniel Noble" w:date="2023-06-30T12:50:00Z">
                  <w:rPr>
                    <w:ins w:id="4071" w:author="Daniel Noble" w:date="2023-06-30T12:44:00Z"/>
                  </w:rPr>
                </w:rPrChange>
              </w:rPr>
              <w:pPrChange w:id="40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73" w:author="Daniel Noble" w:date="2023-06-30T12:44:00Z">
              <w:r w:rsidRPr="00427B7F">
                <w:rPr>
                  <w:rFonts w:ascii="Times New Roman" w:eastAsia="Helvetica" w:hAnsi="Times New Roman" w:cs="Times New Roman"/>
                  <w:color w:val="000000"/>
                  <w:sz w:val="22"/>
                  <w:szCs w:val="22"/>
                  <w:rPrChange w:id="4074"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40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6" w:author="Daniel Noble" w:date="2023-06-30T12:44:00Z"/>
                <w:rFonts w:ascii="Times New Roman" w:hAnsi="Times New Roman" w:cs="Times New Roman"/>
                <w:rPrChange w:id="4077" w:author="Daniel Noble" w:date="2023-06-30T12:50:00Z">
                  <w:rPr>
                    <w:ins w:id="4078" w:author="Daniel Noble" w:date="2023-06-30T12:44:00Z"/>
                  </w:rPr>
                </w:rPrChange>
              </w:rPr>
              <w:pPrChange w:id="40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0" w:author="Daniel Noble" w:date="2023-06-30T12:44:00Z"/>
                <w:rFonts w:ascii="Times New Roman" w:hAnsi="Times New Roman" w:cs="Times New Roman"/>
                <w:rPrChange w:id="4081" w:author="Daniel Noble" w:date="2023-06-30T12:50:00Z">
                  <w:rPr>
                    <w:ins w:id="4082" w:author="Daniel Noble" w:date="2023-06-30T12:44:00Z"/>
                  </w:rPr>
                </w:rPrChange>
              </w:rPr>
              <w:pPrChange w:id="40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4" w:author="Daniel Noble" w:date="2023-06-30T12:47:00Z">
              <w:r w:rsidRPr="00427B7F">
                <w:rPr>
                  <w:rFonts w:ascii="Times New Roman" w:hAnsi="Times New Roman" w:cs="Times New Roman"/>
                  <w:rPrChange w:id="4085"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6" w:author="Daniel Noble" w:date="2023-06-30T12:44:00Z"/>
                <w:rFonts w:ascii="Times New Roman" w:hAnsi="Times New Roman" w:cs="Times New Roman"/>
                <w:rPrChange w:id="4087" w:author="Daniel Noble" w:date="2023-06-30T12:50:00Z">
                  <w:rPr>
                    <w:ins w:id="4088" w:author="Daniel Noble" w:date="2023-06-30T12:44:00Z"/>
                  </w:rPr>
                </w:rPrChange>
              </w:rPr>
              <w:pPrChange w:id="40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0" w:author="Daniel Noble" w:date="2023-06-30T12:44:00Z">
              <w:r w:rsidRPr="00427B7F">
                <w:rPr>
                  <w:rFonts w:ascii="Times New Roman" w:eastAsia="Helvetica" w:hAnsi="Times New Roman" w:cs="Times New Roman"/>
                  <w:color w:val="000000"/>
                  <w:sz w:val="22"/>
                  <w:szCs w:val="22"/>
                  <w:rPrChange w:id="4091"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2" w:author="Daniel Noble" w:date="2023-06-30T12:44:00Z"/>
                <w:rFonts w:ascii="Times New Roman" w:hAnsi="Times New Roman" w:cs="Times New Roman"/>
                <w:rPrChange w:id="4093" w:author="Daniel Noble" w:date="2023-06-30T12:50:00Z">
                  <w:rPr>
                    <w:ins w:id="4094" w:author="Daniel Noble" w:date="2023-06-30T12:44:00Z"/>
                  </w:rPr>
                </w:rPrChange>
              </w:rPr>
              <w:pPrChange w:id="40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6" w:author="Daniel Noble" w:date="2023-06-30T12:44:00Z">
              <w:r w:rsidRPr="00427B7F">
                <w:rPr>
                  <w:rFonts w:ascii="Times New Roman" w:eastAsia="Helvetica" w:hAnsi="Times New Roman" w:cs="Times New Roman"/>
                  <w:color w:val="000000"/>
                  <w:sz w:val="22"/>
                  <w:szCs w:val="22"/>
                  <w:rPrChange w:id="4097"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40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9" w:author="Daniel Noble" w:date="2023-06-30T12:44:00Z"/>
                <w:rFonts w:ascii="Times New Roman" w:hAnsi="Times New Roman" w:cs="Times New Roman"/>
                <w:rPrChange w:id="4100" w:author="Daniel Noble" w:date="2023-06-30T12:50:00Z">
                  <w:rPr>
                    <w:ins w:id="4101" w:author="Daniel Noble" w:date="2023-06-30T12:44:00Z"/>
                  </w:rPr>
                </w:rPrChange>
              </w:rPr>
              <w:pPrChange w:id="41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3" w:author="Daniel Noble" w:date="2023-06-30T12:44:00Z"/>
                <w:rFonts w:ascii="Times New Roman" w:hAnsi="Times New Roman" w:cs="Times New Roman"/>
                <w:rPrChange w:id="4104" w:author="Daniel Noble" w:date="2023-06-30T12:50:00Z">
                  <w:rPr>
                    <w:ins w:id="4105" w:author="Daniel Noble" w:date="2023-06-30T12:44:00Z"/>
                  </w:rPr>
                </w:rPrChange>
              </w:rPr>
              <w:pPrChange w:id="41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07" w:author="Daniel Noble" w:date="2023-06-30T12:44:00Z">
              <w:r w:rsidRPr="00427B7F">
                <w:rPr>
                  <w:rFonts w:ascii="Times New Roman" w:eastAsia="Helvetica" w:hAnsi="Times New Roman" w:cs="Times New Roman"/>
                  <w:color w:val="000000"/>
                  <w:sz w:val="22"/>
                  <w:szCs w:val="22"/>
                  <w:rPrChange w:id="4108"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9" w:author="Daniel Noble" w:date="2023-06-30T12:44:00Z"/>
                <w:rFonts w:ascii="Times New Roman" w:hAnsi="Times New Roman" w:cs="Times New Roman"/>
                <w:rPrChange w:id="4110" w:author="Daniel Noble" w:date="2023-06-30T12:50:00Z">
                  <w:rPr>
                    <w:ins w:id="4111" w:author="Daniel Noble" w:date="2023-06-30T12:44:00Z"/>
                  </w:rPr>
                </w:rPrChange>
              </w:rPr>
              <w:pPrChange w:id="41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3" w:author="Daniel Noble" w:date="2023-06-30T12:44:00Z">
              <w:r w:rsidRPr="00427B7F">
                <w:rPr>
                  <w:rFonts w:ascii="Times New Roman" w:eastAsia="Helvetica" w:hAnsi="Times New Roman" w:cs="Times New Roman"/>
                  <w:color w:val="000000"/>
                  <w:sz w:val="22"/>
                  <w:szCs w:val="22"/>
                  <w:rPrChange w:id="4114"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5" w:author="Daniel Noble" w:date="2023-06-30T12:44:00Z"/>
                <w:rFonts w:ascii="Times New Roman" w:hAnsi="Times New Roman" w:cs="Times New Roman"/>
                <w:rPrChange w:id="4116" w:author="Daniel Noble" w:date="2023-06-30T12:50:00Z">
                  <w:rPr>
                    <w:ins w:id="4117" w:author="Daniel Noble" w:date="2023-06-30T12:44:00Z"/>
                  </w:rPr>
                </w:rPrChange>
              </w:rPr>
              <w:pPrChange w:id="41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9" w:author="Daniel Noble" w:date="2023-06-30T12:44:00Z">
              <w:r w:rsidRPr="00427B7F">
                <w:rPr>
                  <w:rFonts w:ascii="Times New Roman" w:eastAsia="Helvetica" w:hAnsi="Times New Roman" w:cs="Times New Roman"/>
                  <w:color w:val="000000"/>
                  <w:sz w:val="22"/>
                  <w:szCs w:val="22"/>
                  <w:rPrChange w:id="4120"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41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2" w:author="Daniel Noble" w:date="2023-06-30T12:44:00Z"/>
                <w:rFonts w:ascii="Times New Roman" w:hAnsi="Times New Roman" w:cs="Times New Roman"/>
                <w:rPrChange w:id="4123" w:author="Daniel Noble" w:date="2023-06-30T12:50:00Z">
                  <w:rPr>
                    <w:ins w:id="4124" w:author="Daniel Noble" w:date="2023-06-30T12:44:00Z"/>
                  </w:rPr>
                </w:rPrChange>
              </w:rPr>
              <w:pPrChange w:id="41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6" w:author="Daniel Noble" w:date="2023-06-30T12:44:00Z"/>
                <w:rFonts w:ascii="Times New Roman" w:hAnsi="Times New Roman" w:cs="Times New Roman"/>
                <w:rPrChange w:id="4127" w:author="Daniel Noble" w:date="2023-06-30T12:50:00Z">
                  <w:rPr>
                    <w:ins w:id="4128" w:author="Daniel Noble" w:date="2023-06-30T12:44:00Z"/>
                  </w:rPr>
                </w:rPrChange>
              </w:rPr>
              <w:pPrChange w:id="41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0" w:author="Daniel Noble" w:date="2023-06-30T12:44:00Z">
              <w:r w:rsidRPr="00427B7F">
                <w:rPr>
                  <w:rFonts w:ascii="Times New Roman" w:eastAsia="Helvetica" w:hAnsi="Times New Roman" w:cs="Times New Roman"/>
                  <w:color w:val="000000"/>
                  <w:sz w:val="22"/>
                  <w:szCs w:val="22"/>
                  <w:rPrChange w:id="4131"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2" w:author="Daniel Noble" w:date="2023-06-30T12:44:00Z"/>
                <w:rFonts w:ascii="Times New Roman" w:hAnsi="Times New Roman" w:cs="Times New Roman"/>
                <w:rPrChange w:id="4133" w:author="Daniel Noble" w:date="2023-06-30T12:50:00Z">
                  <w:rPr>
                    <w:ins w:id="4134" w:author="Daniel Noble" w:date="2023-06-30T12:44:00Z"/>
                  </w:rPr>
                </w:rPrChange>
              </w:rPr>
              <w:pPrChange w:id="41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6" w:author="Daniel Noble" w:date="2023-06-30T12:44:00Z">
              <w:r w:rsidRPr="00427B7F">
                <w:rPr>
                  <w:rFonts w:ascii="Times New Roman" w:eastAsia="Helvetica" w:hAnsi="Times New Roman" w:cs="Times New Roman"/>
                  <w:color w:val="000000"/>
                  <w:sz w:val="22"/>
                  <w:szCs w:val="22"/>
                  <w:rPrChange w:id="4137"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8" w:author="Daniel Noble" w:date="2023-06-30T12:44:00Z"/>
                <w:rFonts w:ascii="Times New Roman" w:hAnsi="Times New Roman" w:cs="Times New Roman"/>
                <w:rPrChange w:id="4139" w:author="Daniel Noble" w:date="2023-06-30T12:50:00Z">
                  <w:rPr>
                    <w:ins w:id="4140" w:author="Daniel Noble" w:date="2023-06-30T12:44:00Z"/>
                  </w:rPr>
                </w:rPrChange>
              </w:rPr>
              <w:pPrChange w:id="41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42" w:author="Daniel Noble" w:date="2023-06-30T12:44:00Z">
              <w:r w:rsidRPr="00427B7F">
                <w:rPr>
                  <w:rFonts w:ascii="Times New Roman" w:eastAsia="Helvetica" w:hAnsi="Times New Roman" w:cs="Times New Roman"/>
                  <w:color w:val="000000"/>
                  <w:sz w:val="22"/>
                  <w:szCs w:val="22"/>
                  <w:rPrChange w:id="4143"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41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5" w:author="Daniel Noble" w:date="2023-06-30T12:44:00Z"/>
                <w:rFonts w:ascii="Times New Roman" w:hAnsi="Times New Roman" w:cs="Times New Roman"/>
                <w:rPrChange w:id="4146" w:author="Daniel Noble" w:date="2023-06-30T12:50:00Z">
                  <w:rPr>
                    <w:ins w:id="4147" w:author="Daniel Noble" w:date="2023-06-30T12:44:00Z"/>
                  </w:rPr>
                </w:rPrChange>
              </w:rPr>
              <w:pPrChange w:id="41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9" w:author="Daniel Noble" w:date="2023-06-30T12:44:00Z"/>
                <w:rFonts w:ascii="Times New Roman" w:hAnsi="Times New Roman" w:cs="Times New Roman"/>
                <w:rPrChange w:id="4150" w:author="Daniel Noble" w:date="2023-06-30T12:50:00Z">
                  <w:rPr>
                    <w:ins w:id="4151" w:author="Daniel Noble" w:date="2023-06-30T12:44:00Z"/>
                  </w:rPr>
                </w:rPrChange>
              </w:rPr>
              <w:pPrChange w:id="41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53" w:author="Daniel Noble" w:date="2023-06-30T12:47:00Z">
              <w:r w:rsidRPr="00427B7F">
                <w:rPr>
                  <w:rFonts w:ascii="Times New Roman" w:eastAsia="Helvetica" w:hAnsi="Times New Roman" w:cs="Times New Roman"/>
                  <w:color w:val="000000"/>
                  <w:sz w:val="22"/>
                  <w:szCs w:val="22"/>
                  <w:rPrChange w:id="4154"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5" w:author="Daniel Noble" w:date="2023-06-30T12:44:00Z"/>
                <w:rFonts w:ascii="Times New Roman" w:hAnsi="Times New Roman" w:cs="Times New Roman"/>
                <w:rPrChange w:id="4156" w:author="Daniel Noble" w:date="2023-06-30T12:50:00Z">
                  <w:rPr>
                    <w:ins w:id="4157" w:author="Daniel Noble" w:date="2023-06-30T12:44:00Z"/>
                  </w:rPr>
                </w:rPrChange>
              </w:rPr>
              <w:pPrChange w:id="41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59" w:author="Daniel Noble" w:date="2023-06-30T12:44:00Z">
              <w:r w:rsidRPr="00427B7F">
                <w:rPr>
                  <w:rFonts w:ascii="Times New Roman" w:eastAsia="Helvetica" w:hAnsi="Times New Roman" w:cs="Times New Roman"/>
                  <w:color w:val="000000"/>
                  <w:sz w:val="22"/>
                  <w:szCs w:val="22"/>
                  <w:rPrChange w:id="4160"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1" w:author="Daniel Noble" w:date="2023-06-30T12:44:00Z"/>
                <w:rFonts w:ascii="Times New Roman" w:hAnsi="Times New Roman" w:cs="Times New Roman"/>
                <w:rPrChange w:id="4162" w:author="Daniel Noble" w:date="2023-06-30T12:50:00Z">
                  <w:rPr>
                    <w:ins w:id="4163" w:author="Daniel Noble" w:date="2023-06-30T12:44:00Z"/>
                  </w:rPr>
                </w:rPrChange>
              </w:rPr>
              <w:pPrChange w:id="41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5" w:author="Daniel Noble" w:date="2023-06-30T12:44:00Z">
              <w:r w:rsidRPr="00427B7F">
                <w:rPr>
                  <w:rFonts w:ascii="Times New Roman" w:eastAsia="Helvetica" w:hAnsi="Times New Roman" w:cs="Times New Roman"/>
                  <w:color w:val="000000"/>
                  <w:sz w:val="22"/>
                  <w:szCs w:val="22"/>
                  <w:rPrChange w:id="4166"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41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8" w:author="Daniel Noble" w:date="2023-06-30T12:44:00Z"/>
                <w:rFonts w:ascii="Times New Roman" w:hAnsi="Times New Roman" w:cs="Times New Roman"/>
                <w:rPrChange w:id="4169" w:author="Daniel Noble" w:date="2023-06-30T12:50:00Z">
                  <w:rPr>
                    <w:ins w:id="4170" w:author="Daniel Noble" w:date="2023-06-30T12:44:00Z"/>
                  </w:rPr>
                </w:rPrChange>
              </w:rPr>
              <w:pPrChange w:id="41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2" w:author="Daniel Noble" w:date="2023-06-30T12:44:00Z"/>
                <w:rFonts w:ascii="Times New Roman" w:hAnsi="Times New Roman" w:cs="Times New Roman"/>
                <w:rPrChange w:id="4173" w:author="Daniel Noble" w:date="2023-06-30T12:50:00Z">
                  <w:rPr>
                    <w:ins w:id="4174" w:author="Daniel Noble" w:date="2023-06-30T12:44:00Z"/>
                  </w:rPr>
                </w:rPrChange>
              </w:rPr>
              <w:pPrChange w:id="41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76" w:author="Daniel Noble" w:date="2023-06-30T12:47:00Z">
              <w:r w:rsidRPr="00427B7F">
                <w:rPr>
                  <w:rFonts w:ascii="Times New Roman" w:eastAsia="Helvetica" w:hAnsi="Times New Roman" w:cs="Times New Roman"/>
                  <w:color w:val="000000"/>
                  <w:sz w:val="22"/>
                  <w:szCs w:val="22"/>
                  <w:rPrChange w:id="417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8" w:author="Daniel Noble" w:date="2023-06-30T12:44:00Z"/>
                <w:rFonts w:ascii="Times New Roman" w:hAnsi="Times New Roman" w:cs="Times New Roman"/>
                <w:rPrChange w:id="4179" w:author="Daniel Noble" w:date="2023-06-30T12:50:00Z">
                  <w:rPr>
                    <w:ins w:id="4180" w:author="Daniel Noble" w:date="2023-06-30T12:44:00Z"/>
                  </w:rPr>
                </w:rPrChange>
              </w:rPr>
              <w:pPrChange w:id="41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2" w:author="Daniel Noble" w:date="2023-06-30T12:44:00Z">
              <w:r w:rsidRPr="00427B7F">
                <w:rPr>
                  <w:rFonts w:ascii="Times New Roman" w:eastAsia="Helvetica" w:hAnsi="Times New Roman" w:cs="Times New Roman"/>
                  <w:color w:val="000000"/>
                  <w:sz w:val="22"/>
                  <w:szCs w:val="22"/>
                  <w:rPrChange w:id="4183"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4" w:author="Daniel Noble" w:date="2023-06-30T12:44:00Z"/>
                <w:rFonts w:ascii="Times New Roman" w:hAnsi="Times New Roman" w:cs="Times New Roman"/>
                <w:rPrChange w:id="4185" w:author="Daniel Noble" w:date="2023-06-30T12:50:00Z">
                  <w:rPr>
                    <w:ins w:id="4186" w:author="Daniel Noble" w:date="2023-06-30T12:44:00Z"/>
                  </w:rPr>
                </w:rPrChange>
              </w:rPr>
              <w:pPrChange w:id="41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8" w:author="Daniel Noble" w:date="2023-06-30T12:44:00Z">
              <w:r w:rsidRPr="00427B7F">
                <w:rPr>
                  <w:rFonts w:ascii="Times New Roman" w:eastAsia="Helvetica" w:hAnsi="Times New Roman" w:cs="Times New Roman"/>
                  <w:color w:val="000000"/>
                  <w:sz w:val="22"/>
                  <w:szCs w:val="22"/>
                  <w:rPrChange w:id="4189"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41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1" w:author="Daniel Noble" w:date="2023-06-30T12:44:00Z"/>
                <w:rFonts w:ascii="Times New Roman" w:hAnsi="Times New Roman" w:cs="Times New Roman"/>
                <w:b/>
                <w:bCs/>
                <w:rPrChange w:id="4192" w:author="Daniel Noble" w:date="2023-06-30T12:50:00Z">
                  <w:rPr>
                    <w:ins w:id="4193" w:author="Daniel Noble" w:date="2023-06-30T12:44:00Z"/>
                  </w:rPr>
                </w:rPrChange>
              </w:rPr>
              <w:pPrChange w:id="41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95" w:author="Daniel Noble" w:date="2023-06-30T12:44:00Z">
              <w:r w:rsidRPr="00427B7F">
                <w:rPr>
                  <w:rFonts w:ascii="Times New Roman" w:eastAsia="Helvetica" w:hAnsi="Times New Roman" w:cs="Times New Roman"/>
                  <w:b/>
                  <w:bCs/>
                  <w:color w:val="000000"/>
                  <w:sz w:val="22"/>
                  <w:szCs w:val="22"/>
                  <w:rPrChange w:id="4196"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7" w:author="Daniel Noble" w:date="2023-06-30T12:44:00Z"/>
                <w:rFonts w:ascii="Times New Roman" w:hAnsi="Times New Roman" w:cs="Times New Roman"/>
                <w:rPrChange w:id="4198" w:author="Daniel Noble" w:date="2023-06-30T12:50:00Z">
                  <w:rPr>
                    <w:ins w:id="4199" w:author="Daniel Noble" w:date="2023-06-30T12:44:00Z"/>
                  </w:rPr>
                </w:rPrChange>
              </w:rPr>
              <w:pPrChange w:id="42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1" w:author="Daniel Noble" w:date="2023-06-30T12:44:00Z">
              <w:r w:rsidRPr="00427B7F">
                <w:rPr>
                  <w:rFonts w:ascii="Times New Roman" w:eastAsia="Helvetica" w:hAnsi="Times New Roman" w:cs="Times New Roman"/>
                  <w:color w:val="000000"/>
                  <w:sz w:val="22"/>
                  <w:szCs w:val="22"/>
                  <w:rPrChange w:id="4202"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3" w:author="Daniel Noble" w:date="2023-06-30T12:44:00Z"/>
                <w:rFonts w:ascii="Times New Roman" w:hAnsi="Times New Roman" w:cs="Times New Roman"/>
                <w:rPrChange w:id="4204" w:author="Daniel Noble" w:date="2023-06-30T12:50:00Z">
                  <w:rPr>
                    <w:ins w:id="4205" w:author="Daniel Noble" w:date="2023-06-30T12:44:00Z"/>
                  </w:rPr>
                </w:rPrChange>
              </w:rPr>
              <w:pPrChange w:id="42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7" w:author="Daniel Noble" w:date="2023-06-30T12:44:00Z">
              <w:r w:rsidRPr="00427B7F">
                <w:rPr>
                  <w:rFonts w:ascii="Times New Roman" w:eastAsia="Helvetica" w:hAnsi="Times New Roman" w:cs="Times New Roman"/>
                  <w:color w:val="000000"/>
                  <w:sz w:val="22"/>
                  <w:szCs w:val="22"/>
                  <w:rPrChange w:id="4208"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9" w:author="Daniel Noble" w:date="2023-06-30T12:44:00Z"/>
                <w:rFonts w:ascii="Times New Roman" w:hAnsi="Times New Roman" w:cs="Times New Roman"/>
                <w:rPrChange w:id="4210" w:author="Daniel Noble" w:date="2023-06-30T12:50:00Z">
                  <w:rPr>
                    <w:ins w:id="4211" w:author="Daniel Noble" w:date="2023-06-30T12:44:00Z"/>
                  </w:rPr>
                </w:rPrChange>
              </w:rPr>
              <w:pPrChange w:id="42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13" w:author="Daniel Noble" w:date="2023-06-30T12:44:00Z">
              <w:r w:rsidRPr="00427B7F">
                <w:rPr>
                  <w:rFonts w:ascii="Times New Roman" w:eastAsia="Helvetica" w:hAnsi="Times New Roman" w:cs="Times New Roman"/>
                  <w:color w:val="000000"/>
                  <w:sz w:val="22"/>
                  <w:szCs w:val="22"/>
                  <w:rPrChange w:id="4214"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42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6" w:author="Daniel Noble" w:date="2023-06-30T12:44:00Z"/>
                <w:rFonts w:ascii="Times New Roman" w:hAnsi="Times New Roman" w:cs="Times New Roman"/>
                <w:rPrChange w:id="4217" w:author="Daniel Noble" w:date="2023-06-30T12:50:00Z">
                  <w:rPr>
                    <w:ins w:id="4218" w:author="Daniel Noble" w:date="2023-06-30T12:44:00Z"/>
                  </w:rPr>
                </w:rPrChange>
              </w:rPr>
              <w:pPrChange w:id="42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0" w:author="Daniel Noble" w:date="2023-06-30T12:44:00Z"/>
                <w:rFonts w:ascii="Times New Roman" w:hAnsi="Times New Roman" w:cs="Times New Roman"/>
                <w:rPrChange w:id="4221" w:author="Daniel Noble" w:date="2023-06-30T12:50:00Z">
                  <w:rPr>
                    <w:ins w:id="4222" w:author="Daniel Noble" w:date="2023-06-30T12:44:00Z"/>
                  </w:rPr>
                </w:rPrChange>
              </w:rPr>
              <w:pPrChange w:id="42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24" w:author="Daniel Noble" w:date="2023-06-30T12:49:00Z">
              <w:r w:rsidRPr="00427B7F">
                <w:rPr>
                  <w:rFonts w:ascii="Times New Roman" w:eastAsia="Helvetica" w:hAnsi="Times New Roman" w:cs="Times New Roman"/>
                  <w:color w:val="000000"/>
                  <w:sz w:val="22"/>
                  <w:szCs w:val="22"/>
                  <w:rPrChange w:id="422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6" w:author="Daniel Noble" w:date="2023-06-30T12:44:00Z"/>
                <w:rFonts w:ascii="Times New Roman" w:hAnsi="Times New Roman" w:cs="Times New Roman"/>
                <w:rPrChange w:id="4227" w:author="Daniel Noble" w:date="2023-06-30T12:50:00Z">
                  <w:rPr>
                    <w:ins w:id="4228" w:author="Daniel Noble" w:date="2023-06-30T12:44:00Z"/>
                  </w:rPr>
                </w:rPrChange>
              </w:rPr>
              <w:pPrChange w:id="42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0" w:author="Daniel Noble" w:date="2023-06-30T12:44:00Z">
              <w:r w:rsidRPr="00427B7F">
                <w:rPr>
                  <w:rFonts w:ascii="Times New Roman" w:eastAsia="Helvetica" w:hAnsi="Times New Roman" w:cs="Times New Roman"/>
                  <w:color w:val="000000"/>
                  <w:sz w:val="22"/>
                  <w:szCs w:val="22"/>
                  <w:rPrChange w:id="4231"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2" w:author="Daniel Noble" w:date="2023-06-30T12:44:00Z"/>
                <w:rFonts w:ascii="Times New Roman" w:hAnsi="Times New Roman" w:cs="Times New Roman"/>
                <w:rPrChange w:id="4233" w:author="Daniel Noble" w:date="2023-06-30T12:50:00Z">
                  <w:rPr>
                    <w:ins w:id="4234" w:author="Daniel Noble" w:date="2023-06-30T12:44:00Z"/>
                  </w:rPr>
                </w:rPrChange>
              </w:rPr>
              <w:pPrChange w:id="42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6" w:author="Daniel Noble" w:date="2023-06-30T12:44:00Z">
              <w:r w:rsidRPr="00427B7F">
                <w:rPr>
                  <w:rFonts w:ascii="Times New Roman" w:eastAsia="Helvetica" w:hAnsi="Times New Roman" w:cs="Times New Roman"/>
                  <w:color w:val="000000"/>
                  <w:sz w:val="22"/>
                  <w:szCs w:val="22"/>
                  <w:rPrChange w:id="4237"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42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9" w:author="Daniel Noble" w:date="2023-06-30T12:44:00Z"/>
                <w:rFonts w:ascii="Times New Roman" w:hAnsi="Times New Roman" w:cs="Times New Roman"/>
                <w:rPrChange w:id="4240" w:author="Daniel Noble" w:date="2023-06-30T12:50:00Z">
                  <w:rPr>
                    <w:ins w:id="4241" w:author="Daniel Noble" w:date="2023-06-30T12:44:00Z"/>
                  </w:rPr>
                </w:rPrChange>
              </w:rPr>
              <w:pPrChange w:id="42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3" w:author="Daniel Noble" w:date="2023-06-30T12:44:00Z"/>
                <w:rFonts w:ascii="Times New Roman" w:hAnsi="Times New Roman" w:cs="Times New Roman"/>
                <w:rPrChange w:id="4244" w:author="Daniel Noble" w:date="2023-06-30T12:50:00Z">
                  <w:rPr>
                    <w:ins w:id="4245" w:author="Daniel Noble" w:date="2023-06-30T12:44:00Z"/>
                  </w:rPr>
                </w:rPrChange>
              </w:rPr>
              <w:pPrChange w:id="42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47" w:author="Daniel Noble" w:date="2023-06-30T12:44:00Z">
              <w:r w:rsidRPr="00427B7F">
                <w:rPr>
                  <w:rFonts w:ascii="Times New Roman" w:eastAsia="Helvetica" w:hAnsi="Times New Roman" w:cs="Times New Roman"/>
                  <w:color w:val="000000"/>
                  <w:sz w:val="22"/>
                  <w:szCs w:val="22"/>
                  <w:rPrChange w:id="4248"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9" w:author="Daniel Noble" w:date="2023-06-30T12:44:00Z"/>
                <w:rFonts w:ascii="Times New Roman" w:hAnsi="Times New Roman" w:cs="Times New Roman"/>
                <w:rPrChange w:id="4250" w:author="Daniel Noble" w:date="2023-06-30T12:50:00Z">
                  <w:rPr>
                    <w:ins w:id="4251" w:author="Daniel Noble" w:date="2023-06-30T12:44:00Z"/>
                  </w:rPr>
                </w:rPrChange>
              </w:rPr>
              <w:pPrChange w:id="42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3" w:author="Daniel Noble" w:date="2023-06-30T12:44:00Z">
              <w:r w:rsidRPr="00427B7F">
                <w:rPr>
                  <w:rFonts w:ascii="Times New Roman" w:eastAsia="Helvetica" w:hAnsi="Times New Roman" w:cs="Times New Roman"/>
                  <w:color w:val="000000"/>
                  <w:sz w:val="22"/>
                  <w:szCs w:val="22"/>
                  <w:rPrChange w:id="4254"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5" w:author="Daniel Noble" w:date="2023-06-30T12:44:00Z"/>
                <w:rFonts w:ascii="Times New Roman" w:hAnsi="Times New Roman" w:cs="Times New Roman"/>
                <w:rPrChange w:id="4256" w:author="Daniel Noble" w:date="2023-06-30T12:50:00Z">
                  <w:rPr>
                    <w:ins w:id="4257" w:author="Daniel Noble" w:date="2023-06-30T12:44:00Z"/>
                  </w:rPr>
                </w:rPrChange>
              </w:rPr>
              <w:pPrChange w:id="42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9" w:author="Daniel Noble" w:date="2023-06-30T12:44:00Z">
              <w:r w:rsidRPr="00427B7F">
                <w:rPr>
                  <w:rFonts w:ascii="Times New Roman" w:eastAsia="Helvetica" w:hAnsi="Times New Roman" w:cs="Times New Roman"/>
                  <w:color w:val="000000"/>
                  <w:sz w:val="22"/>
                  <w:szCs w:val="22"/>
                  <w:rPrChange w:id="4260"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42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2" w:author="Daniel Noble" w:date="2023-06-30T12:44:00Z"/>
                <w:rFonts w:ascii="Times New Roman" w:hAnsi="Times New Roman" w:cs="Times New Roman"/>
                <w:rPrChange w:id="4263" w:author="Daniel Noble" w:date="2023-06-30T12:50:00Z">
                  <w:rPr>
                    <w:ins w:id="4264" w:author="Daniel Noble" w:date="2023-06-30T12:44:00Z"/>
                  </w:rPr>
                </w:rPrChange>
              </w:rPr>
              <w:pPrChange w:id="42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6" w:author="Daniel Noble" w:date="2023-06-30T12:44:00Z"/>
                <w:rFonts w:ascii="Times New Roman" w:hAnsi="Times New Roman" w:cs="Times New Roman"/>
                <w:rPrChange w:id="4267" w:author="Daniel Noble" w:date="2023-06-30T12:50:00Z">
                  <w:rPr>
                    <w:ins w:id="4268" w:author="Daniel Noble" w:date="2023-06-30T12:44:00Z"/>
                  </w:rPr>
                </w:rPrChange>
              </w:rPr>
              <w:pPrChange w:id="42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0" w:author="Daniel Noble" w:date="2023-06-30T12:44:00Z">
              <w:r w:rsidRPr="00427B7F">
                <w:rPr>
                  <w:rFonts w:ascii="Times New Roman" w:eastAsia="Helvetica" w:hAnsi="Times New Roman" w:cs="Times New Roman"/>
                  <w:color w:val="000000"/>
                  <w:sz w:val="22"/>
                  <w:szCs w:val="22"/>
                  <w:rPrChange w:id="4271"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2" w:author="Daniel Noble" w:date="2023-06-30T12:44:00Z"/>
                <w:rFonts w:ascii="Times New Roman" w:hAnsi="Times New Roman" w:cs="Times New Roman"/>
                <w:rPrChange w:id="4273" w:author="Daniel Noble" w:date="2023-06-30T12:50:00Z">
                  <w:rPr>
                    <w:ins w:id="4274" w:author="Daniel Noble" w:date="2023-06-30T12:44:00Z"/>
                  </w:rPr>
                </w:rPrChange>
              </w:rPr>
              <w:pPrChange w:id="42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6" w:author="Daniel Noble" w:date="2023-06-30T12:44:00Z">
              <w:r w:rsidRPr="00427B7F">
                <w:rPr>
                  <w:rFonts w:ascii="Times New Roman" w:eastAsia="Helvetica" w:hAnsi="Times New Roman" w:cs="Times New Roman"/>
                  <w:color w:val="000000"/>
                  <w:sz w:val="22"/>
                  <w:szCs w:val="22"/>
                  <w:rPrChange w:id="4277"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8" w:author="Daniel Noble" w:date="2023-06-30T12:44:00Z"/>
                <w:rFonts w:ascii="Times New Roman" w:hAnsi="Times New Roman" w:cs="Times New Roman"/>
                <w:rPrChange w:id="4279" w:author="Daniel Noble" w:date="2023-06-30T12:50:00Z">
                  <w:rPr>
                    <w:ins w:id="4280" w:author="Daniel Noble" w:date="2023-06-30T12:44:00Z"/>
                  </w:rPr>
                </w:rPrChange>
              </w:rPr>
              <w:pPrChange w:id="42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82" w:author="Daniel Noble" w:date="2023-06-30T12:44:00Z">
              <w:r w:rsidRPr="00427B7F">
                <w:rPr>
                  <w:rFonts w:ascii="Times New Roman" w:eastAsia="Helvetica" w:hAnsi="Times New Roman" w:cs="Times New Roman"/>
                  <w:color w:val="000000"/>
                  <w:sz w:val="22"/>
                  <w:szCs w:val="22"/>
                  <w:rPrChange w:id="4283"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42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85" w:author="Daniel Noble" w:date="2023-06-30T12:44:00Z"/>
                <w:rFonts w:ascii="Times New Roman" w:hAnsi="Times New Roman" w:cs="Times New Roman"/>
                <w:rPrChange w:id="4286" w:author="Daniel Noble" w:date="2023-06-30T12:50:00Z">
                  <w:rPr>
                    <w:ins w:id="4287" w:author="Daniel Noble" w:date="2023-06-30T12:44:00Z"/>
                  </w:rPr>
                </w:rPrChange>
              </w:rPr>
              <w:pPrChange w:id="42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89" w:author="Daniel Noble" w:date="2023-06-30T12:44:00Z"/>
                <w:rFonts w:ascii="Times New Roman" w:hAnsi="Times New Roman" w:cs="Times New Roman"/>
                <w:rPrChange w:id="4290" w:author="Daniel Noble" w:date="2023-06-30T12:50:00Z">
                  <w:rPr>
                    <w:ins w:id="4291" w:author="Daniel Noble" w:date="2023-06-30T12:44:00Z"/>
                  </w:rPr>
                </w:rPrChange>
              </w:rPr>
              <w:pPrChange w:id="42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93" w:author="Daniel Noble" w:date="2023-06-30T12:44:00Z">
              <w:r w:rsidRPr="00427B7F">
                <w:rPr>
                  <w:rFonts w:ascii="Times New Roman" w:eastAsia="Helvetica" w:hAnsi="Times New Roman" w:cs="Times New Roman"/>
                  <w:color w:val="000000"/>
                  <w:sz w:val="22"/>
                  <w:szCs w:val="22"/>
                  <w:rPrChange w:id="4294"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5" w:author="Daniel Noble" w:date="2023-06-30T12:44:00Z"/>
                <w:rFonts w:ascii="Times New Roman" w:hAnsi="Times New Roman" w:cs="Times New Roman"/>
                <w:rPrChange w:id="4296" w:author="Daniel Noble" w:date="2023-06-30T12:50:00Z">
                  <w:rPr>
                    <w:ins w:id="4297" w:author="Daniel Noble" w:date="2023-06-30T12:44:00Z"/>
                  </w:rPr>
                </w:rPrChange>
              </w:rPr>
              <w:pPrChange w:id="42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99" w:author="Daniel Noble" w:date="2023-06-30T12:44:00Z">
              <w:r w:rsidRPr="00427B7F">
                <w:rPr>
                  <w:rFonts w:ascii="Times New Roman" w:eastAsia="Helvetica" w:hAnsi="Times New Roman" w:cs="Times New Roman"/>
                  <w:color w:val="000000"/>
                  <w:sz w:val="22"/>
                  <w:szCs w:val="22"/>
                  <w:rPrChange w:id="4300"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1" w:author="Daniel Noble" w:date="2023-06-30T12:44:00Z"/>
                <w:rFonts w:ascii="Times New Roman" w:hAnsi="Times New Roman" w:cs="Times New Roman"/>
                <w:rPrChange w:id="4302" w:author="Daniel Noble" w:date="2023-06-30T12:50:00Z">
                  <w:rPr>
                    <w:ins w:id="4303" w:author="Daniel Noble" w:date="2023-06-30T12:44:00Z"/>
                  </w:rPr>
                </w:rPrChange>
              </w:rPr>
              <w:pPrChange w:id="43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05" w:author="Daniel Noble" w:date="2023-06-30T12:44:00Z">
              <w:r w:rsidRPr="00427B7F">
                <w:rPr>
                  <w:rFonts w:ascii="Times New Roman" w:eastAsia="Helvetica" w:hAnsi="Times New Roman" w:cs="Times New Roman"/>
                  <w:color w:val="000000"/>
                  <w:sz w:val="22"/>
                  <w:szCs w:val="22"/>
                  <w:rPrChange w:id="4306"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43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8" w:author="Daniel Noble" w:date="2023-06-30T12:44:00Z"/>
                <w:rFonts w:ascii="Times New Roman" w:hAnsi="Times New Roman" w:cs="Times New Roman"/>
                <w:rPrChange w:id="4309" w:author="Daniel Noble" w:date="2023-06-30T12:50:00Z">
                  <w:rPr>
                    <w:ins w:id="4310" w:author="Daniel Noble" w:date="2023-06-30T12:44:00Z"/>
                  </w:rPr>
                </w:rPrChange>
              </w:rPr>
              <w:pPrChange w:id="43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2" w:author="Daniel Noble" w:date="2023-06-30T12:44:00Z"/>
                <w:rFonts w:ascii="Times New Roman" w:hAnsi="Times New Roman" w:cs="Times New Roman"/>
                <w:rPrChange w:id="4313" w:author="Daniel Noble" w:date="2023-06-30T12:50:00Z">
                  <w:rPr>
                    <w:ins w:id="4314" w:author="Daniel Noble" w:date="2023-06-30T12:44:00Z"/>
                  </w:rPr>
                </w:rPrChange>
              </w:rPr>
              <w:pPrChange w:id="43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16" w:author="Daniel Noble" w:date="2023-06-30T12:44:00Z">
              <w:r w:rsidRPr="00427B7F">
                <w:rPr>
                  <w:rFonts w:ascii="Times New Roman" w:eastAsia="Helvetica" w:hAnsi="Times New Roman" w:cs="Times New Roman"/>
                  <w:color w:val="000000"/>
                  <w:sz w:val="22"/>
                  <w:szCs w:val="22"/>
                  <w:rPrChange w:id="4317"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8" w:author="Daniel Noble" w:date="2023-06-30T12:44:00Z"/>
                <w:rFonts w:ascii="Times New Roman" w:hAnsi="Times New Roman" w:cs="Times New Roman"/>
                <w:rPrChange w:id="4319" w:author="Daniel Noble" w:date="2023-06-30T12:50:00Z">
                  <w:rPr>
                    <w:ins w:id="4320" w:author="Daniel Noble" w:date="2023-06-30T12:44:00Z"/>
                  </w:rPr>
                </w:rPrChange>
              </w:rPr>
              <w:pPrChange w:id="43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2" w:author="Daniel Noble" w:date="2023-06-30T12:44:00Z">
              <w:r w:rsidRPr="00427B7F">
                <w:rPr>
                  <w:rFonts w:ascii="Times New Roman" w:eastAsia="Helvetica" w:hAnsi="Times New Roman" w:cs="Times New Roman"/>
                  <w:color w:val="000000"/>
                  <w:sz w:val="22"/>
                  <w:szCs w:val="22"/>
                  <w:rPrChange w:id="4323"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24" w:author="Daniel Noble" w:date="2023-06-30T12:44:00Z"/>
                <w:rFonts w:ascii="Times New Roman" w:hAnsi="Times New Roman" w:cs="Times New Roman"/>
                <w:rPrChange w:id="4325" w:author="Daniel Noble" w:date="2023-06-30T12:50:00Z">
                  <w:rPr>
                    <w:ins w:id="4326" w:author="Daniel Noble" w:date="2023-06-30T12:44:00Z"/>
                  </w:rPr>
                </w:rPrChange>
              </w:rPr>
              <w:pPrChange w:id="43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8" w:author="Daniel Noble" w:date="2023-06-30T12:44:00Z">
              <w:r w:rsidRPr="00427B7F">
                <w:rPr>
                  <w:rFonts w:ascii="Times New Roman" w:eastAsia="Helvetica" w:hAnsi="Times New Roman" w:cs="Times New Roman"/>
                  <w:color w:val="000000"/>
                  <w:sz w:val="22"/>
                  <w:szCs w:val="22"/>
                  <w:rPrChange w:id="4329"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43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1" w:author="Daniel Noble" w:date="2023-06-30T12:44:00Z"/>
                <w:rFonts w:ascii="Times New Roman" w:hAnsi="Times New Roman" w:cs="Times New Roman"/>
                <w:rPrChange w:id="4332" w:author="Daniel Noble" w:date="2023-06-30T12:50:00Z">
                  <w:rPr>
                    <w:ins w:id="4333" w:author="Daniel Noble" w:date="2023-06-30T12:44:00Z"/>
                  </w:rPr>
                </w:rPrChange>
              </w:rPr>
              <w:pPrChange w:id="43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5" w:author="Daniel Noble" w:date="2023-06-30T12:44:00Z"/>
                <w:rFonts w:ascii="Times New Roman" w:hAnsi="Times New Roman" w:cs="Times New Roman"/>
                <w:rPrChange w:id="4336" w:author="Daniel Noble" w:date="2023-06-30T12:50:00Z">
                  <w:rPr>
                    <w:ins w:id="4337" w:author="Daniel Noble" w:date="2023-06-30T12:44:00Z"/>
                  </w:rPr>
                </w:rPrChange>
              </w:rPr>
              <w:pPrChange w:id="43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39" w:author="Daniel Noble" w:date="2023-06-30T12:44:00Z">
              <w:r w:rsidRPr="00427B7F">
                <w:rPr>
                  <w:rFonts w:ascii="Times New Roman" w:eastAsia="Helvetica" w:hAnsi="Times New Roman" w:cs="Times New Roman"/>
                  <w:color w:val="000000"/>
                  <w:sz w:val="22"/>
                  <w:szCs w:val="22"/>
                  <w:rPrChange w:id="4340"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1" w:author="Daniel Noble" w:date="2023-06-30T12:44:00Z"/>
                <w:rFonts w:ascii="Times New Roman" w:hAnsi="Times New Roman" w:cs="Times New Roman"/>
                <w:rPrChange w:id="4342" w:author="Daniel Noble" w:date="2023-06-30T12:50:00Z">
                  <w:rPr>
                    <w:ins w:id="4343" w:author="Daniel Noble" w:date="2023-06-30T12:44:00Z"/>
                  </w:rPr>
                </w:rPrChange>
              </w:rPr>
              <w:pPrChange w:id="43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45" w:author="Daniel Noble" w:date="2023-06-30T12:44:00Z">
              <w:r w:rsidRPr="00427B7F">
                <w:rPr>
                  <w:rFonts w:ascii="Times New Roman" w:eastAsia="Helvetica" w:hAnsi="Times New Roman" w:cs="Times New Roman"/>
                  <w:color w:val="000000"/>
                  <w:sz w:val="22"/>
                  <w:szCs w:val="22"/>
                  <w:rPrChange w:id="4346"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7" w:author="Daniel Noble" w:date="2023-06-30T12:44:00Z"/>
                <w:rFonts w:ascii="Times New Roman" w:hAnsi="Times New Roman" w:cs="Times New Roman"/>
                <w:rPrChange w:id="4348" w:author="Daniel Noble" w:date="2023-06-30T12:50:00Z">
                  <w:rPr>
                    <w:ins w:id="4349" w:author="Daniel Noble" w:date="2023-06-30T12:44:00Z"/>
                  </w:rPr>
                </w:rPrChange>
              </w:rPr>
              <w:pPrChange w:id="43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51" w:author="Daniel Noble" w:date="2023-06-30T12:44:00Z">
              <w:r w:rsidRPr="00427B7F">
                <w:rPr>
                  <w:rFonts w:ascii="Times New Roman" w:eastAsia="Helvetica" w:hAnsi="Times New Roman" w:cs="Times New Roman"/>
                  <w:color w:val="000000"/>
                  <w:sz w:val="22"/>
                  <w:szCs w:val="22"/>
                  <w:rPrChange w:id="4352"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43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4" w:author="Daniel Noble" w:date="2023-06-30T12:44:00Z"/>
                <w:rFonts w:ascii="Times New Roman" w:hAnsi="Times New Roman" w:cs="Times New Roman"/>
                <w:rPrChange w:id="4355" w:author="Daniel Noble" w:date="2023-06-30T12:50:00Z">
                  <w:rPr>
                    <w:ins w:id="4356" w:author="Daniel Noble" w:date="2023-06-30T12:44:00Z"/>
                  </w:rPr>
                </w:rPrChange>
              </w:rPr>
              <w:pPrChange w:id="43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8" w:author="Daniel Noble" w:date="2023-06-30T12:44:00Z"/>
                <w:rFonts w:ascii="Times New Roman" w:hAnsi="Times New Roman" w:cs="Times New Roman"/>
                <w:rPrChange w:id="4359" w:author="Daniel Noble" w:date="2023-06-30T12:50:00Z">
                  <w:rPr>
                    <w:ins w:id="4360" w:author="Daniel Noble" w:date="2023-06-30T12:44:00Z"/>
                  </w:rPr>
                </w:rPrChange>
              </w:rPr>
              <w:pPrChange w:id="43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62" w:author="Daniel Noble" w:date="2023-06-30T12:44:00Z">
              <w:r w:rsidRPr="00427B7F">
                <w:rPr>
                  <w:rFonts w:ascii="Times New Roman" w:eastAsia="Helvetica" w:hAnsi="Times New Roman" w:cs="Times New Roman"/>
                  <w:color w:val="000000"/>
                  <w:sz w:val="22"/>
                  <w:szCs w:val="22"/>
                  <w:rPrChange w:id="4363"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4" w:author="Daniel Noble" w:date="2023-06-30T12:44:00Z"/>
                <w:rFonts w:ascii="Times New Roman" w:hAnsi="Times New Roman" w:cs="Times New Roman"/>
                <w:rPrChange w:id="4365" w:author="Daniel Noble" w:date="2023-06-30T12:50:00Z">
                  <w:rPr>
                    <w:ins w:id="4366" w:author="Daniel Noble" w:date="2023-06-30T12:44:00Z"/>
                  </w:rPr>
                </w:rPrChange>
              </w:rPr>
              <w:pPrChange w:id="43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68" w:author="Daniel Noble" w:date="2023-06-30T12:44:00Z">
              <w:r w:rsidRPr="00427B7F">
                <w:rPr>
                  <w:rFonts w:ascii="Times New Roman" w:eastAsia="Helvetica" w:hAnsi="Times New Roman" w:cs="Times New Roman"/>
                  <w:color w:val="000000"/>
                  <w:sz w:val="22"/>
                  <w:szCs w:val="22"/>
                  <w:rPrChange w:id="4369"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0" w:author="Daniel Noble" w:date="2023-06-30T12:44:00Z"/>
                <w:rFonts w:ascii="Times New Roman" w:hAnsi="Times New Roman" w:cs="Times New Roman"/>
                <w:rPrChange w:id="4371" w:author="Daniel Noble" w:date="2023-06-30T12:50:00Z">
                  <w:rPr>
                    <w:ins w:id="4372" w:author="Daniel Noble" w:date="2023-06-30T12:44:00Z"/>
                  </w:rPr>
                </w:rPrChange>
              </w:rPr>
              <w:pPrChange w:id="43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74" w:author="Daniel Noble" w:date="2023-06-30T12:44:00Z">
              <w:r w:rsidRPr="00427B7F">
                <w:rPr>
                  <w:rFonts w:ascii="Times New Roman" w:eastAsia="Helvetica" w:hAnsi="Times New Roman" w:cs="Times New Roman"/>
                  <w:color w:val="000000"/>
                  <w:sz w:val="22"/>
                  <w:szCs w:val="22"/>
                  <w:rPrChange w:id="4375"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43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7" w:author="Daniel Noble" w:date="2023-06-30T12:44:00Z"/>
                <w:rFonts w:ascii="Times New Roman" w:hAnsi="Times New Roman" w:cs="Times New Roman"/>
                <w:rPrChange w:id="4378" w:author="Daniel Noble" w:date="2023-06-30T12:50:00Z">
                  <w:rPr>
                    <w:ins w:id="4379" w:author="Daniel Noble" w:date="2023-06-30T12:44:00Z"/>
                  </w:rPr>
                </w:rPrChange>
              </w:rPr>
              <w:pPrChange w:id="43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1" w:author="Daniel Noble" w:date="2023-06-30T12:44:00Z"/>
                <w:rFonts w:ascii="Times New Roman" w:hAnsi="Times New Roman" w:cs="Times New Roman"/>
                <w:rPrChange w:id="4382" w:author="Daniel Noble" w:date="2023-06-30T12:50:00Z">
                  <w:rPr>
                    <w:ins w:id="4383" w:author="Daniel Noble" w:date="2023-06-30T12:44:00Z"/>
                  </w:rPr>
                </w:rPrChange>
              </w:rPr>
              <w:pPrChange w:id="43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85" w:author="Daniel Noble" w:date="2023-06-30T12:44:00Z">
              <w:r w:rsidRPr="00427B7F">
                <w:rPr>
                  <w:rFonts w:ascii="Times New Roman" w:eastAsia="Helvetica" w:hAnsi="Times New Roman" w:cs="Times New Roman"/>
                  <w:color w:val="000000"/>
                  <w:sz w:val="22"/>
                  <w:szCs w:val="22"/>
                  <w:rPrChange w:id="4386"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7" w:author="Daniel Noble" w:date="2023-06-30T12:44:00Z"/>
                <w:rFonts w:ascii="Times New Roman" w:hAnsi="Times New Roman" w:cs="Times New Roman"/>
                <w:rPrChange w:id="4388" w:author="Daniel Noble" w:date="2023-06-30T12:50:00Z">
                  <w:rPr>
                    <w:ins w:id="4389" w:author="Daniel Noble" w:date="2023-06-30T12:44:00Z"/>
                  </w:rPr>
                </w:rPrChange>
              </w:rPr>
              <w:pPrChange w:id="43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1" w:author="Daniel Noble" w:date="2023-06-30T12:44:00Z">
              <w:r w:rsidRPr="00427B7F">
                <w:rPr>
                  <w:rFonts w:ascii="Times New Roman" w:eastAsia="Helvetica" w:hAnsi="Times New Roman" w:cs="Times New Roman"/>
                  <w:color w:val="000000"/>
                  <w:sz w:val="22"/>
                  <w:szCs w:val="22"/>
                  <w:rPrChange w:id="4392"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93" w:author="Daniel Noble" w:date="2023-06-30T12:44:00Z"/>
                <w:rFonts w:ascii="Times New Roman" w:hAnsi="Times New Roman" w:cs="Times New Roman"/>
                <w:rPrChange w:id="4394" w:author="Daniel Noble" w:date="2023-06-30T12:50:00Z">
                  <w:rPr>
                    <w:ins w:id="4395" w:author="Daniel Noble" w:date="2023-06-30T12:44:00Z"/>
                  </w:rPr>
                </w:rPrChange>
              </w:rPr>
              <w:pPrChange w:id="43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7" w:author="Daniel Noble" w:date="2023-06-30T12:44:00Z">
              <w:r w:rsidRPr="00427B7F">
                <w:rPr>
                  <w:rFonts w:ascii="Times New Roman" w:eastAsia="Helvetica" w:hAnsi="Times New Roman" w:cs="Times New Roman"/>
                  <w:color w:val="000000"/>
                  <w:sz w:val="22"/>
                  <w:szCs w:val="22"/>
                  <w:rPrChange w:id="4398"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43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0" w:author="Daniel Noble" w:date="2023-06-30T12:44:00Z"/>
                <w:rFonts w:ascii="Times New Roman" w:hAnsi="Times New Roman" w:cs="Times New Roman"/>
                <w:rPrChange w:id="4401" w:author="Daniel Noble" w:date="2023-06-30T12:50:00Z">
                  <w:rPr>
                    <w:ins w:id="4402" w:author="Daniel Noble" w:date="2023-06-30T12:44:00Z"/>
                  </w:rPr>
                </w:rPrChange>
              </w:rPr>
              <w:pPrChange w:id="44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4" w:author="Daniel Noble" w:date="2023-06-30T12:44:00Z"/>
                <w:rFonts w:ascii="Times New Roman" w:hAnsi="Times New Roman" w:cs="Times New Roman"/>
                <w:rPrChange w:id="4405" w:author="Daniel Noble" w:date="2023-06-30T12:50:00Z">
                  <w:rPr>
                    <w:ins w:id="4406" w:author="Daniel Noble" w:date="2023-06-30T12:44:00Z"/>
                  </w:rPr>
                </w:rPrChange>
              </w:rPr>
              <w:pPrChange w:id="44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08" w:author="Daniel Noble" w:date="2023-06-30T12:49:00Z">
              <w:r w:rsidRPr="00427B7F">
                <w:rPr>
                  <w:rFonts w:ascii="Times New Roman" w:eastAsia="Helvetica" w:hAnsi="Times New Roman" w:cs="Times New Roman"/>
                  <w:color w:val="000000"/>
                  <w:sz w:val="22"/>
                  <w:szCs w:val="22"/>
                  <w:rPrChange w:id="440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0" w:author="Daniel Noble" w:date="2023-06-30T12:44:00Z"/>
                <w:rFonts w:ascii="Times New Roman" w:hAnsi="Times New Roman" w:cs="Times New Roman"/>
                <w:rPrChange w:id="4411" w:author="Daniel Noble" w:date="2023-06-30T12:50:00Z">
                  <w:rPr>
                    <w:ins w:id="4412" w:author="Daniel Noble" w:date="2023-06-30T12:44:00Z"/>
                  </w:rPr>
                </w:rPrChange>
              </w:rPr>
              <w:pPrChange w:id="44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14" w:author="Daniel Noble" w:date="2023-06-30T12:44:00Z">
              <w:r w:rsidRPr="00427B7F">
                <w:rPr>
                  <w:rFonts w:ascii="Times New Roman" w:eastAsia="Helvetica" w:hAnsi="Times New Roman" w:cs="Times New Roman"/>
                  <w:color w:val="000000"/>
                  <w:sz w:val="22"/>
                  <w:szCs w:val="22"/>
                  <w:rPrChange w:id="4415"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6" w:author="Daniel Noble" w:date="2023-06-30T12:44:00Z"/>
                <w:rFonts w:ascii="Times New Roman" w:hAnsi="Times New Roman" w:cs="Times New Roman"/>
                <w:rPrChange w:id="4417" w:author="Daniel Noble" w:date="2023-06-30T12:50:00Z">
                  <w:rPr>
                    <w:ins w:id="4418" w:author="Daniel Noble" w:date="2023-06-30T12:44:00Z"/>
                  </w:rPr>
                </w:rPrChange>
              </w:rPr>
              <w:pPrChange w:id="44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20" w:author="Daniel Noble" w:date="2023-06-30T12:44:00Z">
              <w:r w:rsidRPr="00427B7F">
                <w:rPr>
                  <w:rFonts w:ascii="Times New Roman" w:eastAsia="Helvetica" w:hAnsi="Times New Roman" w:cs="Times New Roman"/>
                  <w:color w:val="000000"/>
                  <w:sz w:val="22"/>
                  <w:szCs w:val="22"/>
                  <w:rPrChange w:id="4421"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44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3" w:author="Daniel Noble" w:date="2023-06-30T12:44:00Z"/>
                <w:rFonts w:ascii="Times New Roman" w:hAnsi="Times New Roman" w:cs="Times New Roman"/>
                <w:rPrChange w:id="4424" w:author="Daniel Noble" w:date="2023-06-30T12:50:00Z">
                  <w:rPr>
                    <w:ins w:id="4425" w:author="Daniel Noble" w:date="2023-06-30T12:44:00Z"/>
                  </w:rPr>
                </w:rPrChange>
              </w:rPr>
              <w:pPrChange w:id="44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7" w:author="Daniel Noble" w:date="2023-06-30T12:44:00Z"/>
                <w:rFonts w:ascii="Times New Roman" w:hAnsi="Times New Roman" w:cs="Times New Roman"/>
                <w:rPrChange w:id="4428" w:author="Daniel Noble" w:date="2023-06-30T12:50:00Z">
                  <w:rPr>
                    <w:ins w:id="4429" w:author="Daniel Noble" w:date="2023-06-30T12:44:00Z"/>
                  </w:rPr>
                </w:rPrChange>
              </w:rPr>
              <w:pPrChange w:id="44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31" w:author="Daniel Noble" w:date="2023-06-30T12:44:00Z">
              <w:r w:rsidRPr="00427B7F">
                <w:rPr>
                  <w:rFonts w:ascii="Times New Roman" w:eastAsia="Helvetica" w:hAnsi="Times New Roman" w:cs="Times New Roman"/>
                  <w:color w:val="000000"/>
                  <w:sz w:val="22"/>
                  <w:szCs w:val="22"/>
                  <w:rPrChange w:id="4432"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3" w:author="Daniel Noble" w:date="2023-06-30T12:44:00Z"/>
                <w:rFonts w:ascii="Times New Roman" w:hAnsi="Times New Roman" w:cs="Times New Roman"/>
                <w:rPrChange w:id="4434" w:author="Daniel Noble" w:date="2023-06-30T12:50:00Z">
                  <w:rPr>
                    <w:ins w:id="4435" w:author="Daniel Noble" w:date="2023-06-30T12:44:00Z"/>
                  </w:rPr>
                </w:rPrChange>
              </w:rPr>
              <w:pPrChange w:id="44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37" w:author="Daniel Noble" w:date="2023-06-30T12:44:00Z">
              <w:r w:rsidRPr="00427B7F">
                <w:rPr>
                  <w:rFonts w:ascii="Times New Roman" w:eastAsia="Helvetica" w:hAnsi="Times New Roman" w:cs="Times New Roman"/>
                  <w:color w:val="000000"/>
                  <w:sz w:val="22"/>
                  <w:szCs w:val="22"/>
                  <w:rPrChange w:id="4438"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9" w:author="Daniel Noble" w:date="2023-06-30T12:44:00Z"/>
                <w:rFonts w:ascii="Times New Roman" w:hAnsi="Times New Roman" w:cs="Times New Roman"/>
                <w:rPrChange w:id="4440" w:author="Daniel Noble" w:date="2023-06-30T12:50:00Z">
                  <w:rPr>
                    <w:ins w:id="4441" w:author="Daniel Noble" w:date="2023-06-30T12:44:00Z"/>
                  </w:rPr>
                </w:rPrChange>
              </w:rPr>
              <w:pPrChange w:id="44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43" w:author="Daniel Noble" w:date="2023-06-30T12:44:00Z">
              <w:r w:rsidRPr="00427B7F">
                <w:rPr>
                  <w:rFonts w:ascii="Times New Roman" w:eastAsia="Helvetica" w:hAnsi="Times New Roman" w:cs="Times New Roman"/>
                  <w:color w:val="000000"/>
                  <w:sz w:val="22"/>
                  <w:szCs w:val="22"/>
                  <w:rPrChange w:id="4444"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44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46" w:author="Daniel Noble" w:date="2023-06-30T12:44:00Z"/>
                <w:rFonts w:ascii="Times New Roman" w:hAnsi="Times New Roman" w:cs="Times New Roman"/>
                <w:rPrChange w:id="4447" w:author="Daniel Noble" w:date="2023-06-30T12:50:00Z">
                  <w:rPr>
                    <w:ins w:id="4448" w:author="Daniel Noble" w:date="2023-06-30T12:44:00Z"/>
                  </w:rPr>
                </w:rPrChange>
              </w:rPr>
              <w:pPrChange w:id="44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0" w:author="Daniel Noble" w:date="2023-06-30T12:44:00Z"/>
                <w:rFonts w:ascii="Times New Roman" w:hAnsi="Times New Roman" w:cs="Times New Roman"/>
                <w:rPrChange w:id="4451" w:author="Daniel Noble" w:date="2023-06-30T12:50:00Z">
                  <w:rPr>
                    <w:ins w:id="4452" w:author="Daniel Noble" w:date="2023-06-30T12:44:00Z"/>
                  </w:rPr>
                </w:rPrChange>
              </w:rPr>
              <w:pPrChange w:id="44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54" w:author="Daniel Noble" w:date="2023-06-30T12:49:00Z">
              <w:r w:rsidRPr="00427B7F">
                <w:rPr>
                  <w:rFonts w:ascii="Times New Roman" w:eastAsia="Helvetica" w:hAnsi="Times New Roman" w:cs="Times New Roman"/>
                  <w:color w:val="000000"/>
                  <w:sz w:val="22"/>
                  <w:szCs w:val="22"/>
                  <w:rPrChange w:id="445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6" w:author="Daniel Noble" w:date="2023-06-30T12:44:00Z"/>
                <w:rFonts w:ascii="Times New Roman" w:hAnsi="Times New Roman" w:cs="Times New Roman"/>
                <w:rPrChange w:id="4457" w:author="Daniel Noble" w:date="2023-06-30T12:50:00Z">
                  <w:rPr>
                    <w:ins w:id="4458" w:author="Daniel Noble" w:date="2023-06-30T12:44:00Z"/>
                  </w:rPr>
                </w:rPrChange>
              </w:rPr>
              <w:pPrChange w:id="44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60" w:author="Daniel Noble" w:date="2023-06-30T12:44:00Z">
              <w:r w:rsidRPr="00427B7F">
                <w:rPr>
                  <w:rFonts w:ascii="Times New Roman" w:eastAsia="Helvetica" w:hAnsi="Times New Roman" w:cs="Times New Roman"/>
                  <w:color w:val="000000"/>
                  <w:sz w:val="22"/>
                  <w:szCs w:val="22"/>
                  <w:rPrChange w:id="446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62" w:author="Daniel Noble" w:date="2023-06-30T12:44:00Z"/>
                <w:rFonts w:ascii="Times New Roman" w:hAnsi="Times New Roman" w:cs="Times New Roman"/>
                <w:rPrChange w:id="4463" w:author="Daniel Noble" w:date="2023-06-30T12:50:00Z">
                  <w:rPr>
                    <w:ins w:id="4464" w:author="Daniel Noble" w:date="2023-06-30T12:44:00Z"/>
                  </w:rPr>
                </w:rPrChange>
              </w:rPr>
              <w:pPrChange w:id="44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66" w:author="Daniel Noble" w:date="2023-06-30T12:44:00Z">
              <w:r w:rsidRPr="00427B7F">
                <w:rPr>
                  <w:rFonts w:ascii="Times New Roman" w:eastAsia="Helvetica" w:hAnsi="Times New Roman" w:cs="Times New Roman"/>
                  <w:color w:val="000000"/>
                  <w:sz w:val="22"/>
                  <w:szCs w:val="22"/>
                  <w:rPrChange w:id="4467"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44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69" w:author="Daniel Noble" w:date="2023-06-30T12:44:00Z"/>
                <w:rFonts w:ascii="Times New Roman" w:hAnsi="Times New Roman" w:cs="Times New Roman"/>
                <w:rPrChange w:id="4470" w:author="Daniel Noble" w:date="2023-06-30T12:50:00Z">
                  <w:rPr>
                    <w:ins w:id="4471" w:author="Daniel Noble" w:date="2023-06-30T12:44:00Z"/>
                  </w:rPr>
                </w:rPrChange>
              </w:rPr>
              <w:pPrChange w:id="44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73" w:author="Daniel Noble" w:date="2023-06-30T12:44:00Z"/>
                <w:rFonts w:ascii="Times New Roman" w:hAnsi="Times New Roman" w:cs="Times New Roman"/>
                <w:rPrChange w:id="4474" w:author="Daniel Noble" w:date="2023-06-30T12:50:00Z">
                  <w:rPr>
                    <w:ins w:id="4475" w:author="Daniel Noble" w:date="2023-06-30T12:44:00Z"/>
                  </w:rPr>
                </w:rPrChange>
              </w:rPr>
              <w:pPrChange w:id="44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77" w:author="Daniel Noble" w:date="2023-06-30T12:44:00Z">
              <w:r w:rsidRPr="00427B7F">
                <w:rPr>
                  <w:rFonts w:ascii="Times New Roman" w:eastAsia="Helvetica" w:hAnsi="Times New Roman" w:cs="Times New Roman"/>
                  <w:color w:val="000000"/>
                  <w:sz w:val="22"/>
                  <w:szCs w:val="22"/>
                  <w:rPrChange w:id="4478"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79" w:author="Daniel Noble" w:date="2023-06-30T12:44:00Z"/>
                <w:rFonts w:ascii="Times New Roman" w:hAnsi="Times New Roman" w:cs="Times New Roman"/>
                <w:rPrChange w:id="4480" w:author="Daniel Noble" w:date="2023-06-30T12:50:00Z">
                  <w:rPr>
                    <w:ins w:id="4481" w:author="Daniel Noble" w:date="2023-06-30T12:44:00Z"/>
                  </w:rPr>
                </w:rPrChange>
              </w:rPr>
              <w:pPrChange w:id="44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83" w:author="Daniel Noble" w:date="2023-06-30T12:44:00Z">
              <w:r w:rsidRPr="00427B7F">
                <w:rPr>
                  <w:rFonts w:ascii="Times New Roman" w:eastAsia="Helvetica" w:hAnsi="Times New Roman" w:cs="Times New Roman"/>
                  <w:color w:val="000000"/>
                  <w:sz w:val="22"/>
                  <w:szCs w:val="22"/>
                  <w:rPrChange w:id="4484"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85" w:author="Daniel Noble" w:date="2023-06-30T12:44:00Z"/>
                <w:rFonts w:ascii="Times New Roman" w:hAnsi="Times New Roman" w:cs="Times New Roman"/>
                <w:rPrChange w:id="4486" w:author="Daniel Noble" w:date="2023-06-30T12:50:00Z">
                  <w:rPr>
                    <w:ins w:id="4487" w:author="Daniel Noble" w:date="2023-06-30T12:44:00Z"/>
                  </w:rPr>
                </w:rPrChange>
              </w:rPr>
              <w:pPrChange w:id="44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89" w:author="Daniel Noble" w:date="2023-06-30T12:44:00Z">
              <w:r w:rsidRPr="00427B7F">
                <w:rPr>
                  <w:rFonts w:ascii="Times New Roman" w:eastAsia="Helvetica" w:hAnsi="Times New Roman" w:cs="Times New Roman"/>
                  <w:color w:val="000000"/>
                  <w:sz w:val="22"/>
                  <w:szCs w:val="22"/>
                  <w:rPrChange w:id="4490"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44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2" w:author="Daniel Noble" w:date="2023-06-30T12:44:00Z"/>
                <w:rFonts w:ascii="Times New Roman" w:hAnsi="Times New Roman" w:cs="Times New Roman"/>
                <w:rPrChange w:id="4493" w:author="Daniel Noble" w:date="2023-06-30T12:50:00Z">
                  <w:rPr>
                    <w:ins w:id="4494" w:author="Daniel Noble" w:date="2023-06-30T12:44:00Z"/>
                  </w:rPr>
                </w:rPrChange>
              </w:rPr>
              <w:pPrChange w:id="44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6" w:author="Daniel Noble" w:date="2023-06-30T12:44:00Z"/>
                <w:rFonts w:ascii="Times New Roman" w:hAnsi="Times New Roman" w:cs="Times New Roman"/>
                <w:rPrChange w:id="4497" w:author="Daniel Noble" w:date="2023-06-30T12:50:00Z">
                  <w:rPr>
                    <w:ins w:id="4498" w:author="Daniel Noble" w:date="2023-06-30T12:44:00Z"/>
                  </w:rPr>
                </w:rPrChange>
              </w:rPr>
              <w:pPrChange w:id="44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00" w:author="Daniel Noble" w:date="2023-06-30T12:49:00Z">
              <w:r w:rsidRPr="00427B7F">
                <w:rPr>
                  <w:rFonts w:ascii="Times New Roman" w:eastAsia="Helvetica" w:hAnsi="Times New Roman" w:cs="Times New Roman"/>
                  <w:color w:val="000000"/>
                  <w:sz w:val="22"/>
                  <w:szCs w:val="22"/>
                  <w:rPrChange w:id="4501"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02" w:author="Daniel Noble" w:date="2023-06-30T12:44:00Z"/>
                <w:rFonts w:ascii="Times New Roman" w:hAnsi="Times New Roman" w:cs="Times New Roman"/>
                <w:rPrChange w:id="4503" w:author="Daniel Noble" w:date="2023-06-30T12:50:00Z">
                  <w:rPr>
                    <w:ins w:id="4504" w:author="Daniel Noble" w:date="2023-06-30T12:44:00Z"/>
                  </w:rPr>
                </w:rPrChange>
              </w:rPr>
              <w:pPrChange w:id="45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06" w:author="Daniel Noble" w:date="2023-06-30T12:44:00Z">
              <w:r w:rsidRPr="00427B7F">
                <w:rPr>
                  <w:rFonts w:ascii="Times New Roman" w:eastAsia="Helvetica" w:hAnsi="Times New Roman" w:cs="Times New Roman"/>
                  <w:color w:val="000000"/>
                  <w:sz w:val="22"/>
                  <w:szCs w:val="22"/>
                  <w:rPrChange w:id="4507"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08" w:author="Daniel Noble" w:date="2023-06-30T12:44:00Z"/>
                <w:rFonts w:ascii="Times New Roman" w:hAnsi="Times New Roman" w:cs="Times New Roman"/>
                <w:rPrChange w:id="4509" w:author="Daniel Noble" w:date="2023-06-30T12:50:00Z">
                  <w:rPr>
                    <w:ins w:id="4510" w:author="Daniel Noble" w:date="2023-06-30T12:44:00Z"/>
                  </w:rPr>
                </w:rPrChange>
              </w:rPr>
              <w:pPrChange w:id="45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12" w:author="Daniel Noble" w:date="2023-06-30T12:44:00Z">
              <w:r w:rsidRPr="00427B7F">
                <w:rPr>
                  <w:rFonts w:ascii="Times New Roman" w:eastAsia="Helvetica" w:hAnsi="Times New Roman" w:cs="Times New Roman"/>
                  <w:color w:val="000000"/>
                  <w:sz w:val="22"/>
                  <w:szCs w:val="22"/>
                  <w:rPrChange w:id="4513"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45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15" w:author="Daniel Noble" w:date="2023-06-30T12:44:00Z"/>
                <w:rFonts w:ascii="Times New Roman" w:hAnsi="Times New Roman" w:cs="Times New Roman"/>
                <w:rPrChange w:id="4516" w:author="Daniel Noble" w:date="2023-06-30T12:50:00Z">
                  <w:rPr>
                    <w:ins w:id="4517" w:author="Daniel Noble" w:date="2023-06-30T12:44:00Z"/>
                  </w:rPr>
                </w:rPrChange>
              </w:rPr>
              <w:pPrChange w:id="45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19" w:author="Daniel Noble" w:date="2023-06-30T12:44:00Z"/>
                <w:rFonts w:ascii="Times New Roman" w:hAnsi="Times New Roman" w:cs="Times New Roman"/>
                <w:rPrChange w:id="4520" w:author="Daniel Noble" w:date="2023-06-30T12:50:00Z">
                  <w:rPr>
                    <w:ins w:id="4521" w:author="Daniel Noble" w:date="2023-06-30T12:44:00Z"/>
                  </w:rPr>
                </w:rPrChange>
              </w:rPr>
              <w:pPrChange w:id="45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23" w:author="Daniel Noble" w:date="2023-06-30T12:44:00Z">
              <w:r w:rsidRPr="00427B7F">
                <w:rPr>
                  <w:rFonts w:ascii="Times New Roman" w:eastAsia="Helvetica" w:hAnsi="Times New Roman" w:cs="Times New Roman"/>
                  <w:color w:val="000000"/>
                  <w:sz w:val="22"/>
                  <w:szCs w:val="22"/>
                  <w:rPrChange w:id="4524"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25" w:author="Daniel Noble" w:date="2023-06-30T12:44:00Z"/>
                <w:rFonts w:ascii="Times New Roman" w:hAnsi="Times New Roman" w:cs="Times New Roman"/>
                <w:rPrChange w:id="4526" w:author="Daniel Noble" w:date="2023-06-30T12:50:00Z">
                  <w:rPr>
                    <w:ins w:id="4527" w:author="Daniel Noble" w:date="2023-06-30T12:44:00Z"/>
                  </w:rPr>
                </w:rPrChange>
              </w:rPr>
              <w:pPrChange w:id="45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29" w:author="Daniel Noble" w:date="2023-06-30T12:44:00Z">
              <w:r w:rsidRPr="00427B7F">
                <w:rPr>
                  <w:rFonts w:ascii="Times New Roman" w:eastAsia="Helvetica" w:hAnsi="Times New Roman" w:cs="Times New Roman"/>
                  <w:color w:val="000000"/>
                  <w:sz w:val="22"/>
                  <w:szCs w:val="22"/>
                  <w:rPrChange w:id="4530"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1" w:author="Daniel Noble" w:date="2023-06-30T12:44:00Z"/>
                <w:rFonts w:ascii="Times New Roman" w:hAnsi="Times New Roman" w:cs="Times New Roman"/>
                <w:rPrChange w:id="4532" w:author="Daniel Noble" w:date="2023-06-30T12:50:00Z">
                  <w:rPr>
                    <w:ins w:id="4533" w:author="Daniel Noble" w:date="2023-06-30T12:44:00Z"/>
                  </w:rPr>
                </w:rPrChange>
              </w:rPr>
              <w:pPrChange w:id="45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35" w:author="Daniel Noble" w:date="2023-06-30T12:44:00Z">
              <w:r w:rsidRPr="00427B7F">
                <w:rPr>
                  <w:rFonts w:ascii="Times New Roman" w:eastAsia="Helvetica" w:hAnsi="Times New Roman" w:cs="Times New Roman"/>
                  <w:color w:val="000000"/>
                  <w:sz w:val="22"/>
                  <w:szCs w:val="22"/>
                  <w:rPrChange w:id="4536"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45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8" w:author="Daniel Noble" w:date="2023-06-30T12:44:00Z"/>
                <w:rFonts w:ascii="Times New Roman" w:hAnsi="Times New Roman" w:cs="Times New Roman"/>
                <w:rPrChange w:id="4539" w:author="Daniel Noble" w:date="2023-06-30T12:50:00Z">
                  <w:rPr>
                    <w:ins w:id="4540" w:author="Daniel Noble" w:date="2023-06-30T12:44:00Z"/>
                  </w:rPr>
                </w:rPrChange>
              </w:rPr>
              <w:pPrChange w:id="45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42" w:author="Daniel Noble" w:date="2023-06-30T12:44:00Z"/>
                <w:rFonts w:ascii="Times New Roman" w:hAnsi="Times New Roman" w:cs="Times New Roman"/>
                <w:rPrChange w:id="4543" w:author="Daniel Noble" w:date="2023-06-30T12:50:00Z">
                  <w:rPr>
                    <w:ins w:id="4544" w:author="Daniel Noble" w:date="2023-06-30T12:44:00Z"/>
                  </w:rPr>
                </w:rPrChange>
              </w:rPr>
              <w:pPrChange w:id="45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46" w:author="Daniel Noble" w:date="2023-06-30T12:44:00Z">
              <w:r w:rsidRPr="00427B7F">
                <w:rPr>
                  <w:rFonts w:ascii="Times New Roman" w:eastAsia="Helvetica" w:hAnsi="Times New Roman" w:cs="Times New Roman"/>
                  <w:color w:val="000000"/>
                  <w:sz w:val="22"/>
                  <w:szCs w:val="22"/>
                  <w:rPrChange w:id="4547"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48" w:author="Daniel Noble" w:date="2023-06-30T12:44:00Z"/>
                <w:rFonts w:ascii="Times New Roman" w:hAnsi="Times New Roman" w:cs="Times New Roman"/>
                <w:rPrChange w:id="4549" w:author="Daniel Noble" w:date="2023-06-30T12:50:00Z">
                  <w:rPr>
                    <w:ins w:id="4550" w:author="Daniel Noble" w:date="2023-06-30T12:44:00Z"/>
                  </w:rPr>
                </w:rPrChange>
              </w:rPr>
              <w:pPrChange w:id="45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52" w:author="Daniel Noble" w:date="2023-06-30T12:44:00Z">
              <w:r w:rsidRPr="00427B7F">
                <w:rPr>
                  <w:rFonts w:ascii="Times New Roman" w:eastAsia="Helvetica" w:hAnsi="Times New Roman" w:cs="Times New Roman"/>
                  <w:color w:val="000000"/>
                  <w:sz w:val="22"/>
                  <w:szCs w:val="22"/>
                  <w:rPrChange w:id="4553"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54" w:author="Daniel Noble" w:date="2023-06-30T12:44:00Z"/>
                <w:rFonts w:ascii="Times New Roman" w:hAnsi="Times New Roman" w:cs="Times New Roman"/>
                <w:rPrChange w:id="4555" w:author="Daniel Noble" w:date="2023-06-30T12:50:00Z">
                  <w:rPr>
                    <w:ins w:id="4556" w:author="Daniel Noble" w:date="2023-06-30T12:44:00Z"/>
                  </w:rPr>
                </w:rPrChange>
              </w:rPr>
              <w:pPrChange w:id="45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58" w:author="Daniel Noble" w:date="2023-06-30T12:44:00Z">
              <w:r w:rsidRPr="00427B7F">
                <w:rPr>
                  <w:rFonts w:ascii="Times New Roman" w:eastAsia="Helvetica" w:hAnsi="Times New Roman" w:cs="Times New Roman"/>
                  <w:color w:val="000000"/>
                  <w:sz w:val="22"/>
                  <w:szCs w:val="22"/>
                  <w:rPrChange w:id="4559"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45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61" w:author="Daniel Noble" w:date="2023-06-30T12:44:00Z"/>
                <w:rFonts w:ascii="Times New Roman" w:hAnsi="Times New Roman" w:cs="Times New Roman"/>
                <w:rPrChange w:id="4562" w:author="Daniel Noble" w:date="2023-06-30T12:50:00Z">
                  <w:rPr>
                    <w:ins w:id="4563" w:author="Daniel Noble" w:date="2023-06-30T12:44:00Z"/>
                  </w:rPr>
                </w:rPrChange>
              </w:rPr>
              <w:pPrChange w:id="45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65" w:author="Daniel Noble" w:date="2023-06-30T12:44:00Z"/>
                <w:rFonts w:ascii="Times New Roman" w:hAnsi="Times New Roman" w:cs="Times New Roman"/>
                <w:rPrChange w:id="4566" w:author="Daniel Noble" w:date="2023-06-30T12:50:00Z">
                  <w:rPr>
                    <w:ins w:id="4567" w:author="Daniel Noble" w:date="2023-06-30T12:44:00Z"/>
                  </w:rPr>
                </w:rPrChange>
              </w:rPr>
              <w:pPrChange w:id="45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69" w:author="Daniel Noble" w:date="2023-06-30T12:44:00Z">
              <w:r w:rsidRPr="00427B7F">
                <w:rPr>
                  <w:rFonts w:ascii="Times New Roman" w:eastAsia="Helvetica" w:hAnsi="Times New Roman" w:cs="Times New Roman"/>
                  <w:color w:val="000000"/>
                  <w:sz w:val="22"/>
                  <w:szCs w:val="22"/>
                  <w:rPrChange w:id="4570"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71" w:author="Daniel Noble" w:date="2023-06-30T12:44:00Z"/>
                <w:rFonts w:ascii="Times New Roman" w:hAnsi="Times New Roman" w:cs="Times New Roman"/>
                <w:rPrChange w:id="4572" w:author="Daniel Noble" w:date="2023-06-30T12:50:00Z">
                  <w:rPr>
                    <w:ins w:id="4573" w:author="Daniel Noble" w:date="2023-06-30T12:44:00Z"/>
                  </w:rPr>
                </w:rPrChange>
              </w:rPr>
              <w:pPrChange w:id="45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75" w:author="Daniel Noble" w:date="2023-06-30T12:44:00Z">
              <w:r w:rsidRPr="00427B7F">
                <w:rPr>
                  <w:rFonts w:ascii="Times New Roman" w:eastAsia="Helvetica" w:hAnsi="Times New Roman" w:cs="Times New Roman"/>
                  <w:color w:val="000000"/>
                  <w:sz w:val="22"/>
                  <w:szCs w:val="22"/>
                  <w:rPrChange w:id="4576"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77" w:author="Daniel Noble" w:date="2023-06-30T12:44:00Z"/>
                <w:rFonts w:ascii="Times New Roman" w:hAnsi="Times New Roman" w:cs="Times New Roman"/>
                <w:rPrChange w:id="4578" w:author="Daniel Noble" w:date="2023-06-30T12:50:00Z">
                  <w:rPr>
                    <w:ins w:id="4579" w:author="Daniel Noble" w:date="2023-06-30T12:44:00Z"/>
                  </w:rPr>
                </w:rPrChange>
              </w:rPr>
              <w:pPrChange w:id="45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81" w:author="Daniel Noble" w:date="2023-06-30T12:44:00Z">
              <w:r w:rsidRPr="00427B7F">
                <w:rPr>
                  <w:rFonts w:ascii="Times New Roman" w:eastAsia="Helvetica" w:hAnsi="Times New Roman" w:cs="Times New Roman"/>
                  <w:color w:val="000000"/>
                  <w:sz w:val="22"/>
                  <w:szCs w:val="22"/>
                  <w:rPrChange w:id="4582"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45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84" w:author="Daniel Noble" w:date="2023-06-30T12:44:00Z"/>
                <w:rFonts w:ascii="Times New Roman" w:hAnsi="Times New Roman" w:cs="Times New Roman"/>
                <w:rPrChange w:id="4585" w:author="Daniel Noble" w:date="2023-06-30T12:50:00Z">
                  <w:rPr>
                    <w:ins w:id="4586" w:author="Daniel Noble" w:date="2023-06-30T12:44:00Z"/>
                  </w:rPr>
                </w:rPrChange>
              </w:rPr>
              <w:pPrChange w:id="45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88" w:author="Daniel Noble" w:date="2023-06-30T12:44:00Z"/>
                <w:rFonts w:ascii="Times New Roman" w:hAnsi="Times New Roman" w:cs="Times New Roman"/>
                <w:rPrChange w:id="4589" w:author="Daniel Noble" w:date="2023-06-30T12:50:00Z">
                  <w:rPr>
                    <w:ins w:id="4590" w:author="Daniel Noble" w:date="2023-06-30T12:44:00Z"/>
                  </w:rPr>
                </w:rPrChange>
              </w:rPr>
              <w:pPrChange w:id="45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92" w:author="Daniel Noble" w:date="2023-06-30T12:44:00Z">
              <w:r w:rsidRPr="00427B7F">
                <w:rPr>
                  <w:rFonts w:ascii="Times New Roman" w:eastAsia="Helvetica" w:hAnsi="Times New Roman" w:cs="Times New Roman"/>
                  <w:color w:val="000000"/>
                  <w:sz w:val="22"/>
                  <w:szCs w:val="22"/>
                  <w:rPrChange w:id="4593"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94" w:author="Daniel Noble" w:date="2023-06-30T12:44:00Z"/>
                <w:rFonts w:ascii="Times New Roman" w:hAnsi="Times New Roman" w:cs="Times New Roman"/>
                <w:rPrChange w:id="4595" w:author="Daniel Noble" w:date="2023-06-30T12:50:00Z">
                  <w:rPr>
                    <w:ins w:id="4596" w:author="Daniel Noble" w:date="2023-06-30T12:44:00Z"/>
                  </w:rPr>
                </w:rPrChange>
              </w:rPr>
              <w:pPrChange w:id="45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98" w:author="Daniel Noble" w:date="2023-06-30T12:44:00Z">
              <w:r w:rsidRPr="00427B7F">
                <w:rPr>
                  <w:rFonts w:ascii="Times New Roman" w:eastAsia="Helvetica" w:hAnsi="Times New Roman" w:cs="Times New Roman"/>
                  <w:color w:val="000000"/>
                  <w:sz w:val="22"/>
                  <w:szCs w:val="22"/>
                  <w:rPrChange w:id="4599"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00" w:author="Daniel Noble" w:date="2023-06-30T12:44:00Z"/>
                <w:rFonts w:ascii="Times New Roman" w:hAnsi="Times New Roman" w:cs="Times New Roman"/>
                <w:rPrChange w:id="4601" w:author="Daniel Noble" w:date="2023-06-30T12:50:00Z">
                  <w:rPr>
                    <w:ins w:id="4602" w:author="Daniel Noble" w:date="2023-06-30T12:44:00Z"/>
                  </w:rPr>
                </w:rPrChange>
              </w:rPr>
              <w:pPrChange w:id="46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04" w:author="Daniel Noble" w:date="2023-06-30T12:44:00Z">
              <w:r w:rsidRPr="00427B7F">
                <w:rPr>
                  <w:rFonts w:ascii="Times New Roman" w:eastAsia="Helvetica" w:hAnsi="Times New Roman" w:cs="Times New Roman"/>
                  <w:color w:val="000000"/>
                  <w:sz w:val="22"/>
                  <w:szCs w:val="22"/>
                  <w:rPrChange w:id="4605"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46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07" w:author="Daniel Noble" w:date="2023-06-30T12:44:00Z"/>
                <w:rFonts w:ascii="Times New Roman" w:hAnsi="Times New Roman" w:cs="Times New Roman"/>
                <w:rPrChange w:id="4608" w:author="Daniel Noble" w:date="2023-06-30T12:50:00Z">
                  <w:rPr>
                    <w:ins w:id="4609" w:author="Daniel Noble" w:date="2023-06-30T12:44:00Z"/>
                  </w:rPr>
                </w:rPrChange>
              </w:rPr>
              <w:pPrChange w:id="46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11" w:author="Daniel Noble" w:date="2023-06-30T12:44:00Z"/>
                <w:rFonts w:ascii="Times New Roman" w:hAnsi="Times New Roman" w:cs="Times New Roman"/>
                <w:rPrChange w:id="4612" w:author="Daniel Noble" w:date="2023-06-30T12:50:00Z">
                  <w:rPr>
                    <w:ins w:id="4613" w:author="Daniel Noble" w:date="2023-06-30T12:44:00Z"/>
                  </w:rPr>
                </w:rPrChange>
              </w:rPr>
              <w:pPrChange w:id="46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15" w:author="Daniel Noble" w:date="2023-06-30T12:44:00Z">
              <w:r w:rsidRPr="00427B7F">
                <w:rPr>
                  <w:rFonts w:ascii="Times New Roman" w:eastAsia="Helvetica" w:hAnsi="Times New Roman" w:cs="Times New Roman"/>
                  <w:color w:val="000000"/>
                  <w:sz w:val="22"/>
                  <w:szCs w:val="22"/>
                  <w:rPrChange w:id="4616"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17" w:author="Daniel Noble" w:date="2023-06-30T12:44:00Z"/>
                <w:rFonts w:ascii="Times New Roman" w:hAnsi="Times New Roman" w:cs="Times New Roman"/>
                <w:rPrChange w:id="4618" w:author="Daniel Noble" w:date="2023-06-30T12:50:00Z">
                  <w:rPr>
                    <w:ins w:id="4619" w:author="Daniel Noble" w:date="2023-06-30T12:44:00Z"/>
                  </w:rPr>
                </w:rPrChange>
              </w:rPr>
              <w:pPrChange w:id="46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21" w:author="Daniel Noble" w:date="2023-06-30T12:44:00Z">
              <w:r w:rsidRPr="00427B7F">
                <w:rPr>
                  <w:rFonts w:ascii="Times New Roman" w:eastAsia="Helvetica" w:hAnsi="Times New Roman" w:cs="Times New Roman"/>
                  <w:color w:val="000000"/>
                  <w:sz w:val="22"/>
                  <w:szCs w:val="22"/>
                  <w:rPrChange w:id="4622"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23" w:author="Daniel Noble" w:date="2023-06-30T12:44:00Z"/>
                <w:rFonts w:ascii="Times New Roman" w:hAnsi="Times New Roman" w:cs="Times New Roman"/>
                <w:rPrChange w:id="4624" w:author="Daniel Noble" w:date="2023-06-30T12:50:00Z">
                  <w:rPr>
                    <w:ins w:id="4625" w:author="Daniel Noble" w:date="2023-06-30T12:44:00Z"/>
                  </w:rPr>
                </w:rPrChange>
              </w:rPr>
              <w:pPrChange w:id="46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27" w:author="Daniel Noble" w:date="2023-06-30T12:44:00Z">
              <w:r w:rsidRPr="00427B7F">
                <w:rPr>
                  <w:rFonts w:ascii="Times New Roman" w:eastAsia="Helvetica" w:hAnsi="Times New Roman" w:cs="Times New Roman"/>
                  <w:color w:val="000000"/>
                  <w:sz w:val="22"/>
                  <w:szCs w:val="22"/>
                  <w:rPrChange w:id="4628"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46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0" w:author="Daniel Noble" w:date="2023-06-30T12:44:00Z"/>
                <w:rFonts w:ascii="Times New Roman" w:hAnsi="Times New Roman" w:cs="Times New Roman"/>
                <w:rPrChange w:id="4631" w:author="Daniel Noble" w:date="2023-06-30T12:50:00Z">
                  <w:rPr>
                    <w:ins w:id="4632" w:author="Daniel Noble" w:date="2023-06-30T12:44:00Z"/>
                  </w:rPr>
                </w:rPrChange>
              </w:rPr>
              <w:pPrChange w:id="46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4" w:author="Daniel Noble" w:date="2023-06-30T12:44:00Z"/>
                <w:rFonts w:ascii="Times New Roman" w:hAnsi="Times New Roman" w:cs="Times New Roman"/>
                <w:rPrChange w:id="4635" w:author="Daniel Noble" w:date="2023-06-30T12:50:00Z">
                  <w:rPr>
                    <w:ins w:id="4636" w:author="Daniel Noble" w:date="2023-06-30T12:44:00Z"/>
                  </w:rPr>
                </w:rPrChange>
              </w:rPr>
              <w:pPrChange w:id="46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38" w:author="Daniel Noble" w:date="2023-06-30T12:49:00Z">
              <w:r w:rsidRPr="00427B7F">
                <w:rPr>
                  <w:rFonts w:ascii="Times New Roman" w:eastAsia="Helvetica" w:hAnsi="Times New Roman" w:cs="Times New Roman"/>
                  <w:color w:val="000000"/>
                  <w:sz w:val="22"/>
                  <w:szCs w:val="22"/>
                  <w:rPrChange w:id="4639"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40" w:author="Daniel Noble" w:date="2023-06-30T12:44:00Z"/>
                <w:rFonts w:ascii="Times New Roman" w:hAnsi="Times New Roman" w:cs="Times New Roman"/>
                <w:rPrChange w:id="4641" w:author="Daniel Noble" w:date="2023-06-30T12:50:00Z">
                  <w:rPr>
                    <w:ins w:id="4642" w:author="Daniel Noble" w:date="2023-06-30T12:44:00Z"/>
                  </w:rPr>
                </w:rPrChange>
              </w:rPr>
              <w:pPrChange w:id="46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44" w:author="Daniel Noble" w:date="2023-06-30T12:44:00Z">
              <w:r w:rsidRPr="00427B7F">
                <w:rPr>
                  <w:rFonts w:ascii="Times New Roman" w:eastAsia="Helvetica" w:hAnsi="Times New Roman" w:cs="Times New Roman"/>
                  <w:color w:val="000000"/>
                  <w:sz w:val="22"/>
                  <w:szCs w:val="22"/>
                  <w:rPrChange w:id="4645"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46" w:author="Daniel Noble" w:date="2023-06-30T12:44:00Z"/>
                <w:rFonts w:ascii="Times New Roman" w:hAnsi="Times New Roman" w:cs="Times New Roman"/>
                <w:rPrChange w:id="4647" w:author="Daniel Noble" w:date="2023-06-30T12:50:00Z">
                  <w:rPr>
                    <w:ins w:id="4648" w:author="Daniel Noble" w:date="2023-06-30T12:44:00Z"/>
                  </w:rPr>
                </w:rPrChange>
              </w:rPr>
              <w:pPrChange w:id="46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50" w:author="Daniel Noble" w:date="2023-06-30T12:44:00Z">
              <w:r w:rsidRPr="00427B7F">
                <w:rPr>
                  <w:rFonts w:ascii="Times New Roman" w:eastAsia="Helvetica" w:hAnsi="Times New Roman" w:cs="Times New Roman"/>
                  <w:color w:val="000000"/>
                  <w:sz w:val="22"/>
                  <w:szCs w:val="22"/>
                  <w:rPrChange w:id="4651"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46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53" w:author="Daniel Noble" w:date="2023-06-30T12:44:00Z"/>
                <w:rFonts w:ascii="Times New Roman" w:hAnsi="Times New Roman" w:cs="Times New Roman"/>
                <w:rPrChange w:id="4654" w:author="Daniel Noble" w:date="2023-06-30T12:50:00Z">
                  <w:rPr>
                    <w:ins w:id="4655" w:author="Daniel Noble" w:date="2023-06-30T12:44:00Z"/>
                  </w:rPr>
                </w:rPrChange>
              </w:rPr>
              <w:pPrChange w:id="46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57" w:author="Daniel Noble" w:date="2023-06-30T12:44:00Z"/>
                <w:rFonts w:ascii="Times New Roman" w:hAnsi="Times New Roman" w:cs="Times New Roman"/>
                <w:rPrChange w:id="4658" w:author="Daniel Noble" w:date="2023-06-30T12:50:00Z">
                  <w:rPr>
                    <w:ins w:id="4659" w:author="Daniel Noble" w:date="2023-06-30T12:44:00Z"/>
                  </w:rPr>
                </w:rPrChange>
              </w:rPr>
              <w:pPrChange w:id="46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61" w:author="Daniel Noble" w:date="2023-06-30T12:44:00Z">
              <w:r w:rsidRPr="00427B7F">
                <w:rPr>
                  <w:rFonts w:ascii="Times New Roman" w:eastAsia="Helvetica" w:hAnsi="Times New Roman" w:cs="Times New Roman"/>
                  <w:color w:val="000000"/>
                  <w:sz w:val="22"/>
                  <w:szCs w:val="22"/>
                  <w:rPrChange w:id="4662"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63" w:author="Daniel Noble" w:date="2023-06-30T12:44:00Z"/>
                <w:rFonts w:ascii="Times New Roman" w:hAnsi="Times New Roman" w:cs="Times New Roman"/>
                <w:rPrChange w:id="4664" w:author="Daniel Noble" w:date="2023-06-30T12:50:00Z">
                  <w:rPr>
                    <w:ins w:id="4665" w:author="Daniel Noble" w:date="2023-06-30T12:44:00Z"/>
                  </w:rPr>
                </w:rPrChange>
              </w:rPr>
              <w:pPrChange w:id="46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67" w:author="Daniel Noble" w:date="2023-06-30T12:44:00Z">
              <w:r w:rsidRPr="00427B7F">
                <w:rPr>
                  <w:rFonts w:ascii="Times New Roman" w:eastAsia="Helvetica" w:hAnsi="Times New Roman" w:cs="Times New Roman"/>
                  <w:color w:val="000000"/>
                  <w:sz w:val="22"/>
                  <w:szCs w:val="22"/>
                  <w:rPrChange w:id="4668"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69" w:author="Daniel Noble" w:date="2023-06-30T12:44:00Z"/>
                <w:rFonts w:ascii="Times New Roman" w:hAnsi="Times New Roman" w:cs="Times New Roman"/>
                <w:rPrChange w:id="4670" w:author="Daniel Noble" w:date="2023-06-30T12:50:00Z">
                  <w:rPr>
                    <w:ins w:id="4671" w:author="Daniel Noble" w:date="2023-06-30T12:44:00Z"/>
                  </w:rPr>
                </w:rPrChange>
              </w:rPr>
              <w:pPrChange w:id="46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73" w:author="Daniel Noble" w:date="2023-06-30T12:44:00Z">
              <w:r w:rsidRPr="00427B7F">
                <w:rPr>
                  <w:rFonts w:ascii="Times New Roman" w:eastAsia="Helvetica" w:hAnsi="Times New Roman" w:cs="Times New Roman"/>
                  <w:color w:val="000000"/>
                  <w:sz w:val="22"/>
                  <w:szCs w:val="22"/>
                  <w:rPrChange w:id="4674"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46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76" w:author="Daniel Noble" w:date="2023-06-30T12:44:00Z"/>
                <w:rFonts w:ascii="Times New Roman" w:hAnsi="Times New Roman" w:cs="Times New Roman"/>
                <w:rPrChange w:id="4677" w:author="Daniel Noble" w:date="2023-06-30T12:50:00Z">
                  <w:rPr>
                    <w:ins w:id="4678" w:author="Daniel Noble" w:date="2023-06-30T12:44:00Z"/>
                  </w:rPr>
                </w:rPrChange>
              </w:rPr>
              <w:pPrChange w:id="46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0" w:author="Daniel Noble" w:date="2023-06-30T12:44:00Z"/>
                <w:rFonts w:ascii="Times New Roman" w:hAnsi="Times New Roman" w:cs="Times New Roman"/>
                <w:rPrChange w:id="4681" w:author="Daniel Noble" w:date="2023-06-30T12:50:00Z">
                  <w:rPr>
                    <w:ins w:id="4682" w:author="Daniel Noble" w:date="2023-06-30T12:44:00Z"/>
                  </w:rPr>
                </w:rPrChange>
              </w:rPr>
              <w:pPrChange w:id="46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84" w:author="Daniel Noble" w:date="2023-06-30T12:44:00Z">
              <w:r w:rsidRPr="00427B7F">
                <w:rPr>
                  <w:rFonts w:ascii="Times New Roman" w:eastAsia="Helvetica" w:hAnsi="Times New Roman" w:cs="Times New Roman"/>
                  <w:color w:val="000000"/>
                  <w:sz w:val="22"/>
                  <w:szCs w:val="22"/>
                  <w:rPrChange w:id="4685"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6" w:author="Daniel Noble" w:date="2023-06-30T12:44:00Z"/>
                <w:rFonts w:ascii="Times New Roman" w:hAnsi="Times New Roman" w:cs="Times New Roman"/>
                <w:rPrChange w:id="4687" w:author="Daniel Noble" w:date="2023-06-30T12:50:00Z">
                  <w:rPr>
                    <w:ins w:id="4688" w:author="Daniel Noble" w:date="2023-06-30T12:44:00Z"/>
                  </w:rPr>
                </w:rPrChange>
              </w:rPr>
              <w:pPrChange w:id="46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90" w:author="Daniel Noble" w:date="2023-06-30T12:44:00Z">
              <w:r w:rsidRPr="00427B7F">
                <w:rPr>
                  <w:rFonts w:ascii="Times New Roman" w:eastAsia="Helvetica" w:hAnsi="Times New Roman" w:cs="Times New Roman"/>
                  <w:color w:val="000000"/>
                  <w:sz w:val="22"/>
                  <w:szCs w:val="22"/>
                  <w:rPrChange w:id="4691"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92" w:author="Daniel Noble" w:date="2023-06-30T12:44:00Z"/>
                <w:rFonts w:ascii="Times New Roman" w:hAnsi="Times New Roman" w:cs="Times New Roman"/>
                <w:rPrChange w:id="4693" w:author="Daniel Noble" w:date="2023-06-30T12:50:00Z">
                  <w:rPr>
                    <w:ins w:id="4694" w:author="Daniel Noble" w:date="2023-06-30T12:44:00Z"/>
                  </w:rPr>
                </w:rPrChange>
              </w:rPr>
              <w:pPrChange w:id="46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96" w:author="Daniel Noble" w:date="2023-06-30T12:44:00Z">
              <w:r w:rsidRPr="00427B7F">
                <w:rPr>
                  <w:rFonts w:ascii="Times New Roman" w:eastAsia="Helvetica" w:hAnsi="Times New Roman" w:cs="Times New Roman"/>
                  <w:color w:val="000000"/>
                  <w:sz w:val="22"/>
                  <w:szCs w:val="22"/>
                  <w:rPrChange w:id="4697"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46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99" w:author="Daniel Noble" w:date="2023-06-30T12:44:00Z"/>
                <w:rFonts w:ascii="Times New Roman" w:hAnsi="Times New Roman" w:cs="Times New Roman"/>
                <w:rPrChange w:id="4700" w:author="Daniel Noble" w:date="2023-06-30T12:50:00Z">
                  <w:rPr>
                    <w:ins w:id="4701" w:author="Daniel Noble" w:date="2023-06-30T12:44:00Z"/>
                  </w:rPr>
                </w:rPrChange>
              </w:rPr>
              <w:pPrChange w:id="47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03" w:author="Daniel Noble" w:date="2023-06-30T12:44:00Z"/>
                <w:rFonts w:ascii="Times New Roman" w:hAnsi="Times New Roman" w:cs="Times New Roman"/>
                <w:rPrChange w:id="4704" w:author="Daniel Noble" w:date="2023-06-30T12:50:00Z">
                  <w:rPr>
                    <w:ins w:id="4705" w:author="Daniel Noble" w:date="2023-06-30T12:44:00Z"/>
                  </w:rPr>
                </w:rPrChange>
              </w:rPr>
              <w:pPrChange w:id="47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07" w:author="Daniel Noble" w:date="2023-06-30T12:44:00Z">
              <w:r w:rsidRPr="00427B7F">
                <w:rPr>
                  <w:rFonts w:ascii="Times New Roman" w:eastAsia="Helvetica" w:hAnsi="Times New Roman" w:cs="Times New Roman"/>
                  <w:color w:val="000000"/>
                  <w:sz w:val="22"/>
                  <w:szCs w:val="22"/>
                  <w:rPrChange w:id="4708"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09" w:author="Daniel Noble" w:date="2023-06-30T12:44:00Z"/>
                <w:rFonts w:ascii="Times New Roman" w:hAnsi="Times New Roman" w:cs="Times New Roman"/>
                <w:rPrChange w:id="4710" w:author="Daniel Noble" w:date="2023-06-30T12:50:00Z">
                  <w:rPr>
                    <w:ins w:id="4711" w:author="Daniel Noble" w:date="2023-06-30T12:44:00Z"/>
                  </w:rPr>
                </w:rPrChange>
              </w:rPr>
              <w:pPrChange w:id="47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13" w:author="Daniel Noble" w:date="2023-06-30T12:44:00Z">
              <w:r w:rsidRPr="00427B7F">
                <w:rPr>
                  <w:rFonts w:ascii="Times New Roman" w:eastAsia="Helvetica" w:hAnsi="Times New Roman" w:cs="Times New Roman"/>
                  <w:color w:val="000000"/>
                  <w:sz w:val="22"/>
                  <w:szCs w:val="22"/>
                  <w:rPrChange w:id="4714"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15" w:author="Daniel Noble" w:date="2023-06-30T12:44:00Z"/>
                <w:rFonts w:ascii="Times New Roman" w:hAnsi="Times New Roman" w:cs="Times New Roman"/>
                <w:rPrChange w:id="4716" w:author="Daniel Noble" w:date="2023-06-30T12:50:00Z">
                  <w:rPr>
                    <w:ins w:id="4717" w:author="Daniel Noble" w:date="2023-06-30T12:44:00Z"/>
                  </w:rPr>
                </w:rPrChange>
              </w:rPr>
              <w:pPrChange w:id="47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19" w:author="Daniel Noble" w:date="2023-06-30T12:44:00Z">
              <w:r w:rsidRPr="00427B7F">
                <w:rPr>
                  <w:rFonts w:ascii="Times New Roman" w:eastAsia="Helvetica" w:hAnsi="Times New Roman" w:cs="Times New Roman"/>
                  <w:color w:val="000000"/>
                  <w:sz w:val="22"/>
                  <w:szCs w:val="22"/>
                  <w:rPrChange w:id="4720"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47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2" w:author="Daniel Noble" w:date="2023-06-30T12:44:00Z"/>
                <w:rFonts w:ascii="Times New Roman" w:hAnsi="Times New Roman" w:cs="Times New Roman"/>
                <w:rPrChange w:id="4723" w:author="Daniel Noble" w:date="2023-06-30T12:50:00Z">
                  <w:rPr>
                    <w:ins w:id="4724" w:author="Daniel Noble" w:date="2023-06-30T12:44:00Z"/>
                  </w:rPr>
                </w:rPrChange>
              </w:rPr>
              <w:pPrChange w:id="47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6" w:author="Daniel Noble" w:date="2023-06-30T12:44:00Z"/>
                <w:rFonts w:ascii="Times New Roman" w:hAnsi="Times New Roman" w:cs="Times New Roman"/>
                <w:rPrChange w:id="4727" w:author="Daniel Noble" w:date="2023-06-30T12:50:00Z">
                  <w:rPr>
                    <w:ins w:id="4728" w:author="Daniel Noble" w:date="2023-06-30T12:44:00Z"/>
                  </w:rPr>
                </w:rPrChange>
              </w:rPr>
              <w:pPrChange w:id="47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30" w:author="Daniel Noble" w:date="2023-06-30T12:44:00Z">
              <w:r w:rsidRPr="00427B7F">
                <w:rPr>
                  <w:rFonts w:ascii="Times New Roman" w:eastAsia="Helvetica" w:hAnsi="Times New Roman" w:cs="Times New Roman"/>
                  <w:color w:val="000000"/>
                  <w:sz w:val="22"/>
                  <w:szCs w:val="22"/>
                  <w:rPrChange w:id="4731"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32" w:author="Daniel Noble" w:date="2023-06-30T12:44:00Z"/>
                <w:rFonts w:ascii="Times New Roman" w:hAnsi="Times New Roman" w:cs="Times New Roman"/>
                <w:rPrChange w:id="4733" w:author="Daniel Noble" w:date="2023-06-30T12:50:00Z">
                  <w:rPr>
                    <w:ins w:id="4734" w:author="Daniel Noble" w:date="2023-06-30T12:44:00Z"/>
                  </w:rPr>
                </w:rPrChange>
              </w:rPr>
              <w:pPrChange w:id="47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36" w:author="Daniel Noble" w:date="2023-06-30T12:44:00Z">
              <w:r w:rsidRPr="00427B7F">
                <w:rPr>
                  <w:rFonts w:ascii="Times New Roman" w:eastAsia="Helvetica" w:hAnsi="Times New Roman" w:cs="Times New Roman"/>
                  <w:color w:val="000000"/>
                  <w:sz w:val="22"/>
                  <w:szCs w:val="22"/>
                  <w:rPrChange w:id="4737"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38" w:author="Daniel Noble" w:date="2023-06-30T12:44:00Z"/>
                <w:rFonts w:ascii="Times New Roman" w:hAnsi="Times New Roman" w:cs="Times New Roman"/>
                <w:rPrChange w:id="4739" w:author="Daniel Noble" w:date="2023-06-30T12:50:00Z">
                  <w:rPr>
                    <w:ins w:id="4740" w:author="Daniel Noble" w:date="2023-06-30T12:44:00Z"/>
                  </w:rPr>
                </w:rPrChange>
              </w:rPr>
              <w:pPrChange w:id="47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42" w:author="Daniel Noble" w:date="2023-06-30T12:44:00Z">
              <w:r w:rsidRPr="00427B7F">
                <w:rPr>
                  <w:rFonts w:ascii="Times New Roman" w:eastAsia="Helvetica" w:hAnsi="Times New Roman" w:cs="Times New Roman"/>
                  <w:color w:val="000000"/>
                  <w:sz w:val="22"/>
                  <w:szCs w:val="22"/>
                  <w:rPrChange w:id="4743"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47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45" w:author="Daniel Noble" w:date="2023-06-30T12:44:00Z"/>
                <w:rFonts w:ascii="Times New Roman" w:hAnsi="Times New Roman" w:cs="Times New Roman"/>
                <w:rPrChange w:id="4746" w:author="Daniel Noble" w:date="2023-06-30T12:50:00Z">
                  <w:rPr>
                    <w:ins w:id="4747" w:author="Daniel Noble" w:date="2023-06-30T12:44:00Z"/>
                  </w:rPr>
                </w:rPrChange>
              </w:rPr>
              <w:pPrChange w:id="47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49" w:author="Daniel Noble" w:date="2023-06-30T12:44:00Z"/>
                <w:rFonts w:ascii="Times New Roman" w:hAnsi="Times New Roman" w:cs="Times New Roman"/>
                <w:rPrChange w:id="4750" w:author="Daniel Noble" w:date="2023-06-30T12:50:00Z">
                  <w:rPr>
                    <w:ins w:id="4751" w:author="Daniel Noble" w:date="2023-06-30T12:44:00Z"/>
                  </w:rPr>
                </w:rPrChange>
              </w:rPr>
              <w:pPrChange w:id="47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53" w:author="Daniel Noble" w:date="2023-06-30T12:44:00Z">
              <w:r w:rsidRPr="00427B7F">
                <w:rPr>
                  <w:rFonts w:ascii="Times New Roman" w:eastAsia="Helvetica" w:hAnsi="Times New Roman" w:cs="Times New Roman"/>
                  <w:color w:val="000000"/>
                  <w:sz w:val="22"/>
                  <w:szCs w:val="22"/>
                  <w:rPrChange w:id="4754"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55" w:author="Daniel Noble" w:date="2023-06-30T12:44:00Z"/>
                <w:rFonts w:ascii="Times New Roman" w:hAnsi="Times New Roman" w:cs="Times New Roman"/>
                <w:rPrChange w:id="4756" w:author="Daniel Noble" w:date="2023-06-30T12:50:00Z">
                  <w:rPr>
                    <w:ins w:id="4757" w:author="Daniel Noble" w:date="2023-06-30T12:44:00Z"/>
                  </w:rPr>
                </w:rPrChange>
              </w:rPr>
              <w:pPrChange w:id="47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59" w:author="Daniel Noble" w:date="2023-06-30T12:44:00Z">
              <w:r w:rsidRPr="00427B7F">
                <w:rPr>
                  <w:rFonts w:ascii="Times New Roman" w:eastAsia="Helvetica" w:hAnsi="Times New Roman" w:cs="Times New Roman"/>
                  <w:color w:val="000000"/>
                  <w:sz w:val="22"/>
                  <w:szCs w:val="22"/>
                  <w:rPrChange w:id="4760"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1" w:author="Daniel Noble" w:date="2023-06-30T12:44:00Z"/>
                <w:rFonts w:ascii="Times New Roman" w:hAnsi="Times New Roman" w:cs="Times New Roman"/>
                <w:rPrChange w:id="4762" w:author="Daniel Noble" w:date="2023-06-30T12:50:00Z">
                  <w:rPr>
                    <w:ins w:id="4763" w:author="Daniel Noble" w:date="2023-06-30T12:44:00Z"/>
                  </w:rPr>
                </w:rPrChange>
              </w:rPr>
              <w:pPrChange w:id="47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65" w:author="Daniel Noble" w:date="2023-06-30T12:44:00Z">
              <w:r w:rsidRPr="00427B7F">
                <w:rPr>
                  <w:rFonts w:ascii="Times New Roman" w:eastAsia="Helvetica" w:hAnsi="Times New Roman" w:cs="Times New Roman"/>
                  <w:color w:val="000000"/>
                  <w:sz w:val="22"/>
                  <w:szCs w:val="22"/>
                  <w:rPrChange w:id="4766"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47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8" w:author="Daniel Noble" w:date="2023-06-30T12:44:00Z"/>
                <w:rFonts w:ascii="Times New Roman" w:hAnsi="Times New Roman" w:cs="Times New Roman"/>
                <w:rPrChange w:id="4769" w:author="Daniel Noble" w:date="2023-06-30T12:50:00Z">
                  <w:rPr>
                    <w:ins w:id="4770" w:author="Daniel Noble" w:date="2023-06-30T12:44:00Z"/>
                  </w:rPr>
                </w:rPrChange>
              </w:rPr>
              <w:pPrChange w:id="47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72" w:author="Daniel Noble" w:date="2023-06-30T12:44:00Z"/>
                <w:rFonts w:ascii="Times New Roman" w:hAnsi="Times New Roman" w:cs="Times New Roman"/>
                <w:rPrChange w:id="4773" w:author="Daniel Noble" w:date="2023-06-30T12:50:00Z">
                  <w:rPr>
                    <w:ins w:id="4774" w:author="Daniel Noble" w:date="2023-06-30T12:44:00Z"/>
                  </w:rPr>
                </w:rPrChange>
              </w:rPr>
              <w:pPrChange w:id="47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76" w:author="Daniel Noble" w:date="2023-06-30T12:44:00Z">
              <w:r w:rsidRPr="00427B7F">
                <w:rPr>
                  <w:rFonts w:ascii="Times New Roman" w:eastAsia="Helvetica" w:hAnsi="Times New Roman" w:cs="Times New Roman"/>
                  <w:color w:val="000000"/>
                  <w:sz w:val="22"/>
                  <w:szCs w:val="22"/>
                  <w:rPrChange w:id="4777"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78" w:author="Daniel Noble" w:date="2023-06-30T12:44:00Z"/>
                <w:rFonts w:ascii="Times New Roman" w:hAnsi="Times New Roman" w:cs="Times New Roman"/>
                <w:rPrChange w:id="4779" w:author="Daniel Noble" w:date="2023-06-30T12:50:00Z">
                  <w:rPr>
                    <w:ins w:id="4780" w:author="Daniel Noble" w:date="2023-06-30T12:44:00Z"/>
                  </w:rPr>
                </w:rPrChange>
              </w:rPr>
              <w:pPrChange w:id="47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82" w:author="Daniel Noble" w:date="2023-06-30T12:44:00Z">
              <w:r w:rsidRPr="00427B7F">
                <w:rPr>
                  <w:rFonts w:ascii="Times New Roman" w:eastAsia="Helvetica" w:hAnsi="Times New Roman" w:cs="Times New Roman"/>
                  <w:color w:val="000000"/>
                  <w:sz w:val="22"/>
                  <w:szCs w:val="22"/>
                  <w:rPrChange w:id="4783"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84" w:author="Daniel Noble" w:date="2023-06-30T12:44:00Z"/>
                <w:rFonts w:ascii="Times New Roman" w:hAnsi="Times New Roman" w:cs="Times New Roman"/>
                <w:rPrChange w:id="4785" w:author="Daniel Noble" w:date="2023-06-30T12:50:00Z">
                  <w:rPr>
                    <w:ins w:id="4786" w:author="Daniel Noble" w:date="2023-06-30T12:44:00Z"/>
                  </w:rPr>
                </w:rPrChange>
              </w:rPr>
              <w:pPrChange w:id="47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88" w:author="Daniel Noble" w:date="2023-06-30T12:44:00Z">
              <w:r w:rsidRPr="00427B7F">
                <w:rPr>
                  <w:rFonts w:ascii="Times New Roman" w:eastAsia="Helvetica" w:hAnsi="Times New Roman" w:cs="Times New Roman"/>
                  <w:color w:val="000000"/>
                  <w:sz w:val="22"/>
                  <w:szCs w:val="22"/>
                  <w:rPrChange w:id="4789"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47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91" w:author="Daniel Noble" w:date="2023-06-30T12:44:00Z"/>
                <w:rFonts w:ascii="Times New Roman" w:hAnsi="Times New Roman" w:cs="Times New Roman"/>
                <w:rPrChange w:id="4792" w:author="Daniel Noble" w:date="2023-06-30T12:50:00Z">
                  <w:rPr>
                    <w:ins w:id="4793" w:author="Daniel Noble" w:date="2023-06-30T12:44:00Z"/>
                  </w:rPr>
                </w:rPrChange>
              </w:rPr>
              <w:pPrChange w:id="47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95" w:author="Daniel Noble" w:date="2023-06-30T12:44:00Z"/>
                <w:rFonts w:ascii="Times New Roman" w:hAnsi="Times New Roman" w:cs="Times New Roman"/>
                <w:rPrChange w:id="4796" w:author="Daniel Noble" w:date="2023-06-30T12:50:00Z">
                  <w:rPr>
                    <w:ins w:id="4797" w:author="Daniel Noble" w:date="2023-06-30T12:44:00Z"/>
                  </w:rPr>
                </w:rPrChange>
              </w:rPr>
              <w:pPrChange w:id="47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99" w:author="Daniel Noble" w:date="2023-06-30T12:44:00Z">
              <w:r w:rsidRPr="00427B7F">
                <w:rPr>
                  <w:rFonts w:ascii="Times New Roman" w:eastAsia="Helvetica" w:hAnsi="Times New Roman" w:cs="Times New Roman"/>
                  <w:color w:val="000000"/>
                  <w:sz w:val="22"/>
                  <w:szCs w:val="22"/>
                  <w:rPrChange w:id="4800"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01" w:author="Daniel Noble" w:date="2023-06-30T12:44:00Z"/>
                <w:rFonts w:ascii="Times New Roman" w:hAnsi="Times New Roman" w:cs="Times New Roman"/>
                <w:rPrChange w:id="4802" w:author="Daniel Noble" w:date="2023-06-30T12:50:00Z">
                  <w:rPr>
                    <w:ins w:id="4803" w:author="Daniel Noble" w:date="2023-06-30T12:44:00Z"/>
                  </w:rPr>
                </w:rPrChange>
              </w:rPr>
              <w:pPrChange w:id="48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05" w:author="Daniel Noble" w:date="2023-06-30T12:44:00Z">
              <w:r w:rsidRPr="00427B7F">
                <w:rPr>
                  <w:rFonts w:ascii="Times New Roman" w:eastAsia="Helvetica" w:hAnsi="Times New Roman" w:cs="Times New Roman"/>
                  <w:color w:val="000000"/>
                  <w:sz w:val="22"/>
                  <w:szCs w:val="22"/>
                  <w:rPrChange w:id="4806"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07" w:author="Daniel Noble" w:date="2023-06-30T12:44:00Z"/>
                <w:rFonts w:ascii="Times New Roman" w:hAnsi="Times New Roman" w:cs="Times New Roman"/>
                <w:rPrChange w:id="4808" w:author="Daniel Noble" w:date="2023-06-30T12:50:00Z">
                  <w:rPr>
                    <w:ins w:id="4809" w:author="Daniel Noble" w:date="2023-06-30T12:44:00Z"/>
                  </w:rPr>
                </w:rPrChange>
              </w:rPr>
              <w:pPrChange w:id="48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11" w:author="Daniel Noble" w:date="2023-06-30T12:44:00Z">
              <w:r w:rsidRPr="00427B7F">
                <w:rPr>
                  <w:rFonts w:ascii="Times New Roman" w:eastAsia="Helvetica" w:hAnsi="Times New Roman" w:cs="Times New Roman"/>
                  <w:color w:val="000000"/>
                  <w:sz w:val="22"/>
                  <w:szCs w:val="22"/>
                  <w:rPrChange w:id="4812"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48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14" w:author="Daniel Noble" w:date="2023-06-30T12:44:00Z"/>
                <w:rFonts w:ascii="Times New Roman" w:hAnsi="Times New Roman" w:cs="Times New Roman"/>
                <w:rPrChange w:id="4815" w:author="Daniel Noble" w:date="2023-06-30T12:50:00Z">
                  <w:rPr>
                    <w:ins w:id="4816" w:author="Daniel Noble" w:date="2023-06-30T12:44:00Z"/>
                  </w:rPr>
                </w:rPrChange>
              </w:rPr>
              <w:pPrChange w:id="48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18" w:author="Daniel Noble" w:date="2023-06-30T12:44:00Z"/>
                <w:rFonts w:ascii="Times New Roman" w:hAnsi="Times New Roman" w:cs="Times New Roman"/>
                <w:rPrChange w:id="4819" w:author="Daniel Noble" w:date="2023-06-30T12:50:00Z">
                  <w:rPr>
                    <w:ins w:id="4820" w:author="Daniel Noble" w:date="2023-06-30T12:44:00Z"/>
                  </w:rPr>
                </w:rPrChange>
              </w:rPr>
              <w:pPrChange w:id="48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22" w:author="Daniel Noble" w:date="2023-06-30T12:44:00Z">
              <w:r w:rsidRPr="00427B7F">
                <w:rPr>
                  <w:rFonts w:ascii="Times New Roman" w:eastAsia="Helvetica" w:hAnsi="Times New Roman" w:cs="Times New Roman"/>
                  <w:color w:val="000000"/>
                  <w:sz w:val="22"/>
                  <w:szCs w:val="22"/>
                  <w:rPrChange w:id="4823"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24" w:author="Daniel Noble" w:date="2023-06-30T12:44:00Z"/>
                <w:rFonts w:ascii="Times New Roman" w:hAnsi="Times New Roman" w:cs="Times New Roman"/>
                <w:rPrChange w:id="4825" w:author="Daniel Noble" w:date="2023-06-30T12:50:00Z">
                  <w:rPr>
                    <w:ins w:id="4826" w:author="Daniel Noble" w:date="2023-06-30T12:44:00Z"/>
                  </w:rPr>
                </w:rPrChange>
              </w:rPr>
              <w:pPrChange w:id="48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28" w:author="Daniel Noble" w:date="2023-06-30T12:44:00Z">
              <w:r w:rsidRPr="00427B7F">
                <w:rPr>
                  <w:rFonts w:ascii="Times New Roman" w:eastAsia="Helvetica" w:hAnsi="Times New Roman" w:cs="Times New Roman"/>
                  <w:color w:val="000000"/>
                  <w:sz w:val="22"/>
                  <w:szCs w:val="22"/>
                  <w:rPrChange w:id="4829"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30" w:author="Daniel Noble" w:date="2023-06-30T12:44:00Z"/>
                <w:rFonts w:ascii="Times New Roman" w:hAnsi="Times New Roman" w:cs="Times New Roman"/>
                <w:rPrChange w:id="4831" w:author="Daniel Noble" w:date="2023-06-30T12:50:00Z">
                  <w:rPr>
                    <w:ins w:id="4832" w:author="Daniel Noble" w:date="2023-06-30T12:44:00Z"/>
                  </w:rPr>
                </w:rPrChange>
              </w:rPr>
              <w:pPrChange w:id="48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34" w:author="Daniel Noble" w:date="2023-06-30T12:44:00Z">
              <w:r w:rsidRPr="00427B7F">
                <w:rPr>
                  <w:rFonts w:ascii="Times New Roman" w:eastAsia="Helvetica" w:hAnsi="Times New Roman" w:cs="Times New Roman"/>
                  <w:color w:val="000000"/>
                  <w:sz w:val="22"/>
                  <w:szCs w:val="22"/>
                  <w:rPrChange w:id="4835"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48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37" w:author="Daniel Noble" w:date="2023-06-30T12:44:00Z"/>
                <w:rFonts w:ascii="Times New Roman" w:hAnsi="Times New Roman" w:cs="Times New Roman"/>
                <w:rPrChange w:id="4838" w:author="Daniel Noble" w:date="2023-06-30T12:50:00Z">
                  <w:rPr>
                    <w:ins w:id="4839" w:author="Daniel Noble" w:date="2023-06-30T12:44:00Z"/>
                  </w:rPr>
                </w:rPrChange>
              </w:rPr>
              <w:pPrChange w:id="48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41" w:author="Daniel Noble" w:date="2023-06-30T12:44:00Z"/>
                <w:rFonts w:ascii="Times New Roman" w:hAnsi="Times New Roman" w:cs="Times New Roman"/>
                <w:rPrChange w:id="4842" w:author="Daniel Noble" w:date="2023-06-30T12:50:00Z">
                  <w:rPr>
                    <w:ins w:id="4843" w:author="Daniel Noble" w:date="2023-06-30T12:44:00Z"/>
                  </w:rPr>
                </w:rPrChange>
              </w:rPr>
              <w:pPrChange w:id="48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45" w:author="Daniel Noble" w:date="2023-06-30T12:44:00Z">
              <w:r w:rsidRPr="00427B7F">
                <w:rPr>
                  <w:rFonts w:ascii="Times New Roman" w:eastAsia="Helvetica" w:hAnsi="Times New Roman" w:cs="Times New Roman"/>
                  <w:color w:val="000000"/>
                  <w:sz w:val="22"/>
                  <w:szCs w:val="22"/>
                  <w:rPrChange w:id="4846"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47" w:author="Daniel Noble" w:date="2023-06-30T12:44:00Z"/>
                <w:rFonts w:ascii="Times New Roman" w:hAnsi="Times New Roman" w:cs="Times New Roman"/>
                <w:rPrChange w:id="4848" w:author="Daniel Noble" w:date="2023-06-30T12:50:00Z">
                  <w:rPr>
                    <w:ins w:id="4849" w:author="Daniel Noble" w:date="2023-06-30T12:44:00Z"/>
                  </w:rPr>
                </w:rPrChange>
              </w:rPr>
              <w:pPrChange w:id="48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51" w:author="Daniel Noble" w:date="2023-06-30T12:44:00Z">
              <w:r w:rsidRPr="00427B7F">
                <w:rPr>
                  <w:rFonts w:ascii="Times New Roman" w:eastAsia="Helvetica" w:hAnsi="Times New Roman" w:cs="Times New Roman"/>
                  <w:color w:val="000000"/>
                  <w:sz w:val="22"/>
                  <w:szCs w:val="22"/>
                  <w:rPrChange w:id="4852"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53" w:author="Daniel Noble" w:date="2023-06-30T12:44:00Z"/>
                <w:rFonts w:ascii="Times New Roman" w:hAnsi="Times New Roman" w:cs="Times New Roman"/>
                <w:rPrChange w:id="4854" w:author="Daniel Noble" w:date="2023-06-30T12:50:00Z">
                  <w:rPr>
                    <w:ins w:id="4855" w:author="Daniel Noble" w:date="2023-06-30T12:44:00Z"/>
                  </w:rPr>
                </w:rPrChange>
              </w:rPr>
              <w:pPrChange w:id="48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57" w:author="Daniel Noble" w:date="2023-06-30T12:44:00Z">
              <w:r w:rsidRPr="00427B7F">
                <w:rPr>
                  <w:rFonts w:ascii="Times New Roman" w:eastAsia="Helvetica" w:hAnsi="Times New Roman" w:cs="Times New Roman"/>
                  <w:color w:val="000000"/>
                  <w:sz w:val="22"/>
                  <w:szCs w:val="22"/>
                  <w:rPrChange w:id="4858"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48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0" w:author="Daniel Noble" w:date="2023-06-30T12:44:00Z"/>
                <w:rFonts w:ascii="Times New Roman" w:hAnsi="Times New Roman" w:cs="Times New Roman"/>
                <w:rPrChange w:id="4861" w:author="Daniel Noble" w:date="2023-06-30T12:50:00Z">
                  <w:rPr>
                    <w:ins w:id="4862" w:author="Daniel Noble" w:date="2023-06-30T12:44:00Z"/>
                  </w:rPr>
                </w:rPrChange>
              </w:rPr>
              <w:pPrChange w:id="48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4" w:author="Daniel Noble" w:date="2023-06-30T12:44:00Z"/>
                <w:rFonts w:ascii="Times New Roman" w:hAnsi="Times New Roman" w:cs="Times New Roman"/>
                <w:rPrChange w:id="4865" w:author="Daniel Noble" w:date="2023-06-30T12:50:00Z">
                  <w:rPr>
                    <w:ins w:id="4866" w:author="Daniel Noble" w:date="2023-06-30T12:44:00Z"/>
                  </w:rPr>
                </w:rPrChange>
              </w:rPr>
              <w:pPrChange w:id="48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68" w:author="Daniel Noble" w:date="2023-06-30T12:44:00Z">
              <w:r w:rsidRPr="00427B7F">
                <w:rPr>
                  <w:rFonts w:ascii="Times New Roman" w:eastAsia="Helvetica" w:hAnsi="Times New Roman" w:cs="Times New Roman"/>
                  <w:color w:val="000000"/>
                  <w:sz w:val="22"/>
                  <w:szCs w:val="22"/>
                  <w:rPrChange w:id="4869"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70" w:author="Daniel Noble" w:date="2023-06-30T12:44:00Z"/>
                <w:rFonts w:ascii="Times New Roman" w:hAnsi="Times New Roman" w:cs="Times New Roman"/>
                <w:rPrChange w:id="4871" w:author="Daniel Noble" w:date="2023-06-30T12:50:00Z">
                  <w:rPr>
                    <w:ins w:id="4872" w:author="Daniel Noble" w:date="2023-06-30T12:44:00Z"/>
                  </w:rPr>
                </w:rPrChange>
              </w:rPr>
              <w:pPrChange w:id="48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74" w:author="Daniel Noble" w:date="2023-06-30T12:44:00Z">
              <w:r w:rsidRPr="00427B7F">
                <w:rPr>
                  <w:rFonts w:ascii="Times New Roman" w:eastAsia="Helvetica" w:hAnsi="Times New Roman" w:cs="Times New Roman"/>
                  <w:color w:val="000000"/>
                  <w:sz w:val="22"/>
                  <w:szCs w:val="22"/>
                  <w:rPrChange w:id="4875"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76" w:author="Daniel Noble" w:date="2023-06-30T12:44:00Z"/>
                <w:rFonts w:ascii="Times New Roman" w:hAnsi="Times New Roman" w:cs="Times New Roman"/>
                <w:rPrChange w:id="4877" w:author="Daniel Noble" w:date="2023-06-30T12:50:00Z">
                  <w:rPr>
                    <w:ins w:id="4878" w:author="Daniel Noble" w:date="2023-06-30T12:44:00Z"/>
                  </w:rPr>
                </w:rPrChange>
              </w:rPr>
              <w:pPrChange w:id="48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80" w:author="Daniel Noble" w:date="2023-06-30T12:44:00Z">
              <w:r w:rsidRPr="00427B7F">
                <w:rPr>
                  <w:rFonts w:ascii="Times New Roman" w:eastAsia="Helvetica" w:hAnsi="Times New Roman" w:cs="Times New Roman"/>
                  <w:color w:val="000000"/>
                  <w:sz w:val="22"/>
                  <w:szCs w:val="22"/>
                  <w:rPrChange w:id="4881"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48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83" w:author="Daniel Noble" w:date="2023-06-30T12:44:00Z"/>
                <w:rFonts w:ascii="Times New Roman" w:hAnsi="Times New Roman" w:cs="Times New Roman"/>
                <w:rPrChange w:id="4884" w:author="Daniel Noble" w:date="2023-06-30T12:50:00Z">
                  <w:rPr>
                    <w:ins w:id="4885" w:author="Daniel Noble" w:date="2023-06-30T12:44:00Z"/>
                  </w:rPr>
                </w:rPrChange>
              </w:rPr>
              <w:pPrChange w:id="48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87" w:author="Daniel Noble" w:date="2023-06-30T12:44:00Z"/>
                <w:rFonts w:ascii="Times New Roman" w:hAnsi="Times New Roman" w:cs="Times New Roman"/>
                <w:rPrChange w:id="4888" w:author="Daniel Noble" w:date="2023-06-30T12:50:00Z">
                  <w:rPr>
                    <w:ins w:id="4889" w:author="Daniel Noble" w:date="2023-06-30T12:44:00Z"/>
                  </w:rPr>
                </w:rPrChange>
              </w:rPr>
              <w:pPrChange w:id="48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91" w:author="Daniel Noble" w:date="2023-06-30T12:44:00Z">
              <w:r w:rsidRPr="00427B7F">
                <w:rPr>
                  <w:rFonts w:ascii="Times New Roman" w:eastAsia="Helvetica" w:hAnsi="Times New Roman" w:cs="Times New Roman"/>
                  <w:color w:val="000000"/>
                  <w:sz w:val="22"/>
                  <w:szCs w:val="22"/>
                  <w:rPrChange w:id="4892"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93" w:author="Daniel Noble" w:date="2023-06-30T12:44:00Z"/>
                <w:rFonts w:ascii="Times New Roman" w:hAnsi="Times New Roman" w:cs="Times New Roman"/>
                <w:rPrChange w:id="4894" w:author="Daniel Noble" w:date="2023-06-30T12:50:00Z">
                  <w:rPr>
                    <w:ins w:id="4895" w:author="Daniel Noble" w:date="2023-06-30T12:44:00Z"/>
                  </w:rPr>
                </w:rPrChange>
              </w:rPr>
              <w:pPrChange w:id="48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97" w:author="Daniel Noble" w:date="2023-06-30T12:44:00Z">
              <w:r w:rsidRPr="00427B7F">
                <w:rPr>
                  <w:rFonts w:ascii="Times New Roman" w:eastAsia="Helvetica" w:hAnsi="Times New Roman" w:cs="Times New Roman"/>
                  <w:color w:val="000000"/>
                  <w:sz w:val="22"/>
                  <w:szCs w:val="22"/>
                  <w:rPrChange w:id="4898"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99" w:author="Daniel Noble" w:date="2023-06-30T12:44:00Z"/>
                <w:rFonts w:ascii="Times New Roman" w:hAnsi="Times New Roman" w:cs="Times New Roman"/>
                <w:rPrChange w:id="4900" w:author="Daniel Noble" w:date="2023-06-30T12:50:00Z">
                  <w:rPr>
                    <w:ins w:id="4901" w:author="Daniel Noble" w:date="2023-06-30T12:44:00Z"/>
                  </w:rPr>
                </w:rPrChange>
              </w:rPr>
              <w:pPrChange w:id="49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03" w:author="Daniel Noble" w:date="2023-06-30T12:44:00Z">
              <w:r w:rsidRPr="00427B7F">
                <w:rPr>
                  <w:rFonts w:ascii="Times New Roman" w:eastAsia="Helvetica" w:hAnsi="Times New Roman" w:cs="Times New Roman"/>
                  <w:color w:val="000000"/>
                  <w:sz w:val="22"/>
                  <w:szCs w:val="22"/>
                  <w:rPrChange w:id="4904"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49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06" w:author="Daniel Noble" w:date="2023-06-30T12:44:00Z"/>
                <w:rFonts w:ascii="Times New Roman" w:hAnsi="Times New Roman" w:cs="Times New Roman"/>
                <w:rPrChange w:id="4907" w:author="Daniel Noble" w:date="2023-06-30T12:50:00Z">
                  <w:rPr>
                    <w:ins w:id="4908" w:author="Daniel Noble" w:date="2023-06-30T12:44:00Z"/>
                  </w:rPr>
                </w:rPrChange>
              </w:rPr>
              <w:pPrChange w:id="49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0" w:author="Daniel Noble" w:date="2023-06-30T12:44:00Z"/>
                <w:rFonts w:ascii="Times New Roman" w:hAnsi="Times New Roman" w:cs="Times New Roman"/>
                <w:rPrChange w:id="4911" w:author="Daniel Noble" w:date="2023-06-30T12:50:00Z">
                  <w:rPr>
                    <w:ins w:id="4912" w:author="Daniel Noble" w:date="2023-06-30T12:44:00Z"/>
                  </w:rPr>
                </w:rPrChange>
              </w:rPr>
              <w:pPrChange w:id="49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14" w:author="Daniel Noble" w:date="2023-06-30T12:44:00Z">
              <w:r w:rsidRPr="00427B7F">
                <w:rPr>
                  <w:rFonts w:ascii="Times New Roman" w:eastAsia="Helvetica" w:hAnsi="Times New Roman" w:cs="Times New Roman"/>
                  <w:color w:val="000000"/>
                  <w:sz w:val="22"/>
                  <w:szCs w:val="22"/>
                  <w:rPrChange w:id="4915"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6" w:author="Daniel Noble" w:date="2023-06-30T12:44:00Z"/>
                <w:rFonts w:ascii="Times New Roman" w:hAnsi="Times New Roman" w:cs="Times New Roman"/>
                <w:rPrChange w:id="4917" w:author="Daniel Noble" w:date="2023-06-30T12:50:00Z">
                  <w:rPr>
                    <w:ins w:id="4918" w:author="Daniel Noble" w:date="2023-06-30T12:44:00Z"/>
                  </w:rPr>
                </w:rPrChange>
              </w:rPr>
              <w:pPrChange w:id="49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20" w:author="Daniel Noble" w:date="2023-06-30T12:44:00Z">
              <w:r w:rsidRPr="00427B7F">
                <w:rPr>
                  <w:rFonts w:ascii="Times New Roman" w:eastAsia="Helvetica" w:hAnsi="Times New Roman" w:cs="Times New Roman"/>
                  <w:color w:val="000000"/>
                  <w:sz w:val="22"/>
                  <w:szCs w:val="22"/>
                  <w:rPrChange w:id="4921"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22" w:author="Daniel Noble" w:date="2023-06-30T12:44:00Z"/>
                <w:rFonts w:ascii="Times New Roman" w:hAnsi="Times New Roman" w:cs="Times New Roman"/>
                <w:rPrChange w:id="4923" w:author="Daniel Noble" w:date="2023-06-30T12:50:00Z">
                  <w:rPr>
                    <w:ins w:id="4924" w:author="Daniel Noble" w:date="2023-06-30T12:44:00Z"/>
                  </w:rPr>
                </w:rPrChange>
              </w:rPr>
              <w:pPrChange w:id="49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26" w:author="Daniel Noble" w:date="2023-06-30T12:44:00Z">
              <w:r w:rsidRPr="00427B7F">
                <w:rPr>
                  <w:rFonts w:ascii="Times New Roman" w:eastAsia="Helvetica" w:hAnsi="Times New Roman" w:cs="Times New Roman"/>
                  <w:color w:val="000000"/>
                  <w:sz w:val="22"/>
                  <w:szCs w:val="22"/>
                  <w:rPrChange w:id="4927"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49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29" w:author="Daniel Noble" w:date="2023-06-30T12:44:00Z"/>
                <w:rFonts w:ascii="Times New Roman" w:hAnsi="Times New Roman" w:cs="Times New Roman"/>
                <w:rPrChange w:id="4930" w:author="Daniel Noble" w:date="2023-06-30T12:50:00Z">
                  <w:rPr>
                    <w:ins w:id="4931" w:author="Daniel Noble" w:date="2023-06-30T12:44:00Z"/>
                  </w:rPr>
                </w:rPrChange>
              </w:rPr>
              <w:pPrChange w:id="49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33" w:author="Daniel Noble" w:date="2023-06-30T12:44:00Z"/>
                <w:rFonts w:ascii="Times New Roman" w:hAnsi="Times New Roman" w:cs="Times New Roman"/>
                <w:rPrChange w:id="4934" w:author="Daniel Noble" w:date="2023-06-30T12:50:00Z">
                  <w:rPr>
                    <w:ins w:id="4935" w:author="Daniel Noble" w:date="2023-06-30T12:44:00Z"/>
                  </w:rPr>
                </w:rPrChange>
              </w:rPr>
              <w:pPrChange w:id="49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37" w:author="Daniel Noble" w:date="2023-06-30T12:44:00Z">
              <w:r w:rsidRPr="00427B7F">
                <w:rPr>
                  <w:rFonts w:ascii="Times New Roman" w:eastAsia="Helvetica" w:hAnsi="Times New Roman" w:cs="Times New Roman"/>
                  <w:color w:val="000000"/>
                  <w:sz w:val="22"/>
                  <w:szCs w:val="22"/>
                  <w:rPrChange w:id="4938"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39" w:author="Daniel Noble" w:date="2023-06-30T12:44:00Z"/>
                <w:rFonts w:ascii="Times New Roman" w:hAnsi="Times New Roman" w:cs="Times New Roman"/>
                <w:rPrChange w:id="4940" w:author="Daniel Noble" w:date="2023-06-30T12:50:00Z">
                  <w:rPr>
                    <w:ins w:id="4941" w:author="Daniel Noble" w:date="2023-06-30T12:44:00Z"/>
                  </w:rPr>
                </w:rPrChange>
              </w:rPr>
              <w:pPrChange w:id="49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43" w:author="Daniel Noble" w:date="2023-06-30T12:44:00Z">
              <w:r w:rsidRPr="00427B7F">
                <w:rPr>
                  <w:rFonts w:ascii="Times New Roman" w:eastAsia="Helvetica" w:hAnsi="Times New Roman" w:cs="Times New Roman"/>
                  <w:color w:val="000000"/>
                  <w:sz w:val="22"/>
                  <w:szCs w:val="22"/>
                  <w:rPrChange w:id="4944"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45" w:author="Daniel Noble" w:date="2023-06-30T12:44:00Z"/>
                <w:rFonts w:ascii="Times New Roman" w:hAnsi="Times New Roman" w:cs="Times New Roman"/>
                <w:rPrChange w:id="4946" w:author="Daniel Noble" w:date="2023-06-30T12:50:00Z">
                  <w:rPr>
                    <w:ins w:id="4947" w:author="Daniel Noble" w:date="2023-06-30T12:44:00Z"/>
                  </w:rPr>
                </w:rPrChange>
              </w:rPr>
              <w:pPrChange w:id="49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49" w:author="Daniel Noble" w:date="2023-06-30T12:44:00Z">
              <w:r w:rsidRPr="00427B7F">
                <w:rPr>
                  <w:rFonts w:ascii="Times New Roman" w:eastAsia="Helvetica" w:hAnsi="Times New Roman" w:cs="Times New Roman"/>
                  <w:color w:val="000000"/>
                  <w:sz w:val="22"/>
                  <w:szCs w:val="22"/>
                  <w:rPrChange w:id="4950"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49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2" w:author="Daniel Noble" w:date="2023-06-30T12:44:00Z"/>
                <w:rFonts w:ascii="Times New Roman" w:hAnsi="Times New Roman" w:cs="Times New Roman"/>
                <w:rPrChange w:id="4953" w:author="Daniel Noble" w:date="2023-06-30T12:50:00Z">
                  <w:rPr>
                    <w:ins w:id="4954" w:author="Daniel Noble" w:date="2023-06-30T12:44:00Z"/>
                  </w:rPr>
                </w:rPrChange>
              </w:rPr>
              <w:pPrChange w:id="49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6" w:author="Daniel Noble" w:date="2023-06-30T12:44:00Z"/>
                <w:rFonts w:ascii="Times New Roman" w:hAnsi="Times New Roman" w:cs="Times New Roman"/>
                <w:rPrChange w:id="4957" w:author="Daniel Noble" w:date="2023-06-30T12:50:00Z">
                  <w:rPr>
                    <w:ins w:id="4958" w:author="Daniel Noble" w:date="2023-06-30T12:44:00Z"/>
                  </w:rPr>
                </w:rPrChange>
              </w:rPr>
              <w:pPrChange w:id="49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0" w:author="Daniel Noble" w:date="2023-06-30T12:44:00Z">
              <w:r w:rsidRPr="00427B7F">
                <w:rPr>
                  <w:rFonts w:ascii="Times New Roman" w:eastAsia="Helvetica" w:hAnsi="Times New Roman" w:cs="Times New Roman"/>
                  <w:color w:val="000000"/>
                  <w:sz w:val="22"/>
                  <w:szCs w:val="22"/>
                  <w:rPrChange w:id="4961"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62" w:author="Daniel Noble" w:date="2023-06-30T12:44:00Z"/>
                <w:rFonts w:ascii="Times New Roman" w:hAnsi="Times New Roman" w:cs="Times New Roman"/>
                <w:rPrChange w:id="4963" w:author="Daniel Noble" w:date="2023-06-30T12:50:00Z">
                  <w:rPr>
                    <w:ins w:id="4964" w:author="Daniel Noble" w:date="2023-06-30T12:44:00Z"/>
                  </w:rPr>
                </w:rPrChange>
              </w:rPr>
              <w:pPrChange w:id="49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6" w:author="Daniel Noble" w:date="2023-06-30T12:44:00Z">
              <w:r w:rsidRPr="00427B7F">
                <w:rPr>
                  <w:rFonts w:ascii="Times New Roman" w:eastAsia="Helvetica" w:hAnsi="Times New Roman" w:cs="Times New Roman"/>
                  <w:color w:val="000000"/>
                  <w:sz w:val="22"/>
                  <w:szCs w:val="22"/>
                  <w:rPrChange w:id="4967"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68" w:author="Daniel Noble" w:date="2023-06-30T12:44:00Z"/>
                <w:rFonts w:ascii="Times New Roman" w:hAnsi="Times New Roman" w:cs="Times New Roman"/>
                <w:rPrChange w:id="4969" w:author="Daniel Noble" w:date="2023-06-30T12:50:00Z">
                  <w:rPr>
                    <w:ins w:id="4970" w:author="Daniel Noble" w:date="2023-06-30T12:44:00Z"/>
                  </w:rPr>
                </w:rPrChange>
              </w:rPr>
              <w:pPrChange w:id="49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72" w:author="Daniel Noble" w:date="2023-06-30T12:44:00Z">
              <w:r w:rsidRPr="00427B7F">
                <w:rPr>
                  <w:rFonts w:ascii="Times New Roman" w:eastAsia="Helvetica" w:hAnsi="Times New Roman" w:cs="Times New Roman"/>
                  <w:color w:val="000000"/>
                  <w:sz w:val="22"/>
                  <w:szCs w:val="22"/>
                  <w:rPrChange w:id="4973"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49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75" w:author="Daniel Noble" w:date="2023-06-30T12:44:00Z"/>
                <w:rFonts w:ascii="Times New Roman" w:hAnsi="Times New Roman" w:cs="Times New Roman"/>
                <w:rPrChange w:id="4976" w:author="Daniel Noble" w:date="2023-06-30T12:50:00Z">
                  <w:rPr>
                    <w:ins w:id="4977" w:author="Daniel Noble" w:date="2023-06-30T12:44:00Z"/>
                  </w:rPr>
                </w:rPrChange>
              </w:rPr>
              <w:pPrChange w:id="49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79" w:author="Daniel Noble" w:date="2023-06-30T12:44:00Z"/>
                <w:rFonts w:ascii="Times New Roman" w:hAnsi="Times New Roman" w:cs="Times New Roman"/>
                <w:rPrChange w:id="4980" w:author="Daniel Noble" w:date="2023-06-30T12:50:00Z">
                  <w:rPr>
                    <w:ins w:id="4981" w:author="Daniel Noble" w:date="2023-06-30T12:44:00Z"/>
                  </w:rPr>
                </w:rPrChange>
              </w:rPr>
              <w:pPrChange w:id="49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83" w:author="Daniel Noble" w:date="2023-06-30T12:44:00Z">
              <w:r w:rsidRPr="00427B7F">
                <w:rPr>
                  <w:rFonts w:ascii="Times New Roman" w:eastAsia="Helvetica" w:hAnsi="Times New Roman" w:cs="Times New Roman"/>
                  <w:color w:val="000000"/>
                  <w:sz w:val="22"/>
                  <w:szCs w:val="22"/>
                  <w:rPrChange w:id="4984"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85" w:author="Daniel Noble" w:date="2023-06-30T12:44:00Z"/>
                <w:rFonts w:ascii="Times New Roman" w:hAnsi="Times New Roman" w:cs="Times New Roman"/>
                <w:rPrChange w:id="4986" w:author="Daniel Noble" w:date="2023-06-30T12:50:00Z">
                  <w:rPr>
                    <w:ins w:id="4987" w:author="Daniel Noble" w:date="2023-06-30T12:44:00Z"/>
                  </w:rPr>
                </w:rPrChange>
              </w:rPr>
              <w:pPrChange w:id="49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89" w:author="Daniel Noble" w:date="2023-06-30T12:44:00Z">
              <w:r w:rsidRPr="00427B7F">
                <w:rPr>
                  <w:rFonts w:ascii="Times New Roman" w:eastAsia="Helvetica" w:hAnsi="Times New Roman" w:cs="Times New Roman"/>
                  <w:color w:val="000000"/>
                  <w:sz w:val="22"/>
                  <w:szCs w:val="22"/>
                  <w:rPrChange w:id="4990"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91" w:author="Daniel Noble" w:date="2023-06-30T12:44:00Z"/>
                <w:rFonts w:ascii="Times New Roman" w:hAnsi="Times New Roman" w:cs="Times New Roman"/>
                <w:rPrChange w:id="4992" w:author="Daniel Noble" w:date="2023-06-30T12:50:00Z">
                  <w:rPr>
                    <w:ins w:id="4993" w:author="Daniel Noble" w:date="2023-06-30T12:44:00Z"/>
                  </w:rPr>
                </w:rPrChange>
              </w:rPr>
              <w:pPrChange w:id="49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95" w:author="Daniel Noble" w:date="2023-06-30T12:44:00Z">
              <w:r w:rsidRPr="00427B7F">
                <w:rPr>
                  <w:rFonts w:ascii="Times New Roman" w:eastAsia="Helvetica" w:hAnsi="Times New Roman" w:cs="Times New Roman"/>
                  <w:color w:val="000000"/>
                  <w:sz w:val="22"/>
                  <w:szCs w:val="22"/>
                  <w:rPrChange w:id="4996"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49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98" w:author="Daniel Noble" w:date="2023-06-30T12:44:00Z"/>
                <w:rFonts w:ascii="Times New Roman" w:hAnsi="Times New Roman" w:cs="Times New Roman"/>
                <w:rPrChange w:id="4999" w:author="Daniel Noble" w:date="2023-06-30T12:50:00Z">
                  <w:rPr>
                    <w:ins w:id="5000" w:author="Daniel Noble" w:date="2023-06-30T12:44:00Z"/>
                  </w:rPr>
                </w:rPrChange>
              </w:rPr>
              <w:pPrChange w:id="50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02" w:author="Daniel Noble" w:date="2023-06-30T12:44:00Z"/>
                <w:rFonts w:ascii="Times New Roman" w:hAnsi="Times New Roman" w:cs="Times New Roman"/>
                <w:rPrChange w:id="5003" w:author="Daniel Noble" w:date="2023-06-30T12:50:00Z">
                  <w:rPr>
                    <w:ins w:id="5004" w:author="Daniel Noble" w:date="2023-06-30T12:44:00Z"/>
                  </w:rPr>
                </w:rPrChange>
              </w:rPr>
              <w:pPrChange w:id="50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06" w:author="Daniel Noble" w:date="2023-06-30T12:44:00Z">
              <w:r w:rsidRPr="00427B7F">
                <w:rPr>
                  <w:rFonts w:ascii="Times New Roman" w:eastAsia="Helvetica" w:hAnsi="Times New Roman" w:cs="Times New Roman"/>
                  <w:color w:val="000000"/>
                  <w:sz w:val="22"/>
                  <w:szCs w:val="22"/>
                  <w:rPrChange w:id="5007"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08" w:author="Daniel Noble" w:date="2023-06-30T12:44:00Z"/>
                <w:rFonts w:ascii="Times New Roman" w:hAnsi="Times New Roman" w:cs="Times New Roman"/>
                <w:rPrChange w:id="5009" w:author="Daniel Noble" w:date="2023-06-30T12:50:00Z">
                  <w:rPr>
                    <w:ins w:id="5010" w:author="Daniel Noble" w:date="2023-06-30T12:44:00Z"/>
                  </w:rPr>
                </w:rPrChange>
              </w:rPr>
              <w:pPrChange w:id="50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12" w:author="Daniel Noble" w:date="2023-06-30T12:44:00Z">
              <w:r w:rsidRPr="00427B7F">
                <w:rPr>
                  <w:rFonts w:ascii="Times New Roman" w:eastAsia="Helvetica" w:hAnsi="Times New Roman" w:cs="Times New Roman"/>
                  <w:color w:val="000000"/>
                  <w:sz w:val="22"/>
                  <w:szCs w:val="22"/>
                  <w:rPrChange w:id="5013"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14" w:author="Daniel Noble" w:date="2023-06-30T12:44:00Z"/>
                <w:rFonts w:ascii="Times New Roman" w:hAnsi="Times New Roman" w:cs="Times New Roman"/>
                <w:rPrChange w:id="5015" w:author="Daniel Noble" w:date="2023-06-30T12:50:00Z">
                  <w:rPr>
                    <w:ins w:id="5016" w:author="Daniel Noble" w:date="2023-06-30T12:44:00Z"/>
                  </w:rPr>
                </w:rPrChange>
              </w:rPr>
              <w:pPrChange w:id="50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18" w:author="Daniel Noble" w:date="2023-06-30T12:44:00Z">
              <w:r w:rsidRPr="00427B7F">
                <w:rPr>
                  <w:rFonts w:ascii="Times New Roman" w:eastAsia="Helvetica" w:hAnsi="Times New Roman" w:cs="Times New Roman"/>
                  <w:color w:val="000000"/>
                  <w:sz w:val="22"/>
                  <w:szCs w:val="22"/>
                  <w:rPrChange w:id="5019"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50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21" w:author="Daniel Noble" w:date="2023-06-30T12:44:00Z"/>
                <w:rFonts w:ascii="Times New Roman" w:hAnsi="Times New Roman" w:cs="Times New Roman"/>
                <w:rPrChange w:id="5022" w:author="Daniel Noble" w:date="2023-06-30T12:50:00Z">
                  <w:rPr>
                    <w:ins w:id="5023" w:author="Daniel Noble" w:date="2023-06-30T12:44:00Z"/>
                  </w:rPr>
                </w:rPrChange>
              </w:rPr>
              <w:pPrChange w:id="50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25" w:author="Daniel Noble" w:date="2023-06-30T12:44:00Z"/>
                <w:rFonts w:ascii="Times New Roman" w:hAnsi="Times New Roman" w:cs="Times New Roman"/>
                <w:rPrChange w:id="5026" w:author="Daniel Noble" w:date="2023-06-30T12:50:00Z">
                  <w:rPr>
                    <w:ins w:id="5027" w:author="Daniel Noble" w:date="2023-06-30T12:44:00Z"/>
                  </w:rPr>
                </w:rPrChange>
              </w:rPr>
              <w:pPrChange w:id="50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29" w:author="Daniel Noble" w:date="2023-06-30T12:44:00Z">
              <w:r w:rsidRPr="00427B7F">
                <w:rPr>
                  <w:rFonts w:ascii="Times New Roman" w:eastAsia="Helvetica" w:hAnsi="Times New Roman" w:cs="Times New Roman"/>
                  <w:color w:val="000000"/>
                  <w:sz w:val="22"/>
                  <w:szCs w:val="22"/>
                  <w:rPrChange w:id="5030"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31" w:author="Daniel Noble" w:date="2023-06-30T12:44:00Z"/>
                <w:rFonts w:ascii="Times New Roman" w:hAnsi="Times New Roman" w:cs="Times New Roman"/>
                <w:rPrChange w:id="5032" w:author="Daniel Noble" w:date="2023-06-30T12:50:00Z">
                  <w:rPr>
                    <w:ins w:id="5033" w:author="Daniel Noble" w:date="2023-06-30T12:44:00Z"/>
                  </w:rPr>
                </w:rPrChange>
              </w:rPr>
              <w:pPrChange w:id="50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35" w:author="Daniel Noble" w:date="2023-06-30T12:44:00Z">
              <w:r w:rsidRPr="00427B7F">
                <w:rPr>
                  <w:rFonts w:ascii="Times New Roman" w:eastAsia="Helvetica" w:hAnsi="Times New Roman" w:cs="Times New Roman"/>
                  <w:color w:val="000000"/>
                  <w:sz w:val="22"/>
                  <w:szCs w:val="22"/>
                  <w:rPrChange w:id="5036"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37" w:author="Daniel Noble" w:date="2023-06-30T12:44:00Z"/>
                <w:rFonts w:ascii="Times New Roman" w:hAnsi="Times New Roman" w:cs="Times New Roman"/>
                <w:rPrChange w:id="5038" w:author="Daniel Noble" w:date="2023-06-30T12:50:00Z">
                  <w:rPr>
                    <w:ins w:id="5039" w:author="Daniel Noble" w:date="2023-06-30T12:44:00Z"/>
                  </w:rPr>
                </w:rPrChange>
              </w:rPr>
              <w:pPrChange w:id="50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41" w:author="Daniel Noble" w:date="2023-06-30T12:44:00Z">
              <w:r w:rsidRPr="00427B7F">
                <w:rPr>
                  <w:rFonts w:ascii="Times New Roman" w:eastAsia="Helvetica" w:hAnsi="Times New Roman" w:cs="Times New Roman"/>
                  <w:color w:val="000000"/>
                  <w:sz w:val="22"/>
                  <w:szCs w:val="22"/>
                  <w:rPrChange w:id="5042"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50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44" w:author="Daniel Noble" w:date="2023-06-30T12:44:00Z"/>
                <w:rFonts w:ascii="Times New Roman" w:hAnsi="Times New Roman" w:cs="Times New Roman"/>
                <w:rPrChange w:id="5045" w:author="Daniel Noble" w:date="2023-06-30T12:50:00Z">
                  <w:rPr>
                    <w:ins w:id="5046" w:author="Daniel Noble" w:date="2023-06-30T12:44:00Z"/>
                  </w:rPr>
                </w:rPrChange>
              </w:rPr>
              <w:pPrChange w:id="50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48" w:author="Daniel Noble" w:date="2023-06-30T12:44:00Z"/>
                <w:rFonts w:ascii="Times New Roman" w:hAnsi="Times New Roman" w:cs="Times New Roman"/>
                <w:rPrChange w:id="5049" w:author="Daniel Noble" w:date="2023-06-30T12:50:00Z">
                  <w:rPr>
                    <w:ins w:id="5050" w:author="Daniel Noble" w:date="2023-06-30T12:44:00Z"/>
                  </w:rPr>
                </w:rPrChange>
              </w:rPr>
              <w:pPrChange w:id="50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52" w:author="Daniel Noble" w:date="2023-06-30T12:44:00Z">
              <w:r w:rsidRPr="00427B7F">
                <w:rPr>
                  <w:rFonts w:ascii="Times New Roman" w:eastAsia="Helvetica" w:hAnsi="Times New Roman" w:cs="Times New Roman"/>
                  <w:color w:val="000000"/>
                  <w:sz w:val="22"/>
                  <w:szCs w:val="22"/>
                  <w:rPrChange w:id="5053"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54" w:author="Daniel Noble" w:date="2023-06-30T12:44:00Z"/>
                <w:rFonts w:ascii="Times New Roman" w:hAnsi="Times New Roman" w:cs="Times New Roman"/>
                <w:rPrChange w:id="5055" w:author="Daniel Noble" w:date="2023-06-30T12:50:00Z">
                  <w:rPr>
                    <w:ins w:id="5056" w:author="Daniel Noble" w:date="2023-06-30T12:44:00Z"/>
                  </w:rPr>
                </w:rPrChange>
              </w:rPr>
              <w:pPrChange w:id="50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58" w:author="Daniel Noble" w:date="2023-06-30T12:44:00Z">
              <w:r w:rsidRPr="00427B7F">
                <w:rPr>
                  <w:rFonts w:ascii="Times New Roman" w:eastAsia="Helvetica" w:hAnsi="Times New Roman" w:cs="Times New Roman"/>
                  <w:color w:val="000000"/>
                  <w:sz w:val="22"/>
                  <w:szCs w:val="22"/>
                  <w:rPrChange w:id="5059"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0" w:author="Daniel Noble" w:date="2023-06-30T12:44:00Z"/>
                <w:rFonts w:ascii="Times New Roman" w:hAnsi="Times New Roman" w:cs="Times New Roman"/>
                <w:rPrChange w:id="5061" w:author="Daniel Noble" w:date="2023-06-30T12:50:00Z">
                  <w:rPr>
                    <w:ins w:id="5062" w:author="Daniel Noble" w:date="2023-06-30T12:44:00Z"/>
                  </w:rPr>
                </w:rPrChange>
              </w:rPr>
              <w:pPrChange w:id="50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64" w:author="Daniel Noble" w:date="2023-06-30T12:44:00Z">
              <w:r w:rsidRPr="00427B7F">
                <w:rPr>
                  <w:rFonts w:ascii="Times New Roman" w:eastAsia="Helvetica" w:hAnsi="Times New Roman" w:cs="Times New Roman"/>
                  <w:color w:val="000000"/>
                  <w:sz w:val="22"/>
                  <w:szCs w:val="22"/>
                  <w:rPrChange w:id="5065"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50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7" w:author="Daniel Noble" w:date="2023-06-30T12:44:00Z"/>
                <w:rFonts w:ascii="Times New Roman" w:hAnsi="Times New Roman" w:cs="Times New Roman"/>
                <w:rPrChange w:id="5068" w:author="Daniel Noble" w:date="2023-06-30T12:50:00Z">
                  <w:rPr>
                    <w:ins w:id="5069" w:author="Daniel Noble" w:date="2023-06-30T12:44:00Z"/>
                  </w:rPr>
                </w:rPrChange>
              </w:rPr>
              <w:pPrChange w:id="50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71" w:author="Daniel Noble" w:date="2023-06-30T12:44:00Z"/>
                <w:rFonts w:ascii="Times New Roman" w:hAnsi="Times New Roman" w:cs="Times New Roman"/>
                <w:rPrChange w:id="5072" w:author="Daniel Noble" w:date="2023-06-30T12:50:00Z">
                  <w:rPr>
                    <w:ins w:id="5073" w:author="Daniel Noble" w:date="2023-06-30T12:44:00Z"/>
                  </w:rPr>
                </w:rPrChange>
              </w:rPr>
              <w:pPrChange w:id="50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75" w:author="Daniel Noble" w:date="2023-06-30T12:44:00Z">
              <w:r w:rsidRPr="00427B7F">
                <w:rPr>
                  <w:rFonts w:ascii="Times New Roman" w:eastAsia="Helvetica" w:hAnsi="Times New Roman" w:cs="Times New Roman"/>
                  <w:color w:val="000000"/>
                  <w:sz w:val="22"/>
                  <w:szCs w:val="22"/>
                  <w:rPrChange w:id="5076"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77" w:author="Daniel Noble" w:date="2023-06-30T12:44:00Z"/>
                <w:rFonts w:ascii="Times New Roman" w:hAnsi="Times New Roman" w:cs="Times New Roman"/>
                <w:rPrChange w:id="5078" w:author="Daniel Noble" w:date="2023-06-30T12:50:00Z">
                  <w:rPr>
                    <w:ins w:id="5079" w:author="Daniel Noble" w:date="2023-06-30T12:44:00Z"/>
                  </w:rPr>
                </w:rPrChange>
              </w:rPr>
              <w:pPrChange w:id="50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81" w:author="Daniel Noble" w:date="2023-06-30T12:44:00Z">
              <w:r w:rsidRPr="00427B7F">
                <w:rPr>
                  <w:rFonts w:ascii="Times New Roman" w:eastAsia="Helvetica" w:hAnsi="Times New Roman" w:cs="Times New Roman"/>
                  <w:color w:val="000000"/>
                  <w:sz w:val="22"/>
                  <w:szCs w:val="22"/>
                  <w:rPrChange w:id="5082"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83" w:author="Daniel Noble" w:date="2023-06-30T12:44:00Z"/>
                <w:rFonts w:ascii="Times New Roman" w:hAnsi="Times New Roman" w:cs="Times New Roman"/>
                <w:rPrChange w:id="5084" w:author="Daniel Noble" w:date="2023-06-30T12:50:00Z">
                  <w:rPr>
                    <w:ins w:id="5085" w:author="Daniel Noble" w:date="2023-06-30T12:44:00Z"/>
                  </w:rPr>
                </w:rPrChange>
              </w:rPr>
              <w:pPrChange w:id="50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87" w:author="Daniel Noble" w:date="2023-06-30T12:44:00Z">
              <w:r w:rsidRPr="00427B7F">
                <w:rPr>
                  <w:rFonts w:ascii="Times New Roman" w:eastAsia="Helvetica" w:hAnsi="Times New Roman" w:cs="Times New Roman"/>
                  <w:color w:val="000000"/>
                  <w:sz w:val="22"/>
                  <w:szCs w:val="22"/>
                  <w:rPrChange w:id="5088"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50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0" w:author="Daniel Noble" w:date="2023-06-30T12:44:00Z"/>
                <w:rFonts w:ascii="Times New Roman" w:hAnsi="Times New Roman" w:cs="Times New Roman"/>
                <w:rPrChange w:id="5091" w:author="Daniel Noble" w:date="2023-06-30T12:50:00Z">
                  <w:rPr>
                    <w:ins w:id="5092" w:author="Daniel Noble" w:date="2023-06-30T12:44:00Z"/>
                  </w:rPr>
                </w:rPrChange>
              </w:rPr>
              <w:pPrChange w:id="50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4" w:author="Daniel Noble" w:date="2023-06-30T12:44:00Z"/>
                <w:rFonts w:ascii="Times New Roman" w:hAnsi="Times New Roman" w:cs="Times New Roman"/>
                <w:rPrChange w:id="5095" w:author="Daniel Noble" w:date="2023-06-30T12:50:00Z">
                  <w:rPr>
                    <w:ins w:id="5096" w:author="Daniel Noble" w:date="2023-06-30T12:44:00Z"/>
                  </w:rPr>
                </w:rPrChange>
              </w:rPr>
              <w:pPrChange w:id="50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98" w:author="Daniel Noble" w:date="2023-06-30T12:44:00Z">
              <w:r w:rsidRPr="00427B7F">
                <w:rPr>
                  <w:rFonts w:ascii="Times New Roman" w:eastAsia="Helvetica" w:hAnsi="Times New Roman" w:cs="Times New Roman"/>
                  <w:color w:val="000000"/>
                  <w:sz w:val="22"/>
                  <w:szCs w:val="22"/>
                  <w:rPrChange w:id="5099"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00" w:author="Daniel Noble" w:date="2023-06-30T12:44:00Z"/>
                <w:rFonts w:ascii="Times New Roman" w:hAnsi="Times New Roman" w:cs="Times New Roman"/>
                <w:rPrChange w:id="5101" w:author="Daniel Noble" w:date="2023-06-30T12:50:00Z">
                  <w:rPr>
                    <w:ins w:id="5102" w:author="Daniel Noble" w:date="2023-06-30T12:44:00Z"/>
                  </w:rPr>
                </w:rPrChange>
              </w:rPr>
              <w:pPrChange w:id="51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04" w:author="Daniel Noble" w:date="2023-06-30T12:44:00Z">
              <w:r w:rsidRPr="00427B7F">
                <w:rPr>
                  <w:rFonts w:ascii="Times New Roman" w:eastAsia="Helvetica" w:hAnsi="Times New Roman" w:cs="Times New Roman"/>
                  <w:color w:val="000000"/>
                  <w:sz w:val="22"/>
                  <w:szCs w:val="22"/>
                  <w:rPrChange w:id="5105"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06" w:author="Daniel Noble" w:date="2023-06-30T12:44:00Z"/>
                <w:rFonts w:ascii="Times New Roman" w:hAnsi="Times New Roman" w:cs="Times New Roman"/>
                <w:rPrChange w:id="5107" w:author="Daniel Noble" w:date="2023-06-30T12:50:00Z">
                  <w:rPr>
                    <w:ins w:id="5108" w:author="Daniel Noble" w:date="2023-06-30T12:44:00Z"/>
                  </w:rPr>
                </w:rPrChange>
              </w:rPr>
              <w:pPrChange w:id="51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10" w:author="Daniel Noble" w:date="2023-06-30T12:44:00Z">
              <w:r w:rsidRPr="00427B7F">
                <w:rPr>
                  <w:rFonts w:ascii="Times New Roman" w:eastAsia="Helvetica" w:hAnsi="Times New Roman" w:cs="Times New Roman"/>
                  <w:color w:val="000000"/>
                  <w:sz w:val="22"/>
                  <w:szCs w:val="22"/>
                  <w:rPrChange w:id="5111"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51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13" w:author="Daniel Noble" w:date="2023-06-30T12:44:00Z"/>
                <w:rFonts w:ascii="Times New Roman" w:hAnsi="Times New Roman" w:cs="Times New Roman"/>
                <w:rPrChange w:id="5114" w:author="Daniel Noble" w:date="2023-06-30T12:50:00Z">
                  <w:rPr>
                    <w:ins w:id="5115" w:author="Daniel Noble" w:date="2023-06-30T12:44:00Z"/>
                  </w:rPr>
                </w:rPrChange>
              </w:rPr>
              <w:pPrChange w:id="51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17" w:author="Daniel Noble" w:date="2023-06-30T12:44:00Z"/>
                <w:rFonts w:ascii="Times New Roman" w:hAnsi="Times New Roman" w:cs="Times New Roman"/>
                <w:rPrChange w:id="5118" w:author="Daniel Noble" w:date="2023-06-30T12:50:00Z">
                  <w:rPr>
                    <w:ins w:id="5119" w:author="Daniel Noble" w:date="2023-06-30T12:44:00Z"/>
                  </w:rPr>
                </w:rPrChange>
              </w:rPr>
              <w:pPrChange w:id="51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21" w:author="Daniel Noble" w:date="2023-06-30T12:44:00Z">
              <w:r w:rsidRPr="00427B7F">
                <w:rPr>
                  <w:rFonts w:ascii="Times New Roman" w:eastAsia="Helvetica" w:hAnsi="Times New Roman" w:cs="Times New Roman"/>
                  <w:color w:val="000000"/>
                  <w:sz w:val="22"/>
                  <w:szCs w:val="22"/>
                  <w:rPrChange w:id="5122"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23" w:author="Daniel Noble" w:date="2023-06-30T12:44:00Z"/>
                <w:rFonts w:ascii="Times New Roman" w:hAnsi="Times New Roman" w:cs="Times New Roman"/>
                <w:rPrChange w:id="5124" w:author="Daniel Noble" w:date="2023-06-30T12:50:00Z">
                  <w:rPr>
                    <w:ins w:id="5125" w:author="Daniel Noble" w:date="2023-06-30T12:44:00Z"/>
                  </w:rPr>
                </w:rPrChange>
              </w:rPr>
              <w:pPrChange w:id="51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27" w:author="Daniel Noble" w:date="2023-06-30T12:44:00Z">
              <w:r w:rsidRPr="00427B7F">
                <w:rPr>
                  <w:rFonts w:ascii="Times New Roman" w:eastAsia="Helvetica" w:hAnsi="Times New Roman" w:cs="Times New Roman"/>
                  <w:color w:val="000000"/>
                  <w:sz w:val="22"/>
                  <w:szCs w:val="22"/>
                  <w:rPrChange w:id="5128"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29" w:author="Daniel Noble" w:date="2023-06-30T12:44:00Z"/>
                <w:rFonts w:ascii="Times New Roman" w:hAnsi="Times New Roman" w:cs="Times New Roman"/>
                <w:rPrChange w:id="5130" w:author="Daniel Noble" w:date="2023-06-30T12:50:00Z">
                  <w:rPr>
                    <w:ins w:id="5131" w:author="Daniel Noble" w:date="2023-06-30T12:44:00Z"/>
                  </w:rPr>
                </w:rPrChange>
              </w:rPr>
              <w:pPrChange w:id="51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33" w:author="Daniel Noble" w:date="2023-06-30T12:44:00Z">
              <w:r w:rsidRPr="00427B7F">
                <w:rPr>
                  <w:rFonts w:ascii="Times New Roman" w:eastAsia="Helvetica" w:hAnsi="Times New Roman" w:cs="Times New Roman"/>
                  <w:color w:val="000000"/>
                  <w:sz w:val="22"/>
                  <w:szCs w:val="22"/>
                  <w:rPrChange w:id="5134"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51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36" w:author="Daniel Noble" w:date="2023-06-30T12:44:00Z"/>
                <w:rFonts w:ascii="Times New Roman" w:hAnsi="Times New Roman" w:cs="Times New Roman"/>
                <w:rPrChange w:id="5137" w:author="Daniel Noble" w:date="2023-06-30T12:50:00Z">
                  <w:rPr>
                    <w:ins w:id="5138" w:author="Daniel Noble" w:date="2023-06-30T12:44:00Z"/>
                  </w:rPr>
                </w:rPrChange>
              </w:rPr>
              <w:pPrChange w:id="51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0" w:author="Daniel Noble" w:date="2023-06-30T12:44:00Z"/>
                <w:rFonts w:ascii="Times New Roman" w:hAnsi="Times New Roman" w:cs="Times New Roman"/>
                <w:rPrChange w:id="5141" w:author="Daniel Noble" w:date="2023-06-30T12:50:00Z">
                  <w:rPr>
                    <w:ins w:id="5142" w:author="Daniel Noble" w:date="2023-06-30T12:44:00Z"/>
                  </w:rPr>
                </w:rPrChange>
              </w:rPr>
              <w:pPrChange w:id="51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44" w:author="Daniel Noble" w:date="2023-06-30T12:44:00Z">
              <w:r w:rsidRPr="00427B7F">
                <w:rPr>
                  <w:rFonts w:ascii="Times New Roman" w:eastAsia="Helvetica" w:hAnsi="Times New Roman" w:cs="Times New Roman"/>
                  <w:color w:val="000000"/>
                  <w:sz w:val="22"/>
                  <w:szCs w:val="22"/>
                  <w:rPrChange w:id="5145"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6" w:author="Daniel Noble" w:date="2023-06-30T12:44:00Z"/>
                <w:rFonts w:ascii="Times New Roman" w:hAnsi="Times New Roman" w:cs="Times New Roman"/>
                <w:rPrChange w:id="5147" w:author="Daniel Noble" w:date="2023-06-30T12:50:00Z">
                  <w:rPr>
                    <w:ins w:id="5148" w:author="Daniel Noble" w:date="2023-06-30T12:44:00Z"/>
                  </w:rPr>
                </w:rPrChange>
              </w:rPr>
              <w:pPrChange w:id="51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50" w:author="Daniel Noble" w:date="2023-06-30T12:44:00Z">
              <w:r w:rsidRPr="00427B7F">
                <w:rPr>
                  <w:rFonts w:ascii="Times New Roman" w:eastAsia="Helvetica" w:hAnsi="Times New Roman" w:cs="Times New Roman"/>
                  <w:color w:val="000000"/>
                  <w:sz w:val="22"/>
                  <w:szCs w:val="22"/>
                  <w:rPrChange w:id="5151"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52" w:author="Daniel Noble" w:date="2023-06-30T12:44:00Z"/>
                <w:rFonts w:ascii="Times New Roman" w:hAnsi="Times New Roman" w:cs="Times New Roman"/>
                <w:rPrChange w:id="5153" w:author="Daniel Noble" w:date="2023-06-30T12:50:00Z">
                  <w:rPr>
                    <w:ins w:id="5154" w:author="Daniel Noble" w:date="2023-06-30T12:44:00Z"/>
                  </w:rPr>
                </w:rPrChange>
              </w:rPr>
              <w:pPrChange w:id="51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56" w:author="Daniel Noble" w:date="2023-06-30T12:44:00Z">
              <w:r w:rsidRPr="00427B7F">
                <w:rPr>
                  <w:rFonts w:ascii="Times New Roman" w:eastAsia="Helvetica" w:hAnsi="Times New Roman" w:cs="Times New Roman"/>
                  <w:color w:val="000000"/>
                  <w:sz w:val="22"/>
                  <w:szCs w:val="22"/>
                  <w:rPrChange w:id="5157"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51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59" w:author="Daniel Noble" w:date="2023-06-30T12:44:00Z"/>
                <w:rFonts w:ascii="Times New Roman" w:hAnsi="Times New Roman" w:cs="Times New Roman"/>
                <w:rPrChange w:id="5160" w:author="Daniel Noble" w:date="2023-06-30T12:50:00Z">
                  <w:rPr>
                    <w:ins w:id="5161" w:author="Daniel Noble" w:date="2023-06-30T12:44:00Z"/>
                  </w:rPr>
                </w:rPrChange>
              </w:rPr>
              <w:pPrChange w:id="51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63" w:author="Daniel Noble" w:date="2023-06-30T12:44:00Z"/>
                <w:rFonts w:ascii="Times New Roman" w:hAnsi="Times New Roman" w:cs="Times New Roman"/>
                <w:rPrChange w:id="5164" w:author="Daniel Noble" w:date="2023-06-30T12:50:00Z">
                  <w:rPr>
                    <w:ins w:id="5165" w:author="Daniel Noble" w:date="2023-06-30T12:44:00Z"/>
                  </w:rPr>
                </w:rPrChange>
              </w:rPr>
              <w:pPrChange w:id="51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67" w:author="Daniel Noble" w:date="2023-06-30T12:44:00Z">
              <w:r w:rsidRPr="00427B7F">
                <w:rPr>
                  <w:rFonts w:ascii="Times New Roman" w:eastAsia="Helvetica" w:hAnsi="Times New Roman" w:cs="Times New Roman"/>
                  <w:color w:val="000000"/>
                  <w:sz w:val="22"/>
                  <w:szCs w:val="22"/>
                  <w:rPrChange w:id="5168"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69" w:author="Daniel Noble" w:date="2023-06-30T12:44:00Z"/>
                <w:rFonts w:ascii="Times New Roman" w:hAnsi="Times New Roman" w:cs="Times New Roman"/>
                <w:rPrChange w:id="5170" w:author="Daniel Noble" w:date="2023-06-30T12:50:00Z">
                  <w:rPr>
                    <w:ins w:id="5171" w:author="Daniel Noble" w:date="2023-06-30T12:44:00Z"/>
                  </w:rPr>
                </w:rPrChange>
              </w:rPr>
              <w:pPrChange w:id="51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73" w:author="Daniel Noble" w:date="2023-06-30T12:44:00Z">
              <w:r w:rsidRPr="00427B7F">
                <w:rPr>
                  <w:rFonts w:ascii="Times New Roman" w:eastAsia="Helvetica" w:hAnsi="Times New Roman" w:cs="Times New Roman"/>
                  <w:color w:val="000000"/>
                  <w:sz w:val="22"/>
                  <w:szCs w:val="22"/>
                  <w:rPrChange w:id="5174"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75" w:author="Daniel Noble" w:date="2023-06-30T12:44:00Z"/>
                <w:rFonts w:ascii="Times New Roman" w:hAnsi="Times New Roman" w:cs="Times New Roman"/>
                <w:rPrChange w:id="5176" w:author="Daniel Noble" w:date="2023-06-30T12:50:00Z">
                  <w:rPr>
                    <w:ins w:id="5177" w:author="Daniel Noble" w:date="2023-06-30T12:44:00Z"/>
                  </w:rPr>
                </w:rPrChange>
              </w:rPr>
              <w:pPrChange w:id="51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79" w:author="Daniel Noble" w:date="2023-06-30T12:44:00Z">
              <w:r w:rsidRPr="00427B7F">
                <w:rPr>
                  <w:rFonts w:ascii="Times New Roman" w:eastAsia="Helvetica" w:hAnsi="Times New Roman" w:cs="Times New Roman"/>
                  <w:color w:val="000000"/>
                  <w:sz w:val="22"/>
                  <w:szCs w:val="22"/>
                  <w:rPrChange w:id="5180"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51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82" w:author="Daniel Noble" w:date="2023-06-30T12:44:00Z"/>
                <w:rFonts w:ascii="Times New Roman" w:hAnsi="Times New Roman" w:cs="Times New Roman"/>
                <w:rPrChange w:id="5183" w:author="Daniel Noble" w:date="2023-06-30T12:50:00Z">
                  <w:rPr>
                    <w:ins w:id="5184" w:author="Daniel Noble" w:date="2023-06-30T12:44:00Z"/>
                  </w:rPr>
                </w:rPrChange>
              </w:rPr>
              <w:pPrChange w:id="51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86" w:author="Daniel Noble" w:date="2023-06-30T12:44:00Z"/>
                <w:rFonts w:ascii="Times New Roman" w:hAnsi="Times New Roman" w:cs="Times New Roman"/>
                <w:rPrChange w:id="5187" w:author="Daniel Noble" w:date="2023-06-30T12:50:00Z">
                  <w:rPr>
                    <w:ins w:id="5188" w:author="Daniel Noble" w:date="2023-06-30T12:44:00Z"/>
                  </w:rPr>
                </w:rPrChange>
              </w:rPr>
              <w:pPrChange w:id="51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90" w:author="Daniel Noble" w:date="2023-06-30T12:44:00Z">
              <w:r w:rsidRPr="00427B7F">
                <w:rPr>
                  <w:rFonts w:ascii="Times New Roman" w:eastAsia="Helvetica" w:hAnsi="Times New Roman" w:cs="Times New Roman"/>
                  <w:color w:val="000000"/>
                  <w:sz w:val="22"/>
                  <w:szCs w:val="22"/>
                  <w:rPrChange w:id="5191"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92" w:author="Daniel Noble" w:date="2023-06-30T12:44:00Z"/>
                <w:rFonts w:ascii="Times New Roman" w:hAnsi="Times New Roman" w:cs="Times New Roman"/>
                <w:rPrChange w:id="5193" w:author="Daniel Noble" w:date="2023-06-30T12:50:00Z">
                  <w:rPr>
                    <w:ins w:id="5194" w:author="Daniel Noble" w:date="2023-06-30T12:44:00Z"/>
                  </w:rPr>
                </w:rPrChange>
              </w:rPr>
              <w:pPrChange w:id="51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96" w:author="Daniel Noble" w:date="2023-06-30T12:44:00Z">
              <w:r w:rsidRPr="00427B7F">
                <w:rPr>
                  <w:rFonts w:ascii="Times New Roman" w:eastAsia="Helvetica" w:hAnsi="Times New Roman" w:cs="Times New Roman"/>
                  <w:color w:val="000000"/>
                  <w:sz w:val="22"/>
                  <w:szCs w:val="22"/>
                  <w:rPrChange w:id="5197"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98" w:author="Daniel Noble" w:date="2023-06-30T12:44:00Z"/>
                <w:rFonts w:ascii="Times New Roman" w:hAnsi="Times New Roman" w:cs="Times New Roman"/>
                <w:rPrChange w:id="5199" w:author="Daniel Noble" w:date="2023-06-30T12:50:00Z">
                  <w:rPr>
                    <w:ins w:id="5200" w:author="Daniel Noble" w:date="2023-06-30T12:44:00Z"/>
                  </w:rPr>
                </w:rPrChange>
              </w:rPr>
              <w:pPrChange w:id="52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02" w:author="Daniel Noble" w:date="2023-06-30T12:44:00Z">
              <w:r w:rsidRPr="00427B7F">
                <w:rPr>
                  <w:rFonts w:ascii="Times New Roman" w:eastAsia="Helvetica" w:hAnsi="Times New Roman" w:cs="Times New Roman"/>
                  <w:color w:val="000000"/>
                  <w:sz w:val="22"/>
                  <w:szCs w:val="22"/>
                  <w:rPrChange w:id="5203"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52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05" w:author="Daniel Noble" w:date="2023-06-30T12:44:00Z"/>
                <w:rFonts w:ascii="Times New Roman" w:hAnsi="Times New Roman" w:cs="Times New Roman"/>
                <w:rPrChange w:id="5206" w:author="Daniel Noble" w:date="2023-06-30T12:50:00Z">
                  <w:rPr>
                    <w:ins w:id="5207" w:author="Daniel Noble" w:date="2023-06-30T12:44:00Z"/>
                  </w:rPr>
                </w:rPrChange>
              </w:rPr>
              <w:pPrChange w:id="52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09" w:author="Daniel Noble" w:date="2023-06-30T12:44:00Z"/>
                <w:rFonts w:ascii="Times New Roman" w:hAnsi="Times New Roman" w:cs="Times New Roman"/>
                <w:rPrChange w:id="5210" w:author="Daniel Noble" w:date="2023-06-30T12:50:00Z">
                  <w:rPr>
                    <w:ins w:id="5211" w:author="Daniel Noble" w:date="2023-06-30T12:44:00Z"/>
                  </w:rPr>
                </w:rPrChange>
              </w:rPr>
              <w:pPrChange w:id="52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13" w:author="Daniel Noble" w:date="2023-06-30T12:44:00Z">
              <w:r w:rsidRPr="00427B7F">
                <w:rPr>
                  <w:rFonts w:ascii="Times New Roman" w:eastAsia="Helvetica" w:hAnsi="Times New Roman" w:cs="Times New Roman"/>
                  <w:color w:val="000000"/>
                  <w:sz w:val="22"/>
                  <w:szCs w:val="22"/>
                  <w:rPrChange w:id="5214"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15" w:author="Daniel Noble" w:date="2023-06-30T12:44:00Z"/>
                <w:rFonts w:ascii="Times New Roman" w:hAnsi="Times New Roman" w:cs="Times New Roman"/>
                <w:rPrChange w:id="5216" w:author="Daniel Noble" w:date="2023-06-30T12:50:00Z">
                  <w:rPr>
                    <w:ins w:id="5217" w:author="Daniel Noble" w:date="2023-06-30T12:44:00Z"/>
                  </w:rPr>
                </w:rPrChange>
              </w:rPr>
              <w:pPrChange w:id="52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19" w:author="Daniel Noble" w:date="2023-06-30T12:44:00Z">
              <w:r w:rsidRPr="00427B7F">
                <w:rPr>
                  <w:rFonts w:ascii="Times New Roman" w:eastAsia="Helvetica" w:hAnsi="Times New Roman" w:cs="Times New Roman"/>
                  <w:color w:val="000000"/>
                  <w:sz w:val="22"/>
                  <w:szCs w:val="22"/>
                  <w:rPrChange w:id="5220"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21" w:author="Daniel Noble" w:date="2023-06-30T12:44:00Z"/>
                <w:rFonts w:ascii="Times New Roman" w:hAnsi="Times New Roman" w:cs="Times New Roman"/>
                <w:rPrChange w:id="5222" w:author="Daniel Noble" w:date="2023-06-30T12:50:00Z">
                  <w:rPr>
                    <w:ins w:id="5223" w:author="Daniel Noble" w:date="2023-06-30T12:44:00Z"/>
                  </w:rPr>
                </w:rPrChange>
              </w:rPr>
              <w:pPrChange w:id="52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25" w:author="Daniel Noble" w:date="2023-06-30T12:44:00Z">
              <w:r w:rsidRPr="00427B7F">
                <w:rPr>
                  <w:rFonts w:ascii="Times New Roman" w:eastAsia="Helvetica" w:hAnsi="Times New Roman" w:cs="Times New Roman"/>
                  <w:color w:val="000000"/>
                  <w:sz w:val="22"/>
                  <w:szCs w:val="22"/>
                  <w:rPrChange w:id="5226"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52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28" w:author="Daniel Noble" w:date="2023-06-30T12:44:00Z"/>
                <w:rFonts w:ascii="Times New Roman" w:hAnsi="Times New Roman" w:cs="Times New Roman"/>
                <w:rPrChange w:id="5229" w:author="Daniel Noble" w:date="2023-06-30T12:50:00Z">
                  <w:rPr>
                    <w:ins w:id="5230" w:author="Daniel Noble" w:date="2023-06-30T12:44:00Z"/>
                  </w:rPr>
                </w:rPrChange>
              </w:rPr>
              <w:pPrChange w:id="52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32" w:author="Daniel Noble" w:date="2023-06-30T12:44:00Z"/>
                <w:rFonts w:ascii="Times New Roman" w:hAnsi="Times New Roman" w:cs="Times New Roman"/>
                <w:rPrChange w:id="5233" w:author="Daniel Noble" w:date="2023-06-30T12:50:00Z">
                  <w:rPr>
                    <w:ins w:id="5234" w:author="Daniel Noble" w:date="2023-06-30T12:44:00Z"/>
                  </w:rPr>
                </w:rPrChange>
              </w:rPr>
              <w:pPrChange w:id="52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36" w:author="Daniel Noble" w:date="2023-06-30T12:44:00Z">
              <w:r w:rsidRPr="00427B7F">
                <w:rPr>
                  <w:rFonts w:ascii="Times New Roman" w:eastAsia="Helvetica" w:hAnsi="Times New Roman" w:cs="Times New Roman"/>
                  <w:color w:val="000000"/>
                  <w:sz w:val="22"/>
                  <w:szCs w:val="22"/>
                  <w:rPrChange w:id="5237"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38" w:author="Daniel Noble" w:date="2023-06-30T12:44:00Z"/>
                <w:rFonts w:ascii="Times New Roman" w:hAnsi="Times New Roman" w:cs="Times New Roman"/>
                <w:rPrChange w:id="5239" w:author="Daniel Noble" w:date="2023-06-30T12:50:00Z">
                  <w:rPr>
                    <w:ins w:id="5240" w:author="Daniel Noble" w:date="2023-06-30T12:44:00Z"/>
                  </w:rPr>
                </w:rPrChange>
              </w:rPr>
              <w:pPrChange w:id="52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42" w:author="Daniel Noble" w:date="2023-06-30T12:44:00Z">
              <w:r w:rsidRPr="00427B7F">
                <w:rPr>
                  <w:rFonts w:ascii="Times New Roman" w:eastAsia="Helvetica" w:hAnsi="Times New Roman" w:cs="Times New Roman"/>
                  <w:color w:val="000000"/>
                  <w:sz w:val="22"/>
                  <w:szCs w:val="22"/>
                  <w:rPrChange w:id="5243"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44" w:author="Daniel Noble" w:date="2023-06-30T12:44:00Z"/>
                <w:rFonts w:ascii="Times New Roman" w:hAnsi="Times New Roman" w:cs="Times New Roman"/>
                <w:rPrChange w:id="5245" w:author="Daniel Noble" w:date="2023-06-30T12:50:00Z">
                  <w:rPr>
                    <w:ins w:id="5246" w:author="Daniel Noble" w:date="2023-06-30T12:44:00Z"/>
                  </w:rPr>
                </w:rPrChange>
              </w:rPr>
              <w:pPrChange w:id="52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48" w:author="Daniel Noble" w:date="2023-06-30T12:44:00Z">
              <w:r w:rsidRPr="00427B7F">
                <w:rPr>
                  <w:rFonts w:ascii="Times New Roman" w:eastAsia="Helvetica" w:hAnsi="Times New Roman" w:cs="Times New Roman"/>
                  <w:color w:val="000000"/>
                  <w:sz w:val="22"/>
                  <w:szCs w:val="22"/>
                  <w:rPrChange w:id="5249"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52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51" w:author="Daniel Noble" w:date="2023-06-30T12:44:00Z"/>
                <w:rFonts w:ascii="Times New Roman" w:hAnsi="Times New Roman" w:cs="Times New Roman"/>
                <w:rPrChange w:id="5252" w:author="Daniel Noble" w:date="2023-06-30T12:50:00Z">
                  <w:rPr>
                    <w:ins w:id="5253" w:author="Daniel Noble" w:date="2023-06-30T12:44:00Z"/>
                  </w:rPr>
                </w:rPrChange>
              </w:rPr>
              <w:pPrChange w:id="52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55" w:author="Daniel Noble" w:date="2023-06-30T12:44:00Z"/>
                <w:rFonts w:ascii="Times New Roman" w:hAnsi="Times New Roman" w:cs="Times New Roman"/>
                <w:rPrChange w:id="5256" w:author="Daniel Noble" w:date="2023-06-30T12:50:00Z">
                  <w:rPr>
                    <w:ins w:id="5257" w:author="Daniel Noble" w:date="2023-06-30T12:44:00Z"/>
                  </w:rPr>
                </w:rPrChange>
              </w:rPr>
              <w:pPrChange w:id="52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59" w:author="Daniel Noble" w:date="2023-06-30T12:44:00Z">
              <w:r w:rsidRPr="00427B7F">
                <w:rPr>
                  <w:rFonts w:ascii="Times New Roman" w:eastAsia="Helvetica" w:hAnsi="Times New Roman" w:cs="Times New Roman"/>
                  <w:color w:val="000000"/>
                  <w:sz w:val="22"/>
                  <w:szCs w:val="22"/>
                  <w:rPrChange w:id="5260"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61" w:author="Daniel Noble" w:date="2023-06-30T12:44:00Z"/>
                <w:rFonts w:ascii="Times New Roman" w:hAnsi="Times New Roman" w:cs="Times New Roman"/>
                <w:rPrChange w:id="5262" w:author="Daniel Noble" w:date="2023-06-30T12:50:00Z">
                  <w:rPr>
                    <w:ins w:id="5263" w:author="Daniel Noble" w:date="2023-06-30T12:44:00Z"/>
                  </w:rPr>
                </w:rPrChange>
              </w:rPr>
              <w:pPrChange w:id="52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65" w:author="Daniel Noble" w:date="2023-06-30T12:44:00Z">
              <w:r w:rsidRPr="00427B7F">
                <w:rPr>
                  <w:rFonts w:ascii="Times New Roman" w:eastAsia="Helvetica" w:hAnsi="Times New Roman" w:cs="Times New Roman"/>
                  <w:color w:val="000000"/>
                  <w:sz w:val="22"/>
                  <w:szCs w:val="22"/>
                  <w:rPrChange w:id="5266"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67" w:author="Daniel Noble" w:date="2023-06-30T12:44:00Z"/>
                <w:rFonts w:ascii="Times New Roman" w:hAnsi="Times New Roman" w:cs="Times New Roman"/>
                <w:rPrChange w:id="5268" w:author="Daniel Noble" w:date="2023-06-30T12:50:00Z">
                  <w:rPr>
                    <w:ins w:id="5269" w:author="Daniel Noble" w:date="2023-06-30T12:44:00Z"/>
                  </w:rPr>
                </w:rPrChange>
              </w:rPr>
              <w:pPrChange w:id="52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71" w:author="Daniel Noble" w:date="2023-06-30T12:44:00Z">
              <w:r w:rsidRPr="00427B7F">
                <w:rPr>
                  <w:rFonts w:ascii="Times New Roman" w:eastAsia="Helvetica" w:hAnsi="Times New Roman" w:cs="Times New Roman"/>
                  <w:color w:val="000000"/>
                  <w:sz w:val="22"/>
                  <w:szCs w:val="22"/>
                  <w:rPrChange w:id="5272"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52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74" w:author="Daniel Noble" w:date="2023-06-30T12:44:00Z"/>
                <w:rFonts w:ascii="Times New Roman" w:hAnsi="Times New Roman" w:cs="Times New Roman"/>
                <w:rPrChange w:id="5275" w:author="Daniel Noble" w:date="2023-06-30T12:50:00Z">
                  <w:rPr>
                    <w:ins w:id="5276" w:author="Daniel Noble" w:date="2023-06-30T12:44:00Z"/>
                  </w:rPr>
                </w:rPrChange>
              </w:rPr>
              <w:pPrChange w:id="52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78" w:author="Daniel Noble" w:date="2023-06-30T12:44:00Z"/>
                <w:rFonts w:ascii="Times New Roman" w:hAnsi="Times New Roman" w:cs="Times New Roman"/>
                <w:rPrChange w:id="5279" w:author="Daniel Noble" w:date="2023-06-30T12:50:00Z">
                  <w:rPr>
                    <w:ins w:id="5280" w:author="Daniel Noble" w:date="2023-06-30T12:44:00Z"/>
                  </w:rPr>
                </w:rPrChange>
              </w:rPr>
              <w:pPrChange w:id="52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82" w:author="Daniel Noble" w:date="2023-06-30T12:44:00Z">
              <w:r w:rsidRPr="00427B7F">
                <w:rPr>
                  <w:rFonts w:ascii="Times New Roman" w:eastAsia="Helvetica" w:hAnsi="Times New Roman" w:cs="Times New Roman"/>
                  <w:color w:val="000000"/>
                  <w:sz w:val="22"/>
                  <w:szCs w:val="22"/>
                  <w:rPrChange w:id="5283"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84" w:author="Daniel Noble" w:date="2023-06-30T12:44:00Z"/>
                <w:rFonts w:ascii="Times New Roman" w:hAnsi="Times New Roman" w:cs="Times New Roman"/>
                <w:rPrChange w:id="5285" w:author="Daniel Noble" w:date="2023-06-30T12:50:00Z">
                  <w:rPr>
                    <w:ins w:id="5286" w:author="Daniel Noble" w:date="2023-06-30T12:44:00Z"/>
                  </w:rPr>
                </w:rPrChange>
              </w:rPr>
              <w:pPrChange w:id="52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88" w:author="Daniel Noble" w:date="2023-06-30T12:44:00Z">
              <w:r w:rsidRPr="00427B7F">
                <w:rPr>
                  <w:rFonts w:ascii="Times New Roman" w:eastAsia="Helvetica" w:hAnsi="Times New Roman" w:cs="Times New Roman"/>
                  <w:color w:val="000000"/>
                  <w:sz w:val="22"/>
                  <w:szCs w:val="22"/>
                  <w:rPrChange w:id="5289"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0" w:author="Daniel Noble" w:date="2023-06-30T12:44:00Z"/>
                <w:rFonts w:ascii="Times New Roman" w:hAnsi="Times New Roman" w:cs="Times New Roman"/>
                <w:rPrChange w:id="5291" w:author="Daniel Noble" w:date="2023-06-30T12:50:00Z">
                  <w:rPr>
                    <w:ins w:id="5292" w:author="Daniel Noble" w:date="2023-06-30T12:44:00Z"/>
                  </w:rPr>
                </w:rPrChange>
              </w:rPr>
              <w:pPrChange w:id="52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94" w:author="Daniel Noble" w:date="2023-06-30T12:44:00Z">
              <w:r w:rsidRPr="00427B7F">
                <w:rPr>
                  <w:rFonts w:ascii="Times New Roman" w:eastAsia="Helvetica" w:hAnsi="Times New Roman" w:cs="Times New Roman"/>
                  <w:color w:val="000000"/>
                  <w:sz w:val="22"/>
                  <w:szCs w:val="22"/>
                  <w:rPrChange w:id="5295"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52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7" w:author="Daniel Noble" w:date="2023-06-30T12:44:00Z"/>
                <w:rFonts w:ascii="Times New Roman" w:hAnsi="Times New Roman" w:cs="Times New Roman"/>
                <w:rPrChange w:id="5298" w:author="Daniel Noble" w:date="2023-06-30T12:50:00Z">
                  <w:rPr>
                    <w:ins w:id="5299" w:author="Daniel Noble" w:date="2023-06-30T12:44:00Z"/>
                  </w:rPr>
                </w:rPrChange>
              </w:rPr>
              <w:pPrChange w:id="53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01" w:author="Daniel Noble" w:date="2023-06-30T12:44:00Z"/>
                <w:rFonts w:ascii="Times New Roman" w:hAnsi="Times New Roman" w:cs="Times New Roman"/>
                <w:rPrChange w:id="5302" w:author="Daniel Noble" w:date="2023-06-30T12:50:00Z">
                  <w:rPr>
                    <w:ins w:id="5303" w:author="Daniel Noble" w:date="2023-06-30T12:44:00Z"/>
                  </w:rPr>
                </w:rPrChange>
              </w:rPr>
              <w:pPrChange w:id="53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05" w:author="Daniel Noble" w:date="2023-06-30T12:44:00Z">
              <w:r w:rsidRPr="00427B7F">
                <w:rPr>
                  <w:rFonts w:ascii="Times New Roman" w:eastAsia="Helvetica" w:hAnsi="Times New Roman" w:cs="Times New Roman"/>
                  <w:color w:val="000000"/>
                  <w:sz w:val="22"/>
                  <w:szCs w:val="22"/>
                  <w:rPrChange w:id="5306"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07" w:author="Daniel Noble" w:date="2023-06-30T12:44:00Z"/>
                <w:rFonts w:ascii="Times New Roman" w:hAnsi="Times New Roman" w:cs="Times New Roman"/>
                <w:rPrChange w:id="5308" w:author="Daniel Noble" w:date="2023-06-30T12:50:00Z">
                  <w:rPr>
                    <w:ins w:id="5309" w:author="Daniel Noble" w:date="2023-06-30T12:44:00Z"/>
                  </w:rPr>
                </w:rPrChange>
              </w:rPr>
              <w:pPrChange w:id="53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11" w:author="Daniel Noble" w:date="2023-06-30T12:44:00Z">
              <w:r w:rsidRPr="00427B7F">
                <w:rPr>
                  <w:rFonts w:ascii="Times New Roman" w:eastAsia="Helvetica" w:hAnsi="Times New Roman" w:cs="Times New Roman"/>
                  <w:color w:val="000000"/>
                  <w:sz w:val="22"/>
                  <w:szCs w:val="22"/>
                  <w:rPrChange w:id="5312"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13" w:author="Daniel Noble" w:date="2023-06-30T12:44:00Z"/>
                <w:rFonts w:ascii="Times New Roman" w:hAnsi="Times New Roman" w:cs="Times New Roman"/>
                <w:rPrChange w:id="5314" w:author="Daniel Noble" w:date="2023-06-30T12:50:00Z">
                  <w:rPr>
                    <w:ins w:id="5315" w:author="Daniel Noble" w:date="2023-06-30T12:44:00Z"/>
                  </w:rPr>
                </w:rPrChange>
              </w:rPr>
              <w:pPrChange w:id="53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17" w:author="Daniel Noble" w:date="2023-06-30T12:44:00Z">
              <w:r w:rsidRPr="00427B7F">
                <w:rPr>
                  <w:rFonts w:ascii="Times New Roman" w:eastAsia="Helvetica" w:hAnsi="Times New Roman" w:cs="Times New Roman"/>
                  <w:color w:val="000000"/>
                  <w:sz w:val="22"/>
                  <w:szCs w:val="22"/>
                  <w:rPrChange w:id="5318"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53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0" w:author="Daniel Noble" w:date="2023-06-30T12:44:00Z"/>
                <w:rFonts w:ascii="Times New Roman" w:hAnsi="Times New Roman" w:cs="Times New Roman"/>
                <w:rPrChange w:id="5321" w:author="Daniel Noble" w:date="2023-06-30T12:50:00Z">
                  <w:rPr>
                    <w:ins w:id="5322" w:author="Daniel Noble" w:date="2023-06-30T12:44:00Z"/>
                  </w:rPr>
                </w:rPrChange>
              </w:rPr>
              <w:pPrChange w:id="53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4" w:author="Daniel Noble" w:date="2023-06-30T12:44:00Z"/>
                <w:rFonts w:ascii="Times New Roman" w:hAnsi="Times New Roman" w:cs="Times New Roman"/>
                <w:rPrChange w:id="5325" w:author="Daniel Noble" w:date="2023-06-30T12:50:00Z">
                  <w:rPr>
                    <w:ins w:id="5326" w:author="Daniel Noble" w:date="2023-06-30T12:44:00Z"/>
                  </w:rPr>
                </w:rPrChange>
              </w:rPr>
              <w:pPrChange w:id="53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28" w:author="Daniel Noble" w:date="2023-06-30T12:44:00Z">
              <w:r w:rsidRPr="00427B7F">
                <w:rPr>
                  <w:rFonts w:ascii="Times New Roman" w:eastAsia="Helvetica" w:hAnsi="Times New Roman" w:cs="Times New Roman"/>
                  <w:color w:val="000000"/>
                  <w:sz w:val="22"/>
                  <w:szCs w:val="22"/>
                  <w:rPrChange w:id="5329"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30" w:author="Daniel Noble" w:date="2023-06-30T12:44:00Z"/>
                <w:rFonts w:ascii="Times New Roman" w:hAnsi="Times New Roman" w:cs="Times New Roman"/>
                <w:rPrChange w:id="5331" w:author="Daniel Noble" w:date="2023-06-30T12:50:00Z">
                  <w:rPr>
                    <w:ins w:id="5332" w:author="Daniel Noble" w:date="2023-06-30T12:44:00Z"/>
                  </w:rPr>
                </w:rPrChange>
              </w:rPr>
              <w:pPrChange w:id="53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34" w:author="Daniel Noble" w:date="2023-06-30T12:44:00Z">
              <w:r w:rsidRPr="00427B7F">
                <w:rPr>
                  <w:rFonts w:ascii="Times New Roman" w:eastAsia="Helvetica" w:hAnsi="Times New Roman" w:cs="Times New Roman"/>
                  <w:color w:val="000000"/>
                  <w:sz w:val="22"/>
                  <w:szCs w:val="22"/>
                  <w:rPrChange w:id="5335"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36" w:author="Daniel Noble" w:date="2023-06-30T12:44:00Z"/>
                <w:rFonts w:ascii="Times New Roman" w:hAnsi="Times New Roman" w:cs="Times New Roman"/>
                <w:rPrChange w:id="5337" w:author="Daniel Noble" w:date="2023-06-30T12:50:00Z">
                  <w:rPr>
                    <w:ins w:id="5338" w:author="Daniel Noble" w:date="2023-06-30T12:44:00Z"/>
                  </w:rPr>
                </w:rPrChange>
              </w:rPr>
              <w:pPrChange w:id="53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40" w:author="Daniel Noble" w:date="2023-06-30T12:44:00Z">
              <w:r w:rsidRPr="00427B7F">
                <w:rPr>
                  <w:rFonts w:ascii="Times New Roman" w:eastAsia="Helvetica" w:hAnsi="Times New Roman" w:cs="Times New Roman"/>
                  <w:color w:val="000000"/>
                  <w:sz w:val="22"/>
                  <w:szCs w:val="22"/>
                  <w:rPrChange w:id="5341"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53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43" w:author="Daniel Noble" w:date="2023-06-30T12:44:00Z"/>
                <w:rFonts w:ascii="Times New Roman" w:hAnsi="Times New Roman" w:cs="Times New Roman"/>
                <w:rPrChange w:id="5344" w:author="Daniel Noble" w:date="2023-06-30T12:50:00Z">
                  <w:rPr>
                    <w:ins w:id="5345" w:author="Daniel Noble" w:date="2023-06-30T12:44:00Z"/>
                  </w:rPr>
                </w:rPrChange>
              </w:rPr>
              <w:pPrChange w:id="53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47" w:author="Daniel Noble" w:date="2023-06-30T12:44:00Z"/>
                <w:rFonts w:ascii="Times New Roman" w:hAnsi="Times New Roman" w:cs="Times New Roman"/>
                <w:rPrChange w:id="5348" w:author="Daniel Noble" w:date="2023-06-30T12:50:00Z">
                  <w:rPr>
                    <w:ins w:id="5349" w:author="Daniel Noble" w:date="2023-06-30T12:44:00Z"/>
                  </w:rPr>
                </w:rPrChange>
              </w:rPr>
              <w:pPrChange w:id="53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51" w:author="Daniel Noble" w:date="2023-06-30T12:44:00Z">
              <w:r w:rsidRPr="00427B7F">
                <w:rPr>
                  <w:rFonts w:ascii="Times New Roman" w:eastAsia="Helvetica" w:hAnsi="Times New Roman" w:cs="Times New Roman"/>
                  <w:color w:val="000000"/>
                  <w:sz w:val="22"/>
                  <w:szCs w:val="22"/>
                  <w:rPrChange w:id="5352"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53" w:author="Daniel Noble" w:date="2023-06-30T12:44:00Z"/>
                <w:rFonts w:ascii="Times New Roman" w:hAnsi="Times New Roman" w:cs="Times New Roman"/>
                <w:rPrChange w:id="5354" w:author="Daniel Noble" w:date="2023-06-30T12:50:00Z">
                  <w:rPr>
                    <w:ins w:id="5355" w:author="Daniel Noble" w:date="2023-06-30T12:44:00Z"/>
                  </w:rPr>
                </w:rPrChange>
              </w:rPr>
              <w:pPrChange w:id="53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57" w:author="Daniel Noble" w:date="2023-06-30T12:44:00Z">
              <w:r w:rsidRPr="00427B7F">
                <w:rPr>
                  <w:rFonts w:ascii="Times New Roman" w:eastAsia="Helvetica" w:hAnsi="Times New Roman" w:cs="Times New Roman"/>
                  <w:color w:val="000000"/>
                  <w:sz w:val="22"/>
                  <w:szCs w:val="22"/>
                  <w:rPrChange w:id="5358"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59" w:author="Daniel Noble" w:date="2023-06-30T12:44:00Z"/>
                <w:rFonts w:ascii="Times New Roman" w:hAnsi="Times New Roman" w:cs="Times New Roman"/>
                <w:rPrChange w:id="5360" w:author="Daniel Noble" w:date="2023-06-30T12:50:00Z">
                  <w:rPr>
                    <w:ins w:id="5361" w:author="Daniel Noble" w:date="2023-06-30T12:44:00Z"/>
                  </w:rPr>
                </w:rPrChange>
              </w:rPr>
              <w:pPrChange w:id="53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63" w:author="Daniel Noble" w:date="2023-06-30T12:44:00Z">
              <w:r w:rsidRPr="00427B7F">
                <w:rPr>
                  <w:rFonts w:ascii="Times New Roman" w:eastAsia="Helvetica" w:hAnsi="Times New Roman" w:cs="Times New Roman"/>
                  <w:color w:val="000000"/>
                  <w:sz w:val="22"/>
                  <w:szCs w:val="22"/>
                  <w:rPrChange w:id="5364"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53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66" w:author="Daniel Noble" w:date="2023-06-30T12:44:00Z"/>
                <w:rFonts w:ascii="Times New Roman" w:hAnsi="Times New Roman" w:cs="Times New Roman"/>
                <w:rPrChange w:id="5367" w:author="Daniel Noble" w:date="2023-06-30T12:50:00Z">
                  <w:rPr>
                    <w:ins w:id="5368" w:author="Daniel Noble" w:date="2023-06-30T12:44:00Z"/>
                  </w:rPr>
                </w:rPrChange>
              </w:rPr>
              <w:pPrChange w:id="53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0" w:author="Daniel Noble" w:date="2023-06-30T12:44:00Z"/>
                <w:rFonts w:ascii="Times New Roman" w:hAnsi="Times New Roman" w:cs="Times New Roman"/>
                <w:rPrChange w:id="5371" w:author="Daniel Noble" w:date="2023-06-30T12:50:00Z">
                  <w:rPr>
                    <w:ins w:id="5372" w:author="Daniel Noble" w:date="2023-06-30T12:44:00Z"/>
                  </w:rPr>
                </w:rPrChange>
              </w:rPr>
              <w:pPrChange w:id="53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74" w:author="Daniel Noble" w:date="2023-06-30T12:44:00Z">
              <w:r w:rsidRPr="00427B7F">
                <w:rPr>
                  <w:rFonts w:ascii="Times New Roman" w:eastAsia="Helvetica" w:hAnsi="Times New Roman" w:cs="Times New Roman"/>
                  <w:color w:val="000000"/>
                  <w:sz w:val="22"/>
                  <w:szCs w:val="22"/>
                  <w:rPrChange w:id="5375"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6" w:author="Daniel Noble" w:date="2023-06-30T12:44:00Z"/>
                <w:rFonts w:ascii="Times New Roman" w:hAnsi="Times New Roman" w:cs="Times New Roman"/>
                <w:rPrChange w:id="5377" w:author="Daniel Noble" w:date="2023-06-30T12:50:00Z">
                  <w:rPr>
                    <w:ins w:id="5378" w:author="Daniel Noble" w:date="2023-06-30T12:44:00Z"/>
                  </w:rPr>
                </w:rPrChange>
              </w:rPr>
              <w:pPrChange w:id="53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80" w:author="Daniel Noble" w:date="2023-06-30T12:44:00Z">
              <w:r w:rsidRPr="00427B7F">
                <w:rPr>
                  <w:rFonts w:ascii="Times New Roman" w:eastAsia="Helvetica" w:hAnsi="Times New Roman" w:cs="Times New Roman"/>
                  <w:color w:val="000000"/>
                  <w:sz w:val="22"/>
                  <w:szCs w:val="22"/>
                  <w:rPrChange w:id="5381"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82" w:author="Daniel Noble" w:date="2023-06-30T12:44:00Z"/>
                <w:rFonts w:ascii="Times New Roman" w:hAnsi="Times New Roman" w:cs="Times New Roman"/>
                <w:rPrChange w:id="5383" w:author="Daniel Noble" w:date="2023-06-30T12:50:00Z">
                  <w:rPr>
                    <w:ins w:id="5384" w:author="Daniel Noble" w:date="2023-06-30T12:44:00Z"/>
                  </w:rPr>
                </w:rPrChange>
              </w:rPr>
              <w:pPrChange w:id="53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86" w:author="Daniel Noble" w:date="2023-06-30T12:44:00Z">
              <w:r w:rsidRPr="00427B7F">
                <w:rPr>
                  <w:rFonts w:ascii="Times New Roman" w:eastAsia="Helvetica" w:hAnsi="Times New Roman" w:cs="Times New Roman"/>
                  <w:color w:val="000000"/>
                  <w:sz w:val="22"/>
                  <w:szCs w:val="22"/>
                  <w:rPrChange w:id="5387"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53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89" w:author="Daniel Noble" w:date="2023-06-30T12:44:00Z"/>
                <w:rFonts w:ascii="Times New Roman" w:hAnsi="Times New Roman" w:cs="Times New Roman"/>
                <w:rPrChange w:id="5390" w:author="Daniel Noble" w:date="2023-06-30T12:50:00Z">
                  <w:rPr>
                    <w:ins w:id="5391" w:author="Daniel Noble" w:date="2023-06-30T12:44:00Z"/>
                  </w:rPr>
                </w:rPrChange>
              </w:rPr>
              <w:pPrChange w:id="53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93" w:author="Daniel Noble" w:date="2023-06-30T12:44:00Z"/>
                <w:rFonts w:ascii="Times New Roman" w:hAnsi="Times New Roman" w:cs="Times New Roman"/>
                <w:rPrChange w:id="5394" w:author="Daniel Noble" w:date="2023-06-30T12:50:00Z">
                  <w:rPr>
                    <w:ins w:id="5395" w:author="Daniel Noble" w:date="2023-06-30T12:44:00Z"/>
                  </w:rPr>
                </w:rPrChange>
              </w:rPr>
              <w:pPrChange w:id="53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97" w:author="Daniel Noble" w:date="2023-06-30T12:44:00Z">
              <w:r w:rsidRPr="00427B7F">
                <w:rPr>
                  <w:rFonts w:ascii="Times New Roman" w:eastAsia="Helvetica" w:hAnsi="Times New Roman" w:cs="Times New Roman"/>
                  <w:color w:val="000000"/>
                  <w:sz w:val="22"/>
                  <w:szCs w:val="22"/>
                  <w:rPrChange w:id="5398"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99" w:author="Daniel Noble" w:date="2023-06-30T12:44:00Z"/>
                <w:rFonts w:ascii="Times New Roman" w:hAnsi="Times New Roman" w:cs="Times New Roman"/>
                <w:rPrChange w:id="5400" w:author="Daniel Noble" w:date="2023-06-30T12:50:00Z">
                  <w:rPr>
                    <w:ins w:id="5401" w:author="Daniel Noble" w:date="2023-06-30T12:44:00Z"/>
                  </w:rPr>
                </w:rPrChange>
              </w:rPr>
              <w:pPrChange w:id="54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03" w:author="Daniel Noble" w:date="2023-06-30T12:44:00Z">
              <w:r w:rsidRPr="00427B7F">
                <w:rPr>
                  <w:rFonts w:ascii="Times New Roman" w:eastAsia="Helvetica" w:hAnsi="Times New Roman" w:cs="Times New Roman"/>
                  <w:color w:val="000000"/>
                  <w:sz w:val="22"/>
                  <w:szCs w:val="22"/>
                  <w:rPrChange w:id="5404"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05" w:author="Daniel Noble" w:date="2023-06-30T12:44:00Z"/>
                <w:rFonts w:ascii="Times New Roman" w:hAnsi="Times New Roman" w:cs="Times New Roman"/>
                <w:rPrChange w:id="5406" w:author="Daniel Noble" w:date="2023-06-30T12:50:00Z">
                  <w:rPr>
                    <w:ins w:id="5407" w:author="Daniel Noble" w:date="2023-06-30T12:44:00Z"/>
                  </w:rPr>
                </w:rPrChange>
              </w:rPr>
              <w:pPrChange w:id="54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09" w:author="Daniel Noble" w:date="2023-06-30T12:44:00Z">
              <w:r w:rsidRPr="00427B7F">
                <w:rPr>
                  <w:rFonts w:ascii="Times New Roman" w:eastAsia="Helvetica" w:hAnsi="Times New Roman" w:cs="Times New Roman"/>
                  <w:color w:val="000000"/>
                  <w:sz w:val="22"/>
                  <w:szCs w:val="22"/>
                  <w:rPrChange w:id="5410"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54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12" w:author="Daniel Noble" w:date="2023-06-30T12:44:00Z"/>
                <w:rFonts w:ascii="Times New Roman" w:hAnsi="Times New Roman" w:cs="Times New Roman"/>
                <w:rPrChange w:id="5413" w:author="Daniel Noble" w:date="2023-06-30T12:50:00Z">
                  <w:rPr>
                    <w:ins w:id="5414" w:author="Daniel Noble" w:date="2023-06-30T12:44:00Z"/>
                  </w:rPr>
                </w:rPrChange>
              </w:rPr>
              <w:pPrChange w:id="54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16" w:author="Daniel Noble" w:date="2023-06-30T12:44:00Z"/>
                <w:rFonts w:ascii="Times New Roman" w:hAnsi="Times New Roman" w:cs="Times New Roman"/>
                <w:rPrChange w:id="5417" w:author="Daniel Noble" w:date="2023-06-30T12:50:00Z">
                  <w:rPr>
                    <w:ins w:id="5418" w:author="Daniel Noble" w:date="2023-06-30T12:44:00Z"/>
                  </w:rPr>
                </w:rPrChange>
              </w:rPr>
              <w:pPrChange w:id="54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20" w:author="Daniel Noble" w:date="2023-06-30T12:44:00Z">
              <w:r w:rsidRPr="00427B7F">
                <w:rPr>
                  <w:rFonts w:ascii="Times New Roman" w:eastAsia="Helvetica" w:hAnsi="Times New Roman" w:cs="Times New Roman"/>
                  <w:color w:val="000000"/>
                  <w:sz w:val="22"/>
                  <w:szCs w:val="22"/>
                  <w:rPrChange w:id="5421"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22" w:author="Daniel Noble" w:date="2023-06-30T12:44:00Z"/>
                <w:rFonts w:ascii="Times New Roman" w:hAnsi="Times New Roman" w:cs="Times New Roman"/>
                <w:rPrChange w:id="5423" w:author="Daniel Noble" w:date="2023-06-30T12:50:00Z">
                  <w:rPr>
                    <w:ins w:id="5424" w:author="Daniel Noble" w:date="2023-06-30T12:44:00Z"/>
                  </w:rPr>
                </w:rPrChange>
              </w:rPr>
              <w:pPrChange w:id="54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26" w:author="Daniel Noble" w:date="2023-06-30T12:44:00Z">
              <w:r w:rsidRPr="00427B7F">
                <w:rPr>
                  <w:rFonts w:ascii="Times New Roman" w:eastAsia="Helvetica" w:hAnsi="Times New Roman" w:cs="Times New Roman"/>
                  <w:color w:val="000000"/>
                  <w:sz w:val="22"/>
                  <w:szCs w:val="22"/>
                  <w:rPrChange w:id="5427"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28" w:author="Daniel Noble" w:date="2023-06-30T12:44:00Z"/>
                <w:rFonts w:ascii="Times New Roman" w:hAnsi="Times New Roman" w:cs="Times New Roman"/>
                <w:rPrChange w:id="5429" w:author="Daniel Noble" w:date="2023-06-30T12:50:00Z">
                  <w:rPr>
                    <w:ins w:id="5430" w:author="Daniel Noble" w:date="2023-06-30T12:44:00Z"/>
                  </w:rPr>
                </w:rPrChange>
              </w:rPr>
              <w:pPrChange w:id="54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32" w:author="Daniel Noble" w:date="2023-06-30T12:44:00Z">
              <w:r w:rsidRPr="00427B7F">
                <w:rPr>
                  <w:rFonts w:ascii="Times New Roman" w:eastAsia="Helvetica" w:hAnsi="Times New Roman" w:cs="Times New Roman"/>
                  <w:color w:val="000000"/>
                  <w:sz w:val="22"/>
                  <w:szCs w:val="22"/>
                  <w:rPrChange w:id="5433"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54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35" w:author="Daniel Noble" w:date="2023-06-30T12:44:00Z"/>
                <w:rFonts w:ascii="Times New Roman" w:hAnsi="Times New Roman" w:cs="Times New Roman"/>
                <w:rPrChange w:id="5436" w:author="Daniel Noble" w:date="2023-06-30T12:50:00Z">
                  <w:rPr>
                    <w:ins w:id="5437" w:author="Daniel Noble" w:date="2023-06-30T12:44:00Z"/>
                  </w:rPr>
                </w:rPrChange>
              </w:rPr>
              <w:pPrChange w:id="54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39" w:author="Daniel Noble" w:date="2023-06-30T12:44:00Z"/>
                <w:rFonts w:ascii="Times New Roman" w:hAnsi="Times New Roman" w:cs="Times New Roman"/>
                <w:rPrChange w:id="5440" w:author="Daniel Noble" w:date="2023-06-30T12:50:00Z">
                  <w:rPr>
                    <w:ins w:id="5441" w:author="Daniel Noble" w:date="2023-06-30T12:44:00Z"/>
                  </w:rPr>
                </w:rPrChange>
              </w:rPr>
              <w:pPrChange w:id="54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43" w:author="Daniel Noble" w:date="2023-06-30T12:44:00Z">
              <w:r w:rsidRPr="00427B7F">
                <w:rPr>
                  <w:rFonts w:ascii="Times New Roman" w:eastAsia="Helvetica" w:hAnsi="Times New Roman" w:cs="Times New Roman"/>
                  <w:color w:val="000000"/>
                  <w:sz w:val="22"/>
                  <w:szCs w:val="22"/>
                  <w:rPrChange w:id="5444"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45" w:author="Daniel Noble" w:date="2023-06-30T12:44:00Z"/>
                <w:rFonts w:ascii="Times New Roman" w:hAnsi="Times New Roman" w:cs="Times New Roman"/>
                <w:rPrChange w:id="5446" w:author="Daniel Noble" w:date="2023-06-30T12:50:00Z">
                  <w:rPr>
                    <w:ins w:id="5447" w:author="Daniel Noble" w:date="2023-06-30T12:44:00Z"/>
                  </w:rPr>
                </w:rPrChange>
              </w:rPr>
              <w:pPrChange w:id="54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49" w:author="Daniel Noble" w:date="2023-06-30T12:44:00Z">
              <w:r w:rsidRPr="00427B7F">
                <w:rPr>
                  <w:rFonts w:ascii="Times New Roman" w:eastAsia="Helvetica" w:hAnsi="Times New Roman" w:cs="Times New Roman"/>
                  <w:color w:val="000000"/>
                  <w:sz w:val="22"/>
                  <w:szCs w:val="22"/>
                  <w:rPrChange w:id="5450"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51" w:author="Daniel Noble" w:date="2023-06-30T12:44:00Z"/>
                <w:rFonts w:ascii="Times New Roman" w:hAnsi="Times New Roman" w:cs="Times New Roman"/>
                <w:rPrChange w:id="5452" w:author="Daniel Noble" w:date="2023-06-30T12:50:00Z">
                  <w:rPr>
                    <w:ins w:id="5453" w:author="Daniel Noble" w:date="2023-06-30T12:44:00Z"/>
                  </w:rPr>
                </w:rPrChange>
              </w:rPr>
              <w:pPrChange w:id="54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55" w:author="Daniel Noble" w:date="2023-06-30T12:44:00Z">
              <w:r w:rsidRPr="00427B7F">
                <w:rPr>
                  <w:rFonts w:ascii="Times New Roman" w:eastAsia="Helvetica" w:hAnsi="Times New Roman" w:cs="Times New Roman"/>
                  <w:color w:val="000000"/>
                  <w:sz w:val="22"/>
                  <w:szCs w:val="22"/>
                  <w:rPrChange w:id="5456"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54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58" w:author="Daniel Noble" w:date="2023-06-30T12:44:00Z"/>
                <w:rFonts w:ascii="Times New Roman" w:hAnsi="Times New Roman" w:cs="Times New Roman"/>
                <w:rPrChange w:id="5459" w:author="Daniel Noble" w:date="2023-06-30T12:50:00Z">
                  <w:rPr>
                    <w:ins w:id="5460" w:author="Daniel Noble" w:date="2023-06-30T12:44:00Z"/>
                  </w:rPr>
                </w:rPrChange>
              </w:rPr>
              <w:pPrChange w:id="54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62" w:author="Daniel Noble" w:date="2023-06-30T12:44:00Z"/>
                <w:rFonts w:ascii="Times New Roman" w:hAnsi="Times New Roman" w:cs="Times New Roman"/>
                <w:rPrChange w:id="5463" w:author="Daniel Noble" w:date="2023-06-30T12:50:00Z">
                  <w:rPr>
                    <w:ins w:id="5464" w:author="Daniel Noble" w:date="2023-06-30T12:44:00Z"/>
                  </w:rPr>
                </w:rPrChange>
              </w:rPr>
              <w:pPrChange w:id="54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66" w:author="Daniel Noble" w:date="2023-06-30T12:44:00Z">
              <w:r w:rsidRPr="00427B7F">
                <w:rPr>
                  <w:rFonts w:ascii="Times New Roman" w:eastAsia="Helvetica" w:hAnsi="Times New Roman" w:cs="Times New Roman"/>
                  <w:color w:val="000000"/>
                  <w:sz w:val="22"/>
                  <w:szCs w:val="22"/>
                  <w:rPrChange w:id="5467"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68" w:author="Daniel Noble" w:date="2023-06-30T12:44:00Z"/>
                <w:rFonts w:ascii="Times New Roman" w:hAnsi="Times New Roman" w:cs="Times New Roman"/>
                <w:rPrChange w:id="5469" w:author="Daniel Noble" w:date="2023-06-30T12:50:00Z">
                  <w:rPr>
                    <w:ins w:id="5470" w:author="Daniel Noble" w:date="2023-06-30T12:44:00Z"/>
                  </w:rPr>
                </w:rPrChange>
              </w:rPr>
              <w:pPrChange w:id="54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72" w:author="Daniel Noble" w:date="2023-06-30T12:44:00Z">
              <w:r w:rsidRPr="00427B7F">
                <w:rPr>
                  <w:rFonts w:ascii="Times New Roman" w:eastAsia="Helvetica" w:hAnsi="Times New Roman" w:cs="Times New Roman"/>
                  <w:color w:val="000000"/>
                  <w:sz w:val="22"/>
                  <w:szCs w:val="22"/>
                  <w:rPrChange w:id="5473"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74" w:author="Daniel Noble" w:date="2023-06-30T12:44:00Z"/>
                <w:rFonts w:ascii="Times New Roman" w:hAnsi="Times New Roman" w:cs="Times New Roman"/>
                <w:rPrChange w:id="5475" w:author="Daniel Noble" w:date="2023-06-30T12:50:00Z">
                  <w:rPr>
                    <w:ins w:id="5476" w:author="Daniel Noble" w:date="2023-06-30T12:44:00Z"/>
                  </w:rPr>
                </w:rPrChange>
              </w:rPr>
              <w:pPrChange w:id="54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78" w:author="Daniel Noble" w:date="2023-06-30T12:44:00Z">
              <w:r w:rsidRPr="00427B7F">
                <w:rPr>
                  <w:rFonts w:ascii="Times New Roman" w:eastAsia="Helvetica" w:hAnsi="Times New Roman" w:cs="Times New Roman"/>
                  <w:color w:val="000000"/>
                  <w:sz w:val="22"/>
                  <w:szCs w:val="22"/>
                  <w:rPrChange w:id="5479"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54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81" w:author="Daniel Noble" w:date="2023-06-30T12:44:00Z"/>
                <w:rFonts w:ascii="Times New Roman" w:hAnsi="Times New Roman" w:cs="Times New Roman"/>
                <w:rPrChange w:id="5482" w:author="Daniel Noble" w:date="2023-06-30T12:50:00Z">
                  <w:rPr>
                    <w:ins w:id="5483" w:author="Daniel Noble" w:date="2023-06-30T12:44:00Z"/>
                  </w:rPr>
                </w:rPrChange>
              </w:rPr>
              <w:pPrChange w:id="54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85" w:author="Daniel Noble" w:date="2023-06-30T12:44:00Z"/>
                <w:rFonts w:ascii="Times New Roman" w:hAnsi="Times New Roman" w:cs="Times New Roman"/>
                <w:rPrChange w:id="5486" w:author="Daniel Noble" w:date="2023-06-30T12:50:00Z">
                  <w:rPr>
                    <w:ins w:id="5487" w:author="Daniel Noble" w:date="2023-06-30T12:44:00Z"/>
                  </w:rPr>
                </w:rPrChange>
              </w:rPr>
              <w:pPrChange w:id="54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89" w:author="Daniel Noble" w:date="2023-06-30T12:44:00Z">
              <w:r w:rsidRPr="00427B7F">
                <w:rPr>
                  <w:rFonts w:ascii="Times New Roman" w:eastAsia="Helvetica" w:hAnsi="Times New Roman" w:cs="Times New Roman"/>
                  <w:color w:val="000000"/>
                  <w:sz w:val="22"/>
                  <w:szCs w:val="22"/>
                  <w:rPrChange w:id="5490"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91" w:author="Daniel Noble" w:date="2023-06-30T12:44:00Z"/>
                <w:rFonts w:ascii="Times New Roman" w:hAnsi="Times New Roman" w:cs="Times New Roman"/>
                <w:rPrChange w:id="5492" w:author="Daniel Noble" w:date="2023-06-30T12:50:00Z">
                  <w:rPr>
                    <w:ins w:id="5493" w:author="Daniel Noble" w:date="2023-06-30T12:44:00Z"/>
                  </w:rPr>
                </w:rPrChange>
              </w:rPr>
              <w:pPrChange w:id="54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95" w:author="Daniel Noble" w:date="2023-06-30T12:44:00Z">
              <w:r w:rsidRPr="00427B7F">
                <w:rPr>
                  <w:rFonts w:ascii="Times New Roman" w:eastAsia="Helvetica" w:hAnsi="Times New Roman" w:cs="Times New Roman"/>
                  <w:color w:val="000000"/>
                  <w:sz w:val="22"/>
                  <w:szCs w:val="22"/>
                  <w:rPrChange w:id="5496"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97" w:author="Daniel Noble" w:date="2023-06-30T12:44:00Z"/>
                <w:rFonts w:ascii="Times New Roman" w:hAnsi="Times New Roman" w:cs="Times New Roman"/>
                <w:rPrChange w:id="5498" w:author="Daniel Noble" w:date="2023-06-30T12:50:00Z">
                  <w:rPr>
                    <w:ins w:id="5499" w:author="Daniel Noble" w:date="2023-06-30T12:44:00Z"/>
                  </w:rPr>
                </w:rPrChange>
              </w:rPr>
              <w:pPrChange w:id="55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01" w:author="Daniel Noble" w:date="2023-06-30T12:44:00Z">
              <w:r w:rsidRPr="00427B7F">
                <w:rPr>
                  <w:rFonts w:ascii="Times New Roman" w:eastAsia="Helvetica" w:hAnsi="Times New Roman" w:cs="Times New Roman"/>
                  <w:color w:val="000000"/>
                  <w:sz w:val="22"/>
                  <w:szCs w:val="22"/>
                  <w:rPrChange w:id="5502"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55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04" w:author="Daniel Noble" w:date="2023-06-30T12:44:00Z"/>
                <w:rFonts w:ascii="Times New Roman" w:hAnsi="Times New Roman" w:cs="Times New Roman"/>
                <w:rPrChange w:id="5505" w:author="Daniel Noble" w:date="2023-06-30T12:50:00Z">
                  <w:rPr>
                    <w:ins w:id="5506" w:author="Daniel Noble" w:date="2023-06-30T12:44:00Z"/>
                  </w:rPr>
                </w:rPrChange>
              </w:rPr>
              <w:pPrChange w:id="55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08" w:author="Daniel Noble" w:date="2023-06-30T12:44:00Z"/>
                <w:rFonts w:ascii="Times New Roman" w:hAnsi="Times New Roman" w:cs="Times New Roman"/>
                <w:rPrChange w:id="5509" w:author="Daniel Noble" w:date="2023-06-30T12:50:00Z">
                  <w:rPr>
                    <w:ins w:id="5510" w:author="Daniel Noble" w:date="2023-06-30T12:44:00Z"/>
                  </w:rPr>
                </w:rPrChange>
              </w:rPr>
              <w:pPrChange w:id="55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12" w:author="Daniel Noble" w:date="2023-06-30T12:44:00Z">
              <w:r w:rsidRPr="00427B7F">
                <w:rPr>
                  <w:rFonts w:ascii="Times New Roman" w:eastAsia="Helvetica" w:hAnsi="Times New Roman" w:cs="Times New Roman"/>
                  <w:color w:val="000000"/>
                  <w:sz w:val="22"/>
                  <w:szCs w:val="22"/>
                  <w:rPrChange w:id="5513"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14" w:author="Daniel Noble" w:date="2023-06-30T12:44:00Z"/>
                <w:rFonts w:ascii="Times New Roman" w:hAnsi="Times New Roman" w:cs="Times New Roman"/>
                <w:rPrChange w:id="5515" w:author="Daniel Noble" w:date="2023-06-30T12:50:00Z">
                  <w:rPr>
                    <w:ins w:id="5516" w:author="Daniel Noble" w:date="2023-06-30T12:44:00Z"/>
                  </w:rPr>
                </w:rPrChange>
              </w:rPr>
              <w:pPrChange w:id="55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18" w:author="Daniel Noble" w:date="2023-06-30T12:44:00Z">
              <w:r w:rsidRPr="00427B7F">
                <w:rPr>
                  <w:rFonts w:ascii="Times New Roman" w:eastAsia="Helvetica" w:hAnsi="Times New Roman" w:cs="Times New Roman"/>
                  <w:color w:val="000000"/>
                  <w:sz w:val="22"/>
                  <w:szCs w:val="22"/>
                  <w:rPrChange w:id="5519"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0" w:author="Daniel Noble" w:date="2023-06-30T12:44:00Z"/>
                <w:rFonts w:ascii="Times New Roman" w:hAnsi="Times New Roman" w:cs="Times New Roman"/>
                <w:rPrChange w:id="5521" w:author="Daniel Noble" w:date="2023-06-30T12:50:00Z">
                  <w:rPr>
                    <w:ins w:id="5522" w:author="Daniel Noble" w:date="2023-06-30T12:44:00Z"/>
                  </w:rPr>
                </w:rPrChange>
              </w:rPr>
              <w:pPrChange w:id="55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24" w:author="Daniel Noble" w:date="2023-06-30T12:44:00Z">
              <w:r w:rsidRPr="00427B7F">
                <w:rPr>
                  <w:rFonts w:ascii="Times New Roman" w:eastAsia="Helvetica" w:hAnsi="Times New Roman" w:cs="Times New Roman"/>
                  <w:color w:val="000000"/>
                  <w:sz w:val="22"/>
                  <w:szCs w:val="22"/>
                  <w:rPrChange w:id="5525"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55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7" w:author="Daniel Noble" w:date="2023-06-30T12:44:00Z"/>
                <w:rFonts w:ascii="Times New Roman" w:hAnsi="Times New Roman" w:cs="Times New Roman"/>
                <w:rPrChange w:id="5528" w:author="Daniel Noble" w:date="2023-06-30T12:50:00Z">
                  <w:rPr>
                    <w:ins w:id="5529" w:author="Daniel Noble" w:date="2023-06-30T12:44:00Z"/>
                  </w:rPr>
                </w:rPrChange>
              </w:rPr>
              <w:pPrChange w:id="55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31" w:author="Daniel Noble" w:date="2023-06-30T12:44:00Z"/>
                <w:rFonts w:ascii="Times New Roman" w:hAnsi="Times New Roman" w:cs="Times New Roman"/>
                <w:rPrChange w:id="5532" w:author="Daniel Noble" w:date="2023-06-30T12:50:00Z">
                  <w:rPr>
                    <w:ins w:id="5533" w:author="Daniel Noble" w:date="2023-06-30T12:44:00Z"/>
                  </w:rPr>
                </w:rPrChange>
              </w:rPr>
              <w:pPrChange w:id="55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35" w:author="Daniel Noble" w:date="2023-06-30T12:44:00Z">
              <w:r w:rsidRPr="00427B7F">
                <w:rPr>
                  <w:rFonts w:ascii="Times New Roman" w:eastAsia="Helvetica" w:hAnsi="Times New Roman" w:cs="Times New Roman"/>
                  <w:color w:val="000000"/>
                  <w:sz w:val="22"/>
                  <w:szCs w:val="22"/>
                  <w:rPrChange w:id="5536"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37" w:author="Daniel Noble" w:date="2023-06-30T12:44:00Z"/>
                <w:rFonts w:ascii="Times New Roman" w:hAnsi="Times New Roman" w:cs="Times New Roman"/>
                <w:rPrChange w:id="5538" w:author="Daniel Noble" w:date="2023-06-30T12:50:00Z">
                  <w:rPr>
                    <w:ins w:id="5539" w:author="Daniel Noble" w:date="2023-06-30T12:44:00Z"/>
                  </w:rPr>
                </w:rPrChange>
              </w:rPr>
              <w:pPrChange w:id="55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41" w:author="Daniel Noble" w:date="2023-06-30T12:44:00Z">
              <w:r w:rsidRPr="00427B7F">
                <w:rPr>
                  <w:rFonts w:ascii="Times New Roman" w:eastAsia="Helvetica" w:hAnsi="Times New Roman" w:cs="Times New Roman"/>
                  <w:color w:val="000000"/>
                  <w:sz w:val="22"/>
                  <w:szCs w:val="22"/>
                  <w:rPrChange w:id="5542"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43" w:author="Daniel Noble" w:date="2023-06-30T12:44:00Z"/>
                <w:rFonts w:ascii="Times New Roman" w:hAnsi="Times New Roman" w:cs="Times New Roman"/>
                <w:rPrChange w:id="5544" w:author="Daniel Noble" w:date="2023-06-30T12:50:00Z">
                  <w:rPr>
                    <w:ins w:id="5545" w:author="Daniel Noble" w:date="2023-06-30T12:44:00Z"/>
                  </w:rPr>
                </w:rPrChange>
              </w:rPr>
              <w:pPrChange w:id="55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47" w:author="Daniel Noble" w:date="2023-06-30T12:44:00Z">
              <w:r w:rsidRPr="00427B7F">
                <w:rPr>
                  <w:rFonts w:ascii="Times New Roman" w:eastAsia="Helvetica" w:hAnsi="Times New Roman" w:cs="Times New Roman"/>
                  <w:color w:val="000000"/>
                  <w:sz w:val="22"/>
                  <w:szCs w:val="22"/>
                  <w:rPrChange w:id="5548"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55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0" w:author="Daniel Noble" w:date="2023-06-30T12:44:00Z"/>
                <w:rFonts w:ascii="Times New Roman" w:hAnsi="Times New Roman" w:cs="Times New Roman"/>
                <w:rPrChange w:id="5551" w:author="Daniel Noble" w:date="2023-06-30T12:50:00Z">
                  <w:rPr>
                    <w:ins w:id="5552" w:author="Daniel Noble" w:date="2023-06-30T12:44:00Z"/>
                  </w:rPr>
                </w:rPrChange>
              </w:rPr>
              <w:pPrChange w:id="55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4" w:author="Daniel Noble" w:date="2023-06-30T12:44:00Z"/>
                <w:rFonts w:ascii="Times New Roman" w:hAnsi="Times New Roman" w:cs="Times New Roman"/>
                <w:rPrChange w:id="5555" w:author="Daniel Noble" w:date="2023-06-30T12:50:00Z">
                  <w:rPr>
                    <w:ins w:id="5556" w:author="Daniel Noble" w:date="2023-06-30T12:44:00Z"/>
                  </w:rPr>
                </w:rPrChange>
              </w:rPr>
              <w:pPrChange w:id="55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58" w:author="Daniel Noble" w:date="2023-06-30T12:44:00Z">
              <w:r w:rsidRPr="00427B7F">
                <w:rPr>
                  <w:rFonts w:ascii="Times New Roman" w:eastAsia="Helvetica" w:hAnsi="Times New Roman" w:cs="Times New Roman"/>
                  <w:color w:val="000000"/>
                  <w:sz w:val="22"/>
                  <w:szCs w:val="22"/>
                  <w:rPrChange w:id="5559"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60" w:author="Daniel Noble" w:date="2023-06-30T12:44:00Z"/>
                <w:rFonts w:ascii="Times New Roman" w:hAnsi="Times New Roman" w:cs="Times New Roman"/>
                <w:rPrChange w:id="5561" w:author="Daniel Noble" w:date="2023-06-30T12:50:00Z">
                  <w:rPr>
                    <w:ins w:id="5562" w:author="Daniel Noble" w:date="2023-06-30T12:44:00Z"/>
                  </w:rPr>
                </w:rPrChange>
              </w:rPr>
              <w:pPrChange w:id="55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64" w:author="Daniel Noble" w:date="2023-06-30T12:44:00Z">
              <w:r w:rsidRPr="00427B7F">
                <w:rPr>
                  <w:rFonts w:ascii="Times New Roman" w:eastAsia="Helvetica" w:hAnsi="Times New Roman" w:cs="Times New Roman"/>
                  <w:color w:val="000000"/>
                  <w:sz w:val="22"/>
                  <w:szCs w:val="22"/>
                  <w:rPrChange w:id="5565"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66" w:author="Daniel Noble" w:date="2023-06-30T12:44:00Z"/>
                <w:rFonts w:ascii="Times New Roman" w:hAnsi="Times New Roman" w:cs="Times New Roman"/>
                <w:rPrChange w:id="5567" w:author="Daniel Noble" w:date="2023-06-30T12:50:00Z">
                  <w:rPr>
                    <w:ins w:id="5568" w:author="Daniel Noble" w:date="2023-06-30T12:44:00Z"/>
                  </w:rPr>
                </w:rPrChange>
              </w:rPr>
              <w:pPrChange w:id="55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70" w:author="Daniel Noble" w:date="2023-06-30T12:44:00Z">
              <w:r w:rsidRPr="00427B7F">
                <w:rPr>
                  <w:rFonts w:ascii="Times New Roman" w:eastAsia="Helvetica" w:hAnsi="Times New Roman" w:cs="Times New Roman"/>
                  <w:color w:val="000000"/>
                  <w:sz w:val="22"/>
                  <w:szCs w:val="22"/>
                  <w:rPrChange w:id="5571"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55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73" w:author="Daniel Noble" w:date="2023-06-30T12:44:00Z"/>
                <w:rFonts w:ascii="Times New Roman" w:hAnsi="Times New Roman" w:cs="Times New Roman"/>
                <w:rPrChange w:id="5574" w:author="Daniel Noble" w:date="2023-06-30T12:50:00Z">
                  <w:rPr>
                    <w:ins w:id="5575" w:author="Daniel Noble" w:date="2023-06-30T12:44:00Z"/>
                  </w:rPr>
                </w:rPrChange>
              </w:rPr>
              <w:pPrChange w:id="55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77" w:author="Daniel Noble" w:date="2023-06-30T12:44:00Z"/>
                <w:rFonts w:ascii="Times New Roman" w:hAnsi="Times New Roman" w:cs="Times New Roman"/>
                <w:rPrChange w:id="5578" w:author="Daniel Noble" w:date="2023-06-30T12:50:00Z">
                  <w:rPr>
                    <w:ins w:id="5579" w:author="Daniel Noble" w:date="2023-06-30T12:44:00Z"/>
                  </w:rPr>
                </w:rPrChange>
              </w:rPr>
              <w:pPrChange w:id="55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81" w:author="Daniel Noble" w:date="2023-06-30T12:44:00Z">
              <w:r w:rsidRPr="00427B7F">
                <w:rPr>
                  <w:rFonts w:ascii="Times New Roman" w:eastAsia="Helvetica" w:hAnsi="Times New Roman" w:cs="Times New Roman"/>
                  <w:color w:val="000000"/>
                  <w:sz w:val="22"/>
                  <w:szCs w:val="22"/>
                  <w:rPrChange w:id="5582"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83" w:author="Daniel Noble" w:date="2023-06-30T12:44:00Z"/>
                <w:rFonts w:ascii="Times New Roman" w:hAnsi="Times New Roman" w:cs="Times New Roman"/>
                <w:rPrChange w:id="5584" w:author="Daniel Noble" w:date="2023-06-30T12:50:00Z">
                  <w:rPr>
                    <w:ins w:id="5585" w:author="Daniel Noble" w:date="2023-06-30T12:44:00Z"/>
                  </w:rPr>
                </w:rPrChange>
              </w:rPr>
              <w:pPrChange w:id="55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87" w:author="Daniel Noble" w:date="2023-06-30T12:44:00Z">
              <w:r w:rsidRPr="00427B7F">
                <w:rPr>
                  <w:rFonts w:ascii="Times New Roman" w:eastAsia="Helvetica" w:hAnsi="Times New Roman" w:cs="Times New Roman"/>
                  <w:color w:val="000000"/>
                  <w:sz w:val="22"/>
                  <w:szCs w:val="22"/>
                  <w:rPrChange w:id="5588"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89" w:author="Daniel Noble" w:date="2023-06-30T12:44:00Z"/>
                <w:rFonts w:ascii="Times New Roman" w:hAnsi="Times New Roman" w:cs="Times New Roman"/>
                <w:rPrChange w:id="5590" w:author="Daniel Noble" w:date="2023-06-30T12:50:00Z">
                  <w:rPr>
                    <w:ins w:id="5591" w:author="Daniel Noble" w:date="2023-06-30T12:44:00Z"/>
                  </w:rPr>
                </w:rPrChange>
              </w:rPr>
              <w:pPrChange w:id="55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93" w:author="Daniel Noble" w:date="2023-06-30T12:44:00Z">
              <w:r w:rsidRPr="00427B7F">
                <w:rPr>
                  <w:rFonts w:ascii="Times New Roman" w:eastAsia="Helvetica" w:hAnsi="Times New Roman" w:cs="Times New Roman"/>
                  <w:color w:val="000000"/>
                  <w:sz w:val="22"/>
                  <w:szCs w:val="22"/>
                  <w:rPrChange w:id="5594"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55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96" w:author="Daniel Noble" w:date="2023-06-30T12:44:00Z"/>
                <w:rFonts w:ascii="Times New Roman" w:hAnsi="Times New Roman" w:cs="Times New Roman"/>
                <w:rPrChange w:id="5597" w:author="Daniel Noble" w:date="2023-06-30T12:50:00Z">
                  <w:rPr>
                    <w:ins w:id="5598" w:author="Daniel Noble" w:date="2023-06-30T12:44:00Z"/>
                  </w:rPr>
                </w:rPrChange>
              </w:rPr>
              <w:pPrChange w:id="55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0" w:author="Daniel Noble" w:date="2023-06-30T12:44:00Z"/>
                <w:rFonts w:ascii="Times New Roman" w:hAnsi="Times New Roman" w:cs="Times New Roman"/>
                <w:rPrChange w:id="5601" w:author="Daniel Noble" w:date="2023-06-30T12:50:00Z">
                  <w:rPr>
                    <w:ins w:id="5602" w:author="Daniel Noble" w:date="2023-06-30T12:44:00Z"/>
                  </w:rPr>
                </w:rPrChange>
              </w:rPr>
              <w:pPrChange w:id="56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04" w:author="Daniel Noble" w:date="2023-06-30T12:44:00Z">
              <w:r w:rsidRPr="00427B7F">
                <w:rPr>
                  <w:rFonts w:ascii="Times New Roman" w:eastAsia="Helvetica" w:hAnsi="Times New Roman" w:cs="Times New Roman"/>
                  <w:color w:val="000000"/>
                  <w:sz w:val="22"/>
                  <w:szCs w:val="22"/>
                  <w:rPrChange w:id="5605"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6" w:author="Daniel Noble" w:date="2023-06-30T12:44:00Z"/>
                <w:rFonts w:ascii="Times New Roman" w:hAnsi="Times New Roman" w:cs="Times New Roman"/>
                <w:rPrChange w:id="5607" w:author="Daniel Noble" w:date="2023-06-30T12:50:00Z">
                  <w:rPr>
                    <w:ins w:id="5608" w:author="Daniel Noble" w:date="2023-06-30T12:44:00Z"/>
                  </w:rPr>
                </w:rPrChange>
              </w:rPr>
              <w:pPrChange w:id="56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10" w:author="Daniel Noble" w:date="2023-06-30T12:44:00Z">
              <w:r w:rsidRPr="00427B7F">
                <w:rPr>
                  <w:rFonts w:ascii="Times New Roman" w:eastAsia="Helvetica" w:hAnsi="Times New Roman" w:cs="Times New Roman"/>
                  <w:color w:val="000000"/>
                  <w:sz w:val="22"/>
                  <w:szCs w:val="22"/>
                  <w:rPrChange w:id="5611"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12" w:author="Daniel Noble" w:date="2023-06-30T12:44:00Z"/>
                <w:rFonts w:ascii="Times New Roman" w:hAnsi="Times New Roman" w:cs="Times New Roman"/>
                <w:rPrChange w:id="5613" w:author="Daniel Noble" w:date="2023-06-30T12:50:00Z">
                  <w:rPr>
                    <w:ins w:id="5614" w:author="Daniel Noble" w:date="2023-06-30T12:44:00Z"/>
                  </w:rPr>
                </w:rPrChange>
              </w:rPr>
              <w:pPrChange w:id="56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16" w:author="Daniel Noble" w:date="2023-06-30T12:44:00Z">
              <w:r w:rsidRPr="00427B7F">
                <w:rPr>
                  <w:rFonts w:ascii="Times New Roman" w:eastAsia="Helvetica" w:hAnsi="Times New Roman" w:cs="Times New Roman"/>
                  <w:color w:val="000000"/>
                  <w:sz w:val="22"/>
                  <w:szCs w:val="22"/>
                  <w:rPrChange w:id="5617"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56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19" w:author="Daniel Noble" w:date="2023-06-30T12:44:00Z"/>
                <w:rFonts w:ascii="Times New Roman" w:hAnsi="Times New Roman" w:cs="Times New Roman"/>
                <w:rPrChange w:id="5620" w:author="Daniel Noble" w:date="2023-06-30T12:50:00Z">
                  <w:rPr>
                    <w:ins w:id="5621" w:author="Daniel Noble" w:date="2023-06-30T12:44:00Z"/>
                  </w:rPr>
                </w:rPrChange>
              </w:rPr>
              <w:pPrChange w:id="56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23" w:author="Daniel Noble" w:date="2023-06-30T12:44:00Z"/>
                <w:rFonts w:ascii="Times New Roman" w:hAnsi="Times New Roman" w:cs="Times New Roman"/>
                <w:rPrChange w:id="5624" w:author="Daniel Noble" w:date="2023-06-30T12:50:00Z">
                  <w:rPr>
                    <w:ins w:id="5625" w:author="Daniel Noble" w:date="2023-06-30T12:44:00Z"/>
                  </w:rPr>
                </w:rPrChange>
              </w:rPr>
              <w:pPrChange w:id="56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27" w:author="Daniel Noble" w:date="2023-06-30T12:49:00Z">
              <w:r w:rsidRPr="00427B7F">
                <w:rPr>
                  <w:rFonts w:ascii="Times New Roman" w:eastAsia="Helvetica" w:hAnsi="Times New Roman" w:cs="Times New Roman"/>
                  <w:color w:val="000000"/>
                  <w:sz w:val="22"/>
                  <w:szCs w:val="22"/>
                  <w:rPrChange w:id="5628"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29" w:author="Daniel Noble" w:date="2023-06-30T12:44:00Z"/>
                <w:rFonts w:ascii="Times New Roman" w:hAnsi="Times New Roman" w:cs="Times New Roman"/>
                <w:rPrChange w:id="5630" w:author="Daniel Noble" w:date="2023-06-30T12:50:00Z">
                  <w:rPr>
                    <w:ins w:id="5631" w:author="Daniel Noble" w:date="2023-06-30T12:44:00Z"/>
                  </w:rPr>
                </w:rPrChange>
              </w:rPr>
              <w:pPrChange w:id="56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33" w:author="Daniel Noble" w:date="2023-06-30T12:44:00Z">
              <w:r w:rsidRPr="00427B7F">
                <w:rPr>
                  <w:rFonts w:ascii="Times New Roman" w:eastAsia="Helvetica" w:hAnsi="Times New Roman" w:cs="Times New Roman"/>
                  <w:color w:val="000000"/>
                  <w:sz w:val="22"/>
                  <w:szCs w:val="22"/>
                  <w:rPrChange w:id="5634"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35" w:author="Daniel Noble" w:date="2023-06-30T12:44:00Z"/>
                <w:rFonts w:ascii="Times New Roman" w:hAnsi="Times New Roman" w:cs="Times New Roman"/>
                <w:rPrChange w:id="5636" w:author="Daniel Noble" w:date="2023-06-30T12:50:00Z">
                  <w:rPr>
                    <w:ins w:id="5637" w:author="Daniel Noble" w:date="2023-06-30T12:44:00Z"/>
                  </w:rPr>
                </w:rPrChange>
              </w:rPr>
              <w:pPrChange w:id="56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39" w:author="Daniel Noble" w:date="2023-06-30T12:44:00Z">
              <w:r w:rsidRPr="00427B7F">
                <w:rPr>
                  <w:rFonts w:ascii="Times New Roman" w:eastAsia="Helvetica" w:hAnsi="Times New Roman" w:cs="Times New Roman"/>
                  <w:color w:val="000000"/>
                  <w:sz w:val="22"/>
                  <w:szCs w:val="22"/>
                  <w:rPrChange w:id="5640"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56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42" w:author="Daniel Noble" w:date="2023-06-30T12:44:00Z"/>
                <w:rFonts w:ascii="Times New Roman" w:hAnsi="Times New Roman" w:cs="Times New Roman"/>
                <w:rPrChange w:id="5643" w:author="Daniel Noble" w:date="2023-06-30T12:50:00Z">
                  <w:rPr>
                    <w:ins w:id="5644" w:author="Daniel Noble" w:date="2023-06-30T12:44:00Z"/>
                  </w:rPr>
                </w:rPrChange>
              </w:rPr>
              <w:pPrChange w:id="56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46" w:author="Daniel Noble" w:date="2023-06-30T12:44:00Z"/>
                <w:rFonts w:ascii="Times New Roman" w:hAnsi="Times New Roman" w:cs="Times New Roman"/>
                <w:rPrChange w:id="5647" w:author="Daniel Noble" w:date="2023-06-30T12:50:00Z">
                  <w:rPr>
                    <w:ins w:id="5648" w:author="Daniel Noble" w:date="2023-06-30T12:44:00Z"/>
                  </w:rPr>
                </w:rPrChange>
              </w:rPr>
              <w:pPrChange w:id="56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50" w:author="Daniel Noble" w:date="2023-06-30T12:44:00Z">
              <w:r w:rsidRPr="00427B7F">
                <w:rPr>
                  <w:rFonts w:ascii="Times New Roman" w:eastAsia="Helvetica" w:hAnsi="Times New Roman" w:cs="Times New Roman"/>
                  <w:color w:val="000000"/>
                  <w:sz w:val="22"/>
                  <w:szCs w:val="22"/>
                  <w:rPrChange w:id="5651"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52" w:author="Daniel Noble" w:date="2023-06-30T12:44:00Z"/>
                <w:rFonts w:ascii="Times New Roman" w:hAnsi="Times New Roman" w:cs="Times New Roman"/>
                <w:rPrChange w:id="5653" w:author="Daniel Noble" w:date="2023-06-30T12:50:00Z">
                  <w:rPr>
                    <w:ins w:id="5654" w:author="Daniel Noble" w:date="2023-06-30T12:44:00Z"/>
                  </w:rPr>
                </w:rPrChange>
              </w:rPr>
              <w:pPrChange w:id="56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56" w:author="Daniel Noble" w:date="2023-06-30T12:44:00Z">
              <w:r w:rsidRPr="00427B7F">
                <w:rPr>
                  <w:rFonts w:ascii="Times New Roman" w:eastAsia="Helvetica" w:hAnsi="Times New Roman" w:cs="Times New Roman"/>
                  <w:color w:val="000000"/>
                  <w:sz w:val="22"/>
                  <w:szCs w:val="22"/>
                  <w:rPrChange w:id="5657"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58" w:author="Daniel Noble" w:date="2023-06-30T12:44:00Z"/>
                <w:rFonts w:ascii="Times New Roman" w:hAnsi="Times New Roman" w:cs="Times New Roman"/>
                <w:rPrChange w:id="5659" w:author="Daniel Noble" w:date="2023-06-30T12:50:00Z">
                  <w:rPr>
                    <w:ins w:id="5660" w:author="Daniel Noble" w:date="2023-06-30T12:44:00Z"/>
                  </w:rPr>
                </w:rPrChange>
              </w:rPr>
              <w:pPrChange w:id="56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62" w:author="Daniel Noble" w:date="2023-06-30T12:44:00Z">
              <w:r w:rsidRPr="00427B7F">
                <w:rPr>
                  <w:rFonts w:ascii="Times New Roman" w:eastAsia="Helvetica" w:hAnsi="Times New Roman" w:cs="Times New Roman"/>
                  <w:color w:val="000000"/>
                  <w:sz w:val="22"/>
                  <w:szCs w:val="22"/>
                  <w:rPrChange w:id="5663"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56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65" w:author="Daniel Noble" w:date="2023-06-30T12:44:00Z"/>
                <w:rFonts w:ascii="Times New Roman" w:hAnsi="Times New Roman" w:cs="Times New Roman"/>
                <w:rPrChange w:id="5666" w:author="Daniel Noble" w:date="2023-06-30T12:50:00Z">
                  <w:rPr>
                    <w:ins w:id="5667" w:author="Daniel Noble" w:date="2023-06-30T12:44:00Z"/>
                  </w:rPr>
                </w:rPrChange>
              </w:rPr>
              <w:pPrChange w:id="56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69" w:author="Daniel Noble" w:date="2023-06-30T12:44:00Z"/>
                <w:rFonts w:ascii="Times New Roman" w:hAnsi="Times New Roman" w:cs="Times New Roman"/>
                <w:rPrChange w:id="5670" w:author="Daniel Noble" w:date="2023-06-30T12:50:00Z">
                  <w:rPr>
                    <w:ins w:id="5671" w:author="Daniel Noble" w:date="2023-06-30T12:44:00Z"/>
                  </w:rPr>
                </w:rPrChange>
              </w:rPr>
              <w:pPrChange w:id="56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73" w:author="Daniel Noble" w:date="2023-06-30T12:44:00Z">
              <w:r w:rsidRPr="00427B7F">
                <w:rPr>
                  <w:rFonts w:ascii="Times New Roman" w:eastAsia="Helvetica" w:hAnsi="Times New Roman" w:cs="Times New Roman"/>
                  <w:color w:val="000000"/>
                  <w:sz w:val="22"/>
                  <w:szCs w:val="22"/>
                  <w:rPrChange w:id="5674"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75" w:author="Daniel Noble" w:date="2023-06-30T12:44:00Z"/>
                <w:rFonts w:ascii="Times New Roman" w:hAnsi="Times New Roman" w:cs="Times New Roman"/>
                <w:rPrChange w:id="5676" w:author="Daniel Noble" w:date="2023-06-30T12:50:00Z">
                  <w:rPr>
                    <w:ins w:id="5677" w:author="Daniel Noble" w:date="2023-06-30T12:44:00Z"/>
                  </w:rPr>
                </w:rPrChange>
              </w:rPr>
              <w:pPrChange w:id="56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79" w:author="Daniel Noble" w:date="2023-06-30T12:44:00Z">
              <w:r w:rsidRPr="00427B7F">
                <w:rPr>
                  <w:rFonts w:ascii="Times New Roman" w:eastAsia="Helvetica" w:hAnsi="Times New Roman" w:cs="Times New Roman"/>
                  <w:color w:val="000000"/>
                  <w:sz w:val="22"/>
                  <w:szCs w:val="22"/>
                  <w:rPrChange w:id="5680"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81" w:author="Daniel Noble" w:date="2023-06-30T12:44:00Z"/>
                <w:rFonts w:ascii="Times New Roman" w:hAnsi="Times New Roman" w:cs="Times New Roman"/>
                <w:rPrChange w:id="5682" w:author="Daniel Noble" w:date="2023-06-30T12:50:00Z">
                  <w:rPr>
                    <w:ins w:id="5683" w:author="Daniel Noble" w:date="2023-06-30T12:44:00Z"/>
                  </w:rPr>
                </w:rPrChange>
              </w:rPr>
              <w:pPrChange w:id="56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85" w:author="Daniel Noble" w:date="2023-06-30T12:44:00Z">
              <w:r w:rsidRPr="00427B7F">
                <w:rPr>
                  <w:rFonts w:ascii="Times New Roman" w:eastAsia="Helvetica" w:hAnsi="Times New Roman" w:cs="Times New Roman"/>
                  <w:color w:val="000000"/>
                  <w:sz w:val="22"/>
                  <w:szCs w:val="22"/>
                  <w:rPrChange w:id="5686"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5687"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88" w:author="Daniel Noble" w:date="2023-06-30T12:44:00Z"/>
                <w:rFonts w:ascii="Times New Roman" w:hAnsi="Times New Roman" w:cs="Times New Roman"/>
                <w:rPrChange w:id="5689" w:author="Daniel Noble" w:date="2023-06-30T12:50:00Z">
                  <w:rPr>
                    <w:ins w:id="5690" w:author="Daniel Noble" w:date="2023-06-30T12:44:00Z"/>
                  </w:rPr>
                </w:rPrChange>
              </w:rPr>
              <w:pPrChange w:id="56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92" w:author="Daniel Noble" w:date="2023-06-30T12:44:00Z"/>
                <w:rFonts w:ascii="Times New Roman" w:hAnsi="Times New Roman" w:cs="Times New Roman"/>
                <w:rPrChange w:id="5693" w:author="Daniel Noble" w:date="2023-06-30T12:50:00Z">
                  <w:rPr>
                    <w:ins w:id="5694" w:author="Daniel Noble" w:date="2023-06-30T12:44:00Z"/>
                  </w:rPr>
                </w:rPrChange>
              </w:rPr>
              <w:pPrChange w:id="56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96" w:author="Daniel Noble" w:date="2023-06-30T12:49:00Z">
              <w:r w:rsidRPr="00427B7F">
                <w:rPr>
                  <w:rFonts w:ascii="Times New Roman" w:eastAsia="Helvetica" w:hAnsi="Times New Roman" w:cs="Times New Roman"/>
                  <w:color w:val="000000"/>
                  <w:sz w:val="22"/>
                  <w:szCs w:val="22"/>
                  <w:rPrChange w:id="569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98" w:author="Daniel Noble" w:date="2023-06-30T12:44:00Z"/>
                <w:rFonts w:ascii="Times New Roman" w:hAnsi="Times New Roman" w:cs="Times New Roman"/>
                <w:rPrChange w:id="5699" w:author="Daniel Noble" w:date="2023-06-30T12:50:00Z">
                  <w:rPr>
                    <w:ins w:id="5700" w:author="Daniel Noble" w:date="2023-06-30T12:44:00Z"/>
                  </w:rPr>
                </w:rPrChange>
              </w:rPr>
              <w:pPrChange w:id="57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02" w:author="Daniel Noble" w:date="2023-06-30T12:44:00Z">
              <w:r w:rsidRPr="00427B7F">
                <w:rPr>
                  <w:rFonts w:ascii="Times New Roman" w:eastAsia="Helvetica" w:hAnsi="Times New Roman" w:cs="Times New Roman"/>
                  <w:color w:val="000000"/>
                  <w:sz w:val="22"/>
                  <w:szCs w:val="22"/>
                  <w:rPrChange w:id="5703"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04" w:author="Daniel Noble" w:date="2023-06-30T12:44:00Z"/>
                <w:rFonts w:ascii="Times New Roman" w:hAnsi="Times New Roman" w:cs="Times New Roman"/>
                <w:rPrChange w:id="5705" w:author="Daniel Noble" w:date="2023-06-30T12:50:00Z">
                  <w:rPr>
                    <w:ins w:id="5706" w:author="Daniel Noble" w:date="2023-06-30T12:44:00Z"/>
                  </w:rPr>
                </w:rPrChange>
              </w:rPr>
              <w:pPrChange w:id="57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08" w:author="Daniel Noble" w:date="2023-06-30T12:44:00Z">
              <w:r w:rsidRPr="00427B7F">
                <w:rPr>
                  <w:rFonts w:ascii="Times New Roman" w:eastAsia="Helvetica" w:hAnsi="Times New Roman" w:cs="Times New Roman"/>
                  <w:color w:val="000000"/>
                  <w:sz w:val="22"/>
                  <w:szCs w:val="22"/>
                  <w:rPrChange w:id="5709" w:author="Daniel Noble" w:date="2023-06-30T12:50:00Z">
                    <w:rPr>
                      <w:rFonts w:ascii="Helvetica" w:eastAsia="Helvetica" w:hAnsi="Helvetica" w:cs="Helvetica"/>
                      <w:color w:val="000000"/>
                      <w:sz w:val="22"/>
                      <w:szCs w:val="22"/>
                    </w:rPr>
                  </w:rPrChange>
                </w:rPr>
                <w:t>2</w:t>
              </w:r>
            </w:ins>
          </w:p>
        </w:tc>
      </w:tr>
    </w:tbl>
    <w:p w14:paraId="5ADD3BD3" w14:textId="18EEE4F5" w:rsidR="00427B7F" w:rsidRPr="00427B7F" w:rsidRDefault="00427B7F">
      <w:pPr>
        <w:pStyle w:val="BodyText"/>
        <w:contextualSpacing/>
        <w:rPr>
          <w:rFonts w:cs="Times New Roman"/>
        </w:rPr>
        <w:pPrChange w:id="5710" w:author="Daniel Noble" w:date="2023-07-12T13:16:00Z">
          <w:pPr>
            <w:pStyle w:val="FirstParagraph"/>
            <w:spacing w:line="480" w:lineRule="auto"/>
          </w:pPr>
        </w:pPrChange>
      </w:pPr>
    </w:p>
    <w:sectPr w:rsidR="00427B7F" w:rsidRPr="00427B7F" w:rsidSect="009A6120">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0" w:author="Daniel Noble" w:date="2023-09-04T10:42:00Z" w:initials="DN">
    <w:p w14:paraId="1C0654DC" w14:textId="20B4661C" w:rsidR="00212B6E" w:rsidRDefault="00212B6E">
      <w:pPr>
        <w:pStyle w:val="CommentText"/>
      </w:pPr>
      <w:r>
        <w:rPr>
          <w:rStyle w:val="CommentReference"/>
        </w:rPr>
        <w:annotationRef/>
      </w:r>
      <w:r>
        <w:t>updated</w:t>
      </w:r>
    </w:p>
  </w:comment>
  <w:comment w:id="625" w:author="Daniel Noble" w:date="2023-09-04T10:42:00Z" w:initials="DN">
    <w:p w14:paraId="45141535" w14:textId="55608E52" w:rsidR="00212B6E" w:rsidRDefault="00212B6E">
      <w:pPr>
        <w:pStyle w:val="CommentText"/>
      </w:pPr>
      <w:r>
        <w:rPr>
          <w:rStyle w:val="CommentReference"/>
        </w:rPr>
        <w:annotationRef/>
      </w:r>
      <w:r>
        <w:t>updated</w:t>
      </w:r>
    </w:p>
  </w:comment>
  <w:comment w:id="825" w:author="Daniel Noble" w:date="2023-07-12T13:36:00Z" w:initials="DN">
    <w:p w14:paraId="37956A3C" w14:textId="10B55689" w:rsidR="00AD0F7A" w:rsidRDefault="00AD0F7A">
      <w:pPr>
        <w:pStyle w:val="CommentText"/>
      </w:pPr>
      <w:r>
        <w:rPr>
          <w:rStyle w:val="CommentReference"/>
        </w:rPr>
        <w:annotationRef/>
      </w:r>
      <w:r>
        <w:t xml:space="preserve">Seems useless as this just takes an average across age, but we know this model is </w:t>
      </w:r>
      <w:proofErr w:type="gramStart"/>
      <w:r>
        <w:t>pretty useless</w:t>
      </w:r>
      <w:proofErr w:type="gramEnd"/>
      <w:r>
        <w:t xml:space="preserve">. </w:t>
      </w:r>
    </w:p>
  </w:comment>
  <w:comment w:id="826" w:author="Daniel Noble" w:date="2023-09-04T10:58:00Z" w:initials="DN">
    <w:p w14:paraId="155B078E" w14:textId="085D294A" w:rsidR="00184A40" w:rsidRDefault="00184A40">
      <w:pPr>
        <w:pStyle w:val="CommentText"/>
      </w:pPr>
      <w:r>
        <w:rPr>
          <w:rStyle w:val="CommentReference"/>
        </w:rPr>
        <w:annotationRef/>
      </w:r>
      <w:r>
        <w:t>updated</w:t>
      </w:r>
    </w:p>
  </w:comment>
  <w:comment w:id="1374" w:author="Daniel Noble" w:date="2023-09-04T11:14:00Z" w:initials="DN">
    <w:p w14:paraId="30D56A3B" w14:textId="783F0D7C" w:rsidR="00EE15CA" w:rsidRDefault="00EE15CA">
      <w:pPr>
        <w:pStyle w:val="CommentText"/>
      </w:pPr>
      <w:r>
        <w:rPr>
          <w:rStyle w:val="CommentReference"/>
        </w:rPr>
        <w:annotationRef/>
      </w:r>
      <w:r>
        <w:t>No S5!</w:t>
      </w:r>
    </w:p>
  </w:comment>
  <w:comment w:id="1426" w:author="Daniel Noble" w:date="2023-09-04T11:10:00Z" w:initials="DN">
    <w:p w14:paraId="023CE0B2" w14:textId="6CCAE65B" w:rsidR="00EE15CA" w:rsidRDefault="00EE15CA">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0654DC" w15:done="0"/>
  <w15:commentEx w15:paraId="45141535" w15:done="0"/>
  <w15:commentEx w15:paraId="37956A3C" w15:done="0"/>
  <w15:commentEx w15:paraId="155B078E" w15:done="0"/>
  <w15:commentEx w15:paraId="30D56A3B" w15:done="0"/>
  <w15:commentEx w15:paraId="023CE0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6525729" w16cex:dateUtc="2023-09-04T00:42:00Z"/>
  <w16cex:commentExtensible w16cex:durableId="233D51E7" w16cex:dateUtc="2023-09-04T00:42:00Z"/>
  <w16cex:commentExtensible w16cex:durableId="28592ADA" w16cex:dateUtc="2023-07-12T03:36:00Z"/>
  <w16cex:commentExtensible w16cex:durableId="1933E196" w16cex:dateUtc="2023-09-04T00:58:00Z"/>
  <w16cex:commentExtensible w16cex:durableId="5288D8F3" w16cex:dateUtc="2023-09-04T01:14:00Z"/>
  <w16cex:commentExtensible w16cex:durableId="280C8DBA" w16cex:dateUtc="2023-09-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0654DC" w16cid:durableId="76525729"/>
  <w16cid:commentId w16cid:paraId="45141535" w16cid:durableId="233D51E7"/>
  <w16cid:commentId w16cid:paraId="37956A3C" w16cid:durableId="28592ADA"/>
  <w16cid:commentId w16cid:paraId="155B078E" w16cid:durableId="1933E196"/>
  <w16cid:commentId w16cid:paraId="30D56A3B" w16cid:durableId="5288D8F3"/>
  <w16cid:commentId w16cid:paraId="023CE0B2" w16cid:durableId="280C8D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74B6D" w14:textId="77777777" w:rsidR="00C54C27" w:rsidRDefault="00C54C27">
      <w:pPr>
        <w:spacing w:after="0"/>
      </w:pPr>
      <w:r>
        <w:separator/>
      </w:r>
    </w:p>
  </w:endnote>
  <w:endnote w:type="continuationSeparator" w:id="0">
    <w:p w14:paraId="2AC25E79" w14:textId="77777777" w:rsidR="00C54C27" w:rsidRDefault="00C54C2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D302A8" w14:textId="77777777" w:rsidR="00C54C27" w:rsidRDefault="00C54C27">
      <w:r>
        <w:separator/>
      </w:r>
    </w:p>
  </w:footnote>
  <w:footnote w:type="continuationSeparator" w:id="0">
    <w:p w14:paraId="371CF045" w14:textId="77777777" w:rsidR="00C54C27" w:rsidRDefault="00C54C2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0A9E"/>
    <w:rsid w:val="00042DBD"/>
    <w:rsid w:val="000448C8"/>
    <w:rsid w:val="00046479"/>
    <w:rsid w:val="00047F7C"/>
    <w:rsid w:val="00051418"/>
    <w:rsid w:val="000545CB"/>
    <w:rsid w:val="000709F4"/>
    <w:rsid w:val="00075847"/>
    <w:rsid w:val="00076600"/>
    <w:rsid w:val="00077EA9"/>
    <w:rsid w:val="000900D4"/>
    <w:rsid w:val="000A67A0"/>
    <w:rsid w:val="000C20B7"/>
    <w:rsid w:val="000D5B81"/>
    <w:rsid w:val="000E55B9"/>
    <w:rsid w:val="00113E7D"/>
    <w:rsid w:val="00137E9F"/>
    <w:rsid w:val="00140FE2"/>
    <w:rsid w:val="0014506D"/>
    <w:rsid w:val="0015662F"/>
    <w:rsid w:val="00163DB1"/>
    <w:rsid w:val="0016517D"/>
    <w:rsid w:val="00184A40"/>
    <w:rsid w:val="00195B7F"/>
    <w:rsid w:val="00197597"/>
    <w:rsid w:val="001B5127"/>
    <w:rsid w:val="001B6835"/>
    <w:rsid w:val="001C126D"/>
    <w:rsid w:val="001D0768"/>
    <w:rsid w:val="001D090E"/>
    <w:rsid w:val="002103E0"/>
    <w:rsid w:val="00212495"/>
    <w:rsid w:val="00212B6E"/>
    <w:rsid w:val="0021377C"/>
    <w:rsid w:val="002303D8"/>
    <w:rsid w:val="00237D40"/>
    <w:rsid w:val="00263AC9"/>
    <w:rsid w:val="00291237"/>
    <w:rsid w:val="00291290"/>
    <w:rsid w:val="002A2772"/>
    <w:rsid w:val="002A3343"/>
    <w:rsid w:val="002A636E"/>
    <w:rsid w:val="002B052A"/>
    <w:rsid w:val="002B204B"/>
    <w:rsid w:val="002B3754"/>
    <w:rsid w:val="002C4619"/>
    <w:rsid w:val="002D7D7C"/>
    <w:rsid w:val="002E55D5"/>
    <w:rsid w:val="00312CF3"/>
    <w:rsid w:val="00347FBD"/>
    <w:rsid w:val="0035230D"/>
    <w:rsid w:val="0036234B"/>
    <w:rsid w:val="0036280F"/>
    <w:rsid w:val="0038090E"/>
    <w:rsid w:val="00397878"/>
    <w:rsid w:val="003A6940"/>
    <w:rsid w:val="003B1661"/>
    <w:rsid w:val="003B2EC0"/>
    <w:rsid w:val="003B6391"/>
    <w:rsid w:val="003E55BD"/>
    <w:rsid w:val="003E5E15"/>
    <w:rsid w:val="003F421D"/>
    <w:rsid w:val="0042089A"/>
    <w:rsid w:val="00427B7F"/>
    <w:rsid w:val="00432494"/>
    <w:rsid w:val="00443CF3"/>
    <w:rsid w:val="00452B57"/>
    <w:rsid w:val="00484B67"/>
    <w:rsid w:val="0048545D"/>
    <w:rsid w:val="00490770"/>
    <w:rsid w:val="00493E13"/>
    <w:rsid w:val="00495F11"/>
    <w:rsid w:val="004A2EA0"/>
    <w:rsid w:val="004A53C1"/>
    <w:rsid w:val="004B65C4"/>
    <w:rsid w:val="004C1479"/>
    <w:rsid w:val="004C33D6"/>
    <w:rsid w:val="004C5982"/>
    <w:rsid w:val="004D40AC"/>
    <w:rsid w:val="004E2488"/>
    <w:rsid w:val="004E29B3"/>
    <w:rsid w:val="004E4C4D"/>
    <w:rsid w:val="004F32A7"/>
    <w:rsid w:val="004F3AC3"/>
    <w:rsid w:val="004F447D"/>
    <w:rsid w:val="005043B1"/>
    <w:rsid w:val="005076D6"/>
    <w:rsid w:val="00514493"/>
    <w:rsid w:val="00520EFD"/>
    <w:rsid w:val="00532972"/>
    <w:rsid w:val="00535CA6"/>
    <w:rsid w:val="00541CCA"/>
    <w:rsid w:val="00546BA8"/>
    <w:rsid w:val="00547E7B"/>
    <w:rsid w:val="0057037B"/>
    <w:rsid w:val="00590D07"/>
    <w:rsid w:val="00591DE3"/>
    <w:rsid w:val="005C28F3"/>
    <w:rsid w:val="005D398F"/>
    <w:rsid w:val="0060796A"/>
    <w:rsid w:val="00624AF5"/>
    <w:rsid w:val="00630058"/>
    <w:rsid w:val="0064379B"/>
    <w:rsid w:val="006B74D2"/>
    <w:rsid w:val="006E0378"/>
    <w:rsid w:val="0071416F"/>
    <w:rsid w:val="00717146"/>
    <w:rsid w:val="00784D58"/>
    <w:rsid w:val="007B0571"/>
    <w:rsid w:val="007B6ADE"/>
    <w:rsid w:val="007D4864"/>
    <w:rsid w:val="007E1DF3"/>
    <w:rsid w:val="007E61CE"/>
    <w:rsid w:val="00804EC5"/>
    <w:rsid w:val="00813458"/>
    <w:rsid w:val="00835EC9"/>
    <w:rsid w:val="008415F3"/>
    <w:rsid w:val="00852C80"/>
    <w:rsid w:val="00855D11"/>
    <w:rsid w:val="0088351E"/>
    <w:rsid w:val="00896A05"/>
    <w:rsid w:val="008B36B3"/>
    <w:rsid w:val="008D6863"/>
    <w:rsid w:val="008E2312"/>
    <w:rsid w:val="008E472C"/>
    <w:rsid w:val="00900993"/>
    <w:rsid w:val="00952440"/>
    <w:rsid w:val="00963C6E"/>
    <w:rsid w:val="00965DD4"/>
    <w:rsid w:val="00967807"/>
    <w:rsid w:val="00984DFF"/>
    <w:rsid w:val="0099081B"/>
    <w:rsid w:val="009A6120"/>
    <w:rsid w:val="009A6F35"/>
    <w:rsid w:val="009B7891"/>
    <w:rsid w:val="009C694A"/>
    <w:rsid w:val="009D5663"/>
    <w:rsid w:val="00A025FE"/>
    <w:rsid w:val="00A20C73"/>
    <w:rsid w:val="00A3434B"/>
    <w:rsid w:val="00A762C1"/>
    <w:rsid w:val="00A84421"/>
    <w:rsid w:val="00AA0F39"/>
    <w:rsid w:val="00AA62AB"/>
    <w:rsid w:val="00AD0F7A"/>
    <w:rsid w:val="00AD38B7"/>
    <w:rsid w:val="00AD6B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5A"/>
    <w:rsid w:val="00BA5095"/>
    <w:rsid w:val="00BC1CD5"/>
    <w:rsid w:val="00BC48D5"/>
    <w:rsid w:val="00BE14F8"/>
    <w:rsid w:val="00BE6B84"/>
    <w:rsid w:val="00BF34E2"/>
    <w:rsid w:val="00BF557A"/>
    <w:rsid w:val="00C31362"/>
    <w:rsid w:val="00C34D09"/>
    <w:rsid w:val="00C36279"/>
    <w:rsid w:val="00C40751"/>
    <w:rsid w:val="00C54C27"/>
    <w:rsid w:val="00C627E3"/>
    <w:rsid w:val="00C67801"/>
    <w:rsid w:val="00C764D4"/>
    <w:rsid w:val="00C76FCD"/>
    <w:rsid w:val="00C87477"/>
    <w:rsid w:val="00C90EC7"/>
    <w:rsid w:val="00CA4579"/>
    <w:rsid w:val="00CA4CB0"/>
    <w:rsid w:val="00CF167B"/>
    <w:rsid w:val="00CF36A4"/>
    <w:rsid w:val="00D12AAE"/>
    <w:rsid w:val="00D20739"/>
    <w:rsid w:val="00D3491E"/>
    <w:rsid w:val="00D63515"/>
    <w:rsid w:val="00D65CB3"/>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B391C"/>
    <w:rsid w:val="00EC3225"/>
    <w:rsid w:val="00EE15CA"/>
    <w:rsid w:val="00EF7BCB"/>
    <w:rsid w:val="00F2751E"/>
    <w:rsid w:val="00F36151"/>
    <w:rsid w:val="00F5129C"/>
    <w:rsid w:val="00F71303"/>
    <w:rsid w:val="00F76718"/>
    <w:rsid w:val="00F83289"/>
    <w:rsid w:val="00F862E4"/>
    <w:rsid w:val="00F97BAE"/>
    <w:rsid w:val="00FA5007"/>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 w:type="table" w:customStyle="1" w:styleId="Table2">
    <w:name w:val="Table2"/>
    <w:semiHidden/>
    <w:unhideWhenUsed/>
    <w:qFormat/>
    <w:rsid w:val="0071416F"/>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3">
    <w:name w:val="Table3"/>
    <w:semiHidden/>
    <w:unhideWhenUsed/>
    <w:qFormat/>
    <w:rsid w:val="00397878"/>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footer" Target="footer1.xml"/><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88</TotalTime>
  <Pages>13</Pages>
  <Words>3872</Words>
  <Characters>22073</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2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61</cp:revision>
  <dcterms:created xsi:type="dcterms:W3CDTF">2020-06-11T07:52:00Z</dcterms:created>
  <dcterms:modified xsi:type="dcterms:W3CDTF">2023-09-04T02:24:00Z</dcterms:modified>
</cp:coreProperties>
</file>